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35939A" w14:textId="77777777" w:rsidR="00952696" w:rsidRDefault="00952696" w:rsidP="00EC4BA7">
      <w:pPr>
        <w:pStyle w:val="ArtderArbeit"/>
      </w:pPr>
      <w:r>
        <w:rPr>
          <w:noProof/>
          <w:lang w:eastAsia="de-DE"/>
        </w:rPr>
        <w:drawing>
          <wp:anchor distT="0" distB="0" distL="114300" distR="114300" simplePos="0" relativeHeight="251658240" behindDoc="0" locked="1" layoutInCell="1" allowOverlap="1" wp14:anchorId="6912F1AE" wp14:editId="16CE8F68">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6C53A9" w14:textId="77777777" w:rsidR="00952696" w:rsidRDefault="00952696" w:rsidP="00EC4BA7">
      <w:pPr>
        <w:pStyle w:val="ArtderArbeit"/>
      </w:pPr>
    </w:p>
    <w:p w14:paraId="5AD26218" w14:textId="77777777" w:rsidR="00835597" w:rsidRDefault="00835597" w:rsidP="00835597">
      <w:pPr>
        <w:pStyle w:val="ArtderArbeit"/>
      </w:pPr>
    </w:p>
    <w:p w14:paraId="540A1B8B" w14:textId="77777777" w:rsidR="00EC4BA7" w:rsidRDefault="008A0CB4" w:rsidP="00835597">
      <w:pPr>
        <w:pStyle w:val="ArtderArbeit"/>
      </w:pPr>
      <w:r>
        <w:t>Bachelor-Thesis</w:t>
      </w:r>
    </w:p>
    <w:p w14:paraId="22CF81C2" w14:textId="77777777" w:rsidR="00EC4BA7" w:rsidRDefault="00EC4BA7" w:rsidP="00EC4BA7">
      <w:pPr>
        <w:pStyle w:val="ArtderArbeit"/>
      </w:pPr>
      <w:r>
        <w:t>in</w:t>
      </w:r>
    </w:p>
    <w:p w14:paraId="0DB1B64A" w14:textId="77777777" w:rsidR="00EC4BA7" w:rsidRDefault="008A0CB4" w:rsidP="00EC4BA7">
      <w:pPr>
        <w:pStyle w:val="ArtderArbeit"/>
      </w:pPr>
      <w:r>
        <w:t>Wirtschaftsinformatik</w:t>
      </w:r>
    </w:p>
    <w:p w14:paraId="75AADAF2" w14:textId="77777777" w:rsidR="00EC4BA7" w:rsidRDefault="00EC4BA7" w:rsidP="00EC4BA7">
      <w:pPr>
        <w:pStyle w:val="ArtderArbeit"/>
      </w:pPr>
    </w:p>
    <w:p w14:paraId="369E5A3E" w14:textId="77777777" w:rsidR="008A0CB4" w:rsidRPr="00FC004F" w:rsidRDefault="008A0CB4" w:rsidP="0004338F">
      <w:pPr>
        <w:pStyle w:val="Titel"/>
      </w:pPr>
      <w:r>
        <w:t>Verteilte Versionsverwaltung</w:t>
      </w:r>
    </w:p>
    <w:p w14:paraId="73F8DEC0" w14:textId="77777777" w:rsidR="00A239F5" w:rsidRDefault="008A0CB4" w:rsidP="00AA3688">
      <w:pPr>
        <w:pStyle w:val="Untertitel"/>
        <w:spacing w:after="0"/>
      </w:pPr>
      <w:r>
        <w:t>Eine Tool-Integration</w:t>
      </w:r>
    </w:p>
    <w:p w14:paraId="2D8670F9" w14:textId="4A531A63" w:rsidR="00A239F5" w:rsidRDefault="00A239F5" w:rsidP="00AA3688">
      <w:pPr>
        <w:pStyle w:val="Untertitel"/>
        <w:spacing w:after="0"/>
      </w:pPr>
      <w:r>
        <w:t>i</w:t>
      </w:r>
      <w:r w:rsidR="008A0CB4">
        <w:t>n</w:t>
      </w:r>
    </w:p>
    <w:p w14:paraId="19A8D8CD" w14:textId="7128307D" w:rsidR="00EC4BA7" w:rsidRDefault="008A0CB4" w:rsidP="008A0CB4">
      <w:pPr>
        <w:pStyle w:val="Untertitel"/>
      </w:pPr>
      <w:r>
        <w:t>Java-Programmier-Vorlesungen</w:t>
      </w:r>
    </w:p>
    <w:p w14:paraId="7D91E9DD" w14:textId="77777777" w:rsidR="00606EF7" w:rsidRDefault="00606EF7" w:rsidP="00606EF7"/>
    <w:p w14:paraId="61C5C8BB" w14:textId="77777777" w:rsidR="00952696" w:rsidRDefault="00952696" w:rsidP="00606EF7"/>
    <w:p w14:paraId="0DF5273D" w14:textId="77777777" w:rsidR="00952696" w:rsidRDefault="00952696" w:rsidP="00606EF7"/>
    <w:p w14:paraId="10EF0D21" w14:textId="77777777" w:rsidR="00952696" w:rsidRDefault="00952696" w:rsidP="00606EF7"/>
    <w:p w14:paraId="3DD766C8" w14:textId="77777777" w:rsidR="00952696" w:rsidRDefault="00952696" w:rsidP="00606EF7"/>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4118"/>
      </w:tblGrid>
      <w:tr w:rsidR="00606EF7" w14:paraId="2B5AD26F" w14:textId="77777777" w:rsidTr="00AA3688">
        <w:trPr>
          <w:trHeight w:val="433"/>
          <w:jc w:val="center"/>
        </w:trPr>
        <w:tc>
          <w:tcPr>
            <w:tcW w:w="1845" w:type="dxa"/>
          </w:tcPr>
          <w:p w14:paraId="0B8EDE8D" w14:textId="77777777" w:rsidR="00606EF7" w:rsidRDefault="00952696" w:rsidP="00606EF7">
            <w:r>
              <w:t>R</w:t>
            </w:r>
            <w:r w:rsidR="00606EF7">
              <w:t>eferent:</w:t>
            </w:r>
          </w:p>
        </w:tc>
        <w:tc>
          <w:tcPr>
            <w:tcW w:w="4118" w:type="dxa"/>
          </w:tcPr>
          <w:p w14:paraId="02FC7D2D" w14:textId="77777777" w:rsidR="00606EF7" w:rsidRDefault="008A0CB4" w:rsidP="008A0CB4">
            <w:r>
              <w:t>Prof. Dipl.-Inform. J. Anton Illik</w:t>
            </w:r>
          </w:p>
        </w:tc>
      </w:tr>
      <w:tr w:rsidR="00606EF7" w14:paraId="7BE0BB4E" w14:textId="77777777" w:rsidTr="00AA3688">
        <w:trPr>
          <w:trHeight w:val="433"/>
          <w:jc w:val="center"/>
        </w:trPr>
        <w:tc>
          <w:tcPr>
            <w:tcW w:w="1845" w:type="dxa"/>
          </w:tcPr>
          <w:p w14:paraId="5647B0CF" w14:textId="77777777" w:rsidR="00606EF7" w:rsidRDefault="00606EF7" w:rsidP="00606EF7">
            <w:r>
              <w:t>Korreferent:</w:t>
            </w:r>
          </w:p>
        </w:tc>
        <w:tc>
          <w:tcPr>
            <w:tcW w:w="4118" w:type="dxa"/>
          </w:tcPr>
          <w:p w14:paraId="1756E6CB" w14:textId="77777777" w:rsidR="00606EF7" w:rsidRDefault="008A0CB4" w:rsidP="00606EF7">
            <w:r>
              <w:t>Prof. Dr.-Ing. Stefan Noll</w:t>
            </w:r>
          </w:p>
        </w:tc>
      </w:tr>
      <w:tr w:rsidR="00606EF7" w14:paraId="26F0CBA7" w14:textId="77777777" w:rsidTr="00AA3688">
        <w:trPr>
          <w:trHeight w:val="433"/>
          <w:jc w:val="center"/>
        </w:trPr>
        <w:tc>
          <w:tcPr>
            <w:tcW w:w="1845" w:type="dxa"/>
          </w:tcPr>
          <w:p w14:paraId="777E9D10" w14:textId="1A1587B5" w:rsidR="00606EF7" w:rsidRDefault="00717272" w:rsidP="00606EF7">
            <w:r>
              <w:t>v</w:t>
            </w:r>
            <w:r w:rsidR="00606EF7">
              <w:t>orgelegt am:</w:t>
            </w:r>
          </w:p>
        </w:tc>
        <w:tc>
          <w:tcPr>
            <w:tcW w:w="4118" w:type="dxa"/>
          </w:tcPr>
          <w:p w14:paraId="4F5C6739" w14:textId="77777777" w:rsidR="00606EF7" w:rsidRDefault="008A0CB4" w:rsidP="008A0CB4">
            <w:r>
              <w:t>31.08.2017</w:t>
            </w:r>
          </w:p>
        </w:tc>
      </w:tr>
      <w:tr w:rsidR="00606EF7" w14:paraId="2FEA5EDE" w14:textId="77777777" w:rsidTr="00AA3688">
        <w:trPr>
          <w:trHeight w:val="433"/>
          <w:jc w:val="center"/>
        </w:trPr>
        <w:tc>
          <w:tcPr>
            <w:tcW w:w="1845" w:type="dxa"/>
          </w:tcPr>
          <w:p w14:paraId="7EC18641" w14:textId="4703F5C2" w:rsidR="00606EF7" w:rsidRDefault="00717272" w:rsidP="00606EF7">
            <w:r>
              <w:t>v</w:t>
            </w:r>
            <w:r w:rsidR="00606EF7">
              <w:t>orgelegt von:</w:t>
            </w:r>
          </w:p>
        </w:tc>
        <w:tc>
          <w:tcPr>
            <w:tcW w:w="4118" w:type="dxa"/>
          </w:tcPr>
          <w:p w14:paraId="61485B7B" w14:textId="7DF7E67E" w:rsidR="00606EF7" w:rsidRDefault="008A0CB4" w:rsidP="00606EF7">
            <w:r>
              <w:t>Ertu</w:t>
            </w:r>
            <w:r w:rsidR="00717272">
              <w:t>ğ</w:t>
            </w:r>
            <w:r>
              <w:t>rul Özkara</w:t>
            </w:r>
          </w:p>
        </w:tc>
      </w:tr>
      <w:tr w:rsidR="00606EF7" w14:paraId="08CA5518" w14:textId="77777777" w:rsidTr="00AA3688">
        <w:trPr>
          <w:trHeight w:val="433"/>
          <w:jc w:val="center"/>
        </w:trPr>
        <w:tc>
          <w:tcPr>
            <w:tcW w:w="1845" w:type="dxa"/>
          </w:tcPr>
          <w:p w14:paraId="4D4634AD" w14:textId="77777777" w:rsidR="00606EF7" w:rsidRDefault="00606EF7" w:rsidP="00606EF7"/>
        </w:tc>
        <w:tc>
          <w:tcPr>
            <w:tcW w:w="4118" w:type="dxa"/>
          </w:tcPr>
          <w:p w14:paraId="195FBC5F" w14:textId="77777777" w:rsidR="00606EF7" w:rsidRDefault="008A0CB4" w:rsidP="00606EF7">
            <w:r>
              <w:t>245269</w:t>
            </w:r>
          </w:p>
        </w:tc>
      </w:tr>
      <w:tr w:rsidR="00606EF7" w14:paraId="0E2BE7DE" w14:textId="77777777" w:rsidTr="00AA3688">
        <w:trPr>
          <w:trHeight w:val="865"/>
          <w:jc w:val="center"/>
        </w:trPr>
        <w:tc>
          <w:tcPr>
            <w:tcW w:w="1845" w:type="dxa"/>
          </w:tcPr>
          <w:p w14:paraId="552F1F42" w14:textId="77777777" w:rsidR="00606EF7" w:rsidRDefault="00606EF7" w:rsidP="00606EF7"/>
        </w:tc>
        <w:tc>
          <w:tcPr>
            <w:tcW w:w="4118" w:type="dxa"/>
          </w:tcPr>
          <w:p w14:paraId="0BCF00E5" w14:textId="77777777" w:rsidR="00606EF7" w:rsidRDefault="008A0CB4" w:rsidP="00606EF7">
            <w:r>
              <w:t>Steigstraße 54</w:t>
            </w:r>
          </w:p>
          <w:p w14:paraId="1F620378" w14:textId="77777777" w:rsidR="00606EF7" w:rsidRDefault="008A0CB4" w:rsidP="00606EF7">
            <w:r>
              <w:t>78554 Aldingen</w:t>
            </w:r>
          </w:p>
        </w:tc>
      </w:tr>
      <w:tr w:rsidR="00606EF7" w14:paraId="380D7566" w14:textId="77777777" w:rsidTr="00AA3688">
        <w:trPr>
          <w:trHeight w:val="433"/>
          <w:jc w:val="center"/>
        </w:trPr>
        <w:tc>
          <w:tcPr>
            <w:tcW w:w="1845" w:type="dxa"/>
          </w:tcPr>
          <w:p w14:paraId="456AD7E3" w14:textId="77777777" w:rsidR="00606EF7" w:rsidRDefault="00606EF7" w:rsidP="00606EF7"/>
        </w:tc>
        <w:tc>
          <w:tcPr>
            <w:tcW w:w="4118" w:type="dxa"/>
          </w:tcPr>
          <w:p w14:paraId="2EE8E7B2" w14:textId="77777777" w:rsidR="00606EF7" w:rsidRDefault="008A0CB4" w:rsidP="00606EF7">
            <w:r>
              <w:t>ertugrul.oezkara@hs-furtwangen.de</w:t>
            </w:r>
          </w:p>
        </w:tc>
      </w:tr>
    </w:tbl>
    <w:p w14:paraId="775DACCF" w14:textId="77777777" w:rsidR="00606EF7" w:rsidRPr="00606EF7" w:rsidRDefault="00606EF7" w:rsidP="00606EF7">
      <w:pPr>
        <w:sectPr w:rsidR="00606EF7" w:rsidRPr="00606EF7" w:rsidSect="009C6BE2">
          <w:headerReference w:type="default" r:id="rId10"/>
          <w:type w:val="continuous"/>
          <w:pgSz w:w="11906" w:h="16838" w:code="9"/>
          <w:pgMar w:top="1701" w:right="1418" w:bottom="1134" w:left="1418" w:header="709" w:footer="709" w:gutter="0"/>
          <w:cols w:space="708"/>
          <w:titlePg/>
          <w:docGrid w:linePitch="360"/>
        </w:sectPr>
      </w:pPr>
    </w:p>
    <w:p w14:paraId="73F5E55E" w14:textId="7F85652B" w:rsidR="00BD7D69" w:rsidRDefault="00BD7D69" w:rsidP="00EC4BA7">
      <w:pPr>
        <w:pStyle w:val="berschrift1"/>
        <w:numPr>
          <w:ilvl w:val="0"/>
          <w:numId w:val="0"/>
        </w:numPr>
        <w:ind w:left="360" w:hanging="360"/>
      </w:pPr>
      <w:bookmarkStart w:id="0" w:name="_Toc491707834"/>
      <w:r>
        <w:lastRenderedPageBreak/>
        <w:t>Widmung</w:t>
      </w:r>
      <w:bookmarkEnd w:id="0"/>
    </w:p>
    <w:p w14:paraId="5B8B4AFC" w14:textId="77777777" w:rsidR="00BD7D69" w:rsidRDefault="00BD7D69" w:rsidP="00DE7D43"/>
    <w:p w14:paraId="09C87B32" w14:textId="77777777" w:rsidR="00BD7D69" w:rsidRDefault="00BD7D69" w:rsidP="00DE7D43"/>
    <w:p w14:paraId="6B2AD1E0" w14:textId="77777777" w:rsidR="00BD7D69" w:rsidRDefault="00BD7D69" w:rsidP="00DE7D43"/>
    <w:p w14:paraId="64C27EBA" w14:textId="77777777" w:rsidR="00BD7D69" w:rsidRDefault="00BD7D69" w:rsidP="00DE7D43"/>
    <w:p w14:paraId="14848542" w14:textId="77777777" w:rsidR="00BD7D69" w:rsidRDefault="00BD7D69" w:rsidP="00DE7D43"/>
    <w:p w14:paraId="3AF8E6BB" w14:textId="77777777" w:rsidR="00BD7D69" w:rsidRDefault="00BD7D69" w:rsidP="00DE7D43"/>
    <w:p w14:paraId="79B85EC9" w14:textId="77777777" w:rsidR="00BD7D69" w:rsidRDefault="00BD7D69" w:rsidP="00DE7D43"/>
    <w:p w14:paraId="31193078" w14:textId="77777777" w:rsidR="00BD7D69" w:rsidRDefault="00BD7D69" w:rsidP="00DE7D43"/>
    <w:p w14:paraId="2E653134" w14:textId="77777777" w:rsidR="00BD7D69" w:rsidRDefault="00BD7D69" w:rsidP="00DE7D43"/>
    <w:p w14:paraId="7B1D67E9" w14:textId="1C6B36CD" w:rsidR="00BD7D69" w:rsidRDefault="00984215" w:rsidP="00DE7D43">
      <w:pPr>
        <w:jc w:val="center"/>
      </w:pPr>
      <w:r>
        <w:t>Ich widme diese Arbeit meinen Eltern.</w:t>
      </w:r>
    </w:p>
    <w:p w14:paraId="3228558C" w14:textId="77777777" w:rsidR="00BD7D69" w:rsidRDefault="00BD7D69" w:rsidP="00DE7D43"/>
    <w:p w14:paraId="5066B818" w14:textId="77777777" w:rsidR="00BD7D69" w:rsidRDefault="00BD7D69" w:rsidP="00DE7D43"/>
    <w:p w14:paraId="0FB16190" w14:textId="77777777" w:rsidR="00BD7D69" w:rsidRDefault="00BD7D69" w:rsidP="00DE7D43"/>
    <w:p w14:paraId="22F899EC" w14:textId="77777777" w:rsidR="00BD7D69" w:rsidRDefault="00BD7D69" w:rsidP="00DE7D43"/>
    <w:p w14:paraId="3635A696" w14:textId="77777777" w:rsidR="00BD7D69" w:rsidRDefault="00BD7D69" w:rsidP="00DE7D43"/>
    <w:p w14:paraId="434496A4" w14:textId="77777777" w:rsidR="00BD7D69" w:rsidRDefault="00BD7D69" w:rsidP="00DE7D43"/>
    <w:p w14:paraId="3953FCBA" w14:textId="77777777" w:rsidR="00BD7D69" w:rsidRDefault="00BD7D69" w:rsidP="00DE7D43"/>
    <w:p w14:paraId="269A0BDE" w14:textId="77777777" w:rsidR="00984215" w:rsidRDefault="00984215" w:rsidP="00DE7D43"/>
    <w:p w14:paraId="7EC616D1" w14:textId="77777777" w:rsidR="00984215" w:rsidRDefault="00984215" w:rsidP="00DE7D43"/>
    <w:p w14:paraId="10664198" w14:textId="77777777" w:rsidR="00984215" w:rsidRDefault="00984215" w:rsidP="00DE7D43"/>
    <w:p w14:paraId="1B9774DE" w14:textId="77777777" w:rsidR="00984215" w:rsidRPr="00C352F5" w:rsidRDefault="00984215" w:rsidP="00DE7D43"/>
    <w:p w14:paraId="68041423" w14:textId="77777777" w:rsidR="00BD7D69" w:rsidRDefault="00BD7D69">
      <w:pPr>
        <w:spacing w:line="276" w:lineRule="auto"/>
        <w:jc w:val="left"/>
        <w:rPr>
          <w:rFonts w:asciiTheme="majorHAnsi" w:eastAsiaTheme="majorEastAsia" w:hAnsiTheme="majorHAnsi" w:cstheme="majorBidi"/>
          <w:b/>
          <w:bCs/>
          <w:sz w:val="28"/>
          <w:szCs w:val="28"/>
        </w:rPr>
      </w:pPr>
      <w:r>
        <w:br w:type="page"/>
      </w:r>
    </w:p>
    <w:p w14:paraId="201DA8A2" w14:textId="367C0F01" w:rsidR="007451F5" w:rsidRDefault="007451F5" w:rsidP="00EC4BA7">
      <w:pPr>
        <w:pStyle w:val="berschrift1"/>
        <w:numPr>
          <w:ilvl w:val="0"/>
          <w:numId w:val="0"/>
        </w:numPr>
        <w:ind w:left="360" w:hanging="360"/>
      </w:pPr>
      <w:bookmarkStart w:id="1" w:name="_Toc491707835"/>
      <w:r>
        <w:lastRenderedPageBreak/>
        <w:t>Danksagung</w:t>
      </w:r>
      <w:bookmarkEnd w:id="1"/>
    </w:p>
    <w:p w14:paraId="14D124C3" w14:textId="77777777" w:rsidR="007451F5" w:rsidRDefault="007451F5" w:rsidP="00DE7D43"/>
    <w:p w14:paraId="50585BC0" w14:textId="2B848777" w:rsidR="007451F5" w:rsidRDefault="007451F5" w:rsidP="00DE7D43">
      <w:r>
        <w:t>An dieser Stelle möchte ich all jenen danken, die durch ihre fachliche und persönliche Unterstützung zum Gelingen dieser Arbeit beigetragen haben.</w:t>
      </w:r>
    </w:p>
    <w:p w14:paraId="164DA518" w14:textId="6B5B268B" w:rsidR="007451F5" w:rsidRDefault="00E308B6" w:rsidP="00DE7D43">
      <w:r>
        <w:t>Mein</w:t>
      </w:r>
      <w:r w:rsidR="007451F5">
        <w:t xml:space="preserve"> besonderer Dank </w:t>
      </w:r>
      <w:r w:rsidR="00126544">
        <w:t xml:space="preserve">gilt Sadik Sahin, </w:t>
      </w:r>
      <w:r>
        <w:t>für seine gründlichen Korrekturen und seiner Geduld mit mir.</w:t>
      </w:r>
    </w:p>
    <w:p w14:paraId="6B5EB501" w14:textId="2DB20DD4" w:rsidR="00E308B6" w:rsidRDefault="00E308B6" w:rsidP="00DE7D43">
      <w:r>
        <w:t>Des Weiteren möchte ich Bilal Arslan danken, der mich dazu bewegt hat di</w:t>
      </w:r>
      <w:r>
        <w:t>e</w:t>
      </w:r>
      <w:r>
        <w:t>se Danksagung zu schreiben.</w:t>
      </w:r>
    </w:p>
    <w:p w14:paraId="764E1CC1" w14:textId="4479485F" w:rsidR="00E308B6" w:rsidRDefault="00E308B6" w:rsidP="00DE7D43">
      <w:r>
        <w:t>Nicht zu vergessen ist Hamza Cimen, der mir dabei geholfen hat den Anfang zu machen.</w:t>
      </w:r>
    </w:p>
    <w:p w14:paraId="1DC268A3" w14:textId="0ADDEEDF" w:rsidR="00E308B6" w:rsidRDefault="00E308B6" w:rsidP="00DE7D43">
      <w:r>
        <w:t>Abschließend danke ich ganz besonders den „Derin Krankcilar“ Ogün Ba</w:t>
      </w:r>
      <w:r>
        <w:t>s</w:t>
      </w:r>
      <w:r>
        <w:t>tan, Halil Ibrahim Sahin, E</w:t>
      </w:r>
      <w:r w:rsidR="001E49DB">
        <w:t>y</w:t>
      </w:r>
      <w:r>
        <w:t>yüp Agcakoc, Onur Özbay und Abdullah Kalem, die mich Zeit meines Studiums treu begleitet haben.</w:t>
      </w:r>
    </w:p>
    <w:p w14:paraId="15DCB768" w14:textId="72D4DE3D" w:rsidR="00E308B6" w:rsidRPr="00C352F5" w:rsidRDefault="00E308B6" w:rsidP="00DE7D43">
      <w:r>
        <w:t>Danke für Alles.</w:t>
      </w:r>
    </w:p>
    <w:p w14:paraId="6C0B9E9F" w14:textId="77777777" w:rsidR="007451F5" w:rsidRDefault="007451F5">
      <w:pPr>
        <w:spacing w:line="276" w:lineRule="auto"/>
        <w:jc w:val="left"/>
        <w:rPr>
          <w:rFonts w:asciiTheme="majorHAnsi" w:eastAsiaTheme="majorEastAsia" w:hAnsiTheme="majorHAnsi" w:cstheme="majorBidi"/>
          <w:b/>
          <w:bCs/>
          <w:sz w:val="28"/>
          <w:szCs w:val="28"/>
        </w:rPr>
      </w:pPr>
      <w:r>
        <w:br w:type="page"/>
      </w:r>
    </w:p>
    <w:p w14:paraId="5FBB6A79" w14:textId="2CDB16EF" w:rsidR="005A6595" w:rsidRDefault="00993D94" w:rsidP="00EC4BA7">
      <w:pPr>
        <w:pStyle w:val="berschrift1"/>
        <w:numPr>
          <w:ilvl w:val="0"/>
          <w:numId w:val="0"/>
        </w:numPr>
        <w:ind w:left="360" w:hanging="360"/>
      </w:pPr>
      <w:bookmarkStart w:id="2" w:name="_Toc491707836"/>
      <w:r w:rsidRPr="00992A1D">
        <w:lastRenderedPageBreak/>
        <w:t>Abstract</w:t>
      </w:r>
      <w:bookmarkEnd w:id="2"/>
    </w:p>
    <w:p w14:paraId="33F085BD" w14:textId="77777777" w:rsidR="00952696" w:rsidRDefault="00952696" w:rsidP="00952696"/>
    <w:p w14:paraId="2D477F13" w14:textId="5E1E7165" w:rsidR="00952696" w:rsidRDefault="002E0735" w:rsidP="00952696">
      <w:r>
        <w:t>Die folgende</w:t>
      </w:r>
      <w:r w:rsidR="00523305">
        <w:t xml:space="preserve"> Bachelorarbeit </w:t>
      </w:r>
      <w:r>
        <w:t xml:space="preserve">beschäftigt sich mit </w:t>
      </w:r>
      <w:r w:rsidR="00523305">
        <w:t>d</w:t>
      </w:r>
      <w:r>
        <w:t>er</w:t>
      </w:r>
      <w:r w:rsidR="00523305">
        <w:t xml:space="preserve"> </w:t>
      </w:r>
      <w:r w:rsidR="001F48B8">
        <w:t>Implementierung</w:t>
      </w:r>
      <w:r w:rsidR="00523305">
        <w:t xml:space="preserve"> der verteilten Versionsverwaltungssoftware Git in die Java Programmier-Vorlesung von Prof. Illik</w:t>
      </w:r>
      <w:r w:rsidR="00782141">
        <w:t>.</w:t>
      </w:r>
      <w:r w:rsidR="00523305">
        <w:t xml:space="preserve"> </w:t>
      </w:r>
      <w:r w:rsidR="00971A36">
        <w:t xml:space="preserve">Dazu </w:t>
      </w:r>
      <w:r>
        <w:t xml:space="preserve">sind </w:t>
      </w:r>
      <w:r w:rsidR="00782141">
        <w:t>genauere Betrachtungen des T</w:t>
      </w:r>
      <w:r w:rsidR="00971A36">
        <w:t>hema</w:t>
      </w:r>
      <w:r w:rsidR="00782141">
        <w:t>s</w:t>
      </w:r>
      <w:r w:rsidR="00971A36">
        <w:t xml:space="preserve"> Versionsverwaltung</w:t>
      </w:r>
      <w:r w:rsidR="00782141">
        <w:t xml:space="preserve"> unternommen</w:t>
      </w:r>
      <w:r>
        <w:t xml:space="preserve"> </w:t>
      </w:r>
      <w:r w:rsidR="00971A36">
        <w:t>u</w:t>
      </w:r>
      <w:r w:rsidR="00782141">
        <w:t xml:space="preserve">nd </w:t>
      </w:r>
      <w:r w:rsidR="00971A36">
        <w:t xml:space="preserve">ein </w:t>
      </w:r>
      <w:r w:rsidR="003E3F6A">
        <w:t>Einblick</w:t>
      </w:r>
      <w:r w:rsidR="00971A36">
        <w:t xml:space="preserve"> </w:t>
      </w:r>
      <w:r w:rsidR="0029121B">
        <w:t xml:space="preserve">über die wesentlichen Aufgaben </w:t>
      </w:r>
      <w:r w:rsidR="008456D6">
        <w:t xml:space="preserve">der Versionsverwaltung </w:t>
      </w:r>
      <w:r w:rsidR="003E3F6A">
        <w:t>gewonnen</w:t>
      </w:r>
      <w:r>
        <w:t xml:space="preserve"> worden</w:t>
      </w:r>
      <w:r w:rsidR="001F48B8">
        <w:t>.</w:t>
      </w:r>
      <w:r w:rsidR="00971A36">
        <w:t xml:space="preserve"> Darauf folgend wurde die Entstehungsgeschichte </w:t>
      </w:r>
      <w:r w:rsidR="00222CA7">
        <w:t xml:space="preserve">der Versionskontrolle </w:t>
      </w:r>
      <w:r w:rsidR="00971A36">
        <w:t>betrachtet und ein Übe</w:t>
      </w:r>
      <w:r w:rsidR="00971A36">
        <w:t>r</w:t>
      </w:r>
      <w:r w:rsidR="00971A36">
        <w:t xml:space="preserve">blick über die bekanntesten und gängigsten Systeme </w:t>
      </w:r>
      <w:r w:rsidR="0029121B">
        <w:t>ermöglicht</w:t>
      </w:r>
      <w:r w:rsidR="00971A36">
        <w:t>.</w:t>
      </w:r>
      <w:r w:rsidR="00222CA7">
        <w:t xml:space="preserve"> Anschli</w:t>
      </w:r>
      <w:r w:rsidR="00222CA7">
        <w:t>e</w:t>
      </w:r>
      <w:r w:rsidR="00222CA7">
        <w:t>ßend wurde das Thema Git</w:t>
      </w:r>
      <w:r w:rsidR="00C352F5">
        <w:t xml:space="preserve"> separat</w:t>
      </w:r>
      <w:r w:rsidR="00222CA7">
        <w:t xml:space="preserve"> betrachtet und in einer f</w:t>
      </w:r>
      <w:r w:rsidR="00265F14">
        <w:t>ür Informatiks</w:t>
      </w:r>
      <w:r w:rsidR="00222CA7">
        <w:t>t</w:t>
      </w:r>
      <w:r w:rsidR="00222CA7">
        <w:t>u</w:t>
      </w:r>
      <w:r w:rsidR="00222CA7">
        <w:t xml:space="preserve">denten </w:t>
      </w:r>
      <w:r w:rsidR="00265F14">
        <w:t xml:space="preserve">des zweiten Semesters verständlichen Formulierung dargelegt. </w:t>
      </w:r>
      <w:r w:rsidR="0029121B">
        <w:t>Ebenso</w:t>
      </w:r>
      <w:r w:rsidR="00265F14">
        <w:t xml:space="preserve"> folgte eine kurze Gegenüberstellung verschiedener Systeme in di</w:t>
      </w:r>
      <w:r w:rsidR="00265F14">
        <w:t>e</w:t>
      </w:r>
      <w:r w:rsidR="00265F14">
        <w:t xml:space="preserve">sem Bereich. Den wichtigsten Teil der Arbeit bildet jedoch das letzte Kapitel, in dem </w:t>
      </w:r>
      <w:r w:rsidR="00782141">
        <w:t xml:space="preserve">Schrittweise </w:t>
      </w:r>
      <w:r w:rsidR="00265F14">
        <w:t xml:space="preserve">erklärt wird, wie Git so in die Vorlesung integriert </w:t>
      </w:r>
      <w:r w:rsidR="00782141">
        <w:t xml:space="preserve">wird, </w:t>
      </w:r>
      <w:r w:rsidR="00265F14">
        <w:t>da</w:t>
      </w:r>
      <w:r w:rsidR="003E3F6A">
        <w:t>s</w:t>
      </w:r>
      <w:r w:rsidR="00265F14">
        <w:t>s Studenten und Professor zusammen an einem Semesterübergreife</w:t>
      </w:r>
      <w:r w:rsidR="00265F14">
        <w:t>n</w:t>
      </w:r>
      <w:r w:rsidR="00265F14">
        <w:t>dem Projekt miteinander arbeiten können.</w:t>
      </w:r>
    </w:p>
    <w:p w14:paraId="2AE2C675" w14:textId="77777777" w:rsidR="00952696" w:rsidRDefault="00952696" w:rsidP="00952696"/>
    <w:p w14:paraId="58E44614" w14:textId="50F1052F" w:rsidR="004733B3" w:rsidRPr="001F48B8" w:rsidRDefault="001F48B8" w:rsidP="00952696">
      <w:pPr>
        <w:rPr>
          <w:lang w:val="en-US"/>
        </w:rPr>
      </w:pPr>
      <w:r w:rsidRPr="001F48B8">
        <w:rPr>
          <w:lang w:val="en-US"/>
        </w:rPr>
        <w:t>Th</w:t>
      </w:r>
      <w:r>
        <w:rPr>
          <w:lang w:val="en-US"/>
        </w:rPr>
        <w:t xml:space="preserve">e </w:t>
      </w:r>
      <w:r w:rsidR="00346DC7">
        <w:rPr>
          <w:lang w:val="en-US"/>
        </w:rPr>
        <w:t>purpose</w:t>
      </w:r>
      <w:r w:rsidRPr="001F48B8">
        <w:rPr>
          <w:lang w:val="en-US"/>
        </w:rPr>
        <w:t xml:space="preserve"> of this wor</w:t>
      </w:r>
      <w:r>
        <w:rPr>
          <w:lang w:val="en-US"/>
        </w:rPr>
        <w:t xml:space="preserve">k was to implement the Distributed Version Control System named Git into the java programming lecture of Prof. Illik. </w:t>
      </w:r>
      <w:r w:rsidR="00A239F5">
        <w:rPr>
          <w:lang w:val="en-US"/>
        </w:rPr>
        <w:t>For this purpose and to gain insights into the main tasks</w:t>
      </w:r>
      <w:r w:rsidR="008456D6">
        <w:rPr>
          <w:lang w:val="en-US"/>
        </w:rPr>
        <w:t xml:space="preserve"> of version control</w:t>
      </w:r>
      <w:r w:rsidR="00C352F5">
        <w:rPr>
          <w:lang w:val="en-US"/>
        </w:rPr>
        <w:t>,</w:t>
      </w:r>
      <w:r w:rsidR="00A239F5">
        <w:rPr>
          <w:lang w:val="en-US"/>
        </w:rPr>
        <w:t xml:space="preserve"> aspects of version control were studied in detail</w:t>
      </w:r>
      <w:r>
        <w:rPr>
          <w:lang w:val="en-US"/>
        </w:rPr>
        <w:t xml:space="preserve">. </w:t>
      </w:r>
      <w:r w:rsidR="007C66A3">
        <w:rPr>
          <w:lang w:val="en-US"/>
        </w:rPr>
        <w:t>T</w:t>
      </w:r>
      <w:r>
        <w:rPr>
          <w:lang w:val="en-US"/>
        </w:rPr>
        <w:t>he history of version control was</w:t>
      </w:r>
      <w:r w:rsidR="00C352F5">
        <w:rPr>
          <w:lang w:val="en-US"/>
        </w:rPr>
        <w:t xml:space="preserve"> also</w:t>
      </w:r>
      <w:r>
        <w:rPr>
          <w:lang w:val="en-US"/>
        </w:rPr>
        <w:t xml:space="preserve"> investigated to </w:t>
      </w:r>
      <w:r w:rsidR="007C66A3">
        <w:rPr>
          <w:lang w:val="en-US"/>
        </w:rPr>
        <w:t>get</w:t>
      </w:r>
      <w:r>
        <w:rPr>
          <w:lang w:val="en-US"/>
        </w:rPr>
        <w:t xml:space="preserve"> a good overview of the most known and used </w:t>
      </w:r>
      <w:r w:rsidR="004733B3">
        <w:rPr>
          <w:lang w:val="en-US"/>
        </w:rPr>
        <w:t>systems. This help</w:t>
      </w:r>
      <w:r w:rsidR="00346DC7">
        <w:rPr>
          <w:lang w:val="en-US"/>
        </w:rPr>
        <w:t>ed</w:t>
      </w:r>
      <w:r w:rsidR="004733B3">
        <w:rPr>
          <w:lang w:val="en-US"/>
        </w:rPr>
        <w:t xml:space="preserve"> understand</w:t>
      </w:r>
      <w:r w:rsidR="00346DC7">
        <w:rPr>
          <w:lang w:val="en-US"/>
        </w:rPr>
        <w:t>ing</w:t>
      </w:r>
      <w:r w:rsidR="004733B3">
        <w:rPr>
          <w:lang w:val="en-US"/>
        </w:rPr>
        <w:t xml:space="preserve"> how the development of version control systems led to Git. Af</w:t>
      </w:r>
      <w:r w:rsidR="007C66A3">
        <w:rPr>
          <w:lang w:val="en-US"/>
        </w:rPr>
        <w:t xml:space="preserve">terwards </w:t>
      </w:r>
      <w:r w:rsidR="004733B3">
        <w:rPr>
          <w:lang w:val="en-US"/>
        </w:rPr>
        <w:t xml:space="preserve">Git was </w:t>
      </w:r>
      <w:r w:rsidR="00346DC7">
        <w:rPr>
          <w:lang w:val="en-US"/>
        </w:rPr>
        <w:t>considered</w:t>
      </w:r>
      <w:r w:rsidR="004733B3">
        <w:rPr>
          <w:lang w:val="en-US"/>
        </w:rPr>
        <w:t xml:space="preserve"> i</w:t>
      </w:r>
      <w:r w:rsidR="00346DC7">
        <w:rPr>
          <w:lang w:val="en-US"/>
        </w:rPr>
        <w:t>n an own</w:t>
      </w:r>
      <w:r w:rsidR="004733B3">
        <w:rPr>
          <w:lang w:val="en-US"/>
        </w:rPr>
        <w:t xml:space="preserve"> chapter </w:t>
      </w:r>
      <w:r w:rsidR="007C66A3">
        <w:rPr>
          <w:lang w:val="en-US"/>
        </w:rPr>
        <w:t>understandable for</w:t>
      </w:r>
      <w:r w:rsidR="004733B3">
        <w:rPr>
          <w:lang w:val="en-US"/>
        </w:rPr>
        <w:t xml:space="preserve"> a student in the second semester. </w:t>
      </w:r>
      <w:r w:rsidR="00A239F5">
        <w:rPr>
          <w:lang w:val="en-US"/>
        </w:rPr>
        <w:t xml:space="preserve">Moreover, </w:t>
      </w:r>
      <w:r w:rsidR="004733B3">
        <w:rPr>
          <w:lang w:val="en-US"/>
        </w:rPr>
        <w:t>a comparison was made among the systems</w:t>
      </w:r>
      <w:r w:rsidR="00346DC7">
        <w:rPr>
          <w:lang w:val="en-US"/>
        </w:rPr>
        <w:t xml:space="preserve">. </w:t>
      </w:r>
      <w:r w:rsidR="00A239F5">
        <w:rPr>
          <w:lang w:val="en-US"/>
        </w:rPr>
        <w:t xml:space="preserve">Finally, a way to implement Git into the lecture for the common </w:t>
      </w:r>
      <w:r w:rsidR="00717272">
        <w:rPr>
          <w:lang w:val="en-US"/>
        </w:rPr>
        <w:t>usage</w:t>
      </w:r>
      <w:r w:rsidR="00A239F5">
        <w:rPr>
          <w:lang w:val="en-US"/>
        </w:rPr>
        <w:t xml:space="preserve"> by students and the professor in a term-overlapping project was described step by step</w:t>
      </w:r>
      <w:r w:rsidR="007C66A3">
        <w:rPr>
          <w:lang w:val="en-US"/>
        </w:rPr>
        <w:t>.</w:t>
      </w:r>
    </w:p>
    <w:p w14:paraId="4861435C" w14:textId="77777777" w:rsidR="00523305" w:rsidRPr="001F48B8" w:rsidRDefault="00523305" w:rsidP="00952696">
      <w:pPr>
        <w:rPr>
          <w:lang w:val="en-US"/>
        </w:rPr>
        <w:sectPr w:rsidR="00523305" w:rsidRPr="001F48B8" w:rsidSect="007003AD">
          <w:headerReference w:type="even" r:id="rId11"/>
          <w:headerReference w:type="default" r:id="rId12"/>
          <w:type w:val="oddPage"/>
          <w:pgSz w:w="11906" w:h="16838" w:code="9"/>
          <w:pgMar w:top="1701" w:right="1418" w:bottom="1134" w:left="1418" w:header="709" w:footer="709" w:gutter="851"/>
          <w:pgNumType w:fmt="upperRoman"/>
          <w:cols w:space="708"/>
          <w:docGrid w:linePitch="360"/>
        </w:sectPr>
      </w:pPr>
    </w:p>
    <w:p w14:paraId="5661EEF2" w14:textId="26B03F13" w:rsidR="004C3AE2" w:rsidRDefault="002D46F8" w:rsidP="00D8035E">
      <w:pPr>
        <w:pStyle w:val="berschrift1"/>
        <w:numPr>
          <w:ilvl w:val="0"/>
          <w:numId w:val="0"/>
        </w:numPr>
        <w:ind w:left="360" w:hanging="360"/>
        <w:rPr>
          <w:lang w:val="en-US"/>
        </w:rPr>
      </w:pPr>
      <w:bookmarkStart w:id="3" w:name="_Toc491707837"/>
      <w:r>
        <w:rPr>
          <w:lang w:val="en-US"/>
        </w:rPr>
        <w:lastRenderedPageBreak/>
        <w:t>Inhalts</w:t>
      </w:r>
      <w:r w:rsidR="00387FE8" w:rsidRPr="001F48B8">
        <w:rPr>
          <w:lang w:val="en-US"/>
        </w:rPr>
        <w:t>verzeichnis</w:t>
      </w:r>
      <w:bookmarkEnd w:id="3"/>
    </w:p>
    <w:p w14:paraId="0618A18B" w14:textId="77777777" w:rsidR="00D8035E" w:rsidRPr="00D8035E" w:rsidRDefault="00D8035E" w:rsidP="00D8035E">
      <w:pPr>
        <w:rPr>
          <w:lang w:val="en-US"/>
        </w:rPr>
      </w:pPr>
    </w:p>
    <w:p w14:paraId="287857D5" w14:textId="77777777" w:rsidR="00C352F5" w:rsidRDefault="004C3AE2">
      <w:pPr>
        <w:pStyle w:val="Verzeichnis1"/>
        <w:tabs>
          <w:tab w:val="right" w:leader="dot" w:pos="8209"/>
        </w:tabs>
        <w:rPr>
          <w:rFonts w:eastAsiaTheme="minorEastAsia"/>
          <w:noProof/>
          <w:sz w:val="22"/>
          <w:lang w:eastAsia="de-DE"/>
        </w:rPr>
      </w:pPr>
      <w:r>
        <w:fldChar w:fldCharType="begin"/>
      </w:r>
      <w:r>
        <w:instrText xml:space="preserve"> TOC \o "1-3" \h \z \u </w:instrText>
      </w:r>
      <w:r>
        <w:fldChar w:fldCharType="separate"/>
      </w:r>
      <w:hyperlink w:anchor="_Toc491707834" w:history="1">
        <w:r w:rsidR="00C352F5" w:rsidRPr="00BD70C4">
          <w:rPr>
            <w:rStyle w:val="Hyperlink"/>
            <w:noProof/>
          </w:rPr>
          <w:t>Widmung</w:t>
        </w:r>
        <w:r w:rsidR="00C352F5">
          <w:rPr>
            <w:noProof/>
            <w:webHidden/>
          </w:rPr>
          <w:tab/>
        </w:r>
        <w:r w:rsidR="00C352F5">
          <w:rPr>
            <w:noProof/>
            <w:webHidden/>
          </w:rPr>
          <w:fldChar w:fldCharType="begin"/>
        </w:r>
        <w:r w:rsidR="00C352F5">
          <w:rPr>
            <w:noProof/>
            <w:webHidden/>
          </w:rPr>
          <w:instrText xml:space="preserve"> PAGEREF _Toc491707834 \h </w:instrText>
        </w:r>
        <w:r w:rsidR="00C352F5">
          <w:rPr>
            <w:noProof/>
            <w:webHidden/>
          </w:rPr>
        </w:r>
        <w:r w:rsidR="00C352F5">
          <w:rPr>
            <w:noProof/>
            <w:webHidden/>
          </w:rPr>
          <w:fldChar w:fldCharType="separate"/>
        </w:r>
        <w:r w:rsidR="00C352F5">
          <w:rPr>
            <w:noProof/>
            <w:webHidden/>
          </w:rPr>
          <w:t>III</w:t>
        </w:r>
        <w:r w:rsidR="00C352F5">
          <w:rPr>
            <w:noProof/>
            <w:webHidden/>
          </w:rPr>
          <w:fldChar w:fldCharType="end"/>
        </w:r>
      </w:hyperlink>
    </w:p>
    <w:p w14:paraId="2BCE4DA3" w14:textId="77777777" w:rsidR="00C352F5" w:rsidRDefault="00EE4443">
      <w:pPr>
        <w:pStyle w:val="Verzeichnis1"/>
        <w:tabs>
          <w:tab w:val="right" w:leader="dot" w:pos="8209"/>
        </w:tabs>
        <w:rPr>
          <w:rFonts w:eastAsiaTheme="minorEastAsia"/>
          <w:noProof/>
          <w:sz w:val="22"/>
          <w:lang w:eastAsia="de-DE"/>
        </w:rPr>
      </w:pPr>
      <w:hyperlink w:anchor="_Toc491707835" w:history="1">
        <w:r w:rsidR="00C352F5" w:rsidRPr="00BD70C4">
          <w:rPr>
            <w:rStyle w:val="Hyperlink"/>
            <w:noProof/>
          </w:rPr>
          <w:t>Danksagung</w:t>
        </w:r>
        <w:r w:rsidR="00C352F5">
          <w:rPr>
            <w:noProof/>
            <w:webHidden/>
          </w:rPr>
          <w:tab/>
        </w:r>
        <w:r w:rsidR="00C352F5">
          <w:rPr>
            <w:noProof/>
            <w:webHidden/>
          </w:rPr>
          <w:fldChar w:fldCharType="begin"/>
        </w:r>
        <w:r w:rsidR="00C352F5">
          <w:rPr>
            <w:noProof/>
            <w:webHidden/>
          </w:rPr>
          <w:instrText xml:space="preserve"> PAGEREF _Toc491707835 \h </w:instrText>
        </w:r>
        <w:r w:rsidR="00C352F5">
          <w:rPr>
            <w:noProof/>
            <w:webHidden/>
          </w:rPr>
        </w:r>
        <w:r w:rsidR="00C352F5">
          <w:rPr>
            <w:noProof/>
            <w:webHidden/>
          </w:rPr>
          <w:fldChar w:fldCharType="separate"/>
        </w:r>
        <w:r w:rsidR="00C352F5">
          <w:rPr>
            <w:noProof/>
            <w:webHidden/>
          </w:rPr>
          <w:t>IV</w:t>
        </w:r>
        <w:r w:rsidR="00C352F5">
          <w:rPr>
            <w:noProof/>
            <w:webHidden/>
          </w:rPr>
          <w:fldChar w:fldCharType="end"/>
        </w:r>
      </w:hyperlink>
    </w:p>
    <w:p w14:paraId="24853617" w14:textId="77777777" w:rsidR="00C352F5" w:rsidRDefault="00EE4443">
      <w:pPr>
        <w:pStyle w:val="Verzeichnis1"/>
        <w:tabs>
          <w:tab w:val="right" w:leader="dot" w:pos="8209"/>
        </w:tabs>
        <w:rPr>
          <w:rFonts w:eastAsiaTheme="minorEastAsia"/>
          <w:noProof/>
          <w:sz w:val="22"/>
          <w:lang w:eastAsia="de-DE"/>
        </w:rPr>
      </w:pPr>
      <w:hyperlink w:anchor="_Toc491707836" w:history="1">
        <w:r w:rsidR="00C352F5" w:rsidRPr="00BD70C4">
          <w:rPr>
            <w:rStyle w:val="Hyperlink"/>
            <w:noProof/>
          </w:rPr>
          <w:t>Abstract</w:t>
        </w:r>
        <w:r w:rsidR="00C352F5">
          <w:rPr>
            <w:noProof/>
            <w:webHidden/>
          </w:rPr>
          <w:tab/>
        </w:r>
        <w:r w:rsidR="00C352F5">
          <w:rPr>
            <w:noProof/>
            <w:webHidden/>
          </w:rPr>
          <w:fldChar w:fldCharType="begin"/>
        </w:r>
        <w:r w:rsidR="00C352F5">
          <w:rPr>
            <w:noProof/>
            <w:webHidden/>
          </w:rPr>
          <w:instrText xml:space="preserve"> PAGEREF _Toc491707836 \h </w:instrText>
        </w:r>
        <w:r w:rsidR="00C352F5">
          <w:rPr>
            <w:noProof/>
            <w:webHidden/>
          </w:rPr>
        </w:r>
        <w:r w:rsidR="00C352F5">
          <w:rPr>
            <w:noProof/>
            <w:webHidden/>
          </w:rPr>
          <w:fldChar w:fldCharType="separate"/>
        </w:r>
        <w:r w:rsidR="00C352F5">
          <w:rPr>
            <w:noProof/>
            <w:webHidden/>
          </w:rPr>
          <w:t>V</w:t>
        </w:r>
        <w:r w:rsidR="00C352F5">
          <w:rPr>
            <w:noProof/>
            <w:webHidden/>
          </w:rPr>
          <w:fldChar w:fldCharType="end"/>
        </w:r>
      </w:hyperlink>
    </w:p>
    <w:p w14:paraId="2578DBF6" w14:textId="77777777" w:rsidR="00C352F5" w:rsidRDefault="00EE4443">
      <w:pPr>
        <w:pStyle w:val="Verzeichnis1"/>
        <w:tabs>
          <w:tab w:val="right" w:leader="dot" w:pos="8209"/>
        </w:tabs>
        <w:rPr>
          <w:rFonts w:eastAsiaTheme="minorEastAsia"/>
          <w:noProof/>
          <w:sz w:val="22"/>
          <w:lang w:eastAsia="de-DE"/>
        </w:rPr>
      </w:pPr>
      <w:hyperlink w:anchor="_Toc491707837" w:history="1">
        <w:r w:rsidR="00C352F5" w:rsidRPr="00BD70C4">
          <w:rPr>
            <w:rStyle w:val="Hyperlink"/>
            <w:noProof/>
            <w:lang w:val="en-US"/>
          </w:rPr>
          <w:t>Inhaltsverzeichnis</w:t>
        </w:r>
        <w:r w:rsidR="00C352F5">
          <w:rPr>
            <w:noProof/>
            <w:webHidden/>
          </w:rPr>
          <w:tab/>
        </w:r>
        <w:r w:rsidR="00C352F5">
          <w:rPr>
            <w:noProof/>
            <w:webHidden/>
          </w:rPr>
          <w:fldChar w:fldCharType="begin"/>
        </w:r>
        <w:r w:rsidR="00C352F5">
          <w:rPr>
            <w:noProof/>
            <w:webHidden/>
          </w:rPr>
          <w:instrText xml:space="preserve"> PAGEREF _Toc491707837 \h </w:instrText>
        </w:r>
        <w:r w:rsidR="00C352F5">
          <w:rPr>
            <w:noProof/>
            <w:webHidden/>
          </w:rPr>
        </w:r>
        <w:r w:rsidR="00C352F5">
          <w:rPr>
            <w:noProof/>
            <w:webHidden/>
          </w:rPr>
          <w:fldChar w:fldCharType="separate"/>
        </w:r>
        <w:r w:rsidR="00C352F5">
          <w:rPr>
            <w:noProof/>
            <w:webHidden/>
          </w:rPr>
          <w:t>VII</w:t>
        </w:r>
        <w:r w:rsidR="00C352F5">
          <w:rPr>
            <w:noProof/>
            <w:webHidden/>
          </w:rPr>
          <w:fldChar w:fldCharType="end"/>
        </w:r>
      </w:hyperlink>
    </w:p>
    <w:p w14:paraId="289B2A69" w14:textId="77777777" w:rsidR="00C352F5" w:rsidRDefault="00EE4443">
      <w:pPr>
        <w:pStyle w:val="Verzeichnis1"/>
        <w:tabs>
          <w:tab w:val="right" w:leader="dot" w:pos="8209"/>
        </w:tabs>
        <w:rPr>
          <w:rFonts w:eastAsiaTheme="minorEastAsia"/>
          <w:noProof/>
          <w:sz w:val="22"/>
          <w:lang w:eastAsia="de-DE"/>
        </w:rPr>
      </w:pPr>
      <w:hyperlink w:anchor="_Toc491707838" w:history="1">
        <w:r w:rsidR="00C352F5" w:rsidRPr="00BD70C4">
          <w:rPr>
            <w:rStyle w:val="Hyperlink"/>
            <w:noProof/>
          </w:rPr>
          <w:t>Abbildungsverzeichnis</w:t>
        </w:r>
        <w:r w:rsidR="00C352F5">
          <w:rPr>
            <w:noProof/>
            <w:webHidden/>
          </w:rPr>
          <w:tab/>
        </w:r>
        <w:r w:rsidR="00C352F5">
          <w:rPr>
            <w:noProof/>
            <w:webHidden/>
          </w:rPr>
          <w:fldChar w:fldCharType="begin"/>
        </w:r>
        <w:r w:rsidR="00C352F5">
          <w:rPr>
            <w:noProof/>
            <w:webHidden/>
          </w:rPr>
          <w:instrText xml:space="preserve"> PAGEREF _Toc491707838 \h </w:instrText>
        </w:r>
        <w:r w:rsidR="00C352F5">
          <w:rPr>
            <w:noProof/>
            <w:webHidden/>
          </w:rPr>
        </w:r>
        <w:r w:rsidR="00C352F5">
          <w:rPr>
            <w:noProof/>
            <w:webHidden/>
          </w:rPr>
          <w:fldChar w:fldCharType="separate"/>
        </w:r>
        <w:r w:rsidR="00C352F5">
          <w:rPr>
            <w:noProof/>
            <w:webHidden/>
          </w:rPr>
          <w:t>XIII</w:t>
        </w:r>
        <w:r w:rsidR="00C352F5">
          <w:rPr>
            <w:noProof/>
            <w:webHidden/>
          </w:rPr>
          <w:fldChar w:fldCharType="end"/>
        </w:r>
      </w:hyperlink>
    </w:p>
    <w:p w14:paraId="63B6C0E7" w14:textId="77777777" w:rsidR="00C352F5" w:rsidRDefault="00EE4443">
      <w:pPr>
        <w:pStyle w:val="Verzeichnis1"/>
        <w:tabs>
          <w:tab w:val="right" w:leader="dot" w:pos="8209"/>
        </w:tabs>
        <w:rPr>
          <w:rFonts w:eastAsiaTheme="minorEastAsia"/>
          <w:noProof/>
          <w:sz w:val="22"/>
          <w:lang w:eastAsia="de-DE"/>
        </w:rPr>
      </w:pPr>
      <w:hyperlink w:anchor="_Toc491707839" w:history="1">
        <w:r w:rsidR="00C352F5" w:rsidRPr="00BD70C4">
          <w:rPr>
            <w:rStyle w:val="Hyperlink"/>
            <w:noProof/>
          </w:rPr>
          <w:t>Tabellenverzeichnis</w:t>
        </w:r>
        <w:r w:rsidR="00C352F5">
          <w:rPr>
            <w:noProof/>
            <w:webHidden/>
          </w:rPr>
          <w:tab/>
        </w:r>
        <w:r w:rsidR="00C352F5">
          <w:rPr>
            <w:noProof/>
            <w:webHidden/>
          </w:rPr>
          <w:fldChar w:fldCharType="begin"/>
        </w:r>
        <w:r w:rsidR="00C352F5">
          <w:rPr>
            <w:noProof/>
            <w:webHidden/>
          </w:rPr>
          <w:instrText xml:space="preserve"> PAGEREF _Toc491707839 \h </w:instrText>
        </w:r>
        <w:r w:rsidR="00C352F5">
          <w:rPr>
            <w:noProof/>
            <w:webHidden/>
          </w:rPr>
        </w:r>
        <w:r w:rsidR="00C352F5">
          <w:rPr>
            <w:noProof/>
            <w:webHidden/>
          </w:rPr>
          <w:fldChar w:fldCharType="separate"/>
        </w:r>
        <w:r w:rsidR="00C352F5">
          <w:rPr>
            <w:noProof/>
            <w:webHidden/>
          </w:rPr>
          <w:t>XV</w:t>
        </w:r>
        <w:r w:rsidR="00C352F5">
          <w:rPr>
            <w:noProof/>
            <w:webHidden/>
          </w:rPr>
          <w:fldChar w:fldCharType="end"/>
        </w:r>
      </w:hyperlink>
    </w:p>
    <w:p w14:paraId="7513580C" w14:textId="77777777" w:rsidR="00C352F5" w:rsidRDefault="00EE4443">
      <w:pPr>
        <w:pStyle w:val="Verzeichnis1"/>
        <w:tabs>
          <w:tab w:val="right" w:leader="dot" w:pos="8209"/>
        </w:tabs>
        <w:rPr>
          <w:rFonts w:eastAsiaTheme="minorEastAsia"/>
          <w:noProof/>
          <w:sz w:val="22"/>
          <w:lang w:eastAsia="de-DE"/>
        </w:rPr>
      </w:pPr>
      <w:hyperlink w:anchor="_Toc491707840" w:history="1">
        <w:r w:rsidR="00C352F5" w:rsidRPr="00BD70C4">
          <w:rPr>
            <w:rStyle w:val="Hyperlink"/>
            <w:noProof/>
          </w:rPr>
          <w:t>Abkürzungsverzeichnis</w:t>
        </w:r>
        <w:r w:rsidR="00C352F5">
          <w:rPr>
            <w:noProof/>
            <w:webHidden/>
          </w:rPr>
          <w:tab/>
        </w:r>
        <w:r w:rsidR="00C352F5">
          <w:rPr>
            <w:noProof/>
            <w:webHidden/>
          </w:rPr>
          <w:fldChar w:fldCharType="begin"/>
        </w:r>
        <w:r w:rsidR="00C352F5">
          <w:rPr>
            <w:noProof/>
            <w:webHidden/>
          </w:rPr>
          <w:instrText xml:space="preserve"> PAGEREF _Toc491707840 \h </w:instrText>
        </w:r>
        <w:r w:rsidR="00C352F5">
          <w:rPr>
            <w:noProof/>
            <w:webHidden/>
          </w:rPr>
        </w:r>
        <w:r w:rsidR="00C352F5">
          <w:rPr>
            <w:noProof/>
            <w:webHidden/>
          </w:rPr>
          <w:fldChar w:fldCharType="separate"/>
        </w:r>
        <w:r w:rsidR="00C352F5">
          <w:rPr>
            <w:noProof/>
            <w:webHidden/>
          </w:rPr>
          <w:t>XVII</w:t>
        </w:r>
        <w:r w:rsidR="00C352F5">
          <w:rPr>
            <w:noProof/>
            <w:webHidden/>
          </w:rPr>
          <w:fldChar w:fldCharType="end"/>
        </w:r>
      </w:hyperlink>
    </w:p>
    <w:p w14:paraId="0225C76A" w14:textId="77777777" w:rsidR="00C352F5" w:rsidRDefault="00EE4443">
      <w:pPr>
        <w:pStyle w:val="Verzeichnis1"/>
        <w:tabs>
          <w:tab w:val="left" w:pos="480"/>
          <w:tab w:val="right" w:leader="dot" w:pos="8209"/>
        </w:tabs>
        <w:rPr>
          <w:rFonts w:eastAsiaTheme="minorEastAsia"/>
          <w:noProof/>
          <w:sz w:val="22"/>
          <w:lang w:eastAsia="de-DE"/>
        </w:rPr>
      </w:pPr>
      <w:hyperlink w:anchor="_Toc491707841" w:history="1">
        <w:r w:rsidR="00C352F5" w:rsidRPr="00BD70C4">
          <w:rPr>
            <w:rStyle w:val="Hyperlink"/>
            <w:noProof/>
          </w:rPr>
          <w:t>1</w:t>
        </w:r>
        <w:r w:rsidR="00C352F5">
          <w:rPr>
            <w:rFonts w:eastAsiaTheme="minorEastAsia"/>
            <w:noProof/>
            <w:sz w:val="22"/>
            <w:lang w:eastAsia="de-DE"/>
          </w:rPr>
          <w:tab/>
        </w:r>
        <w:r w:rsidR="00C352F5" w:rsidRPr="00BD70C4">
          <w:rPr>
            <w:rStyle w:val="Hyperlink"/>
            <w:noProof/>
          </w:rPr>
          <w:t>Einleitung</w:t>
        </w:r>
        <w:r w:rsidR="00C352F5">
          <w:rPr>
            <w:noProof/>
            <w:webHidden/>
          </w:rPr>
          <w:tab/>
        </w:r>
        <w:r w:rsidR="00C352F5">
          <w:rPr>
            <w:noProof/>
            <w:webHidden/>
          </w:rPr>
          <w:fldChar w:fldCharType="begin"/>
        </w:r>
        <w:r w:rsidR="00C352F5">
          <w:rPr>
            <w:noProof/>
            <w:webHidden/>
          </w:rPr>
          <w:instrText xml:space="preserve"> PAGEREF _Toc491707841 \h </w:instrText>
        </w:r>
        <w:r w:rsidR="00C352F5">
          <w:rPr>
            <w:noProof/>
            <w:webHidden/>
          </w:rPr>
        </w:r>
        <w:r w:rsidR="00C352F5">
          <w:rPr>
            <w:noProof/>
            <w:webHidden/>
          </w:rPr>
          <w:fldChar w:fldCharType="separate"/>
        </w:r>
        <w:r w:rsidR="00C352F5">
          <w:rPr>
            <w:noProof/>
            <w:webHidden/>
          </w:rPr>
          <w:t>19</w:t>
        </w:r>
        <w:r w:rsidR="00C352F5">
          <w:rPr>
            <w:noProof/>
            <w:webHidden/>
          </w:rPr>
          <w:fldChar w:fldCharType="end"/>
        </w:r>
      </w:hyperlink>
    </w:p>
    <w:p w14:paraId="7E5FD524" w14:textId="77777777" w:rsidR="00C352F5" w:rsidRDefault="00EE4443">
      <w:pPr>
        <w:pStyle w:val="Verzeichnis1"/>
        <w:tabs>
          <w:tab w:val="left" w:pos="480"/>
          <w:tab w:val="right" w:leader="dot" w:pos="8209"/>
        </w:tabs>
        <w:rPr>
          <w:rFonts w:eastAsiaTheme="minorEastAsia"/>
          <w:noProof/>
          <w:sz w:val="22"/>
          <w:lang w:eastAsia="de-DE"/>
        </w:rPr>
      </w:pPr>
      <w:hyperlink w:anchor="_Toc491707981" w:history="1">
        <w:r w:rsidR="00C352F5" w:rsidRPr="00BD70C4">
          <w:rPr>
            <w:rStyle w:val="Hyperlink"/>
            <w:noProof/>
          </w:rPr>
          <w:t>2</w:t>
        </w:r>
        <w:r w:rsidR="00C352F5">
          <w:rPr>
            <w:rFonts w:eastAsiaTheme="minorEastAsia"/>
            <w:noProof/>
            <w:sz w:val="22"/>
            <w:lang w:eastAsia="de-DE"/>
          </w:rPr>
          <w:tab/>
        </w:r>
        <w:r w:rsidR="00C352F5" w:rsidRPr="00BD70C4">
          <w:rPr>
            <w:rStyle w:val="Hyperlink"/>
            <w:noProof/>
          </w:rPr>
          <w:t>Grundlagen</w:t>
        </w:r>
        <w:r w:rsidR="00C352F5">
          <w:rPr>
            <w:noProof/>
            <w:webHidden/>
          </w:rPr>
          <w:tab/>
        </w:r>
        <w:r w:rsidR="00C352F5">
          <w:rPr>
            <w:noProof/>
            <w:webHidden/>
          </w:rPr>
          <w:fldChar w:fldCharType="begin"/>
        </w:r>
        <w:r w:rsidR="00C352F5">
          <w:rPr>
            <w:noProof/>
            <w:webHidden/>
          </w:rPr>
          <w:instrText xml:space="preserve"> PAGEREF _Toc491707981 \h </w:instrText>
        </w:r>
        <w:r w:rsidR="00C352F5">
          <w:rPr>
            <w:noProof/>
            <w:webHidden/>
          </w:rPr>
        </w:r>
        <w:r w:rsidR="00C352F5">
          <w:rPr>
            <w:noProof/>
            <w:webHidden/>
          </w:rPr>
          <w:fldChar w:fldCharType="separate"/>
        </w:r>
        <w:r w:rsidR="00C352F5">
          <w:rPr>
            <w:noProof/>
            <w:webHidden/>
          </w:rPr>
          <w:t>43</w:t>
        </w:r>
        <w:r w:rsidR="00C352F5">
          <w:rPr>
            <w:noProof/>
            <w:webHidden/>
          </w:rPr>
          <w:fldChar w:fldCharType="end"/>
        </w:r>
      </w:hyperlink>
    </w:p>
    <w:p w14:paraId="3D80C9A8" w14:textId="77777777" w:rsidR="00C352F5" w:rsidRDefault="00EE4443">
      <w:pPr>
        <w:pStyle w:val="Verzeichnis2"/>
        <w:tabs>
          <w:tab w:val="left" w:pos="960"/>
          <w:tab w:val="right" w:leader="dot" w:pos="8209"/>
        </w:tabs>
        <w:rPr>
          <w:rFonts w:eastAsiaTheme="minorEastAsia"/>
          <w:noProof/>
          <w:sz w:val="22"/>
          <w:lang w:eastAsia="de-DE"/>
        </w:rPr>
      </w:pPr>
      <w:hyperlink w:anchor="_Toc491707982" w:history="1">
        <w:r w:rsidR="00C352F5" w:rsidRPr="00BD70C4">
          <w:rPr>
            <w:rStyle w:val="Hyperlink"/>
            <w:noProof/>
          </w:rPr>
          <w:t>2.1</w:t>
        </w:r>
        <w:r w:rsidR="00C352F5">
          <w:rPr>
            <w:rFonts w:eastAsiaTheme="minorEastAsia"/>
            <w:noProof/>
            <w:sz w:val="22"/>
            <w:lang w:eastAsia="de-DE"/>
          </w:rPr>
          <w:tab/>
        </w:r>
        <w:r w:rsidR="00C352F5" w:rsidRPr="00BD70C4">
          <w:rPr>
            <w:rStyle w:val="Hyperlink"/>
            <w:noProof/>
          </w:rPr>
          <w:t>Definition</w:t>
        </w:r>
        <w:r w:rsidR="00C352F5">
          <w:rPr>
            <w:noProof/>
            <w:webHidden/>
          </w:rPr>
          <w:tab/>
        </w:r>
        <w:r w:rsidR="00C352F5">
          <w:rPr>
            <w:noProof/>
            <w:webHidden/>
          </w:rPr>
          <w:fldChar w:fldCharType="begin"/>
        </w:r>
        <w:r w:rsidR="00C352F5">
          <w:rPr>
            <w:noProof/>
            <w:webHidden/>
          </w:rPr>
          <w:instrText xml:space="preserve"> PAGEREF _Toc491707982 \h </w:instrText>
        </w:r>
        <w:r w:rsidR="00C352F5">
          <w:rPr>
            <w:noProof/>
            <w:webHidden/>
          </w:rPr>
        </w:r>
        <w:r w:rsidR="00C352F5">
          <w:rPr>
            <w:noProof/>
            <w:webHidden/>
          </w:rPr>
          <w:fldChar w:fldCharType="separate"/>
        </w:r>
        <w:r w:rsidR="00C352F5">
          <w:rPr>
            <w:noProof/>
            <w:webHidden/>
          </w:rPr>
          <w:t>43</w:t>
        </w:r>
        <w:r w:rsidR="00C352F5">
          <w:rPr>
            <w:noProof/>
            <w:webHidden/>
          </w:rPr>
          <w:fldChar w:fldCharType="end"/>
        </w:r>
      </w:hyperlink>
    </w:p>
    <w:p w14:paraId="10C4FAF1" w14:textId="77777777" w:rsidR="00C352F5" w:rsidRDefault="00EE4443">
      <w:pPr>
        <w:pStyle w:val="Verzeichnis2"/>
        <w:tabs>
          <w:tab w:val="left" w:pos="960"/>
          <w:tab w:val="right" w:leader="dot" w:pos="8209"/>
        </w:tabs>
        <w:rPr>
          <w:rFonts w:eastAsiaTheme="minorEastAsia"/>
          <w:noProof/>
          <w:sz w:val="22"/>
          <w:lang w:eastAsia="de-DE"/>
        </w:rPr>
      </w:pPr>
      <w:hyperlink w:anchor="_Toc491707983" w:history="1">
        <w:r w:rsidR="00C352F5" w:rsidRPr="00BD70C4">
          <w:rPr>
            <w:rStyle w:val="Hyperlink"/>
            <w:noProof/>
          </w:rPr>
          <w:t>2.2</w:t>
        </w:r>
        <w:r w:rsidR="00C352F5">
          <w:rPr>
            <w:rFonts w:eastAsiaTheme="minorEastAsia"/>
            <w:noProof/>
            <w:sz w:val="22"/>
            <w:lang w:eastAsia="de-DE"/>
          </w:rPr>
          <w:tab/>
        </w:r>
        <w:r w:rsidR="00C352F5" w:rsidRPr="00BD70C4">
          <w:rPr>
            <w:rStyle w:val="Hyperlink"/>
            <w:noProof/>
          </w:rPr>
          <w:t>Was ist Versionsverwaltung</w:t>
        </w:r>
        <w:r w:rsidR="00C352F5">
          <w:rPr>
            <w:noProof/>
            <w:webHidden/>
          </w:rPr>
          <w:tab/>
        </w:r>
        <w:r w:rsidR="00C352F5">
          <w:rPr>
            <w:noProof/>
            <w:webHidden/>
          </w:rPr>
          <w:fldChar w:fldCharType="begin"/>
        </w:r>
        <w:r w:rsidR="00C352F5">
          <w:rPr>
            <w:noProof/>
            <w:webHidden/>
          </w:rPr>
          <w:instrText xml:space="preserve"> PAGEREF _Toc491707983 \h </w:instrText>
        </w:r>
        <w:r w:rsidR="00C352F5">
          <w:rPr>
            <w:noProof/>
            <w:webHidden/>
          </w:rPr>
        </w:r>
        <w:r w:rsidR="00C352F5">
          <w:rPr>
            <w:noProof/>
            <w:webHidden/>
          </w:rPr>
          <w:fldChar w:fldCharType="separate"/>
        </w:r>
        <w:r w:rsidR="00C352F5">
          <w:rPr>
            <w:noProof/>
            <w:webHidden/>
          </w:rPr>
          <w:t>44</w:t>
        </w:r>
        <w:r w:rsidR="00C352F5">
          <w:rPr>
            <w:noProof/>
            <w:webHidden/>
          </w:rPr>
          <w:fldChar w:fldCharType="end"/>
        </w:r>
      </w:hyperlink>
    </w:p>
    <w:p w14:paraId="6FDB98E9" w14:textId="77777777" w:rsidR="00C352F5" w:rsidRDefault="00EE4443">
      <w:pPr>
        <w:pStyle w:val="Verzeichnis2"/>
        <w:tabs>
          <w:tab w:val="left" w:pos="960"/>
          <w:tab w:val="right" w:leader="dot" w:pos="8209"/>
        </w:tabs>
        <w:rPr>
          <w:rFonts w:eastAsiaTheme="minorEastAsia"/>
          <w:noProof/>
          <w:sz w:val="22"/>
          <w:lang w:eastAsia="de-DE"/>
        </w:rPr>
      </w:pPr>
      <w:hyperlink w:anchor="_Toc491707984" w:history="1">
        <w:r w:rsidR="00C352F5" w:rsidRPr="00BD70C4">
          <w:rPr>
            <w:rStyle w:val="Hyperlink"/>
            <w:noProof/>
          </w:rPr>
          <w:t>2.3</w:t>
        </w:r>
        <w:r w:rsidR="00C352F5">
          <w:rPr>
            <w:rFonts w:eastAsiaTheme="minorEastAsia"/>
            <w:noProof/>
            <w:sz w:val="22"/>
            <w:lang w:eastAsia="de-DE"/>
          </w:rPr>
          <w:tab/>
        </w:r>
        <w:r w:rsidR="00C352F5" w:rsidRPr="00BD70C4">
          <w:rPr>
            <w:rStyle w:val="Hyperlink"/>
            <w:noProof/>
          </w:rPr>
          <w:t>Vorteile einer Versionsverwaltung</w:t>
        </w:r>
        <w:r w:rsidR="00C352F5">
          <w:rPr>
            <w:noProof/>
            <w:webHidden/>
          </w:rPr>
          <w:tab/>
        </w:r>
        <w:r w:rsidR="00C352F5">
          <w:rPr>
            <w:noProof/>
            <w:webHidden/>
          </w:rPr>
          <w:fldChar w:fldCharType="begin"/>
        </w:r>
        <w:r w:rsidR="00C352F5">
          <w:rPr>
            <w:noProof/>
            <w:webHidden/>
          </w:rPr>
          <w:instrText xml:space="preserve"> PAGEREF _Toc491707984 \h </w:instrText>
        </w:r>
        <w:r w:rsidR="00C352F5">
          <w:rPr>
            <w:noProof/>
            <w:webHidden/>
          </w:rPr>
        </w:r>
        <w:r w:rsidR="00C352F5">
          <w:rPr>
            <w:noProof/>
            <w:webHidden/>
          </w:rPr>
          <w:fldChar w:fldCharType="separate"/>
        </w:r>
        <w:r w:rsidR="00C352F5">
          <w:rPr>
            <w:noProof/>
            <w:webHidden/>
          </w:rPr>
          <w:t>46</w:t>
        </w:r>
        <w:r w:rsidR="00C352F5">
          <w:rPr>
            <w:noProof/>
            <w:webHidden/>
          </w:rPr>
          <w:fldChar w:fldCharType="end"/>
        </w:r>
      </w:hyperlink>
    </w:p>
    <w:p w14:paraId="568606AC" w14:textId="77777777" w:rsidR="00C352F5" w:rsidRDefault="00EE4443">
      <w:pPr>
        <w:pStyle w:val="Verzeichnis2"/>
        <w:tabs>
          <w:tab w:val="left" w:pos="960"/>
          <w:tab w:val="right" w:leader="dot" w:pos="8209"/>
        </w:tabs>
        <w:rPr>
          <w:rFonts w:eastAsiaTheme="minorEastAsia"/>
          <w:noProof/>
          <w:sz w:val="22"/>
          <w:lang w:eastAsia="de-DE"/>
        </w:rPr>
      </w:pPr>
      <w:hyperlink w:anchor="_Toc491707985" w:history="1">
        <w:r w:rsidR="00C352F5" w:rsidRPr="00BD70C4">
          <w:rPr>
            <w:rStyle w:val="Hyperlink"/>
            <w:noProof/>
          </w:rPr>
          <w:t>2.4</w:t>
        </w:r>
        <w:r w:rsidR="00C352F5">
          <w:rPr>
            <w:rFonts w:eastAsiaTheme="minorEastAsia"/>
            <w:noProof/>
            <w:sz w:val="22"/>
            <w:lang w:eastAsia="de-DE"/>
          </w:rPr>
          <w:tab/>
        </w:r>
        <w:r w:rsidR="00C352F5" w:rsidRPr="00BD70C4">
          <w:rPr>
            <w:rStyle w:val="Hyperlink"/>
            <w:noProof/>
          </w:rPr>
          <w:t>Geschichte der Versionsverwaltung</w:t>
        </w:r>
        <w:r w:rsidR="00C352F5">
          <w:rPr>
            <w:noProof/>
            <w:webHidden/>
          </w:rPr>
          <w:tab/>
        </w:r>
        <w:r w:rsidR="00C352F5">
          <w:rPr>
            <w:noProof/>
            <w:webHidden/>
          </w:rPr>
          <w:fldChar w:fldCharType="begin"/>
        </w:r>
        <w:r w:rsidR="00C352F5">
          <w:rPr>
            <w:noProof/>
            <w:webHidden/>
          </w:rPr>
          <w:instrText xml:space="preserve"> PAGEREF _Toc491707985 \h </w:instrText>
        </w:r>
        <w:r w:rsidR="00C352F5">
          <w:rPr>
            <w:noProof/>
            <w:webHidden/>
          </w:rPr>
        </w:r>
        <w:r w:rsidR="00C352F5">
          <w:rPr>
            <w:noProof/>
            <w:webHidden/>
          </w:rPr>
          <w:fldChar w:fldCharType="separate"/>
        </w:r>
        <w:r w:rsidR="00C352F5">
          <w:rPr>
            <w:noProof/>
            <w:webHidden/>
          </w:rPr>
          <w:t>47</w:t>
        </w:r>
        <w:r w:rsidR="00C352F5">
          <w:rPr>
            <w:noProof/>
            <w:webHidden/>
          </w:rPr>
          <w:fldChar w:fldCharType="end"/>
        </w:r>
      </w:hyperlink>
    </w:p>
    <w:p w14:paraId="6EBAE134" w14:textId="77777777" w:rsidR="00C352F5" w:rsidRDefault="00EE4443">
      <w:pPr>
        <w:pStyle w:val="Verzeichnis3"/>
        <w:tabs>
          <w:tab w:val="left" w:pos="1200"/>
          <w:tab w:val="right" w:leader="dot" w:pos="8209"/>
        </w:tabs>
        <w:rPr>
          <w:rFonts w:eastAsiaTheme="minorEastAsia"/>
          <w:noProof/>
          <w:sz w:val="22"/>
          <w:lang w:eastAsia="de-DE"/>
        </w:rPr>
      </w:pPr>
      <w:hyperlink w:anchor="_Toc491707986" w:history="1">
        <w:r w:rsidR="00C352F5" w:rsidRPr="00BD70C4">
          <w:rPr>
            <w:rStyle w:val="Hyperlink"/>
            <w:noProof/>
          </w:rPr>
          <w:t>2.4.1</w:t>
        </w:r>
        <w:r w:rsidR="00C352F5">
          <w:rPr>
            <w:rFonts w:eastAsiaTheme="minorEastAsia"/>
            <w:noProof/>
            <w:sz w:val="22"/>
            <w:lang w:eastAsia="de-DE"/>
          </w:rPr>
          <w:tab/>
        </w:r>
        <w:r w:rsidR="00C352F5" w:rsidRPr="00BD70C4">
          <w:rPr>
            <w:rStyle w:val="Hyperlink"/>
            <w:noProof/>
          </w:rPr>
          <w:t>SCCS</w:t>
        </w:r>
        <w:r w:rsidR="00C352F5">
          <w:rPr>
            <w:noProof/>
            <w:webHidden/>
          </w:rPr>
          <w:tab/>
        </w:r>
        <w:r w:rsidR="00C352F5">
          <w:rPr>
            <w:noProof/>
            <w:webHidden/>
          </w:rPr>
          <w:fldChar w:fldCharType="begin"/>
        </w:r>
        <w:r w:rsidR="00C352F5">
          <w:rPr>
            <w:noProof/>
            <w:webHidden/>
          </w:rPr>
          <w:instrText xml:space="preserve"> PAGEREF _Toc491707986 \h </w:instrText>
        </w:r>
        <w:r w:rsidR="00C352F5">
          <w:rPr>
            <w:noProof/>
            <w:webHidden/>
          </w:rPr>
        </w:r>
        <w:r w:rsidR="00C352F5">
          <w:rPr>
            <w:noProof/>
            <w:webHidden/>
          </w:rPr>
          <w:fldChar w:fldCharType="separate"/>
        </w:r>
        <w:r w:rsidR="00C352F5">
          <w:rPr>
            <w:noProof/>
            <w:webHidden/>
          </w:rPr>
          <w:t>47</w:t>
        </w:r>
        <w:r w:rsidR="00C352F5">
          <w:rPr>
            <w:noProof/>
            <w:webHidden/>
          </w:rPr>
          <w:fldChar w:fldCharType="end"/>
        </w:r>
      </w:hyperlink>
    </w:p>
    <w:p w14:paraId="125E773D" w14:textId="77777777" w:rsidR="00C352F5" w:rsidRDefault="00EE4443">
      <w:pPr>
        <w:pStyle w:val="Verzeichnis3"/>
        <w:tabs>
          <w:tab w:val="left" w:pos="1200"/>
          <w:tab w:val="right" w:leader="dot" w:pos="8209"/>
        </w:tabs>
        <w:rPr>
          <w:rFonts w:eastAsiaTheme="minorEastAsia"/>
          <w:noProof/>
          <w:sz w:val="22"/>
          <w:lang w:eastAsia="de-DE"/>
        </w:rPr>
      </w:pPr>
      <w:hyperlink w:anchor="_Toc491707987" w:history="1">
        <w:r w:rsidR="00C352F5" w:rsidRPr="00BD70C4">
          <w:rPr>
            <w:rStyle w:val="Hyperlink"/>
            <w:noProof/>
          </w:rPr>
          <w:t>2.4.2</w:t>
        </w:r>
        <w:r w:rsidR="00C352F5">
          <w:rPr>
            <w:rFonts w:eastAsiaTheme="minorEastAsia"/>
            <w:noProof/>
            <w:sz w:val="22"/>
            <w:lang w:eastAsia="de-DE"/>
          </w:rPr>
          <w:tab/>
        </w:r>
        <w:r w:rsidR="00C352F5" w:rsidRPr="00BD70C4">
          <w:rPr>
            <w:rStyle w:val="Hyperlink"/>
            <w:noProof/>
          </w:rPr>
          <w:t>CVS</w:t>
        </w:r>
        <w:r w:rsidR="00C352F5">
          <w:rPr>
            <w:noProof/>
            <w:webHidden/>
          </w:rPr>
          <w:tab/>
        </w:r>
        <w:r w:rsidR="00C352F5">
          <w:rPr>
            <w:noProof/>
            <w:webHidden/>
          </w:rPr>
          <w:fldChar w:fldCharType="begin"/>
        </w:r>
        <w:r w:rsidR="00C352F5">
          <w:rPr>
            <w:noProof/>
            <w:webHidden/>
          </w:rPr>
          <w:instrText xml:space="preserve"> PAGEREF _Toc491707987 \h </w:instrText>
        </w:r>
        <w:r w:rsidR="00C352F5">
          <w:rPr>
            <w:noProof/>
            <w:webHidden/>
          </w:rPr>
        </w:r>
        <w:r w:rsidR="00C352F5">
          <w:rPr>
            <w:noProof/>
            <w:webHidden/>
          </w:rPr>
          <w:fldChar w:fldCharType="separate"/>
        </w:r>
        <w:r w:rsidR="00C352F5">
          <w:rPr>
            <w:noProof/>
            <w:webHidden/>
          </w:rPr>
          <w:t>48</w:t>
        </w:r>
        <w:r w:rsidR="00C352F5">
          <w:rPr>
            <w:noProof/>
            <w:webHidden/>
          </w:rPr>
          <w:fldChar w:fldCharType="end"/>
        </w:r>
      </w:hyperlink>
    </w:p>
    <w:p w14:paraId="4D110F7D" w14:textId="77777777" w:rsidR="00C352F5" w:rsidRDefault="00EE4443">
      <w:pPr>
        <w:pStyle w:val="Verzeichnis3"/>
        <w:tabs>
          <w:tab w:val="left" w:pos="1200"/>
          <w:tab w:val="right" w:leader="dot" w:pos="8209"/>
        </w:tabs>
        <w:rPr>
          <w:rFonts w:eastAsiaTheme="minorEastAsia"/>
          <w:noProof/>
          <w:sz w:val="22"/>
          <w:lang w:eastAsia="de-DE"/>
        </w:rPr>
      </w:pPr>
      <w:hyperlink w:anchor="_Toc491707988" w:history="1">
        <w:r w:rsidR="00C352F5" w:rsidRPr="00BD70C4">
          <w:rPr>
            <w:rStyle w:val="Hyperlink"/>
            <w:noProof/>
          </w:rPr>
          <w:t>2.4.3</w:t>
        </w:r>
        <w:r w:rsidR="00C352F5">
          <w:rPr>
            <w:rFonts w:eastAsiaTheme="minorEastAsia"/>
            <w:noProof/>
            <w:sz w:val="22"/>
            <w:lang w:eastAsia="de-DE"/>
          </w:rPr>
          <w:tab/>
        </w:r>
        <w:r w:rsidR="00C352F5" w:rsidRPr="00BD70C4">
          <w:rPr>
            <w:rStyle w:val="Hyperlink"/>
            <w:noProof/>
          </w:rPr>
          <w:t>SVN</w:t>
        </w:r>
        <w:r w:rsidR="00C352F5">
          <w:rPr>
            <w:noProof/>
            <w:webHidden/>
          </w:rPr>
          <w:tab/>
        </w:r>
        <w:r w:rsidR="00C352F5">
          <w:rPr>
            <w:noProof/>
            <w:webHidden/>
          </w:rPr>
          <w:fldChar w:fldCharType="begin"/>
        </w:r>
        <w:r w:rsidR="00C352F5">
          <w:rPr>
            <w:noProof/>
            <w:webHidden/>
          </w:rPr>
          <w:instrText xml:space="preserve"> PAGEREF _Toc491707988 \h </w:instrText>
        </w:r>
        <w:r w:rsidR="00C352F5">
          <w:rPr>
            <w:noProof/>
            <w:webHidden/>
          </w:rPr>
        </w:r>
        <w:r w:rsidR="00C352F5">
          <w:rPr>
            <w:noProof/>
            <w:webHidden/>
          </w:rPr>
          <w:fldChar w:fldCharType="separate"/>
        </w:r>
        <w:r w:rsidR="00C352F5">
          <w:rPr>
            <w:noProof/>
            <w:webHidden/>
          </w:rPr>
          <w:t>49</w:t>
        </w:r>
        <w:r w:rsidR="00C352F5">
          <w:rPr>
            <w:noProof/>
            <w:webHidden/>
          </w:rPr>
          <w:fldChar w:fldCharType="end"/>
        </w:r>
      </w:hyperlink>
    </w:p>
    <w:p w14:paraId="228C0E52" w14:textId="77777777" w:rsidR="00C352F5" w:rsidRDefault="00EE4443">
      <w:pPr>
        <w:pStyle w:val="Verzeichnis2"/>
        <w:tabs>
          <w:tab w:val="left" w:pos="960"/>
          <w:tab w:val="right" w:leader="dot" w:pos="8209"/>
        </w:tabs>
        <w:rPr>
          <w:rFonts w:eastAsiaTheme="minorEastAsia"/>
          <w:noProof/>
          <w:sz w:val="22"/>
          <w:lang w:eastAsia="de-DE"/>
        </w:rPr>
      </w:pPr>
      <w:hyperlink w:anchor="_Toc491707989" w:history="1">
        <w:r w:rsidR="00C352F5" w:rsidRPr="00BD70C4">
          <w:rPr>
            <w:rStyle w:val="Hyperlink"/>
            <w:noProof/>
          </w:rPr>
          <w:t>2.5</w:t>
        </w:r>
        <w:r w:rsidR="00C352F5">
          <w:rPr>
            <w:rFonts w:eastAsiaTheme="minorEastAsia"/>
            <w:noProof/>
            <w:sz w:val="22"/>
            <w:lang w:eastAsia="de-DE"/>
          </w:rPr>
          <w:tab/>
        </w:r>
        <w:r w:rsidR="00C352F5" w:rsidRPr="00BD70C4">
          <w:rPr>
            <w:rStyle w:val="Hyperlink"/>
            <w:noProof/>
          </w:rPr>
          <w:t>Bekannte Versionsverwaltungssysteme</w:t>
        </w:r>
        <w:r w:rsidR="00C352F5">
          <w:rPr>
            <w:noProof/>
            <w:webHidden/>
          </w:rPr>
          <w:tab/>
        </w:r>
        <w:r w:rsidR="00C352F5">
          <w:rPr>
            <w:noProof/>
            <w:webHidden/>
          </w:rPr>
          <w:fldChar w:fldCharType="begin"/>
        </w:r>
        <w:r w:rsidR="00C352F5">
          <w:rPr>
            <w:noProof/>
            <w:webHidden/>
          </w:rPr>
          <w:instrText xml:space="preserve"> PAGEREF _Toc491707989 \h </w:instrText>
        </w:r>
        <w:r w:rsidR="00C352F5">
          <w:rPr>
            <w:noProof/>
            <w:webHidden/>
          </w:rPr>
        </w:r>
        <w:r w:rsidR="00C352F5">
          <w:rPr>
            <w:noProof/>
            <w:webHidden/>
          </w:rPr>
          <w:fldChar w:fldCharType="separate"/>
        </w:r>
        <w:r w:rsidR="00C352F5">
          <w:rPr>
            <w:noProof/>
            <w:webHidden/>
          </w:rPr>
          <w:t>49</w:t>
        </w:r>
        <w:r w:rsidR="00C352F5">
          <w:rPr>
            <w:noProof/>
            <w:webHidden/>
          </w:rPr>
          <w:fldChar w:fldCharType="end"/>
        </w:r>
      </w:hyperlink>
    </w:p>
    <w:p w14:paraId="720E2672" w14:textId="77777777" w:rsidR="00C352F5" w:rsidRDefault="00EE4443">
      <w:pPr>
        <w:pStyle w:val="Verzeichnis3"/>
        <w:tabs>
          <w:tab w:val="left" w:pos="1200"/>
          <w:tab w:val="right" w:leader="dot" w:pos="8209"/>
        </w:tabs>
        <w:rPr>
          <w:rFonts w:eastAsiaTheme="minorEastAsia"/>
          <w:noProof/>
          <w:sz w:val="22"/>
          <w:lang w:eastAsia="de-DE"/>
        </w:rPr>
      </w:pPr>
      <w:hyperlink w:anchor="_Toc491707990" w:history="1">
        <w:r w:rsidR="00C352F5" w:rsidRPr="00BD70C4">
          <w:rPr>
            <w:rStyle w:val="Hyperlink"/>
            <w:noProof/>
          </w:rPr>
          <w:t>2.5.1</w:t>
        </w:r>
        <w:r w:rsidR="00C352F5">
          <w:rPr>
            <w:rFonts w:eastAsiaTheme="minorEastAsia"/>
            <w:noProof/>
            <w:sz w:val="22"/>
            <w:lang w:eastAsia="de-DE"/>
          </w:rPr>
          <w:tab/>
        </w:r>
        <w:r w:rsidR="00C352F5" w:rsidRPr="00BD70C4">
          <w:rPr>
            <w:rStyle w:val="Hyperlink"/>
            <w:noProof/>
          </w:rPr>
          <w:t>CVS</w:t>
        </w:r>
        <w:r w:rsidR="00C352F5">
          <w:rPr>
            <w:noProof/>
            <w:webHidden/>
          </w:rPr>
          <w:tab/>
        </w:r>
        <w:r w:rsidR="00C352F5">
          <w:rPr>
            <w:noProof/>
            <w:webHidden/>
          </w:rPr>
          <w:fldChar w:fldCharType="begin"/>
        </w:r>
        <w:r w:rsidR="00C352F5">
          <w:rPr>
            <w:noProof/>
            <w:webHidden/>
          </w:rPr>
          <w:instrText xml:space="preserve"> PAGEREF _Toc491707990 \h </w:instrText>
        </w:r>
        <w:r w:rsidR="00C352F5">
          <w:rPr>
            <w:noProof/>
            <w:webHidden/>
          </w:rPr>
        </w:r>
        <w:r w:rsidR="00C352F5">
          <w:rPr>
            <w:noProof/>
            <w:webHidden/>
          </w:rPr>
          <w:fldChar w:fldCharType="separate"/>
        </w:r>
        <w:r w:rsidR="00C352F5">
          <w:rPr>
            <w:noProof/>
            <w:webHidden/>
          </w:rPr>
          <w:t>50</w:t>
        </w:r>
        <w:r w:rsidR="00C352F5">
          <w:rPr>
            <w:noProof/>
            <w:webHidden/>
          </w:rPr>
          <w:fldChar w:fldCharType="end"/>
        </w:r>
      </w:hyperlink>
    </w:p>
    <w:p w14:paraId="23E5C845" w14:textId="77777777" w:rsidR="00C352F5" w:rsidRDefault="00EE4443">
      <w:pPr>
        <w:pStyle w:val="Verzeichnis3"/>
        <w:tabs>
          <w:tab w:val="left" w:pos="1200"/>
          <w:tab w:val="right" w:leader="dot" w:pos="8209"/>
        </w:tabs>
        <w:rPr>
          <w:rFonts w:eastAsiaTheme="minorEastAsia"/>
          <w:noProof/>
          <w:sz w:val="22"/>
          <w:lang w:eastAsia="de-DE"/>
        </w:rPr>
      </w:pPr>
      <w:hyperlink w:anchor="_Toc491707991" w:history="1">
        <w:r w:rsidR="00C352F5" w:rsidRPr="00BD70C4">
          <w:rPr>
            <w:rStyle w:val="Hyperlink"/>
            <w:noProof/>
          </w:rPr>
          <w:t>2.5.2</w:t>
        </w:r>
        <w:r w:rsidR="00C352F5">
          <w:rPr>
            <w:rFonts w:eastAsiaTheme="minorEastAsia"/>
            <w:noProof/>
            <w:sz w:val="22"/>
            <w:lang w:eastAsia="de-DE"/>
          </w:rPr>
          <w:tab/>
        </w:r>
        <w:r w:rsidR="00C352F5" w:rsidRPr="00BD70C4">
          <w:rPr>
            <w:rStyle w:val="Hyperlink"/>
            <w:noProof/>
          </w:rPr>
          <w:t>SVN</w:t>
        </w:r>
        <w:r w:rsidR="00C352F5">
          <w:rPr>
            <w:noProof/>
            <w:webHidden/>
          </w:rPr>
          <w:tab/>
        </w:r>
        <w:r w:rsidR="00C352F5">
          <w:rPr>
            <w:noProof/>
            <w:webHidden/>
          </w:rPr>
          <w:fldChar w:fldCharType="begin"/>
        </w:r>
        <w:r w:rsidR="00C352F5">
          <w:rPr>
            <w:noProof/>
            <w:webHidden/>
          </w:rPr>
          <w:instrText xml:space="preserve"> PAGEREF _Toc491707991 \h </w:instrText>
        </w:r>
        <w:r w:rsidR="00C352F5">
          <w:rPr>
            <w:noProof/>
            <w:webHidden/>
          </w:rPr>
        </w:r>
        <w:r w:rsidR="00C352F5">
          <w:rPr>
            <w:noProof/>
            <w:webHidden/>
          </w:rPr>
          <w:fldChar w:fldCharType="separate"/>
        </w:r>
        <w:r w:rsidR="00C352F5">
          <w:rPr>
            <w:noProof/>
            <w:webHidden/>
          </w:rPr>
          <w:t>51</w:t>
        </w:r>
        <w:r w:rsidR="00C352F5">
          <w:rPr>
            <w:noProof/>
            <w:webHidden/>
          </w:rPr>
          <w:fldChar w:fldCharType="end"/>
        </w:r>
      </w:hyperlink>
    </w:p>
    <w:p w14:paraId="4140C546" w14:textId="77777777" w:rsidR="00C352F5" w:rsidRDefault="00EE4443">
      <w:pPr>
        <w:pStyle w:val="Verzeichnis2"/>
        <w:tabs>
          <w:tab w:val="left" w:pos="960"/>
          <w:tab w:val="right" w:leader="dot" w:pos="8209"/>
        </w:tabs>
        <w:rPr>
          <w:rFonts w:eastAsiaTheme="minorEastAsia"/>
          <w:noProof/>
          <w:sz w:val="22"/>
          <w:lang w:eastAsia="de-DE"/>
        </w:rPr>
      </w:pPr>
      <w:hyperlink w:anchor="_Toc491707992" w:history="1">
        <w:r w:rsidR="00C352F5" w:rsidRPr="00BD70C4">
          <w:rPr>
            <w:rStyle w:val="Hyperlink"/>
            <w:noProof/>
          </w:rPr>
          <w:t>2.6</w:t>
        </w:r>
        <w:r w:rsidR="00C352F5">
          <w:rPr>
            <w:rFonts w:eastAsiaTheme="minorEastAsia"/>
            <w:noProof/>
            <w:sz w:val="22"/>
            <w:lang w:eastAsia="de-DE"/>
          </w:rPr>
          <w:tab/>
        </w:r>
        <w:r w:rsidR="00C352F5" w:rsidRPr="00BD70C4">
          <w:rPr>
            <w:rStyle w:val="Hyperlink"/>
            <w:noProof/>
          </w:rPr>
          <w:t>Funktionsweise</w:t>
        </w:r>
        <w:r w:rsidR="00C352F5">
          <w:rPr>
            <w:noProof/>
            <w:webHidden/>
          </w:rPr>
          <w:tab/>
        </w:r>
        <w:r w:rsidR="00C352F5">
          <w:rPr>
            <w:noProof/>
            <w:webHidden/>
          </w:rPr>
          <w:fldChar w:fldCharType="begin"/>
        </w:r>
        <w:r w:rsidR="00C352F5">
          <w:rPr>
            <w:noProof/>
            <w:webHidden/>
          </w:rPr>
          <w:instrText xml:space="preserve"> PAGEREF _Toc491707992 \h </w:instrText>
        </w:r>
        <w:r w:rsidR="00C352F5">
          <w:rPr>
            <w:noProof/>
            <w:webHidden/>
          </w:rPr>
        </w:r>
        <w:r w:rsidR="00C352F5">
          <w:rPr>
            <w:noProof/>
            <w:webHidden/>
          </w:rPr>
          <w:fldChar w:fldCharType="separate"/>
        </w:r>
        <w:r w:rsidR="00C352F5">
          <w:rPr>
            <w:noProof/>
            <w:webHidden/>
          </w:rPr>
          <w:t>53</w:t>
        </w:r>
        <w:r w:rsidR="00C352F5">
          <w:rPr>
            <w:noProof/>
            <w:webHidden/>
          </w:rPr>
          <w:fldChar w:fldCharType="end"/>
        </w:r>
      </w:hyperlink>
    </w:p>
    <w:p w14:paraId="6CDCEFD6" w14:textId="77777777" w:rsidR="00C352F5" w:rsidRDefault="00EE4443">
      <w:pPr>
        <w:pStyle w:val="Verzeichnis3"/>
        <w:tabs>
          <w:tab w:val="left" w:pos="1200"/>
          <w:tab w:val="right" w:leader="dot" w:pos="8209"/>
        </w:tabs>
        <w:rPr>
          <w:rFonts w:eastAsiaTheme="minorEastAsia"/>
          <w:noProof/>
          <w:sz w:val="22"/>
          <w:lang w:eastAsia="de-DE"/>
        </w:rPr>
      </w:pPr>
      <w:hyperlink w:anchor="_Toc491707993" w:history="1">
        <w:r w:rsidR="00C352F5" w:rsidRPr="00BD70C4">
          <w:rPr>
            <w:rStyle w:val="Hyperlink"/>
            <w:noProof/>
          </w:rPr>
          <w:t>2.6.1</w:t>
        </w:r>
        <w:r w:rsidR="00C352F5">
          <w:rPr>
            <w:rFonts w:eastAsiaTheme="minorEastAsia"/>
            <w:noProof/>
            <w:sz w:val="22"/>
            <w:lang w:eastAsia="de-DE"/>
          </w:rPr>
          <w:tab/>
        </w:r>
        <w:r w:rsidR="00C352F5" w:rsidRPr="00BD70C4">
          <w:rPr>
            <w:rStyle w:val="Hyperlink"/>
            <w:noProof/>
          </w:rPr>
          <w:t>Problem(e)</w:t>
        </w:r>
        <w:r w:rsidR="00C352F5">
          <w:rPr>
            <w:noProof/>
            <w:webHidden/>
          </w:rPr>
          <w:tab/>
        </w:r>
        <w:r w:rsidR="00C352F5">
          <w:rPr>
            <w:noProof/>
            <w:webHidden/>
          </w:rPr>
          <w:fldChar w:fldCharType="begin"/>
        </w:r>
        <w:r w:rsidR="00C352F5">
          <w:rPr>
            <w:noProof/>
            <w:webHidden/>
          </w:rPr>
          <w:instrText xml:space="preserve"> PAGEREF _Toc491707993 \h </w:instrText>
        </w:r>
        <w:r w:rsidR="00C352F5">
          <w:rPr>
            <w:noProof/>
            <w:webHidden/>
          </w:rPr>
        </w:r>
        <w:r w:rsidR="00C352F5">
          <w:rPr>
            <w:noProof/>
            <w:webHidden/>
          </w:rPr>
          <w:fldChar w:fldCharType="separate"/>
        </w:r>
        <w:r w:rsidR="00C352F5">
          <w:rPr>
            <w:noProof/>
            <w:webHidden/>
          </w:rPr>
          <w:t>54</w:t>
        </w:r>
        <w:r w:rsidR="00C352F5">
          <w:rPr>
            <w:noProof/>
            <w:webHidden/>
          </w:rPr>
          <w:fldChar w:fldCharType="end"/>
        </w:r>
      </w:hyperlink>
    </w:p>
    <w:p w14:paraId="72E9C3AC" w14:textId="77777777" w:rsidR="00C352F5" w:rsidRDefault="00EE4443">
      <w:pPr>
        <w:pStyle w:val="Verzeichnis3"/>
        <w:tabs>
          <w:tab w:val="left" w:pos="1200"/>
          <w:tab w:val="right" w:leader="dot" w:pos="8209"/>
        </w:tabs>
        <w:rPr>
          <w:rFonts w:eastAsiaTheme="minorEastAsia"/>
          <w:noProof/>
          <w:sz w:val="22"/>
          <w:lang w:eastAsia="de-DE"/>
        </w:rPr>
      </w:pPr>
      <w:hyperlink w:anchor="_Toc491707994" w:history="1">
        <w:r w:rsidR="00C352F5" w:rsidRPr="00BD70C4">
          <w:rPr>
            <w:rStyle w:val="Hyperlink"/>
            <w:noProof/>
          </w:rPr>
          <w:t>2.6.2</w:t>
        </w:r>
        <w:r w:rsidR="00C352F5">
          <w:rPr>
            <w:rFonts w:eastAsiaTheme="minorEastAsia"/>
            <w:noProof/>
            <w:sz w:val="22"/>
            <w:lang w:eastAsia="de-DE"/>
          </w:rPr>
          <w:tab/>
        </w:r>
        <w:r w:rsidR="00C352F5" w:rsidRPr="00BD70C4">
          <w:rPr>
            <w:rStyle w:val="Hyperlink"/>
            <w:noProof/>
          </w:rPr>
          <w:t>Lösungswege</w:t>
        </w:r>
        <w:r w:rsidR="00C352F5">
          <w:rPr>
            <w:noProof/>
            <w:webHidden/>
          </w:rPr>
          <w:tab/>
        </w:r>
        <w:r w:rsidR="00C352F5">
          <w:rPr>
            <w:noProof/>
            <w:webHidden/>
          </w:rPr>
          <w:fldChar w:fldCharType="begin"/>
        </w:r>
        <w:r w:rsidR="00C352F5">
          <w:rPr>
            <w:noProof/>
            <w:webHidden/>
          </w:rPr>
          <w:instrText xml:space="preserve"> PAGEREF _Toc491707994 \h </w:instrText>
        </w:r>
        <w:r w:rsidR="00C352F5">
          <w:rPr>
            <w:noProof/>
            <w:webHidden/>
          </w:rPr>
        </w:r>
        <w:r w:rsidR="00C352F5">
          <w:rPr>
            <w:noProof/>
            <w:webHidden/>
          </w:rPr>
          <w:fldChar w:fldCharType="separate"/>
        </w:r>
        <w:r w:rsidR="00C352F5">
          <w:rPr>
            <w:noProof/>
            <w:webHidden/>
          </w:rPr>
          <w:t>55</w:t>
        </w:r>
        <w:r w:rsidR="00C352F5">
          <w:rPr>
            <w:noProof/>
            <w:webHidden/>
          </w:rPr>
          <w:fldChar w:fldCharType="end"/>
        </w:r>
      </w:hyperlink>
    </w:p>
    <w:p w14:paraId="0D04A316" w14:textId="77777777" w:rsidR="00C352F5" w:rsidRDefault="00EE4443">
      <w:pPr>
        <w:pStyle w:val="Verzeichnis2"/>
        <w:tabs>
          <w:tab w:val="left" w:pos="960"/>
          <w:tab w:val="right" w:leader="dot" w:pos="8209"/>
        </w:tabs>
        <w:rPr>
          <w:rFonts w:eastAsiaTheme="minorEastAsia"/>
          <w:noProof/>
          <w:sz w:val="22"/>
          <w:lang w:eastAsia="de-DE"/>
        </w:rPr>
      </w:pPr>
      <w:hyperlink w:anchor="_Toc491707995" w:history="1">
        <w:r w:rsidR="00C352F5" w:rsidRPr="00BD70C4">
          <w:rPr>
            <w:rStyle w:val="Hyperlink"/>
            <w:noProof/>
          </w:rPr>
          <w:t>2.7</w:t>
        </w:r>
        <w:r w:rsidR="00C352F5">
          <w:rPr>
            <w:rFonts w:eastAsiaTheme="minorEastAsia"/>
            <w:noProof/>
            <w:sz w:val="22"/>
            <w:lang w:eastAsia="de-DE"/>
          </w:rPr>
          <w:tab/>
        </w:r>
        <w:r w:rsidR="00C352F5" w:rsidRPr="00BD70C4">
          <w:rPr>
            <w:rStyle w:val="Hyperlink"/>
            <w:noProof/>
          </w:rPr>
          <w:t>Arten der Versionsverwaltung</w:t>
        </w:r>
        <w:r w:rsidR="00C352F5">
          <w:rPr>
            <w:noProof/>
            <w:webHidden/>
          </w:rPr>
          <w:tab/>
        </w:r>
        <w:r w:rsidR="00C352F5">
          <w:rPr>
            <w:noProof/>
            <w:webHidden/>
          </w:rPr>
          <w:fldChar w:fldCharType="begin"/>
        </w:r>
        <w:r w:rsidR="00C352F5">
          <w:rPr>
            <w:noProof/>
            <w:webHidden/>
          </w:rPr>
          <w:instrText xml:space="preserve"> PAGEREF _Toc491707995 \h </w:instrText>
        </w:r>
        <w:r w:rsidR="00C352F5">
          <w:rPr>
            <w:noProof/>
            <w:webHidden/>
          </w:rPr>
        </w:r>
        <w:r w:rsidR="00C352F5">
          <w:rPr>
            <w:noProof/>
            <w:webHidden/>
          </w:rPr>
          <w:fldChar w:fldCharType="separate"/>
        </w:r>
        <w:r w:rsidR="00C352F5">
          <w:rPr>
            <w:noProof/>
            <w:webHidden/>
          </w:rPr>
          <w:t>58</w:t>
        </w:r>
        <w:r w:rsidR="00C352F5">
          <w:rPr>
            <w:noProof/>
            <w:webHidden/>
          </w:rPr>
          <w:fldChar w:fldCharType="end"/>
        </w:r>
      </w:hyperlink>
    </w:p>
    <w:p w14:paraId="05F13160" w14:textId="77777777" w:rsidR="00C352F5" w:rsidRDefault="00EE4443">
      <w:pPr>
        <w:pStyle w:val="Verzeichnis3"/>
        <w:tabs>
          <w:tab w:val="left" w:pos="1200"/>
          <w:tab w:val="right" w:leader="dot" w:pos="8209"/>
        </w:tabs>
        <w:rPr>
          <w:rFonts w:eastAsiaTheme="minorEastAsia"/>
          <w:noProof/>
          <w:sz w:val="22"/>
          <w:lang w:eastAsia="de-DE"/>
        </w:rPr>
      </w:pPr>
      <w:hyperlink w:anchor="_Toc491707996" w:history="1">
        <w:r w:rsidR="00C352F5" w:rsidRPr="00BD70C4">
          <w:rPr>
            <w:rStyle w:val="Hyperlink"/>
            <w:noProof/>
          </w:rPr>
          <w:t>2.7.1</w:t>
        </w:r>
        <w:r w:rsidR="00C352F5">
          <w:rPr>
            <w:rFonts w:eastAsiaTheme="minorEastAsia"/>
            <w:noProof/>
            <w:sz w:val="22"/>
            <w:lang w:eastAsia="de-DE"/>
          </w:rPr>
          <w:tab/>
        </w:r>
        <w:r w:rsidR="00C352F5" w:rsidRPr="00BD70C4">
          <w:rPr>
            <w:rStyle w:val="Hyperlink"/>
            <w:noProof/>
          </w:rPr>
          <w:t>Lokale Versionsverwaltung</w:t>
        </w:r>
        <w:r w:rsidR="00C352F5">
          <w:rPr>
            <w:noProof/>
            <w:webHidden/>
          </w:rPr>
          <w:tab/>
        </w:r>
        <w:r w:rsidR="00C352F5">
          <w:rPr>
            <w:noProof/>
            <w:webHidden/>
          </w:rPr>
          <w:fldChar w:fldCharType="begin"/>
        </w:r>
        <w:r w:rsidR="00C352F5">
          <w:rPr>
            <w:noProof/>
            <w:webHidden/>
          </w:rPr>
          <w:instrText xml:space="preserve"> PAGEREF _Toc491707996 \h </w:instrText>
        </w:r>
        <w:r w:rsidR="00C352F5">
          <w:rPr>
            <w:noProof/>
            <w:webHidden/>
          </w:rPr>
        </w:r>
        <w:r w:rsidR="00C352F5">
          <w:rPr>
            <w:noProof/>
            <w:webHidden/>
          </w:rPr>
          <w:fldChar w:fldCharType="separate"/>
        </w:r>
        <w:r w:rsidR="00C352F5">
          <w:rPr>
            <w:noProof/>
            <w:webHidden/>
          </w:rPr>
          <w:t>58</w:t>
        </w:r>
        <w:r w:rsidR="00C352F5">
          <w:rPr>
            <w:noProof/>
            <w:webHidden/>
          </w:rPr>
          <w:fldChar w:fldCharType="end"/>
        </w:r>
      </w:hyperlink>
    </w:p>
    <w:p w14:paraId="10FFF410" w14:textId="77777777" w:rsidR="00C352F5" w:rsidRDefault="00EE4443">
      <w:pPr>
        <w:pStyle w:val="Verzeichnis3"/>
        <w:tabs>
          <w:tab w:val="left" w:pos="1200"/>
          <w:tab w:val="right" w:leader="dot" w:pos="8209"/>
        </w:tabs>
        <w:rPr>
          <w:rFonts w:eastAsiaTheme="minorEastAsia"/>
          <w:noProof/>
          <w:sz w:val="22"/>
          <w:lang w:eastAsia="de-DE"/>
        </w:rPr>
      </w:pPr>
      <w:hyperlink w:anchor="_Toc491707997" w:history="1">
        <w:r w:rsidR="00C352F5" w:rsidRPr="00BD70C4">
          <w:rPr>
            <w:rStyle w:val="Hyperlink"/>
            <w:noProof/>
          </w:rPr>
          <w:t>2.7.2</w:t>
        </w:r>
        <w:r w:rsidR="00C352F5">
          <w:rPr>
            <w:rFonts w:eastAsiaTheme="minorEastAsia"/>
            <w:noProof/>
            <w:sz w:val="22"/>
            <w:lang w:eastAsia="de-DE"/>
          </w:rPr>
          <w:tab/>
        </w:r>
        <w:r w:rsidR="00C352F5" w:rsidRPr="00BD70C4">
          <w:rPr>
            <w:rStyle w:val="Hyperlink"/>
            <w:noProof/>
          </w:rPr>
          <w:t>Zentrale Versionsverwaltung</w:t>
        </w:r>
        <w:r w:rsidR="00C352F5">
          <w:rPr>
            <w:noProof/>
            <w:webHidden/>
          </w:rPr>
          <w:tab/>
        </w:r>
        <w:r w:rsidR="00C352F5">
          <w:rPr>
            <w:noProof/>
            <w:webHidden/>
          </w:rPr>
          <w:fldChar w:fldCharType="begin"/>
        </w:r>
        <w:r w:rsidR="00C352F5">
          <w:rPr>
            <w:noProof/>
            <w:webHidden/>
          </w:rPr>
          <w:instrText xml:space="preserve"> PAGEREF _Toc491707997 \h </w:instrText>
        </w:r>
        <w:r w:rsidR="00C352F5">
          <w:rPr>
            <w:noProof/>
            <w:webHidden/>
          </w:rPr>
        </w:r>
        <w:r w:rsidR="00C352F5">
          <w:rPr>
            <w:noProof/>
            <w:webHidden/>
          </w:rPr>
          <w:fldChar w:fldCharType="separate"/>
        </w:r>
        <w:r w:rsidR="00C352F5">
          <w:rPr>
            <w:noProof/>
            <w:webHidden/>
          </w:rPr>
          <w:t>59</w:t>
        </w:r>
        <w:r w:rsidR="00C352F5">
          <w:rPr>
            <w:noProof/>
            <w:webHidden/>
          </w:rPr>
          <w:fldChar w:fldCharType="end"/>
        </w:r>
      </w:hyperlink>
    </w:p>
    <w:p w14:paraId="4642C887" w14:textId="77777777" w:rsidR="00C352F5" w:rsidRDefault="00EE4443">
      <w:pPr>
        <w:pStyle w:val="Verzeichnis3"/>
        <w:tabs>
          <w:tab w:val="left" w:pos="1200"/>
          <w:tab w:val="right" w:leader="dot" w:pos="8209"/>
        </w:tabs>
        <w:rPr>
          <w:rFonts w:eastAsiaTheme="minorEastAsia"/>
          <w:noProof/>
          <w:sz w:val="22"/>
          <w:lang w:eastAsia="de-DE"/>
        </w:rPr>
      </w:pPr>
      <w:hyperlink w:anchor="_Toc491707998" w:history="1">
        <w:r w:rsidR="00C352F5" w:rsidRPr="00BD70C4">
          <w:rPr>
            <w:rStyle w:val="Hyperlink"/>
            <w:noProof/>
          </w:rPr>
          <w:t>2.7.3</w:t>
        </w:r>
        <w:r w:rsidR="00C352F5">
          <w:rPr>
            <w:rFonts w:eastAsiaTheme="minorEastAsia"/>
            <w:noProof/>
            <w:sz w:val="22"/>
            <w:lang w:eastAsia="de-DE"/>
          </w:rPr>
          <w:tab/>
        </w:r>
        <w:r w:rsidR="00C352F5" w:rsidRPr="00BD70C4">
          <w:rPr>
            <w:rStyle w:val="Hyperlink"/>
            <w:noProof/>
          </w:rPr>
          <w:t>Nachteile der zentralen Versionsverwaltung</w:t>
        </w:r>
        <w:r w:rsidR="00C352F5">
          <w:rPr>
            <w:noProof/>
            <w:webHidden/>
          </w:rPr>
          <w:tab/>
        </w:r>
        <w:r w:rsidR="00C352F5">
          <w:rPr>
            <w:noProof/>
            <w:webHidden/>
          </w:rPr>
          <w:fldChar w:fldCharType="begin"/>
        </w:r>
        <w:r w:rsidR="00C352F5">
          <w:rPr>
            <w:noProof/>
            <w:webHidden/>
          </w:rPr>
          <w:instrText xml:space="preserve"> PAGEREF _Toc491707998 \h </w:instrText>
        </w:r>
        <w:r w:rsidR="00C352F5">
          <w:rPr>
            <w:noProof/>
            <w:webHidden/>
          </w:rPr>
        </w:r>
        <w:r w:rsidR="00C352F5">
          <w:rPr>
            <w:noProof/>
            <w:webHidden/>
          </w:rPr>
          <w:fldChar w:fldCharType="separate"/>
        </w:r>
        <w:r w:rsidR="00C352F5">
          <w:rPr>
            <w:noProof/>
            <w:webHidden/>
          </w:rPr>
          <w:t>59</w:t>
        </w:r>
        <w:r w:rsidR="00C352F5">
          <w:rPr>
            <w:noProof/>
            <w:webHidden/>
          </w:rPr>
          <w:fldChar w:fldCharType="end"/>
        </w:r>
      </w:hyperlink>
    </w:p>
    <w:p w14:paraId="0B13BE29" w14:textId="77777777" w:rsidR="00C352F5" w:rsidRDefault="00EE4443">
      <w:pPr>
        <w:pStyle w:val="Verzeichnis3"/>
        <w:tabs>
          <w:tab w:val="left" w:pos="1200"/>
          <w:tab w:val="right" w:leader="dot" w:pos="8209"/>
        </w:tabs>
        <w:rPr>
          <w:rFonts w:eastAsiaTheme="minorEastAsia"/>
          <w:noProof/>
          <w:sz w:val="22"/>
          <w:lang w:eastAsia="de-DE"/>
        </w:rPr>
      </w:pPr>
      <w:hyperlink w:anchor="_Toc491707999" w:history="1">
        <w:r w:rsidR="00C352F5" w:rsidRPr="00BD70C4">
          <w:rPr>
            <w:rStyle w:val="Hyperlink"/>
            <w:noProof/>
          </w:rPr>
          <w:t>2.7.4</w:t>
        </w:r>
        <w:r w:rsidR="00C352F5">
          <w:rPr>
            <w:rFonts w:eastAsiaTheme="minorEastAsia"/>
            <w:noProof/>
            <w:sz w:val="22"/>
            <w:lang w:eastAsia="de-DE"/>
          </w:rPr>
          <w:tab/>
        </w:r>
        <w:r w:rsidR="00C352F5" w:rsidRPr="00BD70C4">
          <w:rPr>
            <w:rStyle w:val="Hyperlink"/>
            <w:noProof/>
          </w:rPr>
          <w:t>Zentral versus verteilt</w:t>
        </w:r>
        <w:r w:rsidR="00C352F5">
          <w:rPr>
            <w:noProof/>
            <w:webHidden/>
          </w:rPr>
          <w:tab/>
        </w:r>
        <w:r w:rsidR="00C352F5">
          <w:rPr>
            <w:noProof/>
            <w:webHidden/>
          </w:rPr>
          <w:fldChar w:fldCharType="begin"/>
        </w:r>
        <w:r w:rsidR="00C352F5">
          <w:rPr>
            <w:noProof/>
            <w:webHidden/>
          </w:rPr>
          <w:instrText xml:space="preserve"> PAGEREF _Toc491707999 \h </w:instrText>
        </w:r>
        <w:r w:rsidR="00C352F5">
          <w:rPr>
            <w:noProof/>
            <w:webHidden/>
          </w:rPr>
        </w:r>
        <w:r w:rsidR="00C352F5">
          <w:rPr>
            <w:noProof/>
            <w:webHidden/>
          </w:rPr>
          <w:fldChar w:fldCharType="separate"/>
        </w:r>
        <w:r w:rsidR="00C352F5">
          <w:rPr>
            <w:noProof/>
            <w:webHidden/>
          </w:rPr>
          <w:t>60</w:t>
        </w:r>
        <w:r w:rsidR="00C352F5">
          <w:rPr>
            <w:noProof/>
            <w:webHidden/>
          </w:rPr>
          <w:fldChar w:fldCharType="end"/>
        </w:r>
      </w:hyperlink>
    </w:p>
    <w:p w14:paraId="0F72D994" w14:textId="77777777" w:rsidR="00C352F5" w:rsidRDefault="00EE4443">
      <w:pPr>
        <w:pStyle w:val="Verzeichnis3"/>
        <w:tabs>
          <w:tab w:val="left" w:pos="1200"/>
          <w:tab w:val="right" w:leader="dot" w:pos="8209"/>
        </w:tabs>
        <w:rPr>
          <w:rFonts w:eastAsiaTheme="minorEastAsia"/>
          <w:noProof/>
          <w:sz w:val="22"/>
          <w:lang w:eastAsia="de-DE"/>
        </w:rPr>
      </w:pPr>
      <w:hyperlink w:anchor="_Toc491708000" w:history="1">
        <w:r w:rsidR="00C352F5" w:rsidRPr="00BD70C4">
          <w:rPr>
            <w:rStyle w:val="Hyperlink"/>
            <w:noProof/>
          </w:rPr>
          <w:t>2.7.5</w:t>
        </w:r>
        <w:r w:rsidR="00C352F5">
          <w:rPr>
            <w:rFonts w:eastAsiaTheme="minorEastAsia"/>
            <w:noProof/>
            <w:sz w:val="22"/>
            <w:lang w:eastAsia="de-DE"/>
          </w:rPr>
          <w:tab/>
        </w:r>
        <w:r w:rsidR="00C352F5" w:rsidRPr="00BD70C4">
          <w:rPr>
            <w:rStyle w:val="Hyperlink"/>
            <w:noProof/>
          </w:rPr>
          <w:t>Verteilte Versionsverwaltung</w:t>
        </w:r>
        <w:r w:rsidR="00C352F5">
          <w:rPr>
            <w:noProof/>
            <w:webHidden/>
          </w:rPr>
          <w:tab/>
        </w:r>
        <w:r w:rsidR="00C352F5">
          <w:rPr>
            <w:noProof/>
            <w:webHidden/>
          </w:rPr>
          <w:fldChar w:fldCharType="begin"/>
        </w:r>
        <w:r w:rsidR="00C352F5">
          <w:rPr>
            <w:noProof/>
            <w:webHidden/>
          </w:rPr>
          <w:instrText xml:space="preserve"> PAGEREF _Toc491708000 \h </w:instrText>
        </w:r>
        <w:r w:rsidR="00C352F5">
          <w:rPr>
            <w:noProof/>
            <w:webHidden/>
          </w:rPr>
        </w:r>
        <w:r w:rsidR="00C352F5">
          <w:rPr>
            <w:noProof/>
            <w:webHidden/>
          </w:rPr>
          <w:fldChar w:fldCharType="separate"/>
        </w:r>
        <w:r w:rsidR="00C352F5">
          <w:rPr>
            <w:noProof/>
            <w:webHidden/>
          </w:rPr>
          <w:t>61</w:t>
        </w:r>
        <w:r w:rsidR="00C352F5">
          <w:rPr>
            <w:noProof/>
            <w:webHidden/>
          </w:rPr>
          <w:fldChar w:fldCharType="end"/>
        </w:r>
      </w:hyperlink>
    </w:p>
    <w:p w14:paraId="4411BC76" w14:textId="77777777" w:rsidR="00C352F5" w:rsidRDefault="00EE4443">
      <w:pPr>
        <w:pStyle w:val="Verzeichnis3"/>
        <w:tabs>
          <w:tab w:val="left" w:pos="1200"/>
          <w:tab w:val="right" w:leader="dot" w:pos="8209"/>
        </w:tabs>
        <w:rPr>
          <w:rFonts w:eastAsiaTheme="minorEastAsia"/>
          <w:noProof/>
          <w:sz w:val="22"/>
          <w:lang w:eastAsia="de-DE"/>
        </w:rPr>
      </w:pPr>
      <w:hyperlink w:anchor="_Toc491708001" w:history="1">
        <w:r w:rsidR="00C352F5" w:rsidRPr="00BD70C4">
          <w:rPr>
            <w:rStyle w:val="Hyperlink"/>
            <w:noProof/>
          </w:rPr>
          <w:t>2.7.6</w:t>
        </w:r>
        <w:r w:rsidR="00C352F5">
          <w:rPr>
            <w:rFonts w:eastAsiaTheme="minorEastAsia"/>
            <w:noProof/>
            <w:sz w:val="22"/>
            <w:lang w:eastAsia="de-DE"/>
          </w:rPr>
          <w:tab/>
        </w:r>
        <w:r w:rsidR="00C352F5" w:rsidRPr="00BD70C4">
          <w:rPr>
            <w:rStyle w:val="Hyperlink"/>
            <w:noProof/>
          </w:rPr>
          <w:t>Vorteile der verteilten Versionsverwaltung</w:t>
        </w:r>
        <w:r w:rsidR="00C352F5">
          <w:rPr>
            <w:noProof/>
            <w:webHidden/>
          </w:rPr>
          <w:tab/>
        </w:r>
        <w:r w:rsidR="00C352F5">
          <w:rPr>
            <w:noProof/>
            <w:webHidden/>
          </w:rPr>
          <w:fldChar w:fldCharType="begin"/>
        </w:r>
        <w:r w:rsidR="00C352F5">
          <w:rPr>
            <w:noProof/>
            <w:webHidden/>
          </w:rPr>
          <w:instrText xml:space="preserve"> PAGEREF _Toc491708001 \h </w:instrText>
        </w:r>
        <w:r w:rsidR="00C352F5">
          <w:rPr>
            <w:noProof/>
            <w:webHidden/>
          </w:rPr>
        </w:r>
        <w:r w:rsidR="00C352F5">
          <w:rPr>
            <w:noProof/>
            <w:webHidden/>
          </w:rPr>
          <w:fldChar w:fldCharType="separate"/>
        </w:r>
        <w:r w:rsidR="00C352F5">
          <w:rPr>
            <w:noProof/>
            <w:webHidden/>
          </w:rPr>
          <w:t>62</w:t>
        </w:r>
        <w:r w:rsidR="00C352F5">
          <w:rPr>
            <w:noProof/>
            <w:webHidden/>
          </w:rPr>
          <w:fldChar w:fldCharType="end"/>
        </w:r>
      </w:hyperlink>
    </w:p>
    <w:p w14:paraId="7777CF75" w14:textId="77777777" w:rsidR="00C352F5" w:rsidRDefault="00EE4443">
      <w:pPr>
        <w:pStyle w:val="Verzeichnis2"/>
        <w:tabs>
          <w:tab w:val="left" w:pos="960"/>
          <w:tab w:val="right" w:leader="dot" w:pos="8209"/>
        </w:tabs>
        <w:rPr>
          <w:rFonts w:eastAsiaTheme="minorEastAsia"/>
          <w:noProof/>
          <w:sz w:val="22"/>
          <w:lang w:eastAsia="de-DE"/>
        </w:rPr>
      </w:pPr>
      <w:hyperlink w:anchor="_Toc491708002" w:history="1">
        <w:r w:rsidR="00C352F5" w:rsidRPr="00BD70C4">
          <w:rPr>
            <w:rStyle w:val="Hyperlink"/>
            <w:noProof/>
          </w:rPr>
          <w:t>2.8</w:t>
        </w:r>
        <w:r w:rsidR="00C352F5">
          <w:rPr>
            <w:rFonts w:eastAsiaTheme="minorEastAsia"/>
            <w:noProof/>
            <w:sz w:val="22"/>
            <w:lang w:eastAsia="de-DE"/>
          </w:rPr>
          <w:tab/>
        </w:r>
        <w:r w:rsidR="00C352F5" w:rsidRPr="00BD70C4">
          <w:rPr>
            <w:rStyle w:val="Hyperlink"/>
            <w:noProof/>
          </w:rPr>
          <w:t>Verschiedene Arbeitsweisen der Versionsverwaltung</w:t>
        </w:r>
        <w:r w:rsidR="00C352F5">
          <w:rPr>
            <w:noProof/>
            <w:webHidden/>
          </w:rPr>
          <w:tab/>
        </w:r>
        <w:r w:rsidR="00C352F5">
          <w:rPr>
            <w:noProof/>
            <w:webHidden/>
          </w:rPr>
          <w:fldChar w:fldCharType="begin"/>
        </w:r>
        <w:r w:rsidR="00C352F5">
          <w:rPr>
            <w:noProof/>
            <w:webHidden/>
          </w:rPr>
          <w:instrText xml:space="preserve"> PAGEREF _Toc491708002 \h </w:instrText>
        </w:r>
        <w:r w:rsidR="00C352F5">
          <w:rPr>
            <w:noProof/>
            <w:webHidden/>
          </w:rPr>
        </w:r>
        <w:r w:rsidR="00C352F5">
          <w:rPr>
            <w:noProof/>
            <w:webHidden/>
          </w:rPr>
          <w:fldChar w:fldCharType="separate"/>
        </w:r>
        <w:r w:rsidR="00C352F5">
          <w:rPr>
            <w:noProof/>
            <w:webHidden/>
          </w:rPr>
          <w:t>63</w:t>
        </w:r>
        <w:r w:rsidR="00C352F5">
          <w:rPr>
            <w:noProof/>
            <w:webHidden/>
          </w:rPr>
          <w:fldChar w:fldCharType="end"/>
        </w:r>
      </w:hyperlink>
    </w:p>
    <w:p w14:paraId="4A5EBE7A" w14:textId="77777777" w:rsidR="00C352F5" w:rsidRDefault="00EE4443">
      <w:pPr>
        <w:pStyle w:val="Verzeichnis3"/>
        <w:tabs>
          <w:tab w:val="left" w:pos="1200"/>
          <w:tab w:val="right" w:leader="dot" w:pos="8209"/>
        </w:tabs>
        <w:rPr>
          <w:rFonts w:eastAsiaTheme="minorEastAsia"/>
          <w:noProof/>
          <w:sz w:val="22"/>
          <w:lang w:eastAsia="de-DE"/>
        </w:rPr>
      </w:pPr>
      <w:hyperlink w:anchor="_Toc491708003" w:history="1">
        <w:r w:rsidR="00C352F5" w:rsidRPr="00BD70C4">
          <w:rPr>
            <w:rStyle w:val="Hyperlink"/>
            <w:noProof/>
          </w:rPr>
          <w:t>2.8.1</w:t>
        </w:r>
        <w:r w:rsidR="00C352F5">
          <w:rPr>
            <w:rFonts w:eastAsiaTheme="minorEastAsia"/>
            <w:noProof/>
            <w:sz w:val="22"/>
            <w:lang w:eastAsia="de-DE"/>
          </w:rPr>
          <w:tab/>
        </w:r>
        <w:r w:rsidR="00C352F5" w:rsidRPr="00BD70C4">
          <w:rPr>
            <w:rStyle w:val="Hyperlink"/>
            <w:noProof/>
          </w:rPr>
          <w:t>Lock Modify Write</w:t>
        </w:r>
        <w:r w:rsidR="00C352F5">
          <w:rPr>
            <w:noProof/>
            <w:webHidden/>
          </w:rPr>
          <w:tab/>
        </w:r>
        <w:r w:rsidR="00C352F5">
          <w:rPr>
            <w:noProof/>
            <w:webHidden/>
          </w:rPr>
          <w:fldChar w:fldCharType="begin"/>
        </w:r>
        <w:r w:rsidR="00C352F5">
          <w:rPr>
            <w:noProof/>
            <w:webHidden/>
          </w:rPr>
          <w:instrText xml:space="preserve"> PAGEREF _Toc491708003 \h </w:instrText>
        </w:r>
        <w:r w:rsidR="00C352F5">
          <w:rPr>
            <w:noProof/>
            <w:webHidden/>
          </w:rPr>
        </w:r>
        <w:r w:rsidR="00C352F5">
          <w:rPr>
            <w:noProof/>
            <w:webHidden/>
          </w:rPr>
          <w:fldChar w:fldCharType="separate"/>
        </w:r>
        <w:r w:rsidR="00C352F5">
          <w:rPr>
            <w:noProof/>
            <w:webHidden/>
          </w:rPr>
          <w:t>63</w:t>
        </w:r>
        <w:r w:rsidR="00C352F5">
          <w:rPr>
            <w:noProof/>
            <w:webHidden/>
          </w:rPr>
          <w:fldChar w:fldCharType="end"/>
        </w:r>
      </w:hyperlink>
    </w:p>
    <w:p w14:paraId="2FBE3BA4" w14:textId="77777777" w:rsidR="00C352F5" w:rsidRDefault="00EE4443">
      <w:pPr>
        <w:pStyle w:val="Verzeichnis3"/>
        <w:tabs>
          <w:tab w:val="left" w:pos="1200"/>
          <w:tab w:val="right" w:leader="dot" w:pos="8209"/>
        </w:tabs>
        <w:rPr>
          <w:rFonts w:eastAsiaTheme="minorEastAsia"/>
          <w:noProof/>
          <w:sz w:val="22"/>
          <w:lang w:eastAsia="de-DE"/>
        </w:rPr>
      </w:pPr>
      <w:hyperlink w:anchor="_Toc491708004" w:history="1">
        <w:r w:rsidR="00C352F5" w:rsidRPr="00BD70C4">
          <w:rPr>
            <w:rStyle w:val="Hyperlink"/>
            <w:noProof/>
          </w:rPr>
          <w:t>2.8.2</w:t>
        </w:r>
        <w:r w:rsidR="00C352F5">
          <w:rPr>
            <w:rFonts w:eastAsiaTheme="minorEastAsia"/>
            <w:noProof/>
            <w:sz w:val="22"/>
            <w:lang w:eastAsia="de-DE"/>
          </w:rPr>
          <w:tab/>
        </w:r>
        <w:r w:rsidR="00C352F5" w:rsidRPr="00BD70C4">
          <w:rPr>
            <w:rStyle w:val="Hyperlink"/>
            <w:noProof/>
          </w:rPr>
          <w:t>Copy Modify Merge</w:t>
        </w:r>
        <w:r w:rsidR="00C352F5">
          <w:rPr>
            <w:noProof/>
            <w:webHidden/>
          </w:rPr>
          <w:tab/>
        </w:r>
        <w:r w:rsidR="00C352F5">
          <w:rPr>
            <w:noProof/>
            <w:webHidden/>
          </w:rPr>
          <w:fldChar w:fldCharType="begin"/>
        </w:r>
        <w:r w:rsidR="00C352F5">
          <w:rPr>
            <w:noProof/>
            <w:webHidden/>
          </w:rPr>
          <w:instrText xml:space="preserve"> PAGEREF _Toc491708004 \h </w:instrText>
        </w:r>
        <w:r w:rsidR="00C352F5">
          <w:rPr>
            <w:noProof/>
            <w:webHidden/>
          </w:rPr>
        </w:r>
        <w:r w:rsidR="00C352F5">
          <w:rPr>
            <w:noProof/>
            <w:webHidden/>
          </w:rPr>
          <w:fldChar w:fldCharType="separate"/>
        </w:r>
        <w:r w:rsidR="00C352F5">
          <w:rPr>
            <w:noProof/>
            <w:webHidden/>
          </w:rPr>
          <w:t>63</w:t>
        </w:r>
        <w:r w:rsidR="00C352F5">
          <w:rPr>
            <w:noProof/>
            <w:webHidden/>
          </w:rPr>
          <w:fldChar w:fldCharType="end"/>
        </w:r>
      </w:hyperlink>
    </w:p>
    <w:p w14:paraId="3002DCF1" w14:textId="77777777" w:rsidR="00C352F5" w:rsidRDefault="00EE4443">
      <w:pPr>
        <w:pStyle w:val="Verzeichnis2"/>
        <w:tabs>
          <w:tab w:val="left" w:pos="960"/>
          <w:tab w:val="right" w:leader="dot" w:pos="8209"/>
        </w:tabs>
        <w:rPr>
          <w:rFonts w:eastAsiaTheme="minorEastAsia"/>
          <w:noProof/>
          <w:sz w:val="22"/>
          <w:lang w:eastAsia="de-DE"/>
        </w:rPr>
      </w:pPr>
      <w:hyperlink w:anchor="_Toc491708005" w:history="1">
        <w:r w:rsidR="00C352F5" w:rsidRPr="00BD70C4">
          <w:rPr>
            <w:rStyle w:val="Hyperlink"/>
            <w:noProof/>
          </w:rPr>
          <w:t>2.9</w:t>
        </w:r>
        <w:r w:rsidR="00C352F5">
          <w:rPr>
            <w:rFonts w:eastAsiaTheme="minorEastAsia"/>
            <w:noProof/>
            <w:sz w:val="22"/>
            <w:lang w:eastAsia="de-DE"/>
          </w:rPr>
          <w:tab/>
        </w:r>
        <w:r w:rsidR="00C352F5" w:rsidRPr="00BD70C4">
          <w:rPr>
            <w:rStyle w:val="Hyperlink"/>
            <w:noProof/>
          </w:rPr>
          <w:t>Zusammenfassung</w:t>
        </w:r>
        <w:r w:rsidR="00C352F5">
          <w:rPr>
            <w:noProof/>
            <w:webHidden/>
          </w:rPr>
          <w:tab/>
        </w:r>
        <w:r w:rsidR="00C352F5">
          <w:rPr>
            <w:noProof/>
            <w:webHidden/>
          </w:rPr>
          <w:fldChar w:fldCharType="begin"/>
        </w:r>
        <w:r w:rsidR="00C352F5">
          <w:rPr>
            <w:noProof/>
            <w:webHidden/>
          </w:rPr>
          <w:instrText xml:space="preserve"> PAGEREF _Toc491708005 \h </w:instrText>
        </w:r>
        <w:r w:rsidR="00C352F5">
          <w:rPr>
            <w:noProof/>
            <w:webHidden/>
          </w:rPr>
        </w:r>
        <w:r w:rsidR="00C352F5">
          <w:rPr>
            <w:noProof/>
            <w:webHidden/>
          </w:rPr>
          <w:fldChar w:fldCharType="separate"/>
        </w:r>
        <w:r w:rsidR="00C352F5">
          <w:rPr>
            <w:noProof/>
            <w:webHidden/>
          </w:rPr>
          <w:t>64</w:t>
        </w:r>
        <w:r w:rsidR="00C352F5">
          <w:rPr>
            <w:noProof/>
            <w:webHidden/>
          </w:rPr>
          <w:fldChar w:fldCharType="end"/>
        </w:r>
      </w:hyperlink>
    </w:p>
    <w:p w14:paraId="78E2E5A2" w14:textId="77777777" w:rsidR="00C352F5" w:rsidRDefault="00EE4443">
      <w:pPr>
        <w:pStyle w:val="Verzeichnis1"/>
        <w:tabs>
          <w:tab w:val="left" w:pos="480"/>
          <w:tab w:val="right" w:leader="dot" w:pos="8209"/>
        </w:tabs>
        <w:rPr>
          <w:rFonts w:eastAsiaTheme="minorEastAsia"/>
          <w:noProof/>
          <w:sz w:val="22"/>
          <w:lang w:eastAsia="de-DE"/>
        </w:rPr>
      </w:pPr>
      <w:hyperlink w:anchor="_Toc491708006" w:history="1">
        <w:r w:rsidR="00C352F5" w:rsidRPr="00BD70C4">
          <w:rPr>
            <w:rStyle w:val="Hyperlink"/>
            <w:noProof/>
          </w:rPr>
          <w:t>3</w:t>
        </w:r>
        <w:r w:rsidR="00C352F5">
          <w:rPr>
            <w:rFonts w:eastAsiaTheme="minorEastAsia"/>
            <w:noProof/>
            <w:sz w:val="22"/>
            <w:lang w:eastAsia="de-DE"/>
          </w:rPr>
          <w:tab/>
        </w:r>
        <w:r w:rsidR="00C352F5" w:rsidRPr="00BD70C4">
          <w:rPr>
            <w:rStyle w:val="Hyperlink"/>
            <w:noProof/>
          </w:rPr>
          <w:t>Git</w:t>
        </w:r>
        <w:r w:rsidR="00C352F5">
          <w:rPr>
            <w:noProof/>
            <w:webHidden/>
          </w:rPr>
          <w:tab/>
        </w:r>
        <w:r w:rsidR="00C352F5">
          <w:rPr>
            <w:noProof/>
            <w:webHidden/>
          </w:rPr>
          <w:fldChar w:fldCharType="begin"/>
        </w:r>
        <w:r w:rsidR="00C352F5">
          <w:rPr>
            <w:noProof/>
            <w:webHidden/>
          </w:rPr>
          <w:instrText xml:space="preserve"> PAGEREF _Toc491708006 \h </w:instrText>
        </w:r>
        <w:r w:rsidR="00C352F5">
          <w:rPr>
            <w:noProof/>
            <w:webHidden/>
          </w:rPr>
        </w:r>
        <w:r w:rsidR="00C352F5">
          <w:rPr>
            <w:noProof/>
            <w:webHidden/>
          </w:rPr>
          <w:fldChar w:fldCharType="separate"/>
        </w:r>
        <w:r w:rsidR="00C352F5">
          <w:rPr>
            <w:noProof/>
            <w:webHidden/>
          </w:rPr>
          <w:t>65</w:t>
        </w:r>
        <w:r w:rsidR="00C352F5">
          <w:rPr>
            <w:noProof/>
            <w:webHidden/>
          </w:rPr>
          <w:fldChar w:fldCharType="end"/>
        </w:r>
      </w:hyperlink>
    </w:p>
    <w:p w14:paraId="3390811F" w14:textId="77777777" w:rsidR="00C352F5" w:rsidRDefault="00EE4443">
      <w:pPr>
        <w:pStyle w:val="Verzeichnis2"/>
        <w:tabs>
          <w:tab w:val="left" w:pos="960"/>
          <w:tab w:val="right" w:leader="dot" w:pos="8209"/>
        </w:tabs>
        <w:rPr>
          <w:rFonts w:eastAsiaTheme="minorEastAsia"/>
          <w:noProof/>
          <w:sz w:val="22"/>
          <w:lang w:eastAsia="de-DE"/>
        </w:rPr>
      </w:pPr>
      <w:hyperlink w:anchor="_Toc491708007" w:history="1">
        <w:r w:rsidR="00C352F5" w:rsidRPr="00BD70C4">
          <w:rPr>
            <w:rStyle w:val="Hyperlink"/>
            <w:noProof/>
          </w:rPr>
          <w:t>3.1</w:t>
        </w:r>
        <w:r w:rsidR="00C352F5">
          <w:rPr>
            <w:rFonts w:eastAsiaTheme="minorEastAsia"/>
            <w:noProof/>
            <w:sz w:val="22"/>
            <w:lang w:eastAsia="de-DE"/>
          </w:rPr>
          <w:tab/>
        </w:r>
        <w:r w:rsidR="00C352F5" w:rsidRPr="00BD70C4">
          <w:rPr>
            <w:rStyle w:val="Hyperlink"/>
            <w:noProof/>
          </w:rPr>
          <w:t>Die Entstehung von Git</w:t>
        </w:r>
        <w:r w:rsidR="00C352F5">
          <w:rPr>
            <w:noProof/>
            <w:webHidden/>
          </w:rPr>
          <w:tab/>
        </w:r>
        <w:r w:rsidR="00C352F5">
          <w:rPr>
            <w:noProof/>
            <w:webHidden/>
          </w:rPr>
          <w:fldChar w:fldCharType="begin"/>
        </w:r>
        <w:r w:rsidR="00C352F5">
          <w:rPr>
            <w:noProof/>
            <w:webHidden/>
          </w:rPr>
          <w:instrText xml:space="preserve"> PAGEREF _Toc491708007 \h </w:instrText>
        </w:r>
        <w:r w:rsidR="00C352F5">
          <w:rPr>
            <w:noProof/>
            <w:webHidden/>
          </w:rPr>
        </w:r>
        <w:r w:rsidR="00C352F5">
          <w:rPr>
            <w:noProof/>
            <w:webHidden/>
          </w:rPr>
          <w:fldChar w:fldCharType="separate"/>
        </w:r>
        <w:r w:rsidR="00C352F5">
          <w:rPr>
            <w:noProof/>
            <w:webHidden/>
          </w:rPr>
          <w:t>65</w:t>
        </w:r>
        <w:r w:rsidR="00C352F5">
          <w:rPr>
            <w:noProof/>
            <w:webHidden/>
          </w:rPr>
          <w:fldChar w:fldCharType="end"/>
        </w:r>
      </w:hyperlink>
    </w:p>
    <w:p w14:paraId="49B6531C" w14:textId="77777777" w:rsidR="00C352F5" w:rsidRDefault="00EE4443">
      <w:pPr>
        <w:pStyle w:val="Verzeichnis2"/>
        <w:tabs>
          <w:tab w:val="left" w:pos="960"/>
          <w:tab w:val="right" w:leader="dot" w:pos="8209"/>
        </w:tabs>
        <w:rPr>
          <w:rFonts w:eastAsiaTheme="minorEastAsia"/>
          <w:noProof/>
          <w:sz w:val="22"/>
          <w:lang w:eastAsia="de-DE"/>
        </w:rPr>
      </w:pPr>
      <w:hyperlink w:anchor="_Toc491708008" w:history="1">
        <w:r w:rsidR="00C352F5" w:rsidRPr="00BD70C4">
          <w:rPr>
            <w:rStyle w:val="Hyperlink"/>
            <w:noProof/>
          </w:rPr>
          <w:t>3.2</w:t>
        </w:r>
        <w:r w:rsidR="00C352F5">
          <w:rPr>
            <w:rFonts w:eastAsiaTheme="minorEastAsia"/>
            <w:noProof/>
            <w:sz w:val="22"/>
            <w:lang w:eastAsia="de-DE"/>
          </w:rPr>
          <w:tab/>
        </w:r>
        <w:r w:rsidR="00C352F5" w:rsidRPr="00BD70C4">
          <w:rPr>
            <w:rStyle w:val="Hyperlink"/>
            <w:noProof/>
          </w:rPr>
          <w:t>Die Grundlagen und Eigenschaften von Git</w:t>
        </w:r>
        <w:r w:rsidR="00C352F5">
          <w:rPr>
            <w:noProof/>
            <w:webHidden/>
          </w:rPr>
          <w:tab/>
        </w:r>
        <w:r w:rsidR="00C352F5">
          <w:rPr>
            <w:noProof/>
            <w:webHidden/>
          </w:rPr>
          <w:fldChar w:fldCharType="begin"/>
        </w:r>
        <w:r w:rsidR="00C352F5">
          <w:rPr>
            <w:noProof/>
            <w:webHidden/>
          </w:rPr>
          <w:instrText xml:space="preserve"> PAGEREF _Toc491708008 \h </w:instrText>
        </w:r>
        <w:r w:rsidR="00C352F5">
          <w:rPr>
            <w:noProof/>
            <w:webHidden/>
          </w:rPr>
        </w:r>
        <w:r w:rsidR="00C352F5">
          <w:rPr>
            <w:noProof/>
            <w:webHidden/>
          </w:rPr>
          <w:fldChar w:fldCharType="separate"/>
        </w:r>
        <w:r w:rsidR="00C352F5">
          <w:rPr>
            <w:noProof/>
            <w:webHidden/>
          </w:rPr>
          <w:t>67</w:t>
        </w:r>
        <w:r w:rsidR="00C352F5">
          <w:rPr>
            <w:noProof/>
            <w:webHidden/>
          </w:rPr>
          <w:fldChar w:fldCharType="end"/>
        </w:r>
      </w:hyperlink>
    </w:p>
    <w:p w14:paraId="729F32A2" w14:textId="77777777" w:rsidR="00C352F5" w:rsidRDefault="00EE4443">
      <w:pPr>
        <w:pStyle w:val="Verzeichnis3"/>
        <w:tabs>
          <w:tab w:val="left" w:pos="1200"/>
          <w:tab w:val="right" w:leader="dot" w:pos="8209"/>
        </w:tabs>
        <w:rPr>
          <w:rFonts w:eastAsiaTheme="minorEastAsia"/>
          <w:noProof/>
          <w:sz w:val="22"/>
          <w:lang w:eastAsia="de-DE"/>
        </w:rPr>
      </w:pPr>
      <w:hyperlink w:anchor="_Toc491708009" w:history="1">
        <w:r w:rsidR="00C352F5" w:rsidRPr="00BD70C4">
          <w:rPr>
            <w:rStyle w:val="Hyperlink"/>
            <w:noProof/>
          </w:rPr>
          <w:t>3.2.1</w:t>
        </w:r>
        <w:r w:rsidR="00C352F5">
          <w:rPr>
            <w:rFonts w:eastAsiaTheme="minorEastAsia"/>
            <w:noProof/>
            <w:sz w:val="22"/>
            <w:lang w:eastAsia="de-DE"/>
          </w:rPr>
          <w:tab/>
        </w:r>
        <w:r w:rsidR="00C352F5" w:rsidRPr="00BD70C4">
          <w:rPr>
            <w:rStyle w:val="Hyperlink"/>
            <w:noProof/>
          </w:rPr>
          <w:t>Die Staging Area oder auch der Index</w:t>
        </w:r>
        <w:r w:rsidR="00C352F5">
          <w:rPr>
            <w:noProof/>
            <w:webHidden/>
          </w:rPr>
          <w:tab/>
        </w:r>
        <w:r w:rsidR="00C352F5">
          <w:rPr>
            <w:noProof/>
            <w:webHidden/>
          </w:rPr>
          <w:fldChar w:fldCharType="begin"/>
        </w:r>
        <w:r w:rsidR="00C352F5">
          <w:rPr>
            <w:noProof/>
            <w:webHidden/>
          </w:rPr>
          <w:instrText xml:space="preserve"> PAGEREF _Toc491708009 \h </w:instrText>
        </w:r>
        <w:r w:rsidR="00C352F5">
          <w:rPr>
            <w:noProof/>
            <w:webHidden/>
          </w:rPr>
        </w:r>
        <w:r w:rsidR="00C352F5">
          <w:rPr>
            <w:noProof/>
            <w:webHidden/>
          </w:rPr>
          <w:fldChar w:fldCharType="separate"/>
        </w:r>
        <w:r w:rsidR="00C352F5">
          <w:rPr>
            <w:noProof/>
            <w:webHidden/>
          </w:rPr>
          <w:t>70</w:t>
        </w:r>
        <w:r w:rsidR="00C352F5">
          <w:rPr>
            <w:noProof/>
            <w:webHidden/>
          </w:rPr>
          <w:fldChar w:fldCharType="end"/>
        </w:r>
      </w:hyperlink>
    </w:p>
    <w:p w14:paraId="60666C68" w14:textId="77777777" w:rsidR="00C352F5" w:rsidRDefault="00EE4443">
      <w:pPr>
        <w:pStyle w:val="Verzeichnis2"/>
        <w:tabs>
          <w:tab w:val="left" w:pos="960"/>
          <w:tab w:val="right" w:leader="dot" w:pos="8209"/>
        </w:tabs>
        <w:rPr>
          <w:rFonts w:eastAsiaTheme="minorEastAsia"/>
          <w:noProof/>
          <w:sz w:val="22"/>
          <w:lang w:eastAsia="de-DE"/>
        </w:rPr>
      </w:pPr>
      <w:hyperlink w:anchor="_Toc491708010" w:history="1">
        <w:r w:rsidR="00C352F5" w:rsidRPr="00BD70C4">
          <w:rPr>
            <w:rStyle w:val="Hyperlink"/>
            <w:noProof/>
          </w:rPr>
          <w:t>3.3</w:t>
        </w:r>
        <w:r w:rsidR="00C352F5">
          <w:rPr>
            <w:rFonts w:eastAsiaTheme="minorEastAsia"/>
            <w:noProof/>
            <w:sz w:val="22"/>
            <w:lang w:eastAsia="de-DE"/>
          </w:rPr>
          <w:tab/>
        </w:r>
        <w:r w:rsidR="00C352F5" w:rsidRPr="00BD70C4">
          <w:rPr>
            <w:rStyle w:val="Hyperlink"/>
            <w:noProof/>
          </w:rPr>
          <w:t>Vorteile von Git</w:t>
        </w:r>
        <w:r w:rsidR="00C352F5">
          <w:rPr>
            <w:noProof/>
            <w:webHidden/>
          </w:rPr>
          <w:tab/>
        </w:r>
        <w:r w:rsidR="00C352F5">
          <w:rPr>
            <w:noProof/>
            <w:webHidden/>
          </w:rPr>
          <w:fldChar w:fldCharType="begin"/>
        </w:r>
        <w:r w:rsidR="00C352F5">
          <w:rPr>
            <w:noProof/>
            <w:webHidden/>
          </w:rPr>
          <w:instrText xml:space="preserve"> PAGEREF _Toc491708010 \h </w:instrText>
        </w:r>
        <w:r w:rsidR="00C352F5">
          <w:rPr>
            <w:noProof/>
            <w:webHidden/>
          </w:rPr>
        </w:r>
        <w:r w:rsidR="00C352F5">
          <w:rPr>
            <w:noProof/>
            <w:webHidden/>
          </w:rPr>
          <w:fldChar w:fldCharType="separate"/>
        </w:r>
        <w:r w:rsidR="00C352F5">
          <w:rPr>
            <w:noProof/>
            <w:webHidden/>
          </w:rPr>
          <w:t>71</w:t>
        </w:r>
        <w:r w:rsidR="00C352F5">
          <w:rPr>
            <w:noProof/>
            <w:webHidden/>
          </w:rPr>
          <w:fldChar w:fldCharType="end"/>
        </w:r>
      </w:hyperlink>
    </w:p>
    <w:p w14:paraId="5459BFDA" w14:textId="77777777" w:rsidR="00C352F5" w:rsidRDefault="00EE4443">
      <w:pPr>
        <w:pStyle w:val="Verzeichnis2"/>
        <w:tabs>
          <w:tab w:val="left" w:pos="960"/>
          <w:tab w:val="right" w:leader="dot" w:pos="8209"/>
        </w:tabs>
        <w:rPr>
          <w:rFonts w:eastAsiaTheme="minorEastAsia"/>
          <w:noProof/>
          <w:sz w:val="22"/>
          <w:lang w:eastAsia="de-DE"/>
        </w:rPr>
      </w:pPr>
      <w:hyperlink w:anchor="_Toc491708011" w:history="1">
        <w:r w:rsidR="00C352F5" w:rsidRPr="00BD70C4">
          <w:rPr>
            <w:rStyle w:val="Hyperlink"/>
            <w:noProof/>
          </w:rPr>
          <w:t>3.4</w:t>
        </w:r>
        <w:r w:rsidR="00C352F5">
          <w:rPr>
            <w:rFonts w:eastAsiaTheme="minorEastAsia"/>
            <w:noProof/>
            <w:sz w:val="22"/>
            <w:lang w:eastAsia="de-DE"/>
          </w:rPr>
          <w:tab/>
        </w:r>
        <w:r w:rsidR="00C352F5" w:rsidRPr="00BD70C4">
          <w:rPr>
            <w:rStyle w:val="Hyperlink"/>
            <w:noProof/>
          </w:rPr>
          <w:t>Wichtige Begriffe innerhalb von Versionsverwaltungssystemen</w:t>
        </w:r>
        <w:r w:rsidR="00C352F5">
          <w:rPr>
            <w:noProof/>
            <w:webHidden/>
          </w:rPr>
          <w:tab/>
        </w:r>
        <w:r w:rsidR="00C352F5">
          <w:rPr>
            <w:noProof/>
            <w:webHidden/>
          </w:rPr>
          <w:fldChar w:fldCharType="begin"/>
        </w:r>
        <w:r w:rsidR="00C352F5">
          <w:rPr>
            <w:noProof/>
            <w:webHidden/>
          </w:rPr>
          <w:instrText xml:space="preserve"> PAGEREF _Toc491708011 \h </w:instrText>
        </w:r>
        <w:r w:rsidR="00C352F5">
          <w:rPr>
            <w:noProof/>
            <w:webHidden/>
          </w:rPr>
        </w:r>
        <w:r w:rsidR="00C352F5">
          <w:rPr>
            <w:noProof/>
            <w:webHidden/>
          </w:rPr>
          <w:fldChar w:fldCharType="separate"/>
        </w:r>
        <w:r w:rsidR="00C352F5">
          <w:rPr>
            <w:noProof/>
            <w:webHidden/>
          </w:rPr>
          <w:t>72</w:t>
        </w:r>
        <w:r w:rsidR="00C352F5">
          <w:rPr>
            <w:noProof/>
            <w:webHidden/>
          </w:rPr>
          <w:fldChar w:fldCharType="end"/>
        </w:r>
      </w:hyperlink>
    </w:p>
    <w:p w14:paraId="1221E185" w14:textId="77777777" w:rsidR="00C352F5" w:rsidRDefault="00EE4443">
      <w:pPr>
        <w:pStyle w:val="Verzeichnis2"/>
        <w:tabs>
          <w:tab w:val="left" w:pos="960"/>
          <w:tab w:val="right" w:leader="dot" w:pos="8209"/>
        </w:tabs>
        <w:rPr>
          <w:rFonts w:eastAsiaTheme="minorEastAsia"/>
          <w:noProof/>
          <w:sz w:val="22"/>
          <w:lang w:eastAsia="de-DE"/>
        </w:rPr>
      </w:pPr>
      <w:hyperlink w:anchor="_Toc491708012" w:history="1">
        <w:r w:rsidR="00C352F5" w:rsidRPr="00BD70C4">
          <w:rPr>
            <w:rStyle w:val="Hyperlink"/>
            <w:noProof/>
          </w:rPr>
          <w:t>3.5</w:t>
        </w:r>
        <w:r w:rsidR="00C352F5">
          <w:rPr>
            <w:rFonts w:eastAsiaTheme="minorEastAsia"/>
            <w:noProof/>
            <w:sz w:val="22"/>
            <w:lang w:eastAsia="de-DE"/>
          </w:rPr>
          <w:tab/>
        </w:r>
        <w:r w:rsidR="00C352F5" w:rsidRPr="00BD70C4">
          <w:rPr>
            <w:rStyle w:val="Hyperlink"/>
            <w:noProof/>
          </w:rPr>
          <w:t>Branching und Merging</w:t>
        </w:r>
        <w:r w:rsidR="00C352F5">
          <w:rPr>
            <w:noProof/>
            <w:webHidden/>
          </w:rPr>
          <w:tab/>
        </w:r>
        <w:r w:rsidR="00C352F5">
          <w:rPr>
            <w:noProof/>
            <w:webHidden/>
          </w:rPr>
          <w:fldChar w:fldCharType="begin"/>
        </w:r>
        <w:r w:rsidR="00C352F5">
          <w:rPr>
            <w:noProof/>
            <w:webHidden/>
          </w:rPr>
          <w:instrText xml:space="preserve"> PAGEREF _Toc491708012 \h </w:instrText>
        </w:r>
        <w:r w:rsidR="00C352F5">
          <w:rPr>
            <w:noProof/>
            <w:webHidden/>
          </w:rPr>
        </w:r>
        <w:r w:rsidR="00C352F5">
          <w:rPr>
            <w:noProof/>
            <w:webHidden/>
          </w:rPr>
          <w:fldChar w:fldCharType="separate"/>
        </w:r>
        <w:r w:rsidR="00C352F5">
          <w:rPr>
            <w:noProof/>
            <w:webHidden/>
          </w:rPr>
          <w:t>74</w:t>
        </w:r>
        <w:r w:rsidR="00C352F5">
          <w:rPr>
            <w:noProof/>
            <w:webHidden/>
          </w:rPr>
          <w:fldChar w:fldCharType="end"/>
        </w:r>
      </w:hyperlink>
    </w:p>
    <w:p w14:paraId="38D55E32" w14:textId="77777777" w:rsidR="00C352F5" w:rsidRDefault="00EE4443">
      <w:pPr>
        <w:pStyle w:val="Verzeichnis3"/>
        <w:tabs>
          <w:tab w:val="left" w:pos="1200"/>
          <w:tab w:val="right" w:leader="dot" w:pos="8209"/>
        </w:tabs>
        <w:rPr>
          <w:rFonts w:eastAsiaTheme="minorEastAsia"/>
          <w:noProof/>
          <w:sz w:val="22"/>
          <w:lang w:eastAsia="de-DE"/>
        </w:rPr>
      </w:pPr>
      <w:hyperlink w:anchor="_Toc491708013" w:history="1">
        <w:r w:rsidR="00C352F5" w:rsidRPr="00BD70C4">
          <w:rPr>
            <w:rStyle w:val="Hyperlink"/>
            <w:noProof/>
          </w:rPr>
          <w:t>3.5.1</w:t>
        </w:r>
        <w:r w:rsidR="00C352F5">
          <w:rPr>
            <w:rFonts w:eastAsiaTheme="minorEastAsia"/>
            <w:noProof/>
            <w:sz w:val="22"/>
            <w:lang w:eastAsia="de-DE"/>
          </w:rPr>
          <w:tab/>
        </w:r>
        <w:r w:rsidR="00C352F5" w:rsidRPr="00BD70C4">
          <w:rPr>
            <w:rStyle w:val="Hyperlink"/>
            <w:noProof/>
          </w:rPr>
          <w:t>Die Hauptentwicklungszweige</w:t>
        </w:r>
        <w:r w:rsidR="00C352F5">
          <w:rPr>
            <w:noProof/>
            <w:webHidden/>
          </w:rPr>
          <w:tab/>
        </w:r>
        <w:r w:rsidR="00C352F5">
          <w:rPr>
            <w:noProof/>
            <w:webHidden/>
          </w:rPr>
          <w:fldChar w:fldCharType="begin"/>
        </w:r>
        <w:r w:rsidR="00C352F5">
          <w:rPr>
            <w:noProof/>
            <w:webHidden/>
          </w:rPr>
          <w:instrText xml:space="preserve"> PAGEREF _Toc491708013 \h </w:instrText>
        </w:r>
        <w:r w:rsidR="00C352F5">
          <w:rPr>
            <w:noProof/>
            <w:webHidden/>
          </w:rPr>
        </w:r>
        <w:r w:rsidR="00C352F5">
          <w:rPr>
            <w:noProof/>
            <w:webHidden/>
          </w:rPr>
          <w:fldChar w:fldCharType="separate"/>
        </w:r>
        <w:r w:rsidR="00C352F5">
          <w:rPr>
            <w:noProof/>
            <w:webHidden/>
          </w:rPr>
          <w:t>76</w:t>
        </w:r>
        <w:r w:rsidR="00C352F5">
          <w:rPr>
            <w:noProof/>
            <w:webHidden/>
          </w:rPr>
          <w:fldChar w:fldCharType="end"/>
        </w:r>
      </w:hyperlink>
    </w:p>
    <w:p w14:paraId="6C8B6473" w14:textId="77777777" w:rsidR="00C352F5" w:rsidRDefault="00EE4443">
      <w:pPr>
        <w:pStyle w:val="Verzeichnis3"/>
        <w:tabs>
          <w:tab w:val="left" w:pos="1200"/>
          <w:tab w:val="right" w:leader="dot" w:pos="8209"/>
        </w:tabs>
        <w:rPr>
          <w:rFonts w:eastAsiaTheme="minorEastAsia"/>
          <w:noProof/>
          <w:sz w:val="22"/>
          <w:lang w:eastAsia="de-DE"/>
        </w:rPr>
      </w:pPr>
      <w:hyperlink w:anchor="_Toc491708014" w:history="1">
        <w:r w:rsidR="00C352F5" w:rsidRPr="00BD70C4">
          <w:rPr>
            <w:rStyle w:val="Hyperlink"/>
            <w:noProof/>
          </w:rPr>
          <w:t>3.5.2</w:t>
        </w:r>
        <w:r w:rsidR="00C352F5">
          <w:rPr>
            <w:rFonts w:eastAsiaTheme="minorEastAsia"/>
            <w:noProof/>
            <w:sz w:val="22"/>
            <w:lang w:eastAsia="de-DE"/>
          </w:rPr>
          <w:tab/>
        </w:r>
        <w:r w:rsidR="00C352F5" w:rsidRPr="00BD70C4">
          <w:rPr>
            <w:rStyle w:val="Hyperlink"/>
            <w:noProof/>
          </w:rPr>
          <w:t>Die Unterstützungszweige</w:t>
        </w:r>
        <w:r w:rsidR="00C352F5">
          <w:rPr>
            <w:noProof/>
            <w:webHidden/>
          </w:rPr>
          <w:tab/>
        </w:r>
        <w:r w:rsidR="00C352F5">
          <w:rPr>
            <w:noProof/>
            <w:webHidden/>
          </w:rPr>
          <w:fldChar w:fldCharType="begin"/>
        </w:r>
        <w:r w:rsidR="00C352F5">
          <w:rPr>
            <w:noProof/>
            <w:webHidden/>
          </w:rPr>
          <w:instrText xml:space="preserve"> PAGEREF _Toc491708014 \h </w:instrText>
        </w:r>
        <w:r w:rsidR="00C352F5">
          <w:rPr>
            <w:noProof/>
            <w:webHidden/>
          </w:rPr>
        </w:r>
        <w:r w:rsidR="00C352F5">
          <w:rPr>
            <w:noProof/>
            <w:webHidden/>
          </w:rPr>
          <w:fldChar w:fldCharType="separate"/>
        </w:r>
        <w:r w:rsidR="00C352F5">
          <w:rPr>
            <w:noProof/>
            <w:webHidden/>
          </w:rPr>
          <w:t>77</w:t>
        </w:r>
        <w:r w:rsidR="00C352F5">
          <w:rPr>
            <w:noProof/>
            <w:webHidden/>
          </w:rPr>
          <w:fldChar w:fldCharType="end"/>
        </w:r>
      </w:hyperlink>
    </w:p>
    <w:p w14:paraId="3A998A23" w14:textId="77777777" w:rsidR="00C352F5" w:rsidRDefault="00EE4443">
      <w:pPr>
        <w:pStyle w:val="Verzeichnis3"/>
        <w:tabs>
          <w:tab w:val="left" w:pos="1200"/>
          <w:tab w:val="right" w:leader="dot" w:pos="8209"/>
        </w:tabs>
        <w:rPr>
          <w:rFonts w:eastAsiaTheme="minorEastAsia"/>
          <w:noProof/>
          <w:sz w:val="22"/>
          <w:lang w:eastAsia="de-DE"/>
        </w:rPr>
      </w:pPr>
      <w:hyperlink w:anchor="_Toc491708015" w:history="1">
        <w:r w:rsidR="00C352F5" w:rsidRPr="00BD70C4">
          <w:rPr>
            <w:rStyle w:val="Hyperlink"/>
            <w:noProof/>
          </w:rPr>
          <w:t>3.5.3</w:t>
        </w:r>
        <w:r w:rsidR="00C352F5">
          <w:rPr>
            <w:rFonts w:eastAsiaTheme="minorEastAsia"/>
            <w:noProof/>
            <w:sz w:val="22"/>
            <w:lang w:eastAsia="de-DE"/>
          </w:rPr>
          <w:tab/>
        </w:r>
        <w:r w:rsidR="00C352F5" w:rsidRPr="00BD70C4">
          <w:rPr>
            <w:rStyle w:val="Hyperlink"/>
            <w:noProof/>
          </w:rPr>
          <w:t>Der Feature-Branch</w:t>
        </w:r>
        <w:r w:rsidR="00C352F5">
          <w:rPr>
            <w:noProof/>
            <w:webHidden/>
          </w:rPr>
          <w:tab/>
        </w:r>
        <w:r w:rsidR="00C352F5">
          <w:rPr>
            <w:noProof/>
            <w:webHidden/>
          </w:rPr>
          <w:fldChar w:fldCharType="begin"/>
        </w:r>
        <w:r w:rsidR="00C352F5">
          <w:rPr>
            <w:noProof/>
            <w:webHidden/>
          </w:rPr>
          <w:instrText xml:space="preserve"> PAGEREF _Toc491708015 \h </w:instrText>
        </w:r>
        <w:r w:rsidR="00C352F5">
          <w:rPr>
            <w:noProof/>
            <w:webHidden/>
          </w:rPr>
        </w:r>
        <w:r w:rsidR="00C352F5">
          <w:rPr>
            <w:noProof/>
            <w:webHidden/>
          </w:rPr>
          <w:fldChar w:fldCharType="separate"/>
        </w:r>
        <w:r w:rsidR="00C352F5">
          <w:rPr>
            <w:noProof/>
            <w:webHidden/>
          </w:rPr>
          <w:t>78</w:t>
        </w:r>
        <w:r w:rsidR="00C352F5">
          <w:rPr>
            <w:noProof/>
            <w:webHidden/>
          </w:rPr>
          <w:fldChar w:fldCharType="end"/>
        </w:r>
      </w:hyperlink>
    </w:p>
    <w:p w14:paraId="2F552C05" w14:textId="77777777" w:rsidR="00C352F5" w:rsidRDefault="00EE4443">
      <w:pPr>
        <w:pStyle w:val="Verzeichnis3"/>
        <w:tabs>
          <w:tab w:val="left" w:pos="1200"/>
          <w:tab w:val="right" w:leader="dot" w:pos="8209"/>
        </w:tabs>
        <w:rPr>
          <w:rFonts w:eastAsiaTheme="minorEastAsia"/>
          <w:noProof/>
          <w:sz w:val="22"/>
          <w:lang w:eastAsia="de-DE"/>
        </w:rPr>
      </w:pPr>
      <w:hyperlink w:anchor="_Toc491708016" w:history="1">
        <w:r w:rsidR="00C352F5" w:rsidRPr="00BD70C4">
          <w:rPr>
            <w:rStyle w:val="Hyperlink"/>
            <w:noProof/>
          </w:rPr>
          <w:t>3.5.4</w:t>
        </w:r>
        <w:r w:rsidR="00C352F5">
          <w:rPr>
            <w:rFonts w:eastAsiaTheme="minorEastAsia"/>
            <w:noProof/>
            <w:sz w:val="22"/>
            <w:lang w:eastAsia="de-DE"/>
          </w:rPr>
          <w:tab/>
        </w:r>
        <w:r w:rsidR="00C352F5" w:rsidRPr="00BD70C4">
          <w:rPr>
            <w:rStyle w:val="Hyperlink"/>
            <w:noProof/>
          </w:rPr>
          <w:t>Der Release-Branch</w:t>
        </w:r>
        <w:r w:rsidR="00C352F5">
          <w:rPr>
            <w:noProof/>
            <w:webHidden/>
          </w:rPr>
          <w:tab/>
        </w:r>
        <w:r w:rsidR="00C352F5">
          <w:rPr>
            <w:noProof/>
            <w:webHidden/>
          </w:rPr>
          <w:fldChar w:fldCharType="begin"/>
        </w:r>
        <w:r w:rsidR="00C352F5">
          <w:rPr>
            <w:noProof/>
            <w:webHidden/>
          </w:rPr>
          <w:instrText xml:space="preserve"> PAGEREF _Toc491708016 \h </w:instrText>
        </w:r>
        <w:r w:rsidR="00C352F5">
          <w:rPr>
            <w:noProof/>
            <w:webHidden/>
          </w:rPr>
        </w:r>
        <w:r w:rsidR="00C352F5">
          <w:rPr>
            <w:noProof/>
            <w:webHidden/>
          </w:rPr>
          <w:fldChar w:fldCharType="separate"/>
        </w:r>
        <w:r w:rsidR="00C352F5">
          <w:rPr>
            <w:noProof/>
            <w:webHidden/>
          </w:rPr>
          <w:t>80</w:t>
        </w:r>
        <w:r w:rsidR="00C352F5">
          <w:rPr>
            <w:noProof/>
            <w:webHidden/>
          </w:rPr>
          <w:fldChar w:fldCharType="end"/>
        </w:r>
      </w:hyperlink>
    </w:p>
    <w:p w14:paraId="71868458" w14:textId="77777777" w:rsidR="00C352F5" w:rsidRDefault="00EE4443">
      <w:pPr>
        <w:pStyle w:val="Verzeichnis3"/>
        <w:tabs>
          <w:tab w:val="left" w:pos="1200"/>
          <w:tab w:val="right" w:leader="dot" w:pos="8209"/>
        </w:tabs>
        <w:rPr>
          <w:rFonts w:eastAsiaTheme="minorEastAsia"/>
          <w:noProof/>
          <w:sz w:val="22"/>
          <w:lang w:eastAsia="de-DE"/>
        </w:rPr>
      </w:pPr>
      <w:hyperlink w:anchor="_Toc491708017" w:history="1">
        <w:r w:rsidR="00C352F5" w:rsidRPr="00BD70C4">
          <w:rPr>
            <w:rStyle w:val="Hyperlink"/>
            <w:noProof/>
          </w:rPr>
          <w:t>3.5.5</w:t>
        </w:r>
        <w:r w:rsidR="00C352F5">
          <w:rPr>
            <w:rFonts w:eastAsiaTheme="minorEastAsia"/>
            <w:noProof/>
            <w:sz w:val="22"/>
            <w:lang w:eastAsia="de-DE"/>
          </w:rPr>
          <w:tab/>
        </w:r>
        <w:r w:rsidR="00C352F5" w:rsidRPr="00BD70C4">
          <w:rPr>
            <w:rStyle w:val="Hyperlink"/>
            <w:noProof/>
          </w:rPr>
          <w:t>Der Hotfix-Branch</w:t>
        </w:r>
        <w:r w:rsidR="00C352F5">
          <w:rPr>
            <w:noProof/>
            <w:webHidden/>
          </w:rPr>
          <w:tab/>
        </w:r>
        <w:r w:rsidR="00C352F5">
          <w:rPr>
            <w:noProof/>
            <w:webHidden/>
          </w:rPr>
          <w:fldChar w:fldCharType="begin"/>
        </w:r>
        <w:r w:rsidR="00C352F5">
          <w:rPr>
            <w:noProof/>
            <w:webHidden/>
          </w:rPr>
          <w:instrText xml:space="preserve"> PAGEREF _Toc491708017 \h </w:instrText>
        </w:r>
        <w:r w:rsidR="00C352F5">
          <w:rPr>
            <w:noProof/>
            <w:webHidden/>
          </w:rPr>
        </w:r>
        <w:r w:rsidR="00C352F5">
          <w:rPr>
            <w:noProof/>
            <w:webHidden/>
          </w:rPr>
          <w:fldChar w:fldCharType="separate"/>
        </w:r>
        <w:r w:rsidR="00C352F5">
          <w:rPr>
            <w:noProof/>
            <w:webHidden/>
          </w:rPr>
          <w:t>83</w:t>
        </w:r>
        <w:r w:rsidR="00C352F5">
          <w:rPr>
            <w:noProof/>
            <w:webHidden/>
          </w:rPr>
          <w:fldChar w:fldCharType="end"/>
        </w:r>
      </w:hyperlink>
    </w:p>
    <w:p w14:paraId="50901D94" w14:textId="77777777" w:rsidR="00C352F5" w:rsidRDefault="00EE4443">
      <w:pPr>
        <w:pStyle w:val="Verzeichnis3"/>
        <w:tabs>
          <w:tab w:val="left" w:pos="1200"/>
          <w:tab w:val="right" w:leader="dot" w:pos="8209"/>
        </w:tabs>
        <w:rPr>
          <w:rFonts w:eastAsiaTheme="minorEastAsia"/>
          <w:noProof/>
          <w:sz w:val="22"/>
          <w:lang w:eastAsia="de-DE"/>
        </w:rPr>
      </w:pPr>
      <w:hyperlink w:anchor="_Toc491708018" w:history="1">
        <w:r w:rsidR="00C352F5" w:rsidRPr="00BD70C4">
          <w:rPr>
            <w:rStyle w:val="Hyperlink"/>
            <w:noProof/>
          </w:rPr>
          <w:t>3.5.6</w:t>
        </w:r>
        <w:r w:rsidR="00C352F5">
          <w:rPr>
            <w:rFonts w:eastAsiaTheme="minorEastAsia"/>
            <w:noProof/>
            <w:sz w:val="22"/>
            <w:lang w:eastAsia="de-DE"/>
          </w:rPr>
          <w:tab/>
        </w:r>
        <w:r w:rsidR="00C352F5" w:rsidRPr="00BD70C4">
          <w:rPr>
            <w:rStyle w:val="Hyperlink"/>
            <w:noProof/>
          </w:rPr>
          <w:t>Branches verwalten</w:t>
        </w:r>
        <w:r w:rsidR="00C352F5">
          <w:rPr>
            <w:noProof/>
            <w:webHidden/>
          </w:rPr>
          <w:tab/>
        </w:r>
        <w:r w:rsidR="00C352F5">
          <w:rPr>
            <w:noProof/>
            <w:webHidden/>
          </w:rPr>
          <w:fldChar w:fldCharType="begin"/>
        </w:r>
        <w:r w:rsidR="00C352F5">
          <w:rPr>
            <w:noProof/>
            <w:webHidden/>
          </w:rPr>
          <w:instrText xml:space="preserve"> PAGEREF _Toc491708018 \h </w:instrText>
        </w:r>
        <w:r w:rsidR="00C352F5">
          <w:rPr>
            <w:noProof/>
            <w:webHidden/>
          </w:rPr>
        </w:r>
        <w:r w:rsidR="00C352F5">
          <w:rPr>
            <w:noProof/>
            <w:webHidden/>
          </w:rPr>
          <w:fldChar w:fldCharType="separate"/>
        </w:r>
        <w:r w:rsidR="00C352F5">
          <w:rPr>
            <w:noProof/>
            <w:webHidden/>
          </w:rPr>
          <w:t>84</w:t>
        </w:r>
        <w:r w:rsidR="00C352F5">
          <w:rPr>
            <w:noProof/>
            <w:webHidden/>
          </w:rPr>
          <w:fldChar w:fldCharType="end"/>
        </w:r>
      </w:hyperlink>
    </w:p>
    <w:p w14:paraId="43CB891D" w14:textId="77777777" w:rsidR="00C352F5" w:rsidRDefault="00EE4443">
      <w:pPr>
        <w:pStyle w:val="Verzeichnis3"/>
        <w:tabs>
          <w:tab w:val="left" w:pos="1200"/>
          <w:tab w:val="right" w:leader="dot" w:pos="8209"/>
        </w:tabs>
        <w:rPr>
          <w:rFonts w:eastAsiaTheme="minorEastAsia"/>
          <w:noProof/>
          <w:sz w:val="22"/>
          <w:lang w:eastAsia="de-DE"/>
        </w:rPr>
      </w:pPr>
      <w:hyperlink w:anchor="_Toc491708019" w:history="1">
        <w:r w:rsidR="00C352F5" w:rsidRPr="00BD70C4">
          <w:rPr>
            <w:rStyle w:val="Hyperlink"/>
            <w:noProof/>
          </w:rPr>
          <w:t>3.5.7</w:t>
        </w:r>
        <w:r w:rsidR="00C352F5">
          <w:rPr>
            <w:rFonts w:eastAsiaTheme="minorEastAsia"/>
            <w:noProof/>
            <w:sz w:val="22"/>
            <w:lang w:eastAsia="de-DE"/>
          </w:rPr>
          <w:tab/>
        </w:r>
        <w:r w:rsidR="00C352F5" w:rsidRPr="00BD70C4">
          <w:rPr>
            <w:rStyle w:val="Hyperlink"/>
            <w:noProof/>
          </w:rPr>
          <w:t>Fast Forward Merge</w:t>
        </w:r>
        <w:r w:rsidR="00C352F5">
          <w:rPr>
            <w:noProof/>
            <w:webHidden/>
          </w:rPr>
          <w:tab/>
        </w:r>
        <w:r w:rsidR="00C352F5">
          <w:rPr>
            <w:noProof/>
            <w:webHidden/>
          </w:rPr>
          <w:fldChar w:fldCharType="begin"/>
        </w:r>
        <w:r w:rsidR="00C352F5">
          <w:rPr>
            <w:noProof/>
            <w:webHidden/>
          </w:rPr>
          <w:instrText xml:space="preserve"> PAGEREF _Toc491708019 \h </w:instrText>
        </w:r>
        <w:r w:rsidR="00C352F5">
          <w:rPr>
            <w:noProof/>
            <w:webHidden/>
          </w:rPr>
        </w:r>
        <w:r w:rsidR="00C352F5">
          <w:rPr>
            <w:noProof/>
            <w:webHidden/>
          </w:rPr>
          <w:fldChar w:fldCharType="separate"/>
        </w:r>
        <w:r w:rsidR="00C352F5">
          <w:rPr>
            <w:noProof/>
            <w:webHidden/>
          </w:rPr>
          <w:t>86</w:t>
        </w:r>
        <w:r w:rsidR="00C352F5">
          <w:rPr>
            <w:noProof/>
            <w:webHidden/>
          </w:rPr>
          <w:fldChar w:fldCharType="end"/>
        </w:r>
      </w:hyperlink>
    </w:p>
    <w:p w14:paraId="7257E8E9" w14:textId="77777777" w:rsidR="00C352F5" w:rsidRDefault="00EE4443">
      <w:pPr>
        <w:pStyle w:val="Verzeichnis2"/>
        <w:tabs>
          <w:tab w:val="left" w:pos="960"/>
          <w:tab w:val="right" w:leader="dot" w:pos="8209"/>
        </w:tabs>
        <w:rPr>
          <w:rFonts w:eastAsiaTheme="minorEastAsia"/>
          <w:noProof/>
          <w:sz w:val="22"/>
          <w:lang w:eastAsia="de-DE"/>
        </w:rPr>
      </w:pPr>
      <w:hyperlink w:anchor="_Toc491708020" w:history="1">
        <w:r w:rsidR="00C352F5" w:rsidRPr="00BD70C4">
          <w:rPr>
            <w:rStyle w:val="Hyperlink"/>
            <w:noProof/>
          </w:rPr>
          <w:t>3.6</w:t>
        </w:r>
        <w:r w:rsidR="00C352F5">
          <w:rPr>
            <w:rFonts w:eastAsiaTheme="minorEastAsia"/>
            <w:noProof/>
            <w:sz w:val="22"/>
            <w:lang w:eastAsia="de-DE"/>
          </w:rPr>
          <w:tab/>
        </w:r>
        <w:r w:rsidR="00C352F5" w:rsidRPr="00BD70C4">
          <w:rPr>
            <w:rStyle w:val="Hyperlink"/>
            <w:noProof/>
          </w:rPr>
          <w:t>Der HEAD</w:t>
        </w:r>
        <w:r w:rsidR="00C352F5">
          <w:rPr>
            <w:noProof/>
            <w:webHidden/>
          </w:rPr>
          <w:tab/>
        </w:r>
        <w:r w:rsidR="00C352F5">
          <w:rPr>
            <w:noProof/>
            <w:webHidden/>
          </w:rPr>
          <w:fldChar w:fldCharType="begin"/>
        </w:r>
        <w:r w:rsidR="00C352F5">
          <w:rPr>
            <w:noProof/>
            <w:webHidden/>
          </w:rPr>
          <w:instrText xml:space="preserve"> PAGEREF _Toc491708020 \h </w:instrText>
        </w:r>
        <w:r w:rsidR="00C352F5">
          <w:rPr>
            <w:noProof/>
            <w:webHidden/>
          </w:rPr>
        </w:r>
        <w:r w:rsidR="00C352F5">
          <w:rPr>
            <w:noProof/>
            <w:webHidden/>
          </w:rPr>
          <w:fldChar w:fldCharType="separate"/>
        </w:r>
        <w:r w:rsidR="00C352F5">
          <w:rPr>
            <w:noProof/>
            <w:webHidden/>
          </w:rPr>
          <w:t>87</w:t>
        </w:r>
        <w:r w:rsidR="00C352F5">
          <w:rPr>
            <w:noProof/>
            <w:webHidden/>
          </w:rPr>
          <w:fldChar w:fldCharType="end"/>
        </w:r>
      </w:hyperlink>
    </w:p>
    <w:p w14:paraId="318F2882" w14:textId="77777777" w:rsidR="00C352F5" w:rsidRDefault="00EE4443">
      <w:pPr>
        <w:pStyle w:val="Verzeichnis2"/>
        <w:tabs>
          <w:tab w:val="left" w:pos="960"/>
          <w:tab w:val="right" w:leader="dot" w:pos="8209"/>
        </w:tabs>
        <w:rPr>
          <w:rFonts w:eastAsiaTheme="minorEastAsia"/>
          <w:noProof/>
          <w:sz w:val="22"/>
          <w:lang w:eastAsia="de-DE"/>
        </w:rPr>
      </w:pPr>
      <w:hyperlink w:anchor="_Toc491708021" w:history="1">
        <w:r w:rsidR="00C352F5" w:rsidRPr="00BD70C4">
          <w:rPr>
            <w:rStyle w:val="Hyperlink"/>
            <w:noProof/>
          </w:rPr>
          <w:t>3.7</w:t>
        </w:r>
        <w:r w:rsidR="00C352F5">
          <w:rPr>
            <w:rFonts w:eastAsiaTheme="minorEastAsia"/>
            <w:noProof/>
            <w:sz w:val="22"/>
            <w:lang w:eastAsia="de-DE"/>
          </w:rPr>
          <w:tab/>
        </w:r>
        <w:r w:rsidR="00C352F5" w:rsidRPr="00BD70C4">
          <w:rPr>
            <w:rStyle w:val="Hyperlink"/>
            <w:noProof/>
          </w:rPr>
          <w:t>Merge-Konflikte</w:t>
        </w:r>
        <w:r w:rsidR="00C352F5">
          <w:rPr>
            <w:noProof/>
            <w:webHidden/>
          </w:rPr>
          <w:tab/>
        </w:r>
        <w:r w:rsidR="00C352F5">
          <w:rPr>
            <w:noProof/>
            <w:webHidden/>
          </w:rPr>
          <w:fldChar w:fldCharType="begin"/>
        </w:r>
        <w:r w:rsidR="00C352F5">
          <w:rPr>
            <w:noProof/>
            <w:webHidden/>
          </w:rPr>
          <w:instrText xml:space="preserve"> PAGEREF _Toc491708021 \h </w:instrText>
        </w:r>
        <w:r w:rsidR="00C352F5">
          <w:rPr>
            <w:noProof/>
            <w:webHidden/>
          </w:rPr>
        </w:r>
        <w:r w:rsidR="00C352F5">
          <w:rPr>
            <w:noProof/>
            <w:webHidden/>
          </w:rPr>
          <w:fldChar w:fldCharType="separate"/>
        </w:r>
        <w:r w:rsidR="00C352F5">
          <w:rPr>
            <w:noProof/>
            <w:webHidden/>
          </w:rPr>
          <w:t>87</w:t>
        </w:r>
        <w:r w:rsidR="00C352F5">
          <w:rPr>
            <w:noProof/>
            <w:webHidden/>
          </w:rPr>
          <w:fldChar w:fldCharType="end"/>
        </w:r>
      </w:hyperlink>
    </w:p>
    <w:p w14:paraId="5C11D26D" w14:textId="77777777" w:rsidR="00C352F5" w:rsidRDefault="00EE4443">
      <w:pPr>
        <w:pStyle w:val="Verzeichnis2"/>
        <w:tabs>
          <w:tab w:val="left" w:pos="960"/>
          <w:tab w:val="right" w:leader="dot" w:pos="8209"/>
        </w:tabs>
        <w:rPr>
          <w:rFonts w:eastAsiaTheme="minorEastAsia"/>
          <w:noProof/>
          <w:sz w:val="22"/>
          <w:lang w:eastAsia="de-DE"/>
        </w:rPr>
      </w:pPr>
      <w:hyperlink w:anchor="_Toc491708022" w:history="1">
        <w:r w:rsidR="00C352F5" w:rsidRPr="00BD70C4">
          <w:rPr>
            <w:rStyle w:val="Hyperlink"/>
            <w:noProof/>
          </w:rPr>
          <w:t>3.8</w:t>
        </w:r>
        <w:r w:rsidR="00C352F5">
          <w:rPr>
            <w:rFonts w:eastAsiaTheme="minorEastAsia"/>
            <w:noProof/>
            <w:sz w:val="22"/>
            <w:lang w:eastAsia="de-DE"/>
          </w:rPr>
          <w:tab/>
        </w:r>
        <w:r w:rsidR="00C352F5" w:rsidRPr="00BD70C4">
          <w:rPr>
            <w:rStyle w:val="Hyperlink"/>
            <w:noProof/>
          </w:rPr>
          <w:t>Hosting von Git</w:t>
        </w:r>
        <w:r w:rsidR="00C352F5">
          <w:rPr>
            <w:noProof/>
            <w:webHidden/>
          </w:rPr>
          <w:tab/>
        </w:r>
        <w:r w:rsidR="00C352F5">
          <w:rPr>
            <w:noProof/>
            <w:webHidden/>
          </w:rPr>
          <w:fldChar w:fldCharType="begin"/>
        </w:r>
        <w:r w:rsidR="00C352F5">
          <w:rPr>
            <w:noProof/>
            <w:webHidden/>
          </w:rPr>
          <w:instrText xml:space="preserve"> PAGEREF _Toc491708022 \h </w:instrText>
        </w:r>
        <w:r w:rsidR="00C352F5">
          <w:rPr>
            <w:noProof/>
            <w:webHidden/>
          </w:rPr>
        </w:r>
        <w:r w:rsidR="00C352F5">
          <w:rPr>
            <w:noProof/>
            <w:webHidden/>
          </w:rPr>
          <w:fldChar w:fldCharType="separate"/>
        </w:r>
        <w:r w:rsidR="00C352F5">
          <w:rPr>
            <w:noProof/>
            <w:webHidden/>
          </w:rPr>
          <w:t>88</w:t>
        </w:r>
        <w:r w:rsidR="00C352F5">
          <w:rPr>
            <w:noProof/>
            <w:webHidden/>
          </w:rPr>
          <w:fldChar w:fldCharType="end"/>
        </w:r>
      </w:hyperlink>
    </w:p>
    <w:p w14:paraId="32C27937" w14:textId="77777777" w:rsidR="00C352F5" w:rsidRDefault="00EE4443">
      <w:pPr>
        <w:pStyle w:val="Verzeichnis2"/>
        <w:tabs>
          <w:tab w:val="left" w:pos="960"/>
          <w:tab w:val="right" w:leader="dot" w:pos="8209"/>
        </w:tabs>
        <w:rPr>
          <w:rFonts w:eastAsiaTheme="minorEastAsia"/>
          <w:noProof/>
          <w:sz w:val="22"/>
          <w:lang w:eastAsia="de-DE"/>
        </w:rPr>
      </w:pPr>
      <w:hyperlink w:anchor="_Toc491708023" w:history="1">
        <w:r w:rsidR="00C352F5" w:rsidRPr="00BD70C4">
          <w:rPr>
            <w:rStyle w:val="Hyperlink"/>
            <w:noProof/>
          </w:rPr>
          <w:t>3.9</w:t>
        </w:r>
        <w:r w:rsidR="00C352F5">
          <w:rPr>
            <w:rFonts w:eastAsiaTheme="minorEastAsia"/>
            <w:noProof/>
            <w:sz w:val="22"/>
            <w:lang w:eastAsia="de-DE"/>
          </w:rPr>
          <w:tab/>
        </w:r>
        <w:r w:rsidR="00C352F5" w:rsidRPr="00BD70C4">
          <w:rPr>
            <w:rStyle w:val="Hyperlink"/>
            <w:noProof/>
          </w:rPr>
          <w:t>Zusammenfassung</w:t>
        </w:r>
        <w:r w:rsidR="00C352F5">
          <w:rPr>
            <w:noProof/>
            <w:webHidden/>
          </w:rPr>
          <w:tab/>
        </w:r>
        <w:r w:rsidR="00C352F5">
          <w:rPr>
            <w:noProof/>
            <w:webHidden/>
          </w:rPr>
          <w:fldChar w:fldCharType="begin"/>
        </w:r>
        <w:r w:rsidR="00C352F5">
          <w:rPr>
            <w:noProof/>
            <w:webHidden/>
          </w:rPr>
          <w:instrText xml:space="preserve"> PAGEREF _Toc491708023 \h </w:instrText>
        </w:r>
        <w:r w:rsidR="00C352F5">
          <w:rPr>
            <w:noProof/>
            <w:webHidden/>
          </w:rPr>
        </w:r>
        <w:r w:rsidR="00C352F5">
          <w:rPr>
            <w:noProof/>
            <w:webHidden/>
          </w:rPr>
          <w:fldChar w:fldCharType="separate"/>
        </w:r>
        <w:r w:rsidR="00C352F5">
          <w:rPr>
            <w:noProof/>
            <w:webHidden/>
          </w:rPr>
          <w:t>90</w:t>
        </w:r>
        <w:r w:rsidR="00C352F5">
          <w:rPr>
            <w:noProof/>
            <w:webHidden/>
          </w:rPr>
          <w:fldChar w:fldCharType="end"/>
        </w:r>
      </w:hyperlink>
    </w:p>
    <w:p w14:paraId="69B0EFBF" w14:textId="77777777" w:rsidR="00C352F5" w:rsidRDefault="00EE4443">
      <w:pPr>
        <w:pStyle w:val="Verzeichnis1"/>
        <w:tabs>
          <w:tab w:val="left" w:pos="480"/>
          <w:tab w:val="right" w:leader="dot" w:pos="8209"/>
        </w:tabs>
        <w:rPr>
          <w:rFonts w:eastAsiaTheme="minorEastAsia"/>
          <w:noProof/>
          <w:sz w:val="22"/>
          <w:lang w:eastAsia="de-DE"/>
        </w:rPr>
      </w:pPr>
      <w:hyperlink w:anchor="_Toc491708024" w:history="1">
        <w:r w:rsidR="00C352F5" w:rsidRPr="00BD70C4">
          <w:rPr>
            <w:rStyle w:val="Hyperlink"/>
            <w:noProof/>
          </w:rPr>
          <w:t>4</w:t>
        </w:r>
        <w:r w:rsidR="00C352F5">
          <w:rPr>
            <w:rFonts w:eastAsiaTheme="minorEastAsia"/>
            <w:noProof/>
            <w:sz w:val="22"/>
            <w:lang w:eastAsia="de-DE"/>
          </w:rPr>
          <w:tab/>
        </w:r>
        <w:r w:rsidR="00C352F5" w:rsidRPr="00BD70C4">
          <w:rPr>
            <w:rStyle w:val="Hyperlink"/>
            <w:noProof/>
          </w:rPr>
          <w:t>Versionsverwaltungssysteme im Überblick</w:t>
        </w:r>
        <w:r w:rsidR="00C352F5">
          <w:rPr>
            <w:noProof/>
            <w:webHidden/>
          </w:rPr>
          <w:tab/>
        </w:r>
        <w:r w:rsidR="00C352F5">
          <w:rPr>
            <w:noProof/>
            <w:webHidden/>
          </w:rPr>
          <w:fldChar w:fldCharType="begin"/>
        </w:r>
        <w:r w:rsidR="00C352F5">
          <w:rPr>
            <w:noProof/>
            <w:webHidden/>
          </w:rPr>
          <w:instrText xml:space="preserve"> PAGEREF _Toc491708024 \h </w:instrText>
        </w:r>
        <w:r w:rsidR="00C352F5">
          <w:rPr>
            <w:noProof/>
            <w:webHidden/>
          </w:rPr>
        </w:r>
        <w:r w:rsidR="00C352F5">
          <w:rPr>
            <w:noProof/>
            <w:webHidden/>
          </w:rPr>
          <w:fldChar w:fldCharType="separate"/>
        </w:r>
        <w:r w:rsidR="00C352F5">
          <w:rPr>
            <w:noProof/>
            <w:webHidden/>
          </w:rPr>
          <w:t>93</w:t>
        </w:r>
        <w:r w:rsidR="00C352F5">
          <w:rPr>
            <w:noProof/>
            <w:webHidden/>
          </w:rPr>
          <w:fldChar w:fldCharType="end"/>
        </w:r>
      </w:hyperlink>
    </w:p>
    <w:p w14:paraId="43EA5824" w14:textId="77777777" w:rsidR="00C352F5" w:rsidRDefault="00EE4443">
      <w:pPr>
        <w:pStyle w:val="Verzeichnis2"/>
        <w:tabs>
          <w:tab w:val="left" w:pos="960"/>
          <w:tab w:val="right" w:leader="dot" w:pos="8209"/>
        </w:tabs>
        <w:rPr>
          <w:rFonts w:eastAsiaTheme="minorEastAsia"/>
          <w:noProof/>
          <w:sz w:val="22"/>
          <w:lang w:eastAsia="de-DE"/>
        </w:rPr>
      </w:pPr>
      <w:hyperlink w:anchor="_Toc491708025" w:history="1">
        <w:r w:rsidR="00C352F5" w:rsidRPr="00BD70C4">
          <w:rPr>
            <w:rStyle w:val="Hyperlink"/>
            <w:noProof/>
          </w:rPr>
          <w:t>4.1</w:t>
        </w:r>
        <w:r w:rsidR="00C352F5">
          <w:rPr>
            <w:rFonts w:eastAsiaTheme="minorEastAsia"/>
            <w:noProof/>
            <w:sz w:val="22"/>
            <w:lang w:eastAsia="de-DE"/>
          </w:rPr>
          <w:tab/>
        </w:r>
        <w:r w:rsidR="00C352F5" w:rsidRPr="00BD70C4">
          <w:rPr>
            <w:rStyle w:val="Hyperlink"/>
            <w:noProof/>
          </w:rPr>
          <w:t>Anforderungen an Versionsverwaltungssysteme</w:t>
        </w:r>
        <w:r w:rsidR="00C352F5">
          <w:rPr>
            <w:noProof/>
            <w:webHidden/>
          </w:rPr>
          <w:tab/>
        </w:r>
        <w:r w:rsidR="00C352F5">
          <w:rPr>
            <w:noProof/>
            <w:webHidden/>
          </w:rPr>
          <w:fldChar w:fldCharType="begin"/>
        </w:r>
        <w:r w:rsidR="00C352F5">
          <w:rPr>
            <w:noProof/>
            <w:webHidden/>
          </w:rPr>
          <w:instrText xml:space="preserve"> PAGEREF _Toc491708025 \h </w:instrText>
        </w:r>
        <w:r w:rsidR="00C352F5">
          <w:rPr>
            <w:noProof/>
            <w:webHidden/>
          </w:rPr>
        </w:r>
        <w:r w:rsidR="00C352F5">
          <w:rPr>
            <w:noProof/>
            <w:webHidden/>
          </w:rPr>
          <w:fldChar w:fldCharType="separate"/>
        </w:r>
        <w:r w:rsidR="00C352F5">
          <w:rPr>
            <w:noProof/>
            <w:webHidden/>
          </w:rPr>
          <w:t>93</w:t>
        </w:r>
        <w:r w:rsidR="00C352F5">
          <w:rPr>
            <w:noProof/>
            <w:webHidden/>
          </w:rPr>
          <w:fldChar w:fldCharType="end"/>
        </w:r>
      </w:hyperlink>
    </w:p>
    <w:p w14:paraId="10442A2F" w14:textId="77777777" w:rsidR="00C352F5" w:rsidRDefault="00EE4443">
      <w:pPr>
        <w:pStyle w:val="Verzeichnis2"/>
        <w:tabs>
          <w:tab w:val="left" w:pos="960"/>
          <w:tab w:val="right" w:leader="dot" w:pos="8209"/>
        </w:tabs>
        <w:rPr>
          <w:rFonts w:eastAsiaTheme="minorEastAsia"/>
          <w:noProof/>
          <w:sz w:val="22"/>
          <w:lang w:eastAsia="de-DE"/>
        </w:rPr>
      </w:pPr>
      <w:hyperlink w:anchor="_Toc491708026" w:history="1">
        <w:r w:rsidR="00C352F5" w:rsidRPr="00BD70C4">
          <w:rPr>
            <w:rStyle w:val="Hyperlink"/>
            <w:noProof/>
          </w:rPr>
          <w:t>4.2</w:t>
        </w:r>
        <w:r w:rsidR="00C352F5">
          <w:rPr>
            <w:rFonts w:eastAsiaTheme="minorEastAsia"/>
            <w:noProof/>
            <w:sz w:val="22"/>
            <w:lang w:eastAsia="de-DE"/>
          </w:rPr>
          <w:tab/>
        </w:r>
        <w:r w:rsidR="00C352F5" w:rsidRPr="00BD70C4">
          <w:rPr>
            <w:rStyle w:val="Hyperlink"/>
            <w:noProof/>
          </w:rPr>
          <w:t>Git</w:t>
        </w:r>
        <w:r w:rsidR="00C352F5">
          <w:rPr>
            <w:noProof/>
            <w:webHidden/>
          </w:rPr>
          <w:tab/>
        </w:r>
        <w:r w:rsidR="00C352F5">
          <w:rPr>
            <w:noProof/>
            <w:webHidden/>
          </w:rPr>
          <w:fldChar w:fldCharType="begin"/>
        </w:r>
        <w:r w:rsidR="00C352F5">
          <w:rPr>
            <w:noProof/>
            <w:webHidden/>
          </w:rPr>
          <w:instrText xml:space="preserve"> PAGEREF _Toc491708026 \h </w:instrText>
        </w:r>
        <w:r w:rsidR="00C352F5">
          <w:rPr>
            <w:noProof/>
            <w:webHidden/>
          </w:rPr>
        </w:r>
        <w:r w:rsidR="00C352F5">
          <w:rPr>
            <w:noProof/>
            <w:webHidden/>
          </w:rPr>
          <w:fldChar w:fldCharType="separate"/>
        </w:r>
        <w:r w:rsidR="00C352F5">
          <w:rPr>
            <w:noProof/>
            <w:webHidden/>
          </w:rPr>
          <w:t>94</w:t>
        </w:r>
        <w:r w:rsidR="00C352F5">
          <w:rPr>
            <w:noProof/>
            <w:webHidden/>
          </w:rPr>
          <w:fldChar w:fldCharType="end"/>
        </w:r>
      </w:hyperlink>
    </w:p>
    <w:p w14:paraId="2212FD08" w14:textId="77777777" w:rsidR="00C352F5" w:rsidRDefault="00EE4443">
      <w:pPr>
        <w:pStyle w:val="Verzeichnis2"/>
        <w:tabs>
          <w:tab w:val="left" w:pos="960"/>
          <w:tab w:val="right" w:leader="dot" w:pos="8209"/>
        </w:tabs>
        <w:rPr>
          <w:rFonts w:eastAsiaTheme="minorEastAsia"/>
          <w:noProof/>
          <w:sz w:val="22"/>
          <w:lang w:eastAsia="de-DE"/>
        </w:rPr>
      </w:pPr>
      <w:hyperlink w:anchor="_Toc491708027" w:history="1">
        <w:r w:rsidR="00C352F5" w:rsidRPr="00BD70C4">
          <w:rPr>
            <w:rStyle w:val="Hyperlink"/>
            <w:noProof/>
          </w:rPr>
          <w:t>4.3</w:t>
        </w:r>
        <w:r w:rsidR="00C352F5">
          <w:rPr>
            <w:rFonts w:eastAsiaTheme="minorEastAsia"/>
            <w:noProof/>
            <w:sz w:val="22"/>
            <w:lang w:eastAsia="de-DE"/>
          </w:rPr>
          <w:tab/>
        </w:r>
        <w:r w:rsidR="00C352F5" w:rsidRPr="00BD70C4">
          <w:rPr>
            <w:rStyle w:val="Hyperlink"/>
            <w:noProof/>
          </w:rPr>
          <w:t>Apache Subversion</w:t>
        </w:r>
        <w:r w:rsidR="00C352F5">
          <w:rPr>
            <w:noProof/>
            <w:webHidden/>
          </w:rPr>
          <w:tab/>
        </w:r>
        <w:r w:rsidR="00C352F5">
          <w:rPr>
            <w:noProof/>
            <w:webHidden/>
          </w:rPr>
          <w:fldChar w:fldCharType="begin"/>
        </w:r>
        <w:r w:rsidR="00C352F5">
          <w:rPr>
            <w:noProof/>
            <w:webHidden/>
          </w:rPr>
          <w:instrText xml:space="preserve"> PAGEREF _Toc491708027 \h </w:instrText>
        </w:r>
        <w:r w:rsidR="00C352F5">
          <w:rPr>
            <w:noProof/>
            <w:webHidden/>
          </w:rPr>
        </w:r>
        <w:r w:rsidR="00C352F5">
          <w:rPr>
            <w:noProof/>
            <w:webHidden/>
          </w:rPr>
          <w:fldChar w:fldCharType="separate"/>
        </w:r>
        <w:r w:rsidR="00C352F5">
          <w:rPr>
            <w:noProof/>
            <w:webHidden/>
          </w:rPr>
          <w:t>95</w:t>
        </w:r>
        <w:r w:rsidR="00C352F5">
          <w:rPr>
            <w:noProof/>
            <w:webHidden/>
          </w:rPr>
          <w:fldChar w:fldCharType="end"/>
        </w:r>
      </w:hyperlink>
    </w:p>
    <w:p w14:paraId="4D81D8F9" w14:textId="77777777" w:rsidR="00C352F5" w:rsidRDefault="00EE4443">
      <w:pPr>
        <w:pStyle w:val="Verzeichnis2"/>
        <w:tabs>
          <w:tab w:val="left" w:pos="960"/>
          <w:tab w:val="right" w:leader="dot" w:pos="8209"/>
        </w:tabs>
        <w:rPr>
          <w:rFonts w:eastAsiaTheme="minorEastAsia"/>
          <w:noProof/>
          <w:sz w:val="22"/>
          <w:lang w:eastAsia="de-DE"/>
        </w:rPr>
      </w:pPr>
      <w:hyperlink w:anchor="_Toc491708028" w:history="1">
        <w:r w:rsidR="00C352F5" w:rsidRPr="00BD70C4">
          <w:rPr>
            <w:rStyle w:val="Hyperlink"/>
            <w:noProof/>
          </w:rPr>
          <w:t>4.4</w:t>
        </w:r>
        <w:r w:rsidR="00C352F5">
          <w:rPr>
            <w:rFonts w:eastAsiaTheme="minorEastAsia"/>
            <w:noProof/>
            <w:sz w:val="22"/>
            <w:lang w:eastAsia="de-DE"/>
          </w:rPr>
          <w:tab/>
        </w:r>
        <w:r w:rsidR="00C352F5" w:rsidRPr="00BD70C4">
          <w:rPr>
            <w:rStyle w:val="Hyperlink"/>
            <w:noProof/>
          </w:rPr>
          <w:t>Gegenüberstellung der Systeme</w:t>
        </w:r>
        <w:r w:rsidR="00C352F5">
          <w:rPr>
            <w:noProof/>
            <w:webHidden/>
          </w:rPr>
          <w:tab/>
        </w:r>
        <w:r w:rsidR="00C352F5">
          <w:rPr>
            <w:noProof/>
            <w:webHidden/>
          </w:rPr>
          <w:fldChar w:fldCharType="begin"/>
        </w:r>
        <w:r w:rsidR="00C352F5">
          <w:rPr>
            <w:noProof/>
            <w:webHidden/>
          </w:rPr>
          <w:instrText xml:space="preserve"> PAGEREF _Toc491708028 \h </w:instrText>
        </w:r>
        <w:r w:rsidR="00C352F5">
          <w:rPr>
            <w:noProof/>
            <w:webHidden/>
          </w:rPr>
        </w:r>
        <w:r w:rsidR="00C352F5">
          <w:rPr>
            <w:noProof/>
            <w:webHidden/>
          </w:rPr>
          <w:fldChar w:fldCharType="separate"/>
        </w:r>
        <w:r w:rsidR="00C352F5">
          <w:rPr>
            <w:noProof/>
            <w:webHidden/>
          </w:rPr>
          <w:t>95</w:t>
        </w:r>
        <w:r w:rsidR="00C352F5">
          <w:rPr>
            <w:noProof/>
            <w:webHidden/>
          </w:rPr>
          <w:fldChar w:fldCharType="end"/>
        </w:r>
      </w:hyperlink>
    </w:p>
    <w:p w14:paraId="096DA3B9" w14:textId="77777777" w:rsidR="00C352F5" w:rsidRDefault="00EE4443">
      <w:pPr>
        <w:pStyle w:val="Verzeichnis2"/>
        <w:tabs>
          <w:tab w:val="left" w:pos="960"/>
          <w:tab w:val="right" w:leader="dot" w:pos="8209"/>
        </w:tabs>
        <w:rPr>
          <w:rFonts w:eastAsiaTheme="minorEastAsia"/>
          <w:noProof/>
          <w:sz w:val="22"/>
          <w:lang w:eastAsia="de-DE"/>
        </w:rPr>
      </w:pPr>
      <w:hyperlink w:anchor="_Toc491708029" w:history="1">
        <w:r w:rsidR="00C352F5" w:rsidRPr="00BD70C4">
          <w:rPr>
            <w:rStyle w:val="Hyperlink"/>
            <w:noProof/>
          </w:rPr>
          <w:t>4.5</w:t>
        </w:r>
        <w:r w:rsidR="00C352F5">
          <w:rPr>
            <w:rFonts w:eastAsiaTheme="minorEastAsia"/>
            <w:noProof/>
            <w:sz w:val="22"/>
            <w:lang w:eastAsia="de-DE"/>
          </w:rPr>
          <w:tab/>
        </w:r>
        <w:r w:rsidR="00C352F5" w:rsidRPr="00BD70C4">
          <w:rPr>
            <w:rStyle w:val="Hyperlink"/>
            <w:noProof/>
          </w:rPr>
          <w:t>Git oder SVN?</w:t>
        </w:r>
        <w:r w:rsidR="00C352F5">
          <w:rPr>
            <w:noProof/>
            <w:webHidden/>
          </w:rPr>
          <w:tab/>
        </w:r>
        <w:r w:rsidR="00C352F5">
          <w:rPr>
            <w:noProof/>
            <w:webHidden/>
          </w:rPr>
          <w:fldChar w:fldCharType="begin"/>
        </w:r>
        <w:r w:rsidR="00C352F5">
          <w:rPr>
            <w:noProof/>
            <w:webHidden/>
          </w:rPr>
          <w:instrText xml:space="preserve"> PAGEREF _Toc491708029 \h </w:instrText>
        </w:r>
        <w:r w:rsidR="00C352F5">
          <w:rPr>
            <w:noProof/>
            <w:webHidden/>
          </w:rPr>
        </w:r>
        <w:r w:rsidR="00C352F5">
          <w:rPr>
            <w:noProof/>
            <w:webHidden/>
          </w:rPr>
          <w:fldChar w:fldCharType="separate"/>
        </w:r>
        <w:r w:rsidR="00C352F5">
          <w:rPr>
            <w:noProof/>
            <w:webHidden/>
          </w:rPr>
          <w:t>96</w:t>
        </w:r>
        <w:r w:rsidR="00C352F5">
          <w:rPr>
            <w:noProof/>
            <w:webHidden/>
          </w:rPr>
          <w:fldChar w:fldCharType="end"/>
        </w:r>
      </w:hyperlink>
    </w:p>
    <w:p w14:paraId="4E2EACD3" w14:textId="77777777" w:rsidR="00C352F5" w:rsidRDefault="00EE4443">
      <w:pPr>
        <w:pStyle w:val="Verzeichnis2"/>
        <w:tabs>
          <w:tab w:val="left" w:pos="960"/>
          <w:tab w:val="right" w:leader="dot" w:pos="8209"/>
        </w:tabs>
        <w:rPr>
          <w:rFonts w:eastAsiaTheme="minorEastAsia"/>
          <w:noProof/>
          <w:sz w:val="22"/>
          <w:lang w:eastAsia="de-DE"/>
        </w:rPr>
      </w:pPr>
      <w:hyperlink w:anchor="_Toc491708030" w:history="1">
        <w:r w:rsidR="00C352F5" w:rsidRPr="00BD70C4">
          <w:rPr>
            <w:rStyle w:val="Hyperlink"/>
            <w:noProof/>
          </w:rPr>
          <w:t>4.6</w:t>
        </w:r>
        <w:r w:rsidR="00C352F5">
          <w:rPr>
            <w:rFonts w:eastAsiaTheme="minorEastAsia"/>
            <w:noProof/>
            <w:sz w:val="22"/>
            <w:lang w:eastAsia="de-DE"/>
          </w:rPr>
          <w:tab/>
        </w:r>
        <w:r w:rsidR="00C352F5" w:rsidRPr="00BD70C4">
          <w:rPr>
            <w:rStyle w:val="Hyperlink"/>
            <w:noProof/>
          </w:rPr>
          <w:t>Zusammenfassung</w:t>
        </w:r>
        <w:r w:rsidR="00C352F5">
          <w:rPr>
            <w:noProof/>
            <w:webHidden/>
          </w:rPr>
          <w:tab/>
        </w:r>
        <w:r w:rsidR="00C352F5">
          <w:rPr>
            <w:noProof/>
            <w:webHidden/>
          </w:rPr>
          <w:fldChar w:fldCharType="begin"/>
        </w:r>
        <w:r w:rsidR="00C352F5">
          <w:rPr>
            <w:noProof/>
            <w:webHidden/>
          </w:rPr>
          <w:instrText xml:space="preserve"> PAGEREF _Toc491708030 \h </w:instrText>
        </w:r>
        <w:r w:rsidR="00C352F5">
          <w:rPr>
            <w:noProof/>
            <w:webHidden/>
          </w:rPr>
        </w:r>
        <w:r w:rsidR="00C352F5">
          <w:rPr>
            <w:noProof/>
            <w:webHidden/>
          </w:rPr>
          <w:fldChar w:fldCharType="separate"/>
        </w:r>
        <w:r w:rsidR="00C352F5">
          <w:rPr>
            <w:noProof/>
            <w:webHidden/>
          </w:rPr>
          <w:t>97</w:t>
        </w:r>
        <w:r w:rsidR="00C352F5">
          <w:rPr>
            <w:noProof/>
            <w:webHidden/>
          </w:rPr>
          <w:fldChar w:fldCharType="end"/>
        </w:r>
      </w:hyperlink>
    </w:p>
    <w:p w14:paraId="6FA8F277" w14:textId="77777777" w:rsidR="00C352F5" w:rsidRDefault="00EE4443">
      <w:pPr>
        <w:pStyle w:val="Verzeichnis1"/>
        <w:tabs>
          <w:tab w:val="left" w:pos="480"/>
          <w:tab w:val="right" w:leader="dot" w:pos="8209"/>
        </w:tabs>
        <w:rPr>
          <w:rFonts w:eastAsiaTheme="minorEastAsia"/>
          <w:noProof/>
          <w:sz w:val="22"/>
          <w:lang w:eastAsia="de-DE"/>
        </w:rPr>
      </w:pPr>
      <w:hyperlink w:anchor="_Toc491708031" w:history="1">
        <w:r w:rsidR="00C352F5" w:rsidRPr="00BD70C4">
          <w:rPr>
            <w:rStyle w:val="Hyperlink"/>
            <w:noProof/>
          </w:rPr>
          <w:t>5</w:t>
        </w:r>
        <w:r w:rsidR="00C352F5">
          <w:rPr>
            <w:rFonts w:eastAsiaTheme="minorEastAsia"/>
            <w:noProof/>
            <w:sz w:val="22"/>
            <w:lang w:eastAsia="de-DE"/>
          </w:rPr>
          <w:tab/>
        </w:r>
        <w:r w:rsidR="00C352F5" w:rsidRPr="00BD70C4">
          <w:rPr>
            <w:rStyle w:val="Hyperlink"/>
            <w:noProof/>
          </w:rPr>
          <w:t>eGit-Plugin in Eclipse</w:t>
        </w:r>
        <w:r w:rsidR="00C352F5">
          <w:rPr>
            <w:noProof/>
            <w:webHidden/>
          </w:rPr>
          <w:tab/>
        </w:r>
        <w:r w:rsidR="00C352F5">
          <w:rPr>
            <w:noProof/>
            <w:webHidden/>
          </w:rPr>
          <w:fldChar w:fldCharType="begin"/>
        </w:r>
        <w:r w:rsidR="00C352F5">
          <w:rPr>
            <w:noProof/>
            <w:webHidden/>
          </w:rPr>
          <w:instrText xml:space="preserve"> PAGEREF _Toc491708031 \h </w:instrText>
        </w:r>
        <w:r w:rsidR="00C352F5">
          <w:rPr>
            <w:noProof/>
            <w:webHidden/>
          </w:rPr>
        </w:r>
        <w:r w:rsidR="00C352F5">
          <w:rPr>
            <w:noProof/>
            <w:webHidden/>
          </w:rPr>
          <w:fldChar w:fldCharType="separate"/>
        </w:r>
        <w:r w:rsidR="00C352F5">
          <w:rPr>
            <w:noProof/>
            <w:webHidden/>
          </w:rPr>
          <w:t>99</w:t>
        </w:r>
        <w:r w:rsidR="00C352F5">
          <w:rPr>
            <w:noProof/>
            <w:webHidden/>
          </w:rPr>
          <w:fldChar w:fldCharType="end"/>
        </w:r>
      </w:hyperlink>
    </w:p>
    <w:p w14:paraId="3F6ABAF0" w14:textId="77777777" w:rsidR="00C352F5" w:rsidRDefault="00EE4443">
      <w:pPr>
        <w:pStyle w:val="Verzeichnis2"/>
        <w:tabs>
          <w:tab w:val="left" w:pos="960"/>
          <w:tab w:val="right" w:leader="dot" w:pos="8209"/>
        </w:tabs>
        <w:rPr>
          <w:rFonts w:eastAsiaTheme="minorEastAsia"/>
          <w:noProof/>
          <w:sz w:val="22"/>
          <w:lang w:eastAsia="de-DE"/>
        </w:rPr>
      </w:pPr>
      <w:hyperlink w:anchor="_Toc491708032" w:history="1">
        <w:r w:rsidR="00C352F5" w:rsidRPr="00BD70C4">
          <w:rPr>
            <w:rStyle w:val="Hyperlink"/>
            <w:noProof/>
          </w:rPr>
          <w:t>5.1</w:t>
        </w:r>
        <w:r w:rsidR="00C352F5">
          <w:rPr>
            <w:rFonts w:eastAsiaTheme="minorEastAsia"/>
            <w:noProof/>
            <w:sz w:val="22"/>
            <w:lang w:eastAsia="de-DE"/>
          </w:rPr>
          <w:tab/>
        </w:r>
        <w:r w:rsidR="00C352F5" w:rsidRPr="00BD70C4">
          <w:rPr>
            <w:rStyle w:val="Hyperlink"/>
            <w:noProof/>
          </w:rPr>
          <w:t>Registrierung bei GitHub</w:t>
        </w:r>
        <w:r w:rsidR="00C352F5">
          <w:rPr>
            <w:noProof/>
            <w:webHidden/>
          </w:rPr>
          <w:tab/>
        </w:r>
        <w:r w:rsidR="00C352F5">
          <w:rPr>
            <w:noProof/>
            <w:webHidden/>
          </w:rPr>
          <w:fldChar w:fldCharType="begin"/>
        </w:r>
        <w:r w:rsidR="00C352F5">
          <w:rPr>
            <w:noProof/>
            <w:webHidden/>
          </w:rPr>
          <w:instrText xml:space="preserve"> PAGEREF _Toc491708032 \h </w:instrText>
        </w:r>
        <w:r w:rsidR="00C352F5">
          <w:rPr>
            <w:noProof/>
            <w:webHidden/>
          </w:rPr>
        </w:r>
        <w:r w:rsidR="00C352F5">
          <w:rPr>
            <w:noProof/>
            <w:webHidden/>
          </w:rPr>
          <w:fldChar w:fldCharType="separate"/>
        </w:r>
        <w:r w:rsidR="00C352F5">
          <w:rPr>
            <w:noProof/>
            <w:webHidden/>
          </w:rPr>
          <w:t>99</w:t>
        </w:r>
        <w:r w:rsidR="00C352F5">
          <w:rPr>
            <w:noProof/>
            <w:webHidden/>
          </w:rPr>
          <w:fldChar w:fldCharType="end"/>
        </w:r>
      </w:hyperlink>
    </w:p>
    <w:p w14:paraId="7C925ED4" w14:textId="77777777" w:rsidR="00C352F5" w:rsidRDefault="00EE4443">
      <w:pPr>
        <w:pStyle w:val="Verzeichnis2"/>
        <w:tabs>
          <w:tab w:val="left" w:pos="960"/>
          <w:tab w:val="right" w:leader="dot" w:pos="8209"/>
        </w:tabs>
        <w:rPr>
          <w:rFonts w:eastAsiaTheme="minorEastAsia"/>
          <w:noProof/>
          <w:sz w:val="22"/>
          <w:lang w:eastAsia="de-DE"/>
        </w:rPr>
      </w:pPr>
      <w:hyperlink w:anchor="_Toc491708033" w:history="1">
        <w:r w:rsidR="00C352F5" w:rsidRPr="00BD70C4">
          <w:rPr>
            <w:rStyle w:val="Hyperlink"/>
            <w:noProof/>
          </w:rPr>
          <w:t>5.2</w:t>
        </w:r>
        <w:r w:rsidR="00C352F5">
          <w:rPr>
            <w:rFonts w:eastAsiaTheme="minorEastAsia"/>
            <w:noProof/>
            <w:sz w:val="22"/>
            <w:lang w:eastAsia="de-DE"/>
          </w:rPr>
          <w:tab/>
        </w:r>
        <w:r w:rsidR="00C352F5" w:rsidRPr="00BD70C4">
          <w:rPr>
            <w:rStyle w:val="Hyperlink"/>
            <w:noProof/>
          </w:rPr>
          <w:t>eGit-Integration von Eclipse</w:t>
        </w:r>
        <w:r w:rsidR="00C352F5">
          <w:rPr>
            <w:noProof/>
            <w:webHidden/>
          </w:rPr>
          <w:tab/>
        </w:r>
        <w:r w:rsidR="00C352F5">
          <w:rPr>
            <w:noProof/>
            <w:webHidden/>
          </w:rPr>
          <w:fldChar w:fldCharType="begin"/>
        </w:r>
        <w:r w:rsidR="00C352F5">
          <w:rPr>
            <w:noProof/>
            <w:webHidden/>
          </w:rPr>
          <w:instrText xml:space="preserve"> PAGEREF _Toc491708033 \h </w:instrText>
        </w:r>
        <w:r w:rsidR="00C352F5">
          <w:rPr>
            <w:noProof/>
            <w:webHidden/>
          </w:rPr>
        </w:r>
        <w:r w:rsidR="00C352F5">
          <w:rPr>
            <w:noProof/>
            <w:webHidden/>
          </w:rPr>
          <w:fldChar w:fldCharType="separate"/>
        </w:r>
        <w:r w:rsidR="00C352F5">
          <w:rPr>
            <w:noProof/>
            <w:webHidden/>
          </w:rPr>
          <w:t>101</w:t>
        </w:r>
        <w:r w:rsidR="00C352F5">
          <w:rPr>
            <w:noProof/>
            <w:webHidden/>
          </w:rPr>
          <w:fldChar w:fldCharType="end"/>
        </w:r>
      </w:hyperlink>
    </w:p>
    <w:p w14:paraId="164CDC76" w14:textId="77777777" w:rsidR="00C352F5" w:rsidRDefault="00EE4443">
      <w:pPr>
        <w:pStyle w:val="Verzeichnis3"/>
        <w:tabs>
          <w:tab w:val="left" w:pos="1200"/>
          <w:tab w:val="right" w:leader="dot" w:pos="8209"/>
        </w:tabs>
        <w:rPr>
          <w:rFonts w:eastAsiaTheme="minorEastAsia"/>
          <w:noProof/>
          <w:sz w:val="22"/>
          <w:lang w:eastAsia="de-DE"/>
        </w:rPr>
      </w:pPr>
      <w:hyperlink w:anchor="_Toc491708034" w:history="1">
        <w:r w:rsidR="00C352F5" w:rsidRPr="00BD70C4">
          <w:rPr>
            <w:rStyle w:val="Hyperlink"/>
            <w:noProof/>
          </w:rPr>
          <w:t>5.2.1</w:t>
        </w:r>
        <w:r w:rsidR="00C352F5">
          <w:rPr>
            <w:rFonts w:eastAsiaTheme="minorEastAsia"/>
            <w:noProof/>
            <w:sz w:val="22"/>
            <w:lang w:eastAsia="de-DE"/>
          </w:rPr>
          <w:tab/>
        </w:r>
        <w:r w:rsidR="00C352F5" w:rsidRPr="00BD70C4">
          <w:rPr>
            <w:rStyle w:val="Hyperlink"/>
            <w:noProof/>
          </w:rPr>
          <w:t>Lokales und Externes Repository aufbauen</w:t>
        </w:r>
        <w:r w:rsidR="00C352F5">
          <w:rPr>
            <w:noProof/>
            <w:webHidden/>
          </w:rPr>
          <w:tab/>
        </w:r>
        <w:r w:rsidR="00C352F5">
          <w:rPr>
            <w:noProof/>
            <w:webHidden/>
          </w:rPr>
          <w:fldChar w:fldCharType="begin"/>
        </w:r>
        <w:r w:rsidR="00C352F5">
          <w:rPr>
            <w:noProof/>
            <w:webHidden/>
          </w:rPr>
          <w:instrText xml:space="preserve"> PAGEREF _Toc491708034 \h </w:instrText>
        </w:r>
        <w:r w:rsidR="00C352F5">
          <w:rPr>
            <w:noProof/>
            <w:webHidden/>
          </w:rPr>
        </w:r>
        <w:r w:rsidR="00C352F5">
          <w:rPr>
            <w:noProof/>
            <w:webHidden/>
          </w:rPr>
          <w:fldChar w:fldCharType="separate"/>
        </w:r>
        <w:r w:rsidR="00C352F5">
          <w:rPr>
            <w:noProof/>
            <w:webHidden/>
          </w:rPr>
          <w:t>101</w:t>
        </w:r>
        <w:r w:rsidR="00C352F5">
          <w:rPr>
            <w:noProof/>
            <w:webHidden/>
          </w:rPr>
          <w:fldChar w:fldCharType="end"/>
        </w:r>
      </w:hyperlink>
    </w:p>
    <w:p w14:paraId="1DB24E7F" w14:textId="77777777" w:rsidR="00C352F5" w:rsidRDefault="00EE4443">
      <w:pPr>
        <w:pStyle w:val="Verzeichnis3"/>
        <w:tabs>
          <w:tab w:val="left" w:pos="1200"/>
          <w:tab w:val="right" w:leader="dot" w:pos="8209"/>
        </w:tabs>
        <w:rPr>
          <w:rFonts w:eastAsiaTheme="minorEastAsia"/>
          <w:noProof/>
          <w:sz w:val="22"/>
          <w:lang w:eastAsia="de-DE"/>
        </w:rPr>
      </w:pPr>
      <w:hyperlink w:anchor="_Toc491708036" w:history="1">
        <w:r w:rsidR="00C352F5" w:rsidRPr="00BD70C4">
          <w:rPr>
            <w:rStyle w:val="Hyperlink"/>
            <w:noProof/>
          </w:rPr>
          <w:t>5.2.2</w:t>
        </w:r>
        <w:r w:rsidR="00C352F5">
          <w:rPr>
            <w:rFonts w:eastAsiaTheme="minorEastAsia"/>
            <w:noProof/>
            <w:sz w:val="22"/>
            <w:lang w:eastAsia="de-DE"/>
          </w:rPr>
          <w:tab/>
        </w:r>
        <w:r w:rsidR="00C352F5" w:rsidRPr="00BD70C4">
          <w:rPr>
            <w:rStyle w:val="Hyperlink"/>
            <w:noProof/>
          </w:rPr>
          <w:t>Vorhandene Projekte importieren</w:t>
        </w:r>
        <w:r w:rsidR="00C352F5">
          <w:rPr>
            <w:noProof/>
            <w:webHidden/>
          </w:rPr>
          <w:tab/>
        </w:r>
        <w:r w:rsidR="00C352F5">
          <w:rPr>
            <w:noProof/>
            <w:webHidden/>
          </w:rPr>
          <w:fldChar w:fldCharType="begin"/>
        </w:r>
        <w:r w:rsidR="00C352F5">
          <w:rPr>
            <w:noProof/>
            <w:webHidden/>
          </w:rPr>
          <w:instrText xml:space="preserve"> PAGEREF _Toc491708036 \h </w:instrText>
        </w:r>
        <w:r w:rsidR="00C352F5">
          <w:rPr>
            <w:noProof/>
            <w:webHidden/>
          </w:rPr>
        </w:r>
        <w:r w:rsidR="00C352F5">
          <w:rPr>
            <w:noProof/>
            <w:webHidden/>
          </w:rPr>
          <w:fldChar w:fldCharType="separate"/>
        </w:r>
        <w:r w:rsidR="00C352F5">
          <w:rPr>
            <w:noProof/>
            <w:webHidden/>
          </w:rPr>
          <w:t>109</w:t>
        </w:r>
        <w:r w:rsidR="00C352F5">
          <w:rPr>
            <w:noProof/>
            <w:webHidden/>
          </w:rPr>
          <w:fldChar w:fldCharType="end"/>
        </w:r>
      </w:hyperlink>
    </w:p>
    <w:p w14:paraId="5C7A1761" w14:textId="77777777" w:rsidR="00C352F5" w:rsidRDefault="00EE4443">
      <w:pPr>
        <w:pStyle w:val="Verzeichnis2"/>
        <w:tabs>
          <w:tab w:val="left" w:pos="960"/>
          <w:tab w:val="right" w:leader="dot" w:pos="8209"/>
        </w:tabs>
        <w:rPr>
          <w:rFonts w:eastAsiaTheme="minorEastAsia"/>
          <w:noProof/>
          <w:sz w:val="22"/>
          <w:lang w:eastAsia="de-DE"/>
        </w:rPr>
      </w:pPr>
      <w:hyperlink w:anchor="_Toc491708038" w:history="1">
        <w:r w:rsidR="00C352F5" w:rsidRPr="00BD70C4">
          <w:rPr>
            <w:rStyle w:val="Hyperlink"/>
            <w:noProof/>
          </w:rPr>
          <w:t>5.3</w:t>
        </w:r>
        <w:r w:rsidR="00C352F5">
          <w:rPr>
            <w:rFonts w:eastAsiaTheme="minorEastAsia"/>
            <w:noProof/>
            <w:sz w:val="22"/>
            <w:lang w:eastAsia="de-DE"/>
          </w:rPr>
          <w:tab/>
        </w:r>
        <w:r w:rsidR="00C352F5" w:rsidRPr="00BD70C4">
          <w:rPr>
            <w:rStyle w:val="Hyperlink"/>
            <w:noProof/>
          </w:rPr>
          <w:t>Commit-Verlauf einsehen</w:t>
        </w:r>
        <w:r w:rsidR="00C352F5">
          <w:rPr>
            <w:noProof/>
            <w:webHidden/>
          </w:rPr>
          <w:tab/>
        </w:r>
        <w:r w:rsidR="00C352F5">
          <w:rPr>
            <w:noProof/>
            <w:webHidden/>
          </w:rPr>
          <w:fldChar w:fldCharType="begin"/>
        </w:r>
        <w:r w:rsidR="00C352F5">
          <w:rPr>
            <w:noProof/>
            <w:webHidden/>
          </w:rPr>
          <w:instrText xml:space="preserve"> PAGEREF _Toc491708038 \h </w:instrText>
        </w:r>
        <w:r w:rsidR="00C352F5">
          <w:rPr>
            <w:noProof/>
            <w:webHidden/>
          </w:rPr>
        </w:r>
        <w:r w:rsidR="00C352F5">
          <w:rPr>
            <w:noProof/>
            <w:webHidden/>
          </w:rPr>
          <w:fldChar w:fldCharType="separate"/>
        </w:r>
        <w:r w:rsidR="00C352F5">
          <w:rPr>
            <w:noProof/>
            <w:webHidden/>
          </w:rPr>
          <w:t>111</w:t>
        </w:r>
        <w:r w:rsidR="00C352F5">
          <w:rPr>
            <w:noProof/>
            <w:webHidden/>
          </w:rPr>
          <w:fldChar w:fldCharType="end"/>
        </w:r>
      </w:hyperlink>
    </w:p>
    <w:p w14:paraId="52DFDBC0" w14:textId="77777777" w:rsidR="00C352F5" w:rsidRDefault="00EE4443">
      <w:pPr>
        <w:pStyle w:val="Verzeichnis2"/>
        <w:tabs>
          <w:tab w:val="left" w:pos="960"/>
          <w:tab w:val="right" w:leader="dot" w:pos="8209"/>
        </w:tabs>
        <w:rPr>
          <w:rFonts w:eastAsiaTheme="minorEastAsia"/>
          <w:noProof/>
          <w:sz w:val="22"/>
          <w:lang w:eastAsia="de-DE"/>
        </w:rPr>
      </w:pPr>
      <w:hyperlink w:anchor="_Toc491708039" w:history="1">
        <w:r w:rsidR="00C352F5" w:rsidRPr="00BD70C4">
          <w:rPr>
            <w:rStyle w:val="Hyperlink"/>
            <w:noProof/>
          </w:rPr>
          <w:t>5.4</w:t>
        </w:r>
        <w:r w:rsidR="00C352F5">
          <w:rPr>
            <w:rFonts w:eastAsiaTheme="minorEastAsia"/>
            <w:noProof/>
            <w:sz w:val="22"/>
            <w:lang w:eastAsia="de-DE"/>
          </w:rPr>
          <w:tab/>
        </w:r>
        <w:r w:rsidR="00C352F5" w:rsidRPr="00BD70C4">
          <w:rPr>
            <w:rStyle w:val="Hyperlink"/>
            <w:noProof/>
          </w:rPr>
          <w:t>Branching mit eGit</w:t>
        </w:r>
        <w:r w:rsidR="00C352F5">
          <w:rPr>
            <w:noProof/>
            <w:webHidden/>
          </w:rPr>
          <w:tab/>
        </w:r>
        <w:r w:rsidR="00C352F5">
          <w:rPr>
            <w:noProof/>
            <w:webHidden/>
          </w:rPr>
          <w:fldChar w:fldCharType="begin"/>
        </w:r>
        <w:r w:rsidR="00C352F5">
          <w:rPr>
            <w:noProof/>
            <w:webHidden/>
          </w:rPr>
          <w:instrText xml:space="preserve"> PAGEREF _Toc491708039 \h </w:instrText>
        </w:r>
        <w:r w:rsidR="00C352F5">
          <w:rPr>
            <w:noProof/>
            <w:webHidden/>
          </w:rPr>
        </w:r>
        <w:r w:rsidR="00C352F5">
          <w:rPr>
            <w:noProof/>
            <w:webHidden/>
          </w:rPr>
          <w:fldChar w:fldCharType="separate"/>
        </w:r>
        <w:r w:rsidR="00C352F5">
          <w:rPr>
            <w:noProof/>
            <w:webHidden/>
          </w:rPr>
          <w:t>112</w:t>
        </w:r>
        <w:r w:rsidR="00C352F5">
          <w:rPr>
            <w:noProof/>
            <w:webHidden/>
          </w:rPr>
          <w:fldChar w:fldCharType="end"/>
        </w:r>
      </w:hyperlink>
    </w:p>
    <w:p w14:paraId="70FE23B9" w14:textId="77777777" w:rsidR="00C352F5" w:rsidRDefault="00EE4443">
      <w:pPr>
        <w:pStyle w:val="Verzeichnis2"/>
        <w:tabs>
          <w:tab w:val="left" w:pos="960"/>
          <w:tab w:val="right" w:leader="dot" w:pos="8209"/>
        </w:tabs>
        <w:rPr>
          <w:rFonts w:eastAsiaTheme="minorEastAsia"/>
          <w:noProof/>
          <w:sz w:val="22"/>
          <w:lang w:eastAsia="de-DE"/>
        </w:rPr>
      </w:pPr>
      <w:hyperlink w:anchor="_Toc491708040" w:history="1">
        <w:r w:rsidR="00C352F5" w:rsidRPr="00BD70C4">
          <w:rPr>
            <w:rStyle w:val="Hyperlink"/>
            <w:noProof/>
          </w:rPr>
          <w:t>5.5</w:t>
        </w:r>
        <w:r w:rsidR="00C352F5">
          <w:rPr>
            <w:rFonts w:eastAsiaTheme="minorEastAsia"/>
            <w:noProof/>
            <w:sz w:val="22"/>
            <w:lang w:eastAsia="de-DE"/>
          </w:rPr>
          <w:tab/>
        </w:r>
        <w:r w:rsidR="00C352F5" w:rsidRPr="00BD70C4">
          <w:rPr>
            <w:rStyle w:val="Hyperlink"/>
            <w:noProof/>
          </w:rPr>
          <w:t>Rückgängig machen</w:t>
        </w:r>
        <w:r w:rsidR="00C352F5">
          <w:rPr>
            <w:noProof/>
            <w:webHidden/>
          </w:rPr>
          <w:tab/>
        </w:r>
        <w:r w:rsidR="00C352F5">
          <w:rPr>
            <w:noProof/>
            <w:webHidden/>
          </w:rPr>
          <w:fldChar w:fldCharType="begin"/>
        </w:r>
        <w:r w:rsidR="00C352F5">
          <w:rPr>
            <w:noProof/>
            <w:webHidden/>
          </w:rPr>
          <w:instrText xml:space="preserve"> PAGEREF _Toc491708040 \h </w:instrText>
        </w:r>
        <w:r w:rsidR="00C352F5">
          <w:rPr>
            <w:noProof/>
            <w:webHidden/>
          </w:rPr>
        </w:r>
        <w:r w:rsidR="00C352F5">
          <w:rPr>
            <w:noProof/>
            <w:webHidden/>
          </w:rPr>
          <w:fldChar w:fldCharType="separate"/>
        </w:r>
        <w:r w:rsidR="00C352F5">
          <w:rPr>
            <w:noProof/>
            <w:webHidden/>
          </w:rPr>
          <w:t>115</w:t>
        </w:r>
        <w:r w:rsidR="00C352F5">
          <w:rPr>
            <w:noProof/>
            <w:webHidden/>
          </w:rPr>
          <w:fldChar w:fldCharType="end"/>
        </w:r>
      </w:hyperlink>
    </w:p>
    <w:p w14:paraId="60AD5B47" w14:textId="77777777" w:rsidR="00C352F5" w:rsidRDefault="00EE4443">
      <w:pPr>
        <w:pStyle w:val="Verzeichnis2"/>
        <w:tabs>
          <w:tab w:val="left" w:pos="960"/>
          <w:tab w:val="right" w:leader="dot" w:pos="8209"/>
        </w:tabs>
        <w:rPr>
          <w:rFonts w:eastAsiaTheme="minorEastAsia"/>
          <w:noProof/>
          <w:sz w:val="22"/>
          <w:lang w:eastAsia="de-DE"/>
        </w:rPr>
      </w:pPr>
      <w:hyperlink w:anchor="_Toc491708042" w:history="1">
        <w:r w:rsidR="00C352F5" w:rsidRPr="00BD70C4">
          <w:rPr>
            <w:rStyle w:val="Hyperlink"/>
            <w:noProof/>
          </w:rPr>
          <w:t>5.6</w:t>
        </w:r>
        <w:r w:rsidR="00C352F5">
          <w:rPr>
            <w:rFonts w:eastAsiaTheme="minorEastAsia"/>
            <w:noProof/>
            <w:sz w:val="22"/>
            <w:lang w:eastAsia="de-DE"/>
          </w:rPr>
          <w:tab/>
        </w:r>
        <w:r w:rsidR="00C352F5" w:rsidRPr="00BD70C4">
          <w:rPr>
            <w:rStyle w:val="Hyperlink"/>
            <w:noProof/>
          </w:rPr>
          <w:t>Zusammenfassung</w:t>
        </w:r>
        <w:r w:rsidR="00C352F5">
          <w:rPr>
            <w:noProof/>
            <w:webHidden/>
          </w:rPr>
          <w:tab/>
        </w:r>
        <w:r w:rsidR="00C352F5">
          <w:rPr>
            <w:noProof/>
            <w:webHidden/>
          </w:rPr>
          <w:fldChar w:fldCharType="begin"/>
        </w:r>
        <w:r w:rsidR="00C352F5">
          <w:rPr>
            <w:noProof/>
            <w:webHidden/>
          </w:rPr>
          <w:instrText xml:space="preserve"> PAGEREF _Toc491708042 \h </w:instrText>
        </w:r>
        <w:r w:rsidR="00C352F5">
          <w:rPr>
            <w:noProof/>
            <w:webHidden/>
          </w:rPr>
        </w:r>
        <w:r w:rsidR="00C352F5">
          <w:rPr>
            <w:noProof/>
            <w:webHidden/>
          </w:rPr>
          <w:fldChar w:fldCharType="separate"/>
        </w:r>
        <w:r w:rsidR="00C352F5">
          <w:rPr>
            <w:noProof/>
            <w:webHidden/>
          </w:rPr>
          <w:t>116</w:t>
        </w:r>
        <w:r w:rsidR="00C352F5">
          <w:rPr>
            <w:noProof/>
            <w:webHidden/>
          </w:rPr>
          <w:fldChar w:fldCharType="end"/>
        </w:r>
      </w:hyperlink>
    </w:p>
    <w:p w14:paraId="7593A25C" w14:textId="77777777" w:rsidR="00C352F5" w:rsidRDefault="00EE4443">
      <w:pPr>
        <w:pStyle w:val="Verzeichnis1"/>
        <w:tabs>
          <w:tab w:val="left" w:pos="480"/>
          <w:tab w:val="right" w:leader="dot" w:pos="8209"/>
        </w:tabs>
        <w:rPr>
          <w:rFonts w:eastAsiaTheme="minorEastAsia"/>
          <w:noProof/>
          <w:sz w:val="22"/>
          <w:lang w:eastAsia="de-DE"/>
        </w:rPr>
      </w:pPr>
      <w:hyperlink w:anchor="_Toc491708043" w:history="1">
        <w:r w:rsidR="00C352F5" w:rsidRPr="00BD70C4">
          <w:rPr>
            <w:rStyle w:val="Hyperlink"/>
            <w:noProof/>
          </w:rPr>
          <w:t>6</w:t>
        </w:r>
        <w:r w:rsidR="00C352F5">
          <w:rPr>
            <w:rFonts w:eastAsiaTheme="minorEastAsia"/>
            <w:noProof/>
            <w:sz w:val="22"/>
            <w:lang w:eastAsia="de-DE"/>
          </w:rPr>
          <w:tab/>
        </w:r>
        <w:r w:rsidR="00C352F5" w:rsidRPr="00BD70C4">
          <w:rPr>
            <w:rStyle w:val="Hyperlink"/>
            <w:noProof/>
          </w:rPr>
          <w:t>Fazit</w:t>
        </w:r>
        <w:r w:rsidR="00C352F5">
          <w:rPr>
            <w:noProof/>
            <w:webHidden/>
          </w:rPr>
          <w:tab/>
        </w:r>
        <w:r w:rsidR="00C352F5">
          <w:rPr>
            <w:noProof/>
            <w:webHidden/>
          </w:rPr>
          <w:fldChar w:fldCharType="begin"/>
        </w:r>
        <w:r w:rsidR="00C352F5">
          <w:rPr>
            <w:noProof/>
            <w:webHidden/>
          </w:rPr>
          <w:instrText xml:space="preserve"> PAGEREF _Toc491708043 \h </w:instrText>
        </w:r>
        <w:r w:rsidR="00C352F5">
          <w:rPr>
            <w:noProof/>
            <w:webHidden/>
          </w:rPr>
        </w:r>
        <w:r w:rsidR="00C352F5">
          <w:rPr>
            <w:noProof/>
            <w:webHidden/>
          </w:rPr>
          <w:fldChar w:fldCharType="separate"/>
        </w:r>
        <w:r w:rsidR="00C352F5">
          <w:rPr>
            <w:noProof/>
            <w:webHidden/>
          </w:rPr>
          <w:t>119</w:t>
        </w:r>
        <w:r w:rsidR="00C352F5">
          <w:rPr>
            <w:noProof/>
            <w:webHidden/>
          </w:rPr>
          <w:fldChar w:fldCharType="end"/>
        </w:r>
      </w:hyperlink>
    </w:p>
    <w:p w14:paraId="3BC88F05" w14:textId="77777777" w:rsidR="00C352F5" w:rsidRDefault="00EE4443">
      <w:pPr>
        <w:pStyle w:val="Verzeichnis1"/>
        <w:tabs>
          <w:tab w:val="right" w:leader="dot" w:pos="8209"/>
        </w:tabs>
        <w:rPr>
          <w:rFonts w:eastAsiaTheme="minorEastAsia"/>
          <w:noProof/>
          <w:sz w:val="22"/>
          <w:lang w:eastAsia="de-DE"/>
        </w:rPr>
      </w:pPr>
      <w:hyperlink w:anchor="_Toc491708044" w:history="1">
        <w:r w:rsidR="00C352F5" w:rsidRPr="00BD70C4">
          <w:rPr>
            <w:rStyle w:val="Hyperlink"/>
            <w:noProof/>
          </w:rPr>
          <w:t>Eidesstattliche Erklärung</w:t>
        </w:r>
        <w:r w:rsidR="00C352F5">
          <w:rPr>
            <w:noProof/>
            <w:webHidden/>
          </w:rPr>
          <w:tab/>
        </w:r>
        <w:r w:rsidR="00C352F5">
          <w:rPr>
            <w:noProof/>
            <w:webHidden/>
          </w:rPr>
          <w:fldChar w:fldCharType="begin"/>
        </w:r>
        <w:r w:rsidR="00C352F5">
          <w:rPr>
            <w:noProof/>
            <w:webHidden/>
          </w:rPr>
          <w:instrText xml:space="preserve"> PAGEREF _Toc491708044 \h </w:instrText>
        </w:r>
        <w:r w:rsidR="00C352F5">
          <w:rPr>
            <w:noProof/>
            <w:webHidden/>
          </w:rPr>
        </w:r>
        <w:r w:rsidR="00C352F5">
          <w:rPr>
            <w:noProof/>
            <w:webHidden/>
          </w:rPr>
          <w:fldChar w:fldCharType="separate"/>
        </w:r>
        <w:r w:rsidR="00C352F5">
          <w:rPr>
            <w:noProof/>
            <w:webHidden/>
          </w:rPr>
          <w:t>121</w:t>
        </w:r>
        <w:r w:rsidR="00C352F5">
          <w:rPr>
            <w:noProof/>
            <w:webHidden/>
          </w:rPr>
          <w:fldChar w:fldCharType="end"/>
        </w:r>
      </w:hyperlink>
    </w:p>
    <w:p w14:paraId="1823865D" w14:textId="77777777" w:rsidR="00C352F5" w:rsidRDefault="00EE4443">
      <w:pPr>
        <w:pStyle w:val="Verzeichnis1"/>
        <w:tabs>
          <w:tab w:val="right" w:leader="dot" w:pos="8209"/>
        </w:tabs>
        <w:rPr>
          <w:rFonts w:eastAsiaTheme="minorEastAsia"/>
          <w:noProof/>
          <w:sz w:val="22"/>
          <w:lang w:eastAsia="de-DE"/>
        </w:rPr>
      </w:pPr>
      <w:hyperlink w:anchor="_Toc491708045" w:history="1">
        <w:r w:rsidR="00C352F5" w:rsidRPr="00BD70C4">
          <w:rPr>
            <w:rStyle w:val="Hyperlink"/>
            <w:noProof/>
          </w:rPr>
          <w:t>Literaturverzeichnis</w:t>
        </w:r>
        <w:r w:rsidR="00C352F5">
          <w:rPr>
            <w:noProof/>
            <w:webHidden/>
          </w:rPr>
          <w:tab/>
        </w:r>
        <w:r w:rsidR="00C352F5">
          <w:rPr>
            <w:noProof/>
            <w:webHidden/>
          </w:rPr>
          <w:fldChar w:fldCharType="begin"/>
        </w:r>
        <w:r w:rsidR="00C352F5">
          <w:rPr>
            <w:noProof/>
            <w:webHidden/>
          </w:rPr>
          <w:instrText xml:space="preserve"> PAGEREF _Toc491708045 \h </w:instrText>
        </w:r>
        <w:r w:rsidR="00C352F5">
          <w:rPr>
            <w:noProof/>
            <w:webHidden/>
          </w:rPr>
        </w:r>
        <w:r w:rsidR="00C352F5">
          <w:rPr>
            <w:noProof/>
            <w:webHidden/>
          </w:rPr>
          <w:fldChar w:fldCharType="separate"/>
        </w:r>
        <w:r w:rsidR="00C352F5">
          <w:rPr>
            <w:noProof/>
            <w:webHidden/>
          </w:rPr>
          <w:t>123</w:t>
        </w:r>
        <w:r w:rsidR="00C352F5">
          <w:rPr>
            <w:noProof/>
            <w:webHidden/>
          </w:rPr>
          <w:fldChar w:fldCharType="end"/>
        </w:r>
      </w:hyperlink>
    </w:p>
    <w:p w14:paraId="7F37A21C" w14:textId="77777777" w:rsidR="004C3AE2" w:rsidRPr="004C3AE2" w:rsidRDefault="004C3AE2" w:rsidP="004C3AE2">
      <w:pPr>
        <w:sectPr w:rsidR="004C3AE2" w:rsidRPr="004C3AE2" w:rsidSect="004F155E">
          <w:type w:val="oddPage"/>
          <w:pgSz w:w="11906" w:h="16838" w:code="9"/>
          <w:pgMar w:top="1701" w:right="1418" w:bottom="1134" w:left="1418" w:header="709" w:footer="709" w:gutter="851"/>
          <w:pgNumType w:fmt="upperRoman"/>
          <w:cols w:space="708"/>
          <w:docGrid w:linePitch="360"/>
        </w:sectPr>
      </w:pPr>
      <w:r>
        <w:fldChar w:fldCharType="end"/>
      </w:r>
    </w:p>
    <w:p w14:paraId="1452F599" w14:textId="77777777" w:rsidR="003F5D40" w:rsidRDefault="00387FE8" w:rsidP="005A6595">
      <w:pPr>
        <w:pStyle w:val="berschrift1"/>
        <w:numPr>
          <w:ilvl w:val="0"/>
          <w:numId w:val="0"/>
        </w:numPr>
      </w:pPr>
      <w:bookmarkStart w:id="4" w:name="_Toc491707838"/>
      <w:r w:rsidRPr="00992A1D">
        <w:lastRenderedPageBreak/>
        <w:t>Abbildungsverzeichnis</w:t>
      </w:r>
      <w:bookmarkEnd w:id="4"/>
    </w:p>
    <w:p w14:paraId="4DA4B7F0" w14:textId="77777777" w:rsidR="004218E9" w:rsidRDefault="004218E9" w:rsidP="004218E9"/>
    <w:p w14:paraId="5E23EC2F" w14:textId="77777777" w:rsidR="00A44544" w:rsidRDefault="00AC3DA5">
      <w:pPr>
        <w:pStyle w:val="Abbildungsverzeichnis"/>
        <w:tabs>
          <w:tab w:val="right" w:leader="dot" w:pos="8209"/>
        </w:tabs>
        <w:rPr>
          <w:rFonts w:eastAsiaTheme="minorEastAsia"/>
          <w:noProof/>
          <w:sz w:val="22"/>
          <w:lang w:eastAsia="de-DE"/>
        </w:rPr>
      </w:pPr>
      <w:r>
        <w:fldChar w:fldCharType="begin"/>
      </w:r>
      <w:r>
        <w:instrText xml:space="preserve"> TOC \h \z \c "Abbildung" </w:instrText>
      </w:r>
      <w:r>
        <w:fldChar w:fldCharType="separate"/>
      </w:r>
      <w:hyperlink w:anchor="_Toc491688812" w:history="1">
        <w:r w:rsidR="00A44544" w:rsidRPr="00687140">
          <w:rPr>
            <w:rStyle w:val="Hyperlink"/>
            <w:noProof/>
          </w:rPr>
          <w:t>Abbildung 1: Arbeit ohne Versionskontrolle</w:t>
        </w:r>
        <w:r w:rsidR="00A44544">
          <w:rPr>
            <w:noProof/>
            <w:webHidden/>
          </w:rPr>
          <w:tab/>
        </w:r>
        <w:r w:rsidR="00A44544">
          <w:rPr>
            <w:noProof/>
            <w:webHidden/>
          </w:rPr>
          <w:fldChar w:fldCharType="begin"/>
        </w:r>
        <w:r w:rsidR="00A44544">
          <w:rPr>
            <w:noProof/>
            <w:webHidden/>
          </w:rPr>
          <w:instrText xml:space="preserve"> PAGEREF _Toc491688812 \h </w:instrText>
        </w:r>
        <w:r w:rsidR="00A44544">
          <w:rPr>
            <w:noProof/>
            <w:webHidden/>
          </w:rPr>
        </w:r>
        <w:r w:rsidR="00A44544">
          <w:rPr>
            <w:noProof/>
            <w:webHidden/>
          </w:rPr>
          <w:fldChar w:fldCharType="separate"/>
        </w:r>
        <w:r w:rsidR="00A44544">
          <w:rPr>
            <w:noProof/>
            <w:webHidden/>
          </w:rPr>
          <w:t>29</w:t>
        </w:r>
        <w:r w:rsidR="00A44544">
          <w:rPr>
            <w:noProof/>
            <w:webHidden/>
          </w:rPr>
          <w:fldChar w:fldCharType="end"/>
        </w:r>
      </w:hyperlink>
    </w:p>
    <w:p w14:paraId="2328A1F7" w14:textId="77777777" w:rsidR="00A44544" w:rsidRDefault="00EE4443">
      <w:pPr>
        <w:pStyle w:val="Abbildungsverzeichnis"/>
        <w:tabs>
          <w:tab w:val="right" w:leader="dot" w:pos="8209"/>
        </w:tabs>
        <w:rPr>
          <w:rFonts w:eastAsiaTheme="minorEastAsia"/>
          <w:noProof/>
          <w:sz w:val="22"/>
          <w:lang w:eastAsia="de-DE"/>
        </w:rPr>
      </w:pPr>
      <w:hyperlink w:anchor="_Toc491688813" w:history="1">
        <w:r w:rsidR="00A44544" w:rsidRPr="00687140">
          <w:rPr>
            <w:rStyle w:val="Hyperlink"/>
            <w:noProof/>
          </w:rPr>
          <w:t>Abbildung 2 Sperren der Dokumente</w:t>
        </w:r>
        <w:r w:rsidR="00A44544">
          <w:rPr>
            <w:noProof/>
            <w:webHidden/>
          </w:rPr>
          <w:tab/>
        </w:r>
        <w:r w:rsidR="00A44544">
          <w:rPr>
            <w:noProof/>
            <w:webHidden/>
          </w:rPr>
          <w:fldChar w:fldCharType="begin"/>
        </w:r>
        <w:r w:rsidR="00A44544">
          <w:rPr>
            <w:noProof/>
            <w:webHidden/>
          </w:rPr>
          <w:instrText xml:space="preserve"> PAGEREF _Toc491688813 \h </w:instrText>
        </w:r>
        <w:r w:rsidR="00A44544">
          <w:rPr>
            <w:noProof/>
            <w:webHidden/>
          </w:rPr>
        </w:r>
        <w:r w:rsidR="00A44544">
          <w:rPr>
            <w:noProof/>
            <w:webHidden/>
          </w:rPr>
          <w:fldChar w:fldCharType="separate"/>
        </w:r>
        <w:r w:rsidR="00A44544">
          <w:rPr>
            <w:noProof/>
            <w:webHidden/>
          </w:rPr>
          <w:t>30</w:t>
        </w:r>
        <w:r w:rsidR="00A44544">
          <w:rPr>
            <w:noProof/>
            <w:webHidden/>
          </w:rPr>
          <w:fldChar w:fldCharType="end"/>
        </w:r>
      </w:hyperlink>
    </w:p>
    <w:p w14:paraId="68DA40DE" w14:textId="77777777" w:rsidR="00A44544" w:rsidRDefault="00EE4443">
      <w:pPr>
        <w:pStyle w:val="Abbildungsverzeichnis"/>
        <w:tabs>
          <w:tab w:val="right" w:leader="dot" w:pos="8209"/>
        </w:tabs>
        <w:rPr>
          <w:rFonts w:eastAsiaTheme="minorEastAsia"/>
          <w:noProof/>
          <w:sz w:val="22"/>
          <w:lang w:eastAsia="de-DE"/>
        </w:rPr>
      </w:pPr>
      <w:hyperlink w:anchor="_Toc491688814" w:history="1">
        <w:r w:rsidR="00A44544" w:rsidRPr="00687140">
          <w:rPr>
            <w:rStyle w:val="Hyperlink"/>
            <w:noProof/>
          </w:rPr>
          <w:t>Abbildung 3 Registrierung auf GitHub.com</w:t>
        </w:r>
        <w:r w:rsidR="00A44544">
          <w:rPr>
            <w:noProof/>
            <w:webHidden/>
          </w:rPr>
          <w:tab/>
        </w:r>
        <w:r w:rsidR="00A44544">
          <w:rPr>
            <w:noProof/>
            <w:webHidden/>
          </w:rPr>
          <w:fldChar w:fldCharType="begin"/>
        </w:r>
        <w:r w:rsidR="00A44544">
          <w:rPr>
            <w:noProof/>
            <w:webHidden/>
          </w:rPr>
          <w:instrText xml:space="preserve"> PAGEREF _Toc491688814 \h </w:instrText>
        </w:r>
        <w:r w:rsidR="00A44544">
          <w:rPr>
            <w:noProof/>
            <w:webHidden/>
          </w:rPr>
        </w:r>
        <w:r w:rsidR="00A44544">
          <w:rPr>
            <w:noProof/>
            <w:webHidden/>
          </w:rPr>
          <w:fldChar w:fldCharType="separate"/>
        </w:r>
        <w:r w:rsidR="00A44544">
          <w:rPr>
            <w:noProof/>
            <w:webHidden/>
          </w:rPr>
          <w:t>74</w:t>
        </w:r>
        <w:r w:rsidR="00A44544">
          <w:rPr>
            <w:noProof/>
            <w:webHidden/>
          </w:rPr>
          <w:fldChar w:fldCharType="end"/>
        </w:r>
      </w:hyperlink>
    </w:p>
    <w:p w14:paraId="17F77113" w14:textId="77777777" w:rsidR="00A44544" w:rsidRDefault="00EE4443">
      <w:pPr>
        <w:pStyle w:val="Abbildungsverzeichnis"/>
        <w:tabs>
          <w:tab w:val="right" w:leader="dot" w:pos="8209"/>
        </w:tabs>
        <w:rPr>
          <w:rFonts w:eastAsiaTheme="minorEastAsia"/>
          <w:noProof/>
          <w:sz w:val="22"/>
          <w:lang w:eastAsia="de-DE"/>
        </w:rPr>
      </w:pPr>
      <w:hyperlink w:anchor="_Toc491688815" w:history="1">
        <w:r w:rsidR="00A44544" w:rsidRPr="00687140">
          <w:rPr>
            <w:rStyle w:val="Hyperlink"/>
            <w:noProof/>
          </w:rPr>
          <w:t>Abbildung 4 Erstellung lokales Repository</w:t>
        </w:r>
        <w:r w:rsidR="00A44544">
          <w:rPr>
            <w:noProof/>
            <w:webHidden/>
          </w:rPr>
          <w:tab/>
        </w:r>
        <w:r w:rsidR="00A44544">
          <w:rPr>
            <w:noProof/>
            <w:webHidden/>
          </w:rPr>
          <w:fldChar w:fldCharType="begin"/>
        </w:r>
        <w:r w:rsidR="00A44544">
          <w:rPr>
            <w:noProof/>
            <w:webHidden/>
          </w:rPr>
          <w:instrText xml:space="preserve"> PAGEREF _Toc491688815 \h </w:instrText>
        </w:r>
        <w:r w:rsidR="00A44544">
          <w:rPr>
            <w:noProof/>
            <w:webHidden/>
          </w:rPr>
        </w:r>
        <w:r w:rsidR="00A44544">
          <w:rPr>
            <w:noProof/>
            <w:webHidden/>
          </w:rPr>
          <w:fldChar w:fldCharType="separate"/>
        </w:r>
        <w:r w:rsidR="00A44544">
          <w:rPr>
            <w:noProof/>
            <w:webHidden/>
          </w:rPr>
          <w:t>76</w:t>
        </w:r>
        <w:r w:rsidR="00A44544">
          <w:rPr>
            <w:noProof/>
            <w:webHidden/>
          </w:rPr>
          <w:fldChar w:fldCharType="end"/>
        </w:r>
      </w:hyperlink>
    </w:p>
    <w:p w14:paraId="0AB99303" w14:textId="77777777" w:rsidR="00A44544" w:rsidRDefault="00EE4443">
      <w:pPr>
        <w:pStyle w:val="Abbildungsverzeichnis"/>
        <w:tabs>
          <w:tab w:val="right" w:leader="dot" w:pos="8209"/>
        </w:tabs>
        <w:rPr>
          <w:rFonts w:eastAsiaTheme="minorEastAsia"/>
          <w:noProof/>
          <w:sz w:val="22"/>
          <w:lang w:eastAsia="de-DE"/>
        </w:rPr>
      </w:pPr>
      <w:hyperlink w:anchor="_Toc491688816" w:history="1">
        <w:r w:rsidR="00A44544" w:rsidRPr="00687140">
          <w:rPr>
            <w:rStyle w:val="Hyperlink"/>
            <w:noProof/>
          </w:rPr>
          <w:t>Abbildung 5 Git-Toolbar einblenden</w:t>
        </w:r>
        <w:r w:rsidR="00A44544">
          <w:rPr>
            <w:noProof/>
            <w:webHidden/>
          </w:rPr>
          <w:tab/>
        </w:r>
        <w:r w:rsidR="00A44544">
          <w:rPr>
            <w:noProof/>
            <w:webHidden/>
          </w:rPr>
          <w:fldChar w:fldCharType="begin"/>
        </w:r>
        <w:r w:rsidR="00A44544">
          <w:rPr>
            <w:noProof/>
            <w:webHidden/>
          </w:rPr>
          <w:instrText xml:space="preserve"> PAGEREF _Toc491688816 \h </w:instrText>
        </w:r>
        <w:r w:rsidR="00A44544">
          <w:rPr>
            <w:noProof/>
            <w:webHidden/>
          </w:rPr>
        </w:r>
        <w:r w:rsidR="00A44544">
          <w:rPr>
            <w:noProof/>
            <w:webHidden/>
          </w:rPr>
          <w:fldChar w:fldCharType="separate"/>
        </w:r>
        <w:r w:rsidR="00A44544">
          <w:rPr>
            <w:noProof/>
            <w:webHidden/>
          </w:rPr>
          <w:t>77</w:t>
        </w:r>
        <w:r w:rsidR="00A44544">
          <w:rPr>
            <w:noProof/>
            <w:webHidden/>
          </w:rPr>
          <w:fldChar w:fldCharType="end"/>
        </w:r>
      </w:hyperlink>
    </w:p>
    <w:p w14:paraId="0C499AE8" w14:textId="77777777" w:rsidR="00A44544" w:rsidRDefault="00EE4443">
      <w:pPr>
        <w:pStyle w:val="Abbildungsverzeichnis"/>
        <w:tabs>
          <w:tab w:val="right" w:leader="dot" w:pos="8209"/>
        </w:tabs>
        <w:rPr>
          <w:rFonts w:eastAsiaTheme="minorEastAsia"/>
          <w:noProof/>
          <w:sz w:val="22"/>
          <w:lang w:eastAsia="de-DE"/>
        </w:rPr>
      </w:pPr>
      <w:hyperlink w:anchor="_Toc491688817" w:history="1">
        <w:r w:rsidR="00A44544" w:rsidRPr="00687140">
          <w:rPr>
            <w:rStyle w:val="Hyperlink"/>
            <w:noProof/>
          </w:rPr>
          <w:t>Abbildung 6 Lokaler Master-Branch in Eclipse</w:t>
        </w:r>
        <w:r w:rsidR="00A44544">
          <w:rPr>
            <w:noProof/>
            <w:webHidden/>
          </w:rPr>
          <w:tab/>
        </w:r>
        <w:r w:rsidR="00A44544">
          <w:rPr>
            <w:noProof/>
            <w:webHidden/>
          </w:rPr>
          <w:fldChar w:fldCharType="begin"/>
        </w:r>
        <w:r w:rsidR="00A44544">
          <w:rPr>
            <w:noProof/>
            <w:webHidden/>
          </w:rPr>
          <w:instrText xml:space="preserve"> PAGEREF _Toc491688817 \h </w:instrText>
        </w:r>
        <w:r w:rsidR="00A44544">
          <w:rPr>
            <w:noProof/>
            <w:webHidden/>
          </w:rPr>
        </w:r>
        <w:r w:rsidR="00A44544">
          <w:rPr>
            <w:noProof/>
            <w:webHidden/>
          </w:rPr>
          <w:fldChar w:fldCharType="separate"/>
        </w:r>
        <w:r w:rsidR="00A44544">
          <w:rPr>
            <w:noProof/>
            <w:webHidden/>
          </w:rPr>
          <w:t>78</w:t>
        </w:r>
        <w:r w:rsidR="00A44544">
          <w:rPr>
            <w:noProof/>
            <w:webHidden/>
          </w:rPr>
          <w:fldChar w:fldCharType="end"/>
        </w:r>
      </w:hyperlink>
    </w:p>
    <w:p w14:paraId="7EC86E53" w14:textId="77777777" w:rsidR="00A44544" w:rsidRDefault="00EE4443">
      <w:pPr>
        <w:pStyle w:val="Abbildungsverzeichnis"/>
        <w:tabs>
          <w:tab w:val="right" w:leader="dot" w:pos="8209"/>
        </w:tabs>
        <w:rPr>
          <w:rFonts w:eastAsiaTheme="minorEastAsia"/>
          <w:noProof/>
          <w:sz w:val="22"/>
          <w:lang w:eastAsia="de-DE"/>
        </w:rPr>
      </w:pPr>
      <w:hyperlink w:anchor="_Toc491688818" w:history="1">
        <w:r w:rsidR="00A44544" w:rsidRPr="00687140">
          <w:rPr>
            <w:rStyle w:val="Hyperlink"/>
            <w:noProof/>
          </w:rPr>
          <w:t>Abbildung 7 Neues Repository erstellen</w:t>
        </w:r>
        <w:r w:rsidR="00A44544">
          <w:rPr>
            <w:noProof/>
            <w:webHidden/>
          </w:rPr>
          <w:tab/>
        </w:r>
        <w:r w:rsidR="00A44544">
          <w:rPr>
            <w:noProof/>
            <w:webHidden/>
          </w:rPr>
          <w:fldChar w:fldCharType="begin"/>
        </w:r>
        <w:r w:rsidR="00A44544">
          <w:rPr>
            <w:noProof/>
            <w:webHidden/>
          </w:rPr>
          <w:instrText xml:space="preserve"> PAGEREF _Toc491688818 \h </w:instrText>
        </w:r>
        <w:r w:rsidR="00A44544">
          <w:rPr>
            <w:noProof/>
            <w:webHidden/>
          </w:rPr>
        </w:r>
        <w:r w:rsidR="00A44544">
          <w:rPr>
            <w:noProof/>
            <w:webHidden/>
          </w:rPr>
          <w:fldChar w:fldCharType="separate"/>
        </w:r>
        <w:r w:rsidR="00A44544">
          <w:rPr>
            <w:noProof/>
            <w:webHidden/>
          </w:rPr>
          <w:t>78</w:t>
        </w:r>
        <w:r w:rsidR="00A44544">
          <w:rPr>
            <w:noProof/>
            <w:webHidden/>
          </w:rPr>
          <w:fldChar w:fldCharType="end"/>
        </w:r>
      </w:hyperlink>
    </w:p>
    <w:p w14:paraId="6A3D6142" w14:textId="77777777" w:rsidR="00A44544" w:rsidRDefault="00EE4443">
      <w:pPr>
        <w:pStyle w:val="Abbildungsverzeichnis"/>
        <w:tabs>
          <w:tab w:val="right" w:leader="dot" w:pos="8209"/>
        </w:tabs>
        <w:rPr>
          <w:rFonts w:eastAsiaTheme="minorEastAsia"/>
          <w:noProof/>
          <w:sz w:val="22"/>
          <w:lang w:eastAsia="de-DE"/>
        </w:rPr>
      </w:pPr>
      <w:hyperlink w:anchor="_Toc491688819" w:history="1">
        <w:r w:rsidR="00A44544" w:rsidRPr="00687140">
          <w:rPr>
            <w:rStyle w:val="Hyperlink"/>
            <w:noProof/>
          </w:rPr>
          <w:t>Abbildung 8 URL des neuen Repositorys</w:t>
        </w:r>
        <w:r w:rsidR="00A44544">
          <w:rPr>
            <w:noProof/>
            <w:webHidden/>
          </w:rPr>
          <w:tab/>
        </w:r>
        <w:r w:rsidR="00A44544">
          <w:rPr>
            <w:noProof/>
            <w:webHidden/>
          </w:rPr>
          <w:fldChar w:fldCharType="begin"/>
        </w:r>
        <w:r w:rsidR="00A44544">
          <w:rPr>
            <w:noProof/>
            <w:webHidden/>
          </w:rPr>
          <w:instrText xml:space="preserve"> PAGEREF _Toc491688819 \h </w:instrText>
        </w:r>
        <w:r w:rsidR="00A44544">
          <w:rPr>
            <w:noProof/>
            <w:webHidden/>
          </w:rPr>
        </w:r>
        <w:r w:rsidR="00A44544">
          <w:rPr>
            <w:noProof/>
            <w:webHidden/>
          </w:rPr>
          <w:fldChar w:fldCharType="separate"/>
        </w:r>
        <w:r w:rsidR="00A44544">
          <w:rPr>
            <w:noProof/>
            <w:webHidden/>
          </w:rPr>
          <w:t>79</w:t>
        </w:r>
        <w:r w:rsidR="00A44544">
          <w:rPr>
            <w:noProof/>
            <w:webHidden/>
          </w:rPr>
          <w:fldChar w:fldCharType="end"/>
        </w:r>
      </w:hyperlink>
    </w:p>
    <w:p w14:paraId="4FC90B99" w14:textId="77777777" w:rsidR="00A44544" w:rsidRDefault="00EE4443">
      <w:pPr>
        <w:pStyle w:val="Abbildungsverzeichnis"/>
        <w:tabs>
          <w:tab w:val="right" w:leader="dot" w:pos="8209"/>
        </w:tabs>
        <w:rPr>
          <w:rFonts w:eastAsiaTheme="minorEastAsia"/>
          <w:noProof/>
          <w:sz w:val="22"/>
          <w:lang w:eastAsia="de-DE"/>
        </w:rPr>
      </w:pPr>
      <w:hyperlink w:anchor="_Toc491688820" w:history="1">
        <w:r w:rsidR="00A44544" w:rsidRPr="00687140">
          <w:rPr>
            <w:rStyle w:val="Hyperlink"/>
            <w:noProof/>
          </w:rPr>
          <w:t>Abbildung 9 Remote erstellen</w:t>
        </w:r>
        <w:r w:rsidR="00A44544">
          <w:rPr>
            <w:noProof/>
            <w:webHidden/>
          </w:rPr>
          <w:tab/>
        </w:r>
        <w:r w:rsidR="00A44544">
          <w:rPr>
            <w:noProof/>
            <w:webHidden/>
          </w:rPr>
          <w:fldChar w:fldCharType="begin"/>
        </w:r>
        <w:r w:rsidR="00A44544">
          <w:rPr>
            <w:noProof/>
            <w:webHidden/>
          </w:rPr>
          <w:instrText xml:space="preserve"> PAGEREF _Toc491688820 \h </w:instrText>
        </w:r>
        <w:r w:rsidR="00A44544">
          <w:rPr>
            <w:noProof/>
            <w:webHidden/>
          </w:rPr>
        </w:r>
        <w:r w:rsidR="00A44544">
          <w:rPr>
            <w:noProof/>
            <w:webHidden/>
          </w:rPr>
          <w:fldChar w:fldCharType="separate"/>
        </w:r>
        <w:r w:rsidR="00A44544">
          <w:rPr>
            <w:noProof/>
            <w:webHidden/>
          </w:rPr>
          <w:t>79</w:t>
        </w:r>
        <w:r w:rsidR="00A44544">
          <w:rPr>
            <w:noProof/>
            <w:webHidden/>
          </w:rPr>
          <w:fldChar w:fldCharType="end"/>
        </w:r>
      </w:hyperlink>
    </w:p>
    <w:p w14:paraId="6ECED8A0" w14:textId="77777777" w:rsidR="00A44544" w:rsidRDefault="00EE4443">
      <w:pPr>
        <w:pStyle w:val="Abbildungsverzeichnis"/>
        <w:tabs>
          <w:tab w:val="right" w:leader="dot" w:pos="8209"/>
        </w:tabs>
        <w:rPr>
          <w:rFonts w:eastAsiaTheme="minorEastAsia"/>
          <w:noProof/>
          <w:sz w:val="22"/>
          <w:lang w:eastAsia="de-DE"/>
        </w:rPr>
      </w:pPr>
      <w:hyperlink w:anchor="_Toc491688821" w:history="1">
        <w:r w:rsidR="00A44544" w:rsidRPr="00687140">
          <w:rPr>
            <w:rStyle w:val="Hyperlink"/>
            <w:noProof/>
          </w:rPr>
          <w:t>Abbildung 10 Quell- und Zielbranch</w:t>
        </w:r>
        <w:r w:rsidR="00A44544">
          <w:rPr>
            <w:noProof/>
            <w:webHidden/>
          </w:rPr>
          <w:tab/>
        </w:r>
        <w:r w:rsidR="00A44544">
          <w:rPr>
            <w:noProof/>
            <w:webHidden/>
          </w:rPr>
          <w:fldChar w:fldCharType="begin"/>
        </w:r>
        <w:r w:rsidR="00A44544">
          <w:rPr>
            <w:noProof/>
            <w:webHidden/>
          </w:rPr>
          <w:instrText xml:space="preserve"> PAGEREF _Toc491688821 \h </w:instrText>
        </w:r>
        <w:r w:rsidR="00A44544">
          <w:rPr>
            <w:noProof/>
            <w:webHidden/>
          </w:rPr>
        </w:r>
        <w:r w:rsidR="00A44544">
          <w:rPr>
            <w:noProof/>
            <w:webHidden/>
          </w:rPr>
          <w:fldChar w:fldCharType="separate"/>
        </w:r>
        <w:r w:rsidR="00A44544">
          <w:rPr>
            <w:noProof/>
            <w:webHidden/>
          </w:rPr>
          <w:t>80</w:t>
        </w:r>
        <w:r w:rsidR="00A44544">
          <w:rPr>
            <w:noProof/>
            <w:webHidden/>
          </w:rPr>
          <w:fldChar w:fldCharType="end"/>
        </w:r>
      </w:hyperlink>
    </w:p>
    <w:p w14:paraId="10596F7C" w14:textId="77777777" w:rsidR="00A44544" w:rsidRDefault="00EE4443">
      <w:pPr>
        <w:pStyle w:val="Abbildungsverzeichnis"/>
        <w:tabs>
          <w:tab w:val="right" w:leader="dot" w:pos="8209"/>
        </w:tabs>
        <w:rPr>
          <w:rFonts w:eastAsiaTheme="minorEastAsia"/>
          <w:noProof/>
          <w:sz w:val="22"/>
          <w:lang w:eastAsia="de-DE"/>
        </w:rPr>
      </w:pPr>
      <w:hyperlink w:anchor="_Toc491688822" w:history="1">
        <w:r w:rsidR="00A44544" w:rsidRPr="00687140">
          <w:rPr>
            <w:rStyle w:val="Hyperlink"/>
            <w:noProof/>
          </w:rPr>
          <w:t>Abbildung 11 Pushen auf origin</w:t>
        </w:r>
        <w:r w:rsidR="00A44544">
          <w:rPr>
            <w:noProof/>
            <w:webHidden/>
          </w:rPr>
          <w:tab/>
        </w:r>
        <w:r w:rsidR="00A44544">
          <w:rPr>
            <w:noProof/>
            <w:webHidden/>
          </w:rPr>
          <w:fldChar w:fldCharType="begin"/>
        </w:r>
        <w:r w:rsidR="00A44544">
          <w:rPr>
            <w:noProof/>
            <w:webHidden/>
          </w:rPr>
          <w:instrText xml:space="preserve"> PAGEREF _Toc491688822 \h </w:instrText>
        </w:r>
        <w:r w:rsidR="00A44544">
          <w:rPr>
            <w:noProof/>
            <w:webHidden/>
          </w:rPr>
        </w:r>
        <w:r w:rsidR="00A44544">
          <w:rPr>
            <w:noProof/>
            <w:webHidden/>
          </w:rPr>
          <w:fldChar w:fldCharType="separate"/>
        </w:r>
        <w:r w:rsidR="00A44544">
          <w:rPr>
            <w:noProof/>
            <w:webHidden/>
          </w:rPr>
          <w:t>80</w:t>
        </w:r>
        <w:r w:rsidR="00A44544">
          <w:rPr>
            <w:noProof/>
            <w:webHidden/>
          </w:rPr>
          <w:fldChar w:fldCharType="end"/>
        </w:r>
      </w:hyperlink>
    </w:p>
    <w:p w14:paraId="5216972D" w14:textId="77777777" w:rsidR="00A44544" w:rsidRDefault="00EE4443">
      <w:pPr>
        <w:pStyle w:val="Abbildungsverzeichnis"/>
        <w:tabs>
          <w:tab w:val="right" w:leader="dot" w:pos="8209"/>
        </w:tabs>
        <w:rPr>
          <w:rFonts w:eastAsiaTheme="minorEastAsia"/>
          <w:noProof/>
          <w:sz w:val="22"/>
          <w:lang w:eastAsia="de-DE"/>
        </w:rPr>
      </w:pPr>
      <w:hyperlink w:anchor="_Toc491688823" w:history="1">
        <w:r w:rsidR="00A44544" w:rsidRPr="00687140">
          <w:rPr>
            <w:rStyle w:val="Hyperlink"/>
            <w:noProof/>
          </w:rPr>
          <w:t>Abbildung 12 In Master Pushen</w:t>
        </w:r>
        <w:r w:rsidR="00A44544">
          <w:rPr>
            <w:noProof/>
            <w:webHidden/>
          </w:rPr>
          <w:tab/>
        </w:r>
        <w:r w:rsidR="00A44544">
          <w:rPr>
            <w:noProof/>
            <w:webHidden/>
          </w:rPr>
          <w:fldChar w:fldCharType="begin"/>
        </w:r>
        <w:r w:rsidR="00A44544">
          <w:rPr>
            <w:noProof/>
            <w:webHidden/>
          </w:rPr>
          <w:instrText xml:space="preserve"> PAGEREF _Toc491688823 \h </w:instrText>
        </w:r>
        <w:r w:rsidR="00A44544">
          <w:rPr>
            <w:noProof/>
            <w:webHidden/>
          </w:rPr>
        </w:r>
        <w:r w:rsidR="00A44544">
          <w:rPr>
            <w:noProof/>
            <w:webHidden/>
          </w:rPr>
          <w:fldChar w:fldCharType="separate"/>
        </w:r>
        <w:r w:rsidR="00A44544">
          <w:rPr>
            <w:noProof/>
            <w:webHidden/>
          </w:rPr>
          <w:t>81</w:t>
        </w:r>
        <w:r w:rsidR="00A44544">
          <w:rPr>
            <w:noProof/>
            <w:webHidden/>
          </w:rPr>
          <w:fldChar w:fldCharType="end"/>
        </w:r>
      </w:hyperlink>
    </w:p>
    <w:p w14:paraId="47B27CDA" w14:textId="77777777" w:rsidR="00A44544" w:rsidRDefault="00EE4443">
      <w:pPr>
        <w:pStyle w:val="Abbildungsverzeichnis"/>
        <w:tabs>
          <w:tab w:val="right" w:leader="dot" w:pos="8209"/>
        </w:tabs>
        <w:rPr>
          <w:rFonts w:eastAsiaTheme="minorEastAsia"/>
          <w:noProof/>
          <w:sz w:val="22"/>
          <w:lang w:eastAsia="de-DE"/>
        </w:rPr>
      </w:pPr>
      <w:hyperlink w:anchor="_Toc491688824" w:history="1">
        <w:r w:rsidR="00A44544" w:rsidRPr="00687140">
          <w:rPr>
            <w:rStyle w:val="Hyperlink"/>
            <w:noProof/>
          </w:rPr>
          <w:t>Abbildung 13 Erfolgreicher Push</w:t>
        </w:r>
        <w:r w:rsidR="00A44544">
          <w:rPr>
            <w:noProof/>
            <w:webHidden/>
          </w:rPr>
          <w:tab/>
        </w:r>
        <w:r w:rsidR="00A44544">
          <w:rPr>
            <w:noProof/>
            <w:webHidden/>
          </w:rPr>
          <w:fldChar w:fldCharType="begin"/>
        </w:r>
        <w:r w:rsidR="00A44544">
          <w:rPr>
            <w:noProof/>
            <w:webHidden/>
          </w:rPr>
          <w:instrText xml:space="preserve"> PAGEREF _Toc491688824 \h </w:instrText>
        </w:r>
        <w:r w:rsidR="00A44544">
          <w:rPr>
            <w:noProof/>
            <w:webHidden/>
          </w:rPr>
        </w:r>
        <w:r w:rsidR="00A44544">
          <w:rPr>
            <w:noProof/>
            <w:webHidden/>
          </w:rPr>
          <w:fldChar w:fldCharType="separate"/>
        </w:r>
        <w:r w:rsidR="00A44544">
          <w:rPr>
            <w:noProof/>
            <w:webHidden/>
          </w:rPr>
          <w:t>81</w:t>
        </w:r>
        <w:r w:rsidR="00A44544">
          <w:rPr>
            <w:noProof/>
            <w:webHidden/>
          </w:rPr>
          <w:fldChar w:fldCharType="end"/>
        </w:r>
      </w:hyperlink>
    </w:p>
    <w:p w14:paraId="256C996E" w14:textId="77777777" w:rsidR="00A44544" w:rsidRDefault="00EE4443">
      <w:pPr>
        <w:pStyle w:val="Abbildungsverzeichnis"/>
        <w:tabs>
          <w:tab w:val="right" w:leader="dot" w:pos="8209"/>
        </w:tabs>
        <w:rPr>
          <w:rFonts w:eastAsiaTheme="minorEastAsia"/>
          <w:noProof/>
          <w:sz w:val="22"/>
          <w:lang w:eastAsia="de-DE"/>
        </w:rPr>
      </w:pPr>
      <w:hyperlink w:anchor="_Toc491688825" w:history="1">
        <w:r w:rsidR="00A44544" w:rsidRPr="00687140">
          <w:rPr>
            <w:rStyle w:val="Hyperlink"/>
            <w:noProof/>
          </w:rPr>
          <w:t>Abbildung 14 Push-Details</w:t>
        </w:r>
        <w:r w:rsidR="00A44544">
          <w:rPr>
            <w:noProof/>
            <w:webHidden/>
          </w:rPr>
          <w:tab/>
        </w:r>
        <w:r w:rsidR="00A44544">
          <w:rPr>
            <w:noProof/>
            <w:webHidden/>
          </w:rPr>
          <w:fldChar w:fldCharType="begin"/>
        </w:r>
        <w:r w:rsidR="00A44544">
          <w:rPr>
            <w:noProof/>
            <w:webHidden/>
          </w:rPr>
          <w:instrText xml:space="preserve"> PAGEREF _Toc491688825 \h </w:instrText>
        </w:r>
        <w:r w:rsidR="00A44544">
          <w:rPr>
            <w:noProof/>
            <w:webHidden/>
          </w:rPr>
        </w:r>
        <w:r w:rsidR="00A44544">
          <w:rPr>
            <w:noProof/>
            <w:webHidden/>
          </w:rPr>
          <w:fldChar w:fldCharType="separate"/>
        </w:r>
        <w:r w:rsidR="00A44544">
          <w:rPr>
            <w:noProof/>
            <w:webHidden/>
          </w:rPr>
          <w:t>82</w:t>
        </w:r>
        <w:r w:rsidR="00A44544">
          <w:rPr>
            <w:noProof/>
            <w:webHidden/>
          </w:rPr>
          <w:fldChar w:fldCharType="end"/>
        </w:r>
      </w:hyperlink>
    </w:p>
    <w:p w14:paraId="5246C975" w14:textId="77777777" w:rsidR="00A44544" w:rsidRDefault="00EE4443">
      <w:pPr>
        <w:pStyle w:val="Abbildungsverzeichnis"/>
        <w:tabs>
          <w:tab w:val="right" w:leader="dot" w:pos="8209"/>
        </w:tabs>
        <w:rPr>
          <w:rFonts w:eastAsiaTheme="minorEastAsia"/>
          <w:noProof/>
          <w:sz w:val="22"/>
          <w:lang w:eastAsia="de-DE"/>
        </w:rPr>
      </w:pPr>
      <w:hyperlink w:anchor="_Toc491688826" w:history="1">
        <w:r w:rsidR="00A44544" w:rsidRPr="00687140">
          <w:rPr>
            <w:rStyle w:val="Hyperlink"/>
            <w:noProof/>
          </w:rPr>
          <w:t>Abbildung 15 Versionsunterschiede</w:t>
        </w:r>
        <w:r w:rsidR="00A44544">
          <w:rPr>
            <w:noProof/>
            <w:webHidden/>
          </w:rPr>
          <w:tab/>
        </w:r>
        <w:r w:rsidR="00A44544">
          <w:rPr>
            <w:noProof/>
            <w:webHidden/>
          </w:rPr>
          <w:fldChar w:fldCharType="begin"/>
        </w:r>
        <w:r w:rsidR="00A44544">
          <w:rPr>
            <w:noProof/>
            <w:webHidden/>
          </w:rPr>
          <w:instrText xml:space="preserve"> PAGEREF _Toc491688826 \h </w:instrText>
        </w:r>
        <w:r w:rsidR="00A44544">
          <w:rPr>
            <w:noProof/>
            <w:webHidden/>
          </w:rPr>
        </w:r>
        <w:r w:rsidR="00A44544">
          <w:rPr>
            <w:noProof/>
            <w:webHidden/>
          </w:rPr>
          <w:fldChar w:fldCharType="separate"/>
        </w:r>
        <w:r w:rsidR="00A44544">
          <w:rPr>
            <w:noProof/>
            <w:webHidden/>
          </w:rPr>
          <w:t>82</w:t>
        </w:r>
        <w:r w:rsidR="00A44544">
          <w:rPr>
            <w:noProof/>
            <w:webHidden/>
          </w:rPr>
          <w:fldChar w:fldCharType="end"/>
        </w:r>
      </w:hyperlink>
    </w:p>
    <w:p w14:paraId="00AB65B3" w14:textId="77777777" w:rsidR="00A44544" w:rsidRDefault="00EE4443">
      <w:pPr>
        <w:pStyle w:val="Abbildungsverzeichnis"/>
        <w:tabs>
          <w:tab w:val="right" w:leader="dot" w:pos="8209"/>
        </w:tabs>
        <w:rPr>
          <w:rFonts w:eastAsiaTheme="minorEastAsia"/>
          <w:noProof/>
          <w:sz w:val="22"/>
          <w:lang w:eastAsia="de-DE"/>
        </w:rPr>
      </w:pPr>
      <w:hyperlink w:anchor="_Toc491688827" w:history="1">
        <w:r w:rsidR="00A44544" w:rsidRPr="00687140">
          <w:rPr>
            <w:rStyle w:val="Hyperlink"/>
            <w:noProof/>
          </w:rPr>
          <w:t>Abbildung 16 Git-Projekt importieren</w:t>
        </w:r>
        <w:r w:rsidR="00A44544">
          <w:rPr>
            <w:noProof/>
            <w:webHidden/>
          </w:rPr>
          <w:tab/>
        </w:r>
        <w:r w:rsidR="00A44544">
          <w:rPr>
            <w:noProof/>
            <w:webHidden/>
          </w:rPr>
          <w:fldChar w:fldCharType="begin"/>
        </w:r>
        <w:r w:rsidR="00A44544">
          <w:rPr>
            <w:noProof/>
            <w:webHidden/>
          </w:rPr>
          <w:instrText xml:space="preserve"> PAGEREF _Toc491688827 \h </w:instrText>
        </w:r>
        <w:r w:rsidR="00A44544">
          <w:rPr>
            <w:noProof/>
            <w:webHidden/>
          </w:rPr>
        </w:r>
        <w:r w:rsidR="00A44544">
          <w:rPr>
            <w:noProof/>
            <w:webHidden/>
          </w:rPr>
          <w:fldChar w:fldCharType="separate"/>
        </w:r>
        <w:r w:rsidR="00A44544">
          <w:rPr>
            <w:noProof/>
            <w:webHidden/>
          </w:rPr>
          <w:t>83</w:t>
        </w:r>
        <w:r w:rsidR="00A44544">
          <w:rPr>
            <w:noProof/>
            <w:webHidden/>
          </w:rPr>
          <w:fldChar w:fldCharType="end"/>
        </w:r>
      </w:hyperlink>
    </w:p>
    <w:p w14:paraId="4A692F7C" w14:textId="77777777" w:rsidR="00A44544" w:rsidRDefault="00EE4443">
      <w:pPr>
        <w:pStyle w:val="Abbildungsverzeichnis"/>
        <w:tabs>
          <w:tab w:val="right" w:leader="dot" w:pos="8209"/>
        </w:tabs>
        <w:rPr>
          <w:rFonts w:eastAsiaTheme="minorEastAsia"/>
          <w:noProof/>
          <w:sz w:val="22"/>
          <w:lang w:eastAsia="de-DE"/>
        </w:rPr>
      </w:pPr>
      <w:hyperlink w:anchor="_Toc491688828" w:history="1">
        <w:r w:rsidR="00A44544" w:rsidRPr="00687140">
          <w:rPr>
            <w:rStyle w:val="Hyperlink"/>
            <w:noProof/>
          </w:rPr>
          <w:t>Abbildung 17 Quell-Repository</w:t>
        </w:r>
        <w:r w:rsidR="00A44544">
          <w:rPr>
            <w:noProof/>
            <w:webHidden/>
          </w:rPr>
          <w:tab/>
        </w:r>
        <w:r w:rsidR="00A44544">
          <w:rPr>
            <w:noProof/>
            <w:webHidden/>
          </w:rPr>
          <w:fldChar w:fldCharType="begin"/>
        </w:r>
        <w:r w:rsidR="00A44544">
          <w:rPr>
            <w:noProof/>
            <w:webHidden/>
          </w:rPr>
          <w:instrText xml:space="preserve"> PAGEREF _Toc491688828 \h </w:instrText>
        </w:r>
        <w:r w:rsidR="00A44544">
          <w:rPr>
            <w:noProof/>
            <w:webHidden/>
          </w:rPr>
        </w:r>
        <w:r w:rsidR="00A44544">
          <w:rPr>
            <w:noProof/>
            <w:webHidden/>
          </w:rPr>
          <w:fldChar w:fldCharType="separate"/>
        </w:r>
        <w:r w:rsidR="00A44544">
          <w:rPr>
            <w:noProof/>
            <w:webHidden/>
          </w:rPr>
          <w:t>84</w:t>
        </w:r>
        <w:r w:rsidR="00A44544">
          <w:rPr>
            <w:noProof/>
            <w:webHidden/>
          </w:rPr>
          <w:fldChar w:fldCharType="end"/>
        </w:r>
      </w:hyperlink>
    </w:p>
    <w:p w14:paraId="404F8F60" w14:textId="77777777" w:rsidR="00A44544" w:rsidRDefault="00EE4443">
      <w:pPr>
        <w:pStyle w:val="Abbildungsverzeichnis"/>
        <w:tabs>
          <w:tab w:val="right" w:leader="dot" w:pos="8209"/>
        </w:tabs>
        <w:rPr>
          <w:rFonts w:eastAsiaTheme="minorEastAsia"/>
          <w:noProof/>
          <w:sz w:val="22"/>
          <w:lang w:eastAsia="de-DE"/>
        </w:rPr>
      </w:pPr>
      <w:hyperlink w:anchor="_Toc491688829" w:history="1">
        <w:r w:rsidR="00A44544" w:rsidRPr="00687140">
          <w:rPr>
            <w:rStyle w:val="Hyperlink"/>
            <w:noProof/>
          </w:rPr>
          <w:t>Abbildung 18 Allgemeines Projekt</w:t>
        </w:r>
        <w:r w:rsidR="00A44544">
          <w:rPr>
            <w:noProof/>
            <w:webHidden/>
          </w:rPr>
          <w:tab/>
        </w:r>
        <w:r w:rsidR="00A44544">
          <w:rPr>
            <w:noProof/>
            <w:webHidden/>
          </w:rPr>
          <w:fldChar w:fldCharType="begin"/>
        </w:r>
        <w:r w:rsidR="00A44544">
          <w:rPr>
            <w:noProof/>
            <w:webHidden/>
          </w:rPr>
          <w:instrText xml:space="preserve"> PAGEREF _Toc491688829 \h </w:instrText>
        </w:r>
        <w:r w:rsidR="00A44544">
          <w:rPr>
            <w:noProof/>
            <w:webHidden/>
          </w:rPr>
        </w:r>
        <w:r w:rsidR="00A44544">
          <w:rPr>
            <w:noProof/>
            <w:webHidden/>
          </w:rPr>
          <w:fldChar w:fldCharType="separate"/>
        </w:r>
        <w:r w:rsidR="00A44544">
          <w:rPr>
            <w:noProof/>
            <w:webHidden/>
          </w:rPr>
          <w:t>85</w:t>
        </w:r>
        <w:r w:rsidR="00A44544">
          <w:rPr>
            <w:noProof/>
            <w:webHidden/>
          </w:rPr>
          <w:fldChar w:fldCharType="end"/>
        </w:r>
      </w:hyperlink>
    </w:p>
    <w:p w14:paraId="473C2752" w14:textId="77777777" w:rsidR="00A44544" w:rsidRDefault="00EE4443">
      <w:pPr>
        <w:pStyle w:val="Abbildungsverzeichnis"/>
        <w:tabs>
          <w:tab w:val="right" w:leader="dot" w:pos="8209"/>
        </w:tabs>
        <w:rPr>
          <w:rFonts w:eastAsiaTheme="minorEastAsia"/>
          <w:noProof/>
          <w:sz w:val="22"/>
          <w:lang w:eastAsia="de-DE"/>
        </w:rPr>
      </w:pPr>
      <w:hyperlink w:anchor="_Toc491688830" w:history="1">
        <w:r w:rsidR="00A44544" w:rsidRPr="00687140">
          <w:rPr>
            <w:rStyle w:val="Hyperlink"/>
            <w:noProof/>
          </w:rPr>
          <w:t>Abbildung 19 Erfolgreiches Branching</w:t>
        </w:r>
        <w:r w:rsidR="00A44544">
          <w:rPr>
            <w:noProof/>
            <w:webHidden/>
          </w:rPr>
          <w:tab/>
        </w:r>
        <w:r w:rsidR="00A44544">
          <w:rPr>
            <w:noProof/>
            <w:webHidden/>
          </w:rPr>
          <w:fldChar w:fldCharType="begin"/>
        </w:r>
        <w:r w:rsidR="00A44544">
          <w:rPr>
            <w:noProof/>
            <w:webHidden/>
          </w:rPr>
          <w:instrText xml:space="preserve"> PAGEREF _Toc491688830 \h </w:instrText>
        </w:r>
        <w:r w:rsidR="00A44544">
          <w:rPr>
            <w:noProof/>
            <w:webHidden/>
          </w:rPr>
        </w:r>
        <w:r w:rsidR="00A44544">
          <w:rPr>
            <w:noProof/>
            <w:webHidden/>
          </w:rPr>
          <w:fldChar w:fldCharType="separate"/>
        </w:r>
        <w:r w:rsidR="00A44544">
          <w:rPr>
            <w:noProof/>
            <w:webHidden/>
          </w:rPr>
          <w:t>85</w:t>
        </w:r>
        <w:r w:rsidR="00A44544">
          <w:rPr>
            <w:noProof/>
            <w:webHidden/>
          </w:rPr>
          <w:fldChar w:fldCharType="end"/>
        </w:r>
      </w:hyperlink>
    </w:p>
    <w:p w14:paraId="69BD5FA2" w14:textId="77777777" w:rsidR="00A44544" w:rsidRDefault="00EE4443">
      <w:pPr>
        <w:pStyle w:val="Abbildungsverzeichnis"/>
        <w:tabs>
          <w:tab w:val="right" w:leader="dot" w:pos="8209"/>
        </w:tabs>
        <w:rPr>
          <w:rFonts w:eastAsiaTheme="minorEastAsia"/>
          <w:noProof/>
          <w:sz w:val="22"/>
          <w:lang w:eastAsia="de-DE"/>
        </w:rPr>
      </w:pPr>
      <w:hyperlink w:anchor="_Toc491688831" w:history="1">
        <w:r w:rsidR="00A44544" w:rsidRPr="00687140">
          <w:rPr>
            <w:rStyle w:val="Hyperlink"/>
            <w:noProof/>
          </w:rPr>
          <w:t>Abbildung 20 Hauptseite des Repository</w:t>
        </w:r>
        <w:r w:rsidR="00A44544">
          <w:rPr>
            <w:noProof/>
            <w:webHidden/>
          </w:rPr>
          <w:tab/>
        </w:r>
        <w:r w:rsidR="00A44544">
          <w:rPr>
            <w:noProof/>
            <w:webHidden/>
          </w:rPr>
          <w:fldChar w:fldCharType="begin"/>
        </w:r>
        <w:r w:rsidR="00A44544">
          <w:rPr>
            <w:noProof/>
            <w:webHidden/>
          </w:rPr>
          <w:instrText xml:space="preserve"> PAGEREF _Toc491688831 \h </w:instrText>
        </w:r>
        <w:r w:rsidR="00A44544">
          <w:rPr>
            <w:noProof/>
            <w:webHidden/>
          </w:rPr>
        </w:r>
        <w:r w:rsidR="00A44544">
          <w:rPr>
            <w:noProof/>
            <w:webHidden/>
          </w:rPr>
          <w:fldChar w:fldCharType="separate"/>
        </w:r>
        <w:r w:rsidR="00A44544">
          <w:rPr>
            <w:noProof/>
            <w:webHidden/>
          </w:rPr>
          <w:t>86</w:t>
        </w:r>
        <w:r w:rsidR="00A44544">
          <w:rPr>
            <w:noProof/>
            <w:webHidden/>
          </w:rPr>
          <w:fldChar w:fldCharType="end"/>
        </w:r>
      </w:hyperlink>
    </w:p>
    <w:p w14:paraId="210ACACE" w14:textId="77777777" w:rsidR="00A44544" w:rsidRDefault="00EE4443">
      <w:pPr>
        <w:pStyle w:val="Abbildungsverzeichnis"/>
        <w:tabs>
          <w:tab w:val="right" w:leader="dot" w:pos="8209"/>
        </w:tabs>
        <w:rPr>
          <w:rFonts w:eastAsiaTheme="minorEastAsia"/>
          <w:noProof/>
          <w:sz w:val="22"/>
          <w:lang w:eastAsia="de-DE"/>
        </w:rPr>
      </w:pPr>
      <w:hyperlink w:anchor="_Toc491688832" w:history="1">
        <w:r w:rsidR="00A44544" w:rsidRPr="00687140">
          <w:rPr>
            <w:rStyle w:val="Hyperlink"/>
            <w:noProof/>
          </w:rPr>
          <w:t>Abbildung 21 Commits mit Hash-Wert</w:t>
        </w:r>
        <w:r w:rsidR="00A44544">
          <w:rPr>
            <w:noProof/>
            <w:webHidden/>
          </w:rPr>
          <w:tab/>
        </w:r>
        <w:r w:rsidR="00A44544">
          <w:rPr>
            <w:noProof/>
            <w:webHidden/>
          </w:rPr>
          <w:fldChar w:fldCharType="begin"/>
        </w:r>
        <w:r w:rsidR="00A44544">
          <w:rPr>
            <w:noProof/>
            <w:webHidden/>
          </w:rPr>
          <w:instrText xml:space="preserve"> PAGEREF _Toc491688832 \h </w:instrText>
        </w:r>
        <w:r w:rsidR="00A44544">
          <w:rPr>
            <w:noProof/>
            <w:webHidden/>
          </w:rPr>
        </w:r>
        <w:r w:rsidR="00A44544">
          <w:rPr>
            <w:noProof/>
            <w:webHidden/>
          </w:rPr>
          <w:fldChar w:fldCharType="separate"/>
        </w:r>
        <w:r w:rsidR="00A44544">
          <w:rPr>
            <w:noProof/>
            <w:webHidden/>
          </w:rPr>
          <w:t>86</w:t>
        </w:r>
        <w:r w:rsidR="00A44544">
          <w:rPr>
            <w:noProof/>
            <w:webHidden/>
          </w:rPr>
          <w:fldChar w:fldCharType="end"/>
        </w:r>
      </w:hyperlink>
    </w:p>
    <w:p w14:paraId="36130B77" w14:textId="77777777" w:rsidR="00A44544" w:rsidRDefault="00EE4443">
      <w:pPr>
        <w:pStyle w:val="Abbildungsverzeichnis"/>
        <w:tabs>
          <w:tab w:val="right" w:leader="dot" w:pos="8209"/>
        </w:tabs>
        <w:rPr>
          <w:rFonts w:eastAsiaTheme="minorEastAsia"/>
          <w:noProof/>
          <w:sz w:val="22"/>
          <w:lang w:eastAsia="de-DE"/>
        </w:rPr>
      </w:pPr>
      <w:hyperlink w:anchor="_Toc491688833" w:history="1">
        <w:r w:rsidR="00A44544" w:rsidRPr="00687140">
          <w:rPr>
            <w:rStyle w:val="Hyperlink"/>
            <w:noProof/>
          </w:rPr>
          <w:t>Abbildung 22 Weitere Versionsunterschiede</w:t>
        </w:r>
        <w:r w:rsidR="00A44544">
          <w:rPr>
            <w:noProof/>
            <w:webHidden/>
          </w:rPr>
          <w:tab/>
        </w:r>
        <w:r w:rsidR="00A44544">
          <w:rPr>
            <w:noProof/>
            <w:webHidden/>
          </w:rPr>
          <w:fldChar w:fldCharType="begin"/>
        </w:r>
        <w:r w:rsidR="00A44544">
          <w:rPr>
            <w:noProof/>
            <w:webHidden/>
          </w:rPr>
          <w:instrText xml:space="preserve"> PAGEREF _Toc491688833 \h </w:instrText>
        </w:r>
        <w:r w:rsidR="00A44544">
          <w:rPr>
            <w:noProof/>
            <w:webHidden/>
          </w:rPr>
        </w:r>
        <w:r w:rsidR="00A44544">
          <w:rPr>
            <w:noProof/>
            <w:webHidden/>
          </w:rPr>
          <w:fldChar w:fldCharType="separate"/>
        </w:r>
        <w:r w:rsidR="00A44544">
          <w:rPr>
            <w:noProof/>
            <w:webHidden/>
          </w:rPr>
          <w:t>86</w:t>
        </w:r>
        <w:r w:rsidR="00A44544">
          <w:rPr>
            <w:noProof/>
            <w:webHidden/>
          </w:rPr>
          <w:fldChar w:fldCharType="end"/>
        </w:r>
      </w:hyperlink>
    </w:p>
    <w:p w14:paraId="13ABAAC7" w14:textId="77777777" w:rsidR="00A44544" w:rsidRDefault="00EE4443">
      <w:pPr>
        <w:pStyle w:val="Abbildungsverzeichnis"/>
        <w:tabs>
          <w:tab w:val="right" w:leader="dot" w:pos="8209"/>
        </w:tabs>
        <w:rPr>
          <w:rFonts w:eastAsiaTheme="minorEastAsia"/>
          <w:noProof/>
          <w:sz w:val="22"/>
          <w:lang w:eastAsia="de-DE"/>
        </w:rPr>
      </w:pPr>
      <w:hyperlink w:anchor="_Toc491688834" w:history="1">
        <w:r w:rsidR="00A44544" w:rsidRPr="00687140">
          <w:rPr>
            <w:rStyle w:val="Hyperlink"/>
            <w:noProof/>
          </w:rPr>
          <w:t>Abbildung 23 Neuen Branch erstellen</w:t>
        </w:r>
        <w:r w:rsidR="00A44544">
          <w:rPr>
            <w:noProof/>
            <w:webHidden/>
          </w:rPr>
          <w:tab/>
        </w:r>
        <w:r w:rsidR="00A44544">
          <w:rPr>
            <w:noProof/>
            <w:webHidden/>
          </w:rPr>
          <w:fldChar w:fldCharType="begin"/>
        </w:r>
        <w:r w:rsidR="00A44544">
          <w:rPr>
            <w:noProof/>
            <w:webHidden/>
          </w:rPr>
          <w:instrText xml:space="preserve"> PAGEREF _Toc491688834 \h </w:instrText>
        </w:r>
        <w:r w:rsidR="00A44544">
          <w:rPr>
            <w:noProof/>
            <w:webHidden/>
          </w:rPr>
        </w:r>
        <w:r w:rsidR="00A44544">
          <w:rPr>
            <w:noProof/>
            <w:webHidden/>
          </w:rPr>
          <w:fldChar w:fldCharType="separate"/>
        </w:r>
        <w:r w:rsidR="00A44544">
          <w:rPr>
            <w:noProof/>
            <w:webHidden/>
          </w:rPr>
          <w:t>87</w:t>
        </w:r>
        <w:r w:rsidR="00A44544">
          <w:rPr>
            <w:noProof/>
            <w:webHidden/>
          </w:rPr>
          <w:fldChar w:fldCharType="end"/>
        </w:r>
      </w:hyperlink>
    </w:p>
    <w:p w14:paraId="3BC33FE7" w14:textId="77777777" w:rsidR="00A44544" w:rsidRDefault="00EE4443">
      <w:pPr>
        <w:pStyle w:val="Abbildungsverzeichnis"/>
        <w:tabs>
          <w:tab w:val="right" w:leader="dot" w:pos="8209"/>
        </w:tabs>
        <w:rPr>
          <w:rFonts w:eastAsiaTheme="minorEastAsia"/>
          <w:noProof/>
          <w:sz w:val="22"/>
          <w:lang w:eastAsia="de-DE"/>
        </w:rPr>
      </w:pPr>
      <w:hyperlink w:anchor="_Toc491688835" w:history="1">
        <w:r w:rsidR="00A44544" w:rsidRPr="00687140">
          <w:rPr>
            <w:rStyle w:val="Hyperlink"/>
            <w:noProof/>
          </w:rPr>
          <w:t>Abbildung 24 Commit auf neuem Branch</w:t>
        </w:r>
        <w:r w:rsidR="00A44544">
          <w:rPr>
            <w:noProof/>
            <w:webHidden/>
          </w:rPr>
          <w:tab/>
        </w:r>
        <w:r w:rsidR="00A44544">
          <w:rPr>
            <w:noProof/>
            <w:webHidden/>
          </w:rPr>
          <w:fldChar w:fldCharType="begin"/>
        </w:r>
        <w:r w:rsidR="00A44544">
          <w:rPr>
            <w:noProof/>
            <w:webHidden/>
          </w:rPr>
          <w:instrText xml:space="preserve"> PAGEREF _Toc491688835 \h </w:instrText>
        </w:r>
        <w:r w:rsidR="00A44544">
          <w:rPr>
            <w:noProof/>
            <w:webHidden/>
          </w:rPr>
        </w:r>
        <w:r w:rsidR="00A44544">
          <w:rPr>
            <w:noProof/>
            <w:webHidden/>
          </w:rPr>
          <w:fldChar w:fldCharType="separate"/>
        </w:r>
        <w:r w:rsidR="00A44544">
          <w:rPr>
            <w:noProof/>
            <w:webHidden/>
          </w:rPr>
          <w:t>87</w:t>
        </w:r>
        <w:r w:rsidR="00A44544">
          <w:rPr>
            <w:noProof/>
            <w:webHidden/>
          </w:rPr>
          <w:fldChar w:fldCharType="end"/>
        </w:r>
      </w:hyperlink>
    </w:p>
    <w:p w14:paraId="4C774FD1" w14:textId="77777777" w:rsidR="00A44544" w:rsidRDefault="00EE4443">
      <w:pPr>
        <w:pStyle w:val="Abbildungsverzeichnis"/>
        <w:tabs>
          <w:tab w:val="right" w:leader="dot" w:pos="8209"/>
        </w:tabs>
        <w:rPr>
          <w:rFonts w:eastAsiaTheme="minorEastAsia"/>
          <w:noProof/>
          <w:sz w:val="22"/>
          <w:lang w:eastAsia="de-DE"/>
        </w:rPr>
      </w:pPr>
      <w:hyperlink w:anchor="_Toc491688836" w:history="1">
        <w:r w:rsidR="00A44544" w:rsidRPr="00687140">
          <w:rPr>
            <w:rStyle w:val="Hyperlink"/>
            <w:noProof/>
          </w:rPr>
          <w:t>Abbildung 25 Merge-Details</w:t>
        </w:r>
        <w:r w:rsidR="00A44544">
          <w:rPr>
            <w:noProof/>
            <w:webHidden/>
          </w:rPr>
          <w:tab/>
        </w:r>
        <w:r w:rsidR="00A44544">
          <w:rPr>
            <w:noProof/>
            <w:webHidden/>
          </w:rPr>
          <w:fldChar w:fldCharType="begin"/>
        </w:r>
        <w:r w:rsidR="00A44544">
          <w:rPr>
            <w:noProof/>
            <w:webHidden/>
          </w:rPr>
          <w:instrText xml:space="preserve"> PAGEREF _Toc491688836 \h </w:instrText>
        </w:r>
        <w:r w:rsidR="00A44544">
          <w:rPr>
            <w:noProof/>
            <w:webHidden/>
          </w:rPr>
        </w:r>
        <w:r w:rsidR="00A44544">
          <w:rPr>
            <w:noProof/>
            <w:webHidden/>
          </w:rPr>
          <w:fldChar w:fldCharType="separate"/>
        </w:r>
        <w:r w:rsidR="00A44544">
          <w:rPr>
            <w:noProof/>
            <w:webHidden/>
          </w:rPr>
          <w:t>88</w:t>
        </w:r>
        <w:r w:rsidR="00A44544">
          <w:rPr>
            <w:noProof/>
            <w:webHidden/>
          </w:rPr>
          <w:fldChar w:fldCharType="end"/>
        </w:r>
      </w:hyperlink>
    </w:p>
    <w:p w14:paraId="183DE908" w14:textId="77777777" w:rsidR="00A44544" w:rsidRDefault="00EE4443">
      <w:pPr>
        <w:pStyle w:val="Abbildungsverzeichnis"/>
        <w:tabs>
          <w:tab w:val="right" w:leader="dot" w:pos="8209"/>
        </w:tabs>
        <w:rPr>
          <w:rFonts w:eastAsiaTheme="minorEastAsia"/>
          <w:noProof/>
          <w:sz w:val="22"/>
          <w:lang w:eastAsia="de-DE"/>
        </w:rPr>
      </w:pPr>
      <w:hyperlink w:anchor="_Toc491688837" w:history="1">
        <w:r w:rsidR="00A44544" w:rsidRPr="00687140">
          <w:rPr>
            <w:rStyle w:val="Hyperlink"/>
            <w:noProof/>
          </w:rPr>
          <w:t>Abbildung 26 Erfolgreicher Push nach Branching und Merging</w:t>
        </w:r>
        <w:r w:rsidR="00A44544">
          <w:rPr>
            <w:noProof/>
            <w:webHidden/>
          </w:rPr>
          <w:tab/>
        </w:r>
        <w:r w:rsidR="00A44544">
          <w:rPr>
            <w:noProof/>
            <w:webHidden/>
          </w:rPr>
          <w:fldChar w:fldCharType="begin"/>
        </w:r>
        <w:r w:rsidR="00A44544">
          <w:rPr>
            <w:noProof/>
            <w:webHidden/>
          </w:rPr>
          <w:instrText xml:space="preserve"> PAGEREF _Toc491688837 \h </w:instrText>
        </w:r>
        <w:r w:rsidR="00A44544">
          <w:rPr>
            <w:noProof/>
            <w:webHidden/>
          </w:rPr>
        </w:r>
        <w:r w:rsidR="00A44544">
          <w:rPr>
            <w:noProof/>
            <w:webHidden/>
          </w:rPr>
          <w:fldChar w:fldCharType="separate"/>
        </w:r>
        <w:r w:rsidR="00A44544">
          <w:rPr>
            <w:noProof/>
            <w:webHidden/>
          </w:rPr>
          <w:t>89</w:t>
        </w:r>
        <w:r w:rsidR="00A44544">
          <w:rPr>
            <w:noProof/>
            <w:webHidden/>
          </w:rPr>
          <w:fldChar w:fldCharType="end"/>
        </w:r>
      </w:hyperlink>
    </w:p>
    <w:p w14:paraId="1A21A529" w14:textId="77777777" w:rsidR="00A44544" w:rsidRDefault="00EE4443">
      <w:pPr>
        <w:pStyle w:val="Abbildungsverzeichnis"/>
        <w:tabs>
          <w:tab w:val="right" w:leader="dot" w:pos="8209"/>
        </w:tabs>
        <w:rPr>
          <w:rFonts w:eastAsiaTheme="minorEastAsia"/>
          <w:noProof/>
          <w:sz w:val="22"/>
          <w:lang w:eastAsia="de-DE"/>
        </w:rPr>
      </w:pPr>
      <w:hyperlink w:anchor="_Toc491688838" w:history="1">
        <w:r w:rsidR="00A44544" w:rsidRPr="00687140">
          <w:rPr>
            <w:rStyle w:val="Hyperlink"/>
            <w:noProof/>
          </w:rPr>
          <w:t>Abbildung 27 Fetch</w:t>
        </w:r>
        <w:r w:rsidR="00A44544">
          <w:rPr>
            <w:noProof/>
            <w:webHidden/>
          </w:rPr>
          <w:tab/>
        </w:r>
        <w:r w:rsidR="00A44544">
          <w:rPr>
            <w:noProof/>
            <w:webHidden/>
          </w:rPr>
          <w:fldChar w:fldCharType="begin"/>
        </w:r>
        <w:r w:rsidR="00A44544">
          <w:rPr>
            <w:noProof/>
            <w:webHidden/>
          </w:rPr>
          <w:instrText xml:space="preserve"> PAGEREF _Toc491688838 \h </w:instrText>
        </w:r>
        <w:r w:rsidR="00A44544">
          <w:rPr>
            <w:noProof/>
            <w:webHidden/>
          </w:rPr>
        </w:r>
        <w:r w:rsidR="00A44544">
          <w:rPr>
            <w:noProof/>
            <w:webHidden/>
          </w:rPr>
          <w:fldChar w:fldCharType="separate"/>
        </w:r>
        <w:r w:rsidR="00A44544">
          <w:rPr>
            <w:noProof/>
            <w:webHidden/>
          </w:rPr>
          <w:t>89</w:t>
        </w:r>
        <w:r w:rsidR="00A44544">
          <w:rPr>
            <w:noProof/>
            <w:webHidden/>
          </w:rPr>
          <w:fldChar w:fldCharType="end"/>
        </w:r>
      </w:hyperlink>
    </w:p>
    <w:p w14:paraId="17C9D3CA" w14:textId="77777777" w:rsidR="00A44544" w:rsidRDefault="00EE4443">
      <w:pPr>
        <w:pStyle w:val="Abbildungsverzeichnis"/>
        <w:tabs>
          <w:tab w:val="right" w:leader="dot" w:pos="8209"/>
        </w:tabs>
        <w:rPr>
          <w:rFonts w:eastAsiaTheme="minorEastAsia"/>
          <w:noProof/>
          <w:sz w:val="22"/>
          <w:lang w:eastAsia="de-DE"/>
        </w:rPr>
      </w:pPr>
      <w:hyperlink w:anchor="_Toc491688839" w:history="1">
        <w:r w:rsidR="00A44544" w:rsidRPr="00687140">
          <w:rPr>
            <w:rStyle w:val="Hyperlink"/>
            <w:noProof/>
          </w:rPr>
          <w:t>Abbildung 28 Rückgängig machen</w:t>
        </w:r>
        <w:r w:rsidR="00A44544">
          <w:rPr>
            <w:noProof/>
            <w:webHidden/>
          </w:rPr>
          <w:tab/>
        </w:r>
        <w:r w:rsidR="00A44544">
          <w:rPr>
            <w:noProof/>
            <w:webHidden/>
          </w:rPr>
          <w:fldChar w:fldCharType="begin"/>
        </w:r>
        <w:r w:rsidR="00A44544">
          <w:rPr>
            <w:noProof/>
            <w:webHidden/>
          </w:rPr>
          <w:instrText xml:space="preserve"> PAGEREF _Toc491688839 \h </w:instrText>
        </w:r>
        <w:r w:rsidR="00A44544">
          <w:rPr>
            <w:noProof/>
            <w:webHidden/>
          </w:rPr>
        </w:r>
        <w:r w:rsidR="00A44544">
          <w:rPr>
            <w:noProof/>
            <w:webHidden/>
          </w:rPr>
          <w:fldChar w:fldCharType="separate"/>
        </w:r>
        <w:r w:rsidR="00A44544">
          <w:rPr>
            <w:noProof/>
            <w:webHidden/>
          </w:rPr>
          <w:t>90</w:t>
        </w:r>
        <w:r w:rsidR="00A44544">
          <w:rPr>
            <w:noProof/>
            <w:webHidden/>
          </w:rPr>
          <w:fldChar w:fldCharType="end"/>
        </w:r>
      </w:hyperlink>
    </w:p>
    <w:p w14:paraId="0268991B" w14:textId="77777777" w:rsidR="004218E9" w:rsidRPr="004218E9" w:rsidRDefault="00AC3DA5"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14:paraId="01C64DB2" w14:textId="77777777" w:rsidR="003F5D40" w:rsidRDefault="00387FE8" w:rsidP="005A6595">
      <w:pPr>
        <w:pStyle w:val="berschrift1"/>
        <w:numPr>
          <w:ilvl w:val="0"/>
          <w:numId w:val="0"/>
        </w:numPr>
        <w:ind w:left="360" w:hanging="360"/>
      </w:pPr>
      <w:bookmarkStart w:id="5" w:name="_Toc491707839"/>
      <w:r w:rsidRPr="00992A1D">
        <w:lastRenderedPageBreak/>
        <w:t>Tabellenverzeichnis</w:t>
      </w:r>
      <w:bookmarkEnd w:id="5"/>
    </w:p>
    <w:p w14:paraId="2ABA9245" w14:textId="77777777" w:rsidR="0086370A" w:rsidRDefault="00DB2EB8">
      <w:pPr>
        <w:pStyle w:val="Abbildungsverzeichnis"/>
        <w:tabs>
          <w:tab w:val="right" w:leader="dot" w:pos="8209"/>
        </w:tabs>
        <w:rPr>
          <w:rFonts w:eastAsiaTheme="minorEastAsia"/>
          <w:noProof/>
          <w:sz w:val="22"/>
          <w:lang w:eastAsia="de-DE"/>
        </w:rPr>
      </w:pPr>
      <w:r w:rsidRPr="002E0735">
        <w:fldChar w:fldCharType="begin"/>
      </w:r>
      <w:r w:rsidRPr="004A2B07">
        <w:instrText xml:space="preserve"> TOC \h \z \c "Tabelle" </w:instrText>
      </w:r>
      <w:r w:rsidRPr="002E0735">
        <w:fldChar w:fldCharType="separate"/>
      </w:r>
      <w:hyperlink w:anchor="_Toc491697175" w:history="1">
        <w:r w:rsidR="0086370A" w:rsidRPr="00663AC7">
          <w:rPr>
            <w:rStyle w:val="Hyperlink"/>
            <w:noProof/>
          </w:rPr>
          <w:t>Tabelle 1 Grundlegende Begriffe</w:t>
        </w:r>
        <w:r w:rsidR="0086370A">
          <w:rPr>
            <w:noProof/>
            <w:webHidden/>
          </w:rPr>
          <w:tab/>
        </w:r>
        <w:r w:rsidR="0086370A">
          <w:rPr>
            <w:noProof/>
            <w:webHidden/>
          </w:rPr>
          <w:fldChar w:fldCharType="begin"/>
        </w:r>
        <w:r w:rsidR="0086370A">
          <w:rPr>
            <w:noProof/>
            <w:webHidden/>
          </w:rPr>
          <w:instrText xml:space="preserve"> PAGEREF _Toc491697175 \h </w:instrText>
        </w:r>
        <w:r w:rsidR="0086370A">
          <w:rPr>
            <w:noProof/>
            <w:webHidden/>
          </w:rPr>
        </w:r>
        <w:r w:rsidR="0086370A">
          <w:rPr>
            <w:noProof/>
            <w:webHidden/>
          </w:rPr>
          <w:fldChar w:fldCharType="separate"/>
        </w:r>
        <w:r w:rsidR="0086370A">
          <w:rPr>
            <w:noProof/>
            <w:webHidden/>
          </w:rPr>
          <w:t>47</w:t>
        </w:r>
        <w:r w:rsidR="0086370A">
          <w:rPr>
            <w:noProof/>
            <w:webHidden/>
          </w:rPr>
          <w:fldChar w:fldCharType="end"/>
        </w:r>
      </w:hyperlink>
    </w:p>
    <w:p w14:paraId="528A1EBB" w14:textId="77777777" w:rsidR="0086370A" w:rsidRDefault="00EE4443">
      <w:pPr>
        <w:pStyle w:val="Abbildungsverzeichnis"/>
        <w:tabs>
          <w:tab w:val="right" w:leader="dot" w:pos="8209"/>
        </w:tabs>
        <w:rPr>
          <w:rFonts w:eastAsiaTheme="minorEastAsia"/>
          <w:noProof/>
          <w:sz w:val="22"/>
          <w:lang w:eastAsia="de-DE"/>
        </w:rPr>
      </w:pPr>
      <w:hyperlink w:anchor="_Toc491697176" w:history="1">
        <w:r w:rsidR="0086370A" w:rsidRPr="00663AC7">
          <w:rPr>
            <w:rStyle w:val="Hyperlink"/>
            <w:noProof/>
          </w:rPr>
          <w:t>Tabelle 2 Git vs. SVN</w:t>
        </w:r>
        <w:r w:rsidR="0086370A">
          <w:rPr>
            <w:noProof/>
            <w:webHidden/>
          </w:rPr>
          <w:tab/>
        </w:r>
        <w:r w:rsidR="0086370A">
          <w:rPr>
            <w:noProof/>
            <w:webHidden/>
          </w:rPr>
          <w:fldChar w:fldCharType="begin"/>
        </w:r>
        <w:r w:rsidR="0086370A">
          <w:rPr>
            <w:noProof/>
            <w:webHidden/>
          </w:rPr>
          <w:instrText xml:space="preserve"> PAGEREF _Toc491697176 \h </w:instrText>
        </w:r>
        <w:r w:rsidR="0086370A">
          <w:rPr>
            <w:noProof/>
            <w:webHidden/>
          </w:rPr>
        </w:r>
        <w:r w:rsidR="0086370A">
          <w:rPr>
            <w:noProof/>
            <w:webHidden/>
          </w:rPr>
          <w:fldChar w:fldCharType="separate"/>
        </w:r>
        <w:r w:rsidR="0086370A">
          <w:rPr>
            <w:noProof/>
            <w:webHidden/>
          </w:rPr>
          <w:t>70</w:t>
        </w:r>
        <w:r w:rsidR="0086370A">
          <w:rPr>
            <w:noProof/>
            <w:webHidden/>
          </w:rPr>
          <w:fldChar w:fldCharType="end"/>
        </w:r>
      </w:hyperlink>
    </w:p>
    <w:p w14:paraId="1647A17A" w14:textId="77777777" w:rsidR="004218E9" w:rsidRPr="004218E9" w:rsidRDefault="00DB2EB8"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sidRPr="002E0735">
        <w:rPr>
          <w:bCs/>
          <w:noProof/>
        </w:rPr>
        <w:fldChar w:fldCharType="end"/>
      </w:r>
      <w:r w:rsidR="00A93992" w:rsidRPr="00A93992">
        <w:rPr>
          <w:noProof/>
          <w:lang w:eastAsia="de-DE"/>
        </w:rPr>
        <w:t xml:space="preserve"> </w:t>
      </w:r>
    </w:p>
    <w:p w14:paraId="550A80AA" w14:textId="77777777" w:rsidR="005A6595" w:rsidRDefault="00387FE8" w:rsidP="005A6595">
      <w:pPr>
        <w:pStyle w:val="berschrift1"/>
        <w:numPr>
          <w:ilvl w:val="0"/>
          <w:numId w:val="0"/>
        </w:numPr>
        <w:ind w:left="360" w:hanging="360"/>
        <w:rPr>
          <w:noProof/>
          <w:lang w:eastAsia="de-DE"/>
        </w:rPr>
      </w:pPr>
      <w:bookmarkStart w:id="6" w:name="_Toc491707840"/>
      <w:r w:rsidRPr="00992A1D">
        <w:lastRenderedPageBreak/>
        <w:t>Abkürzungsverzeichnis</w:t>
      </w:r>
      <w:bookmarkEnd w:id="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5"/>
      </w:tblGrid>
      <w:tr w:rsidR="005A0B98" w14:paraId="2831DCE0" w14:textId="77777777" w:rsidTr="005A0B98">
        <w:tc>
          <w:tcPr>
            <w:tcW w:w="1384" w:type="dxa"/>
          </w:tcPr>
          <w:p w14:paraId="0EF6CE35" w14:textId="77777777" w:rsidR="005A0B98" w:rsidRDefault="00246BFF" w:rsidP="00246BFF">
            <w:pPr>
              <w:rPr>
                <w:lang w:eastAsia="de-DE"/>
              </w:rPr>
            </w:pPr>
            <w:r>
              <w:rPr>
                <w:lang w:eastAsia="de-DE"/>
              </w:rPr>
              <w:t>VCS</w:t>
            </w:r>
          </w:p>
        </w:tc>
        <w:tc>
          <w:tcPr>
            <w:tcW w:w="6975" w:type="dxa"/>
          </w:tcPr>
          <w:p w14:paraId="2D516F91" w14:textId="77777777" w:rsidR="005A0B98" w:rsidRDefault="00246BFF" w:rsidP="005A0B98">
            <w:pPr>
              <w:rPr>
                <w:lang w:eastAsia="de-DE"/>
              </w:rPr>
            </w:pPr>
            <w:r>
              <w:rPr>
                <w:lang w:eastAsia="de-DE"/>
              </w:rPr>
              <w:t>Version Control System</w:t>
            </w:r>
          </w:p>
        </w:tc>
      </w:tr>
      <w:tr w:rsidR="005A0B98" w14:paraId="497D6463" w14:textId="77777777" w:rsidTr="005A0B98">
        <w:tc>
          <w:tcPr>
            <w:tcW w:w="1384" w:type="dxa"/>
          </w:tcPr>
          <w:p w14:paraId="1BF356FE" w14:textId="77777777" w:rsidR="005A0B98" w:rsidRDefault="00CA5903" w:rsidP="005A0B98">
            <w:pPr>
              <w:rPr>
                <w:lang w:eastAsia="de-DE"/>
              </w:rPr>
            </w:pPr>
            <w:r>
              <w:rPr>
                <w:lang w:eastAsia="de-DE"/>
              </w:rPr>
              <w:t>SCCS</w:t>
            </w:r>
          </w:p>
        </w:tc>
        <w:tc>
          <w:tcPr>
            <w:tcW w:w="6975" w:type="dxa"/>
          </w:tcPr>
          <w:p w14:paraId="615D0B0A" w14:textId="77777777" w:rsidR="005A0B98" w:rsidRDefault="00CD4B8A" w:rsidP="005A0B98">
            <w:pPr>
              <w:rPr>
                <w:lang w:eastAsia="de-DE"/>
              </w:rPr>
            </w:pPr>
            <w:r>
              <w:rPr>
                <w:lang w:eastAsia="de-DE"/>
              </w:rPr>
              <w:t>Source Code Control System</w:t>
            </w:r>
          </w:p>
        </w:tc>
      </w:tr>
      <w:tr w:rsidR="005A0B98" w14:paraId="56DF4E34" w14:textId="77777777" w:rsidTr="005A0B98">
        <w:tc>
          <w:tcPr>
            <w:tcW w:w="1384" w:type="dxa"/>
          </w:tcPr>
          <w:p w14:paraId="6A80F710" w14:textId="77777777" w:rsidR="005A0B98" w:rsidRDefault="00CA5903" w:rsidP="005A0B98">
            <w:pPr>
              <w:rPr>
                <w:lang w:eastAsia="de-DE"/>
              </w:rPr>
            </w:pPr>
            <w:r>
              <w:rPr>
                <w:lang w:eastAsia="de-DE"/>
              </w:rPr>
              <w:t>CVS</w:t>
            </w:r>
          </w:p>
        </w:tc>
        <w:tc>
          <w:tcPr>
            <w:tcW w:w="6975" w:type="dxa"/>
          </w:tcPr>
          <w:p w14:paraId="70931D7E" w14:textId="77777777" w:rsidR="005A0B98" w:rsidRDefault="00CD4B8A" w:rsidP="005A0B98">
            <w:pPr>
              <w:rPr>
                <w:lang w:eastAsia="de-DE"/>
              </w:rPr>
            </w:pPr>
            <w:r>
              <w:rPr>
                <w:lang w:eastAsia="de-DE"/>
              </w:rPr>
              <w:t>Concurrent Versions System</w:t>
            </w:r>
          </w:p>
        </w:tc>
      </w:tr>
      <w:tr w:rsidR="005A0B98" w14:paraId="73F9BE82" w14:textId="77777777" w:rsidTr="005A0B98">
        <w:tc>
          <w:tcPr>
            <w:tcW w:w="1384" w:type="dxa"/>
          </w:tcPr>
          <w:p w14:paraId="4FC7FC3A" w14:textId="77777777" w:rsidR="005A0B98" w:rsidRDefault="00CA5903" w:rsidP="005A0B98">
            <w:pPr>
              <w:rPr>
                <w:lang w:eastAsia="de-DE"/>
              </w:rPr>
            </w:pPr>
            <w:r>
              <w:rPr>
                <w:lang w:eastAsia="de-DE"/>
              </w:rPr>
              <w:t>SVN</w:t>
            </w:r>
          </w:p>
        </w:tc>
        <w:tc>
          <w:tcPr>
            <w:tcW w:w="6975" w:type="dxa"/>
          </w:tcPr>
          <w:p w14:paraId="46242705" w14:textId="77777777" w:rsidR="005A0B98" w:rsidRDefault="00CD4B8A" w:rsidP="005A0B98">
            <w:pPr>
              <w:rPr>
                <w:lang w:eastAsia="de-DE"/>
              </w:rPr>
            </w:pPr>
            <w:r>
              <w:rPr>
                <w:lang w:eastAsia="de-DE"/>
              </w:rPr>
              <w:t>Subversion</w:t>
            </w:r>
          </w:p>
        </w:tc>
      </w:tr>
      <w:tr w:rsidR="005A0B98" w14:paraId="23B7A242" w14:textId="77777777" w:rsidTr="005A0B98">
        <w:tc>
          <w:tcPr>
            <w:tcW w:w="1384" w:type="dxa"/>
          </w:tcPr>
          <w:p w14:paraId="4F0E7D4F" w14:textId="77777777" w:rsidR="005A0B98" w:rsidRDefault="00E55B0F" w:rsidP="005A0B98">
            <w:pPr>
              <w:rPr>
                <w:lang w:eastAsia="de-DE"/>
              </w:rPr>
            </w:pPr>
            <w:r>
              <w:rPr>
                <w:lang w:eastAsia="de-DE"/>
              </w:rPr>
              <w:t>RCS</w:t>
            </w:r>
          </w:p>
        </w:tc>
        <w:tc>
          <w:tcPr>
            <w:tcW w:w="6975" w:type="dxa"/>
          </w:tcPr>
          <w:p w14:paraId="79EA11BE" w14:textId="77777777" w:rsidR="005A0B98" w:rsidRDefault="00E55B0F" w:rsidP="005A0B98">
            <w:pPr>
              <w:rPr>
                <w:lang w:eastAsia="de-DE"/>
              </w:rPr>
            </w:pPr>
            <w:r>
              <w:rPr>
                <w:lang w:eastAsia="de-DE"/>
              </w:rPr>
              <w:t>Revision Control System</w:t>
            </w:r>
          </w:p>
        </w:tc>
      </w:tr>
      <w:tr w:rsidR="005A0B98" w14:paraId="6A2F03C4" w14:textId="77777777" w:rsidTr="005A0B98">
        <w:tc>
          <w:tcPr>
            <w:tcW w:w="1384" w:type="dxa"/>
          </w:tcPr>
          <w:p w14:paraId="56D877BF" w14:textId="77777777" w:rsidR="005A0B98" w:rsidRDefault="00D55997" w:rsidP="005A0B98">
            <w:pPr>
              <w:rPr>
                <w:lang w:eastAsia="de-DE"/>
              </w:rPr>
            </w:pPr>
            <w:r>
              <w:rPr>
                <w:lang w:eastAsia="de-DE"/>
              </w:rPr>
              <w:t>DVCS</w:t>
            </w:r>
          </w:p>
        </w:tc>
        <w:tc>
          <w:tcPr>
            <w:tcW w:w="6975" w:type="dxa"/>
          </w:tcPr>
          <w:p w14:paraId="4976B5F3" w14:textId="77777777" w:rsidR="005A0B98" w:rsidRDefault="00D55997" w:rsidP="005A0B98">
            <w:pPr>
              <w:rPr>
                <w:lang w:eastAsia="de-DE"/>
              </w:rPr>
            </w:pPr>
            <w:r>
              <w:rPr>
                <w:lang w:eastAsia="de-DE"/>
              </w:rPr>
              <w:t>Distributed Version Control System</w:t>
            </w:r>
          </w:p>
        </w:tc>
      </w:tr>
      <w:tr w:rsidR="005A0B98" w14:paraId="0974218A" w14:textId="77777777" w:rsidTr="005A0B98">
        <w:tc>
          <w:tcPr>
            <w:tcW w:w="1384" w:type="dxa"/>
          </w:tcPr>
          <w:p w14:paraId="28B063E6" w14:textId="77777777" w:rsidR="005A0B98" w:rsidRDefault="000D62EE" w:rsidP="005A0B98">
            <w:pPr>
              <w:rPr>
                <w:lang w:eastAsia="de-DE"/>
              </w:rPr>
            </w:pPr>
            <w:r>
              <w:rPr>
                <w:lang w:eastAsia="de-DE"/>
              </w:rPr>
              <w:t>CCVS</w:t>
            </w:r>
          </w:p>
        </w:tc>
        <w:tc>
          <w:tcPr>
            <w:tcW w:w="6975" w:type="dxa"/>
          </w:tcPr>
          <w:p w14:paraId="11F54566" w14:textId="77777777" w:rsidR="005A0B98" w:rsidRDefault="000D62EE" w:rsidP="005A0B98">
            <w:pPr>
              <w:rPr>
                <w:lang w:eastAsia="de-DE"/>
              </w:rPr>
            </w:pPr>
            <w:r>
              <w:rPr>
                <w:lang w:eastAsia="de-DE"/>
              </w:rPr>
              <w:t>Centralized Control Version System</w:t>
            </w:r>
          </w:p>
        </w:tc>
      </w:tr>
      <w:tr w:rsidR="005A0B98" w14:paraId="27B36566" w14:textId="77777777" w:rsidTr="005A0B98">
        <w:tc>
          <w:tcPr>
            <w:tcW w:w="1384" w:type="dxa"/>
          </w:tcPr>
          <w:p w14:paraId="4737698C" w14:textId="77777777" w:rsidR="005A0B98" w:rsidRDefault="008B458C" w:rsidP="005A0B98">
            <w:pPr>
              <w:rPr>
                <w:lang w:eastAsia="de-DE"/>
              </w:rPr>
            </w:pPr>
            <w:r>
              <w:rPr>
                <w:lang w:eastAsia="de-DE"/>
              </w:rPr>
              <w:t>SCM</w:t>
            </w:r>
          </w:p>
        </w:tc>
        <w:tc>
          <w:tcPr>
            <w:tcW w:w="6975" w:type="dxa"/>
          </w:tcPr>
          <w:p w14:paraId="33D90577" w14:textId="77777777" w:rsidR="005A0B98" w:rsidRDefault="008B458C" w:rsidP="005A0B98">
            <w:pPr>
              <w:rPr>
                <w:lang w:eastAsia="de-DE"/>
              </w:rPr>
            </w:pPr>
            <w:r>
              <w:rPr>
                <w:lang w:eastAsia="de-DE"/>
              </w:rPr>
              <w:t>Source Control Management</w:t>
            </w:r>
          </w:p>
        </w:tc>
      </w:tr>
      <w:tr w:rsidR="006D7F32" w14:paraId="151E7109" w14:textId="77777777" w:rsidTr="005A0B98">
        <w:tc>
          <w:tcPr>
            <w:tcW w:w="1384" w:type="dxa"/>
          </w:tcPr>
          <w:p w14:paraId="6150B2DC" w14:textId="4BE327D5" w:rsidR="006D7F32" w:rsidRDefault="006D7F32" w:rsidP="005A0B98">
            <w:pPr>
              <w:rPr>
                <w:lang w:eastAsia="de-DE"/>
              </w:rPr>
            </w:pPr>
            <w:r>
              <w:rPr>
                <w:lang w:eastAsia="de-DE"/>
              </w:rPr>
              <w:t>GPU</w:t>
            </w:r>
          </w:p>
        </w:tc>
        <w:tc>
          <w:tcPr>
            <w:tcW w:w="6975" w:type="dxa"/>
          </w:tcPr>
          <w:p w14:paraId="6FEA9336" w14:textId="015C8A4A" w:rsidR="006D7F32" w:rsidRDefault="006D7F32" w:rsidP="005A0B98">
            <w:pPr>
              <w:rPr>
                <w:lang w:eastAsia="de-DE"/>
              </w:rPr>
            </w:pPr>
            <w:r>
              <w:rPr>
                <w:lang w:eastAsia="de-DE"/>
              </w:rPr>
              <w:t>General Public License</w:t>
            </w:r>
          </w:p>
        </w:tc>
      </w:tr>
    </w:tbl>
    <w:p w14:paraId="14D423EF" w14:textId="77777777" w:rsidR="005A0B98" w:rsidRPr="006D7F32" w:rsidRDefault="005A0B98" w:rsidP="005A0B98">
      <w:pPr>
        <w:rPr>
          <w:lang w:val="en-US" w:eastAsia="de-DE"/>
        </w:rPr>
      </w:pPr>
    </w:p>
    <w:p w14:paraId="297343C5" w14:textId="77777777" w:rsidR="005A0B98" w:rsidRPr="006D7F32" w:rsidRDefault="005A0B98" w:rsidP="005A0B98">
      <w:pPr>
        <w:rPr>
          <w:lang w:val="en-US" w:eastAsia="de-DE"/>
        </w:rPr>
        <w:sectPr w:rsidR="005A0B98" w:rsidRPr="006D7F32" w:rsidSect="007003AD">
          <w:type w:val="oddPage"/>
          <w:pgSz w:w="11906" w:h="16838" w:code="9"/>
          <w:pgMar w:top="1701" w:right="1418" w:bottom="1134" w:left="1418" w:header="709" w:footer="709" w:gutter="851"/>
          <w:pgNumType w:fmt="upperRoman"/>
          <w:cols w:space="708"/>
          <w:docGrid w:linePitch="360"/>
        </w:sectPr>
      </w:pPr>
    </w:p>
    <w:p w14:paraId="45FB9C08" w14:textId="77777777" w:rsidR="007003AD" w:rsidRDefault="005A6595" w:rsidP="007003AD">
      <w:pPr>
        <w:pStyle w:val="berschrift1"/>
        <w:spacing w:line="276" w:lineRule="auto"/>
      </w:pPr>
      <w:bookmarkStart w:id="7" w:name="_Toc491707841"/>
      <w:r>
        <w:lastRenderedPageBreak/>
        <w:t>Einleitung</w:t>
      </w:r>
      <w:bookmarkEnd w:id="7"/>
    </w:p>
    <w:p w14:paraId="609DB2F9" w14:textId="77777777" w:rsidR="00C3755F" w:rsidRDefault="00C3755F" w:rsidP="001659A3">
      <w:pPr>
        <w:rPr>
          <w:szCs w:val="24"/>
        </w:rPr>
      </w:pPr>
    </w:p>
    <w:p w14:paraId="1CE7F305" w14:textId="77777777" w:rsidR="00A85508" w:rsidRDefault="00A85508" w:rsidP="007732FD">
      <w:pPr>
        <w:rPr>
          <w:szCs w:val="24"/>
        </w:rPr>
      </w:pPr>
      <w:bookmarkStart w:id="8" w:name="_CTVK0018d3caa4428694ecbb2576b7af1da5de7"/>
      <w:bookmarkStart w:id="9" w:name="_CTVK0029220d459f3944b3292b42c2acbc697b4"/>
      <w:bookmarkStart w:id="10" w:name="_CTVK0019220d459f3944b3292b42c2acbc697b4"/>
      <w:r w:rsidRPr="00A85508">
        <w:rPr>
          <w:szCs w:val="24"/>
        </w:rPr>
        <w:t>Versionsverwaltungen oder auch Versions</w:t>
      </w:r>
      <w:r>
        <w:rPr>
          <w:szCs w:val="24"/>
        </w:rPr>
        <w:t>kontrollsysteme (kurz: VCS) ve</w:t>
      </w:r>
      <w:r>
        <w:rPr>
          <w:szCs w:val="24"/>
        </w:rPr>
        <w:t>r</w:t>
      </w:r>
      <w:r w:rsidRPr="00A85508">
        <w:rPr>
          <w:szCs w:val="24"/>
        </w:rPr>
        <w:t>walten die Änderungen an beliebig vielen Dat</w:t>
      </w:r>
      <w:r>
        <w:rPr>
          <w:szCs w:val="24"/>
        </w:rPr>
        <w:t>eien, die im Laufe der Zeit en</w:t>
      </w:r>
      <w:r>
        <w:rPr>
          <w:szCs w:val="24"/>
        </w:rPr>
        <w:t>t</w:t>
      </w:r>
      <w:r w:rsidRPr="00A85508">
        <w:rPr>
          <w:szCs w:val="24"/>
        </w:rPr>
        <w:t>stehen. Sie ermöglichen es diese in eine ältere Version zurückzuführen ohne dass es dabei eine Rolle spielt, ob es sich um Bilddateien, Quellcode oder jegliche andere Art von Dateien handelt.</w:t>
      </w:r>
      <w:bookmarkEnd w:id="8"/>
      <w:r>
        <w:rPr>
          <w:rStyle w:val="Funotenzeichen"/>
        </w:rPr>
        <w:footnoteReference w:id="1"/>
      </w:r>
    </w:p>
    <w:p w14:paraId="0962C443" w14:textId="77777777" w:rsidR="00595FC5" w:rsidRDefault="00A85508" w:rsidP="007732FD">
      <w:pPr>
        <w:rPr>
          <w:szCs w:val="24"/>
        </w:rPr>
      </w:pPr>
      <w:bookmarkStart w:id="12" w:name="_CTVK0039220d459f3944b3292b42c2acbc697b4"/>
      <w:bookmarkEnd w:id="9"/>
      <w:r w:rsidRPr="00A85508">
        <w:rPr>
          <w:szCs w:val="24"/>
        </w:rPr>
        <w:t>Versionskontrolle ist vor allem im Bereich der Software-Entwicklung ein i</w:t>
      </w:r>
      <w:r>
        <w:rPr>
          <w:szCs w:val="24"/>
        </w:rPr>
        <w:t>m</w:t>
      </w:r>
      <w:r w:rsidRPr="00A85508">
        <w:rPr>
          <w:szCs w:val="24"/>
        </w:rPr>
        <w:t>mer wichtiger werdendes Thema. Höchstwa</w:t>
      </w:r>
      <w:r>
        <w:rPr>
          <w:szCs w:val="24"/>
        </w:rPr>
        <w:t>hrscheinlich erreicht jedes Pr</w:t>
      </w:r>
      <w:r>
        <w:rPr>
          <w:szCs w:val="24"/>
        </w:rPr>
        <w:t>o</w:t>
      </w:r>
      <w:r w:rsidRPr="00A85508">
        <w:rPr>
          <w:szCs w:val="24"/>
        </w:rPr>
        <w:t>jekt irgendwann den Punkt, an dem ältere oder gelöschte Stände noch ein-mal eingesehen werden müssen, es zu ve</w:t>
      </w:r>
      <w:r>
        <w:rPr>
          <w:szCs w:val="24"/>
        </w:rPr>
        <w:t>rstehen gilt, warum zu einem b</w:t>
      </w:r>
      <w:r>
        <w:rPr>
          <w:szCs w:val="24"/>
        </w:rPr>
        <w:t>e</w:t>
      </w:r>
      <w:r w:rsidRPr="00A85508">
        <w:rPr>
          <w:szCs w:val="24"/>
        </w:rPr>
        <w:t>stimmten Zeitpunkt eine bestimmte Funktio</w:t>
      </w:r>
      <w:r>
        <w:rPr>
          <w:szCs w:val="24"/>
        </w:rPr>
        <w:t>n in ein Programm eingefügt wo</w:t>
      </w:r>
      <w:r>
        <w:rPr>
          <w:szCs w:val="24"/>
        </w:rPr>
        <w:t>r</w:t>
      </w:r>
      <w:r w:rsidRPr="00A85508">
        <w:rPr>
          <w:szCs w:val="24"/>
        </w:rPr>
        <w:t>den ist oder das etwas kaputt ist und man in die Ausgangssituation zurück möchte.</w:t>
      </w:r>
      <w:r w:rsidRPr="00A85508">
        <w:rPr>
          <w:szCs w:val="24"/>
        </w:rPr>
        <w:br/>
        <w:t>Diese bieten nicht nur einen Ausweg für die beschriebenen Probleme, so</w:t>
      </w:r>
      <w:r w:rsidRPr="00A85508">
        <w:rPr>
          <w:szCs w:val="24"/>
        </w:rPr>
        <w:t>n</w:t>
      </w:r>
      <w:r w:rsidRPr="00A85508">
        <w:rPr>
          <w:szCs w:val="24"/>
        </w:rPr>
        <w:t>dern sie sind ebenso eine Erleichterung im Voranschreiten des Entwic</w:t>
      </w:r>
      <w:r w:rsidRPr="00A85508">
        <w:rPr>
          <w:szCs w:val="24"/>
        </w:rPr>
        <w:t>k</w:t>
      </w:r>
      <w:r w:rsidRPr="00A85508">
        <w:rPr>
          <w:szCs w:val="24"/>
        </w:rPr>
        <w:t>lungsprozesses in Solo- und auch Großprojekten.</w:t>
      </w:r>
      <w:bookmarkEnd w:id="12"/>
      <w:r>
        <w:rPr>
          <w:rStyle w:val="Funotenzeichen"/>
        </w:rPr>
        <w:footnoteReference w:id="2"/>
      </w:r>
      <w:r w:rsidRPr="00A85508">
        <w:t xml:space="preserve"> </w:t>
      </w:r>
      <w:r w:rsidR="0048328F" w:rsidRPr="00A85508">
        <w:t>D</w:t>
      </w:r>
      <w:r w:rsidR="0048328F">
        <w:rPr>
          <w:szCs w:val="24"/>
        </w:rPr>
        <w:t>arüber hinaus besteht jederzeit die Gefahr, dass man vor allem in großen Projekten mit mehreren Mitgliedern, die zuvor verrichtete Arbeit eines anderen überschreibt und di</w:t>
      </w:r>
      <w:r w:rsidR="0048328F">
        <w:rPr>
          <w:szCs w:val="24"/>
        </w:rPr>
        <w:t>e</w:t>
      </w:r>
      <w:r w:rsidR="0048328F">
        <w:rPr>
          <w:szCs w:val="24"/>
        </w:rPr>
        <w:t>se damit verloren geht.</w:t>
      </w:r>
    </w:p>
    <w:p w14:paraId="2D0FEFB8" w14:textId="48324C42" w:rsidR="00275A52" w:rsidRDefault="00275A52" w:rsidP="007732FD">
      <w:pPr>
        <w:rPr>
          <w:szCs w:val="24"/>
        </w:rPr>
      </w:pPr>
      <w:bookmarkStart w:id="14" w:name="_CTVK001e635391cf04c40d5af09606b44986e1e"/>
      <w:bookmarkEnd w:id="10"/>
      <w:r w:rsidRPr="00275A52">
        <w:rPr>
          <w:color w:val="000000"/>
          <w:szCs w:val="24"/>
        </w:rPr>
        <w:t xml:space="preserve">Mit immer größer und anspruchsvoller werdenden Programmen steigt auch die Anzahl der benötigten Entwickler. Diese wiederum haben die Aufgabe Anfälligkeiten auf Fehler so gut wie möglich zu verhindern. Dies </w:t>
      </w:r>
      <w:r w:rsidR="00A239F5">
        <w:rPr>
          <w:color w:val="000000"/>
          <w:szCs w:val="24"/>
        </w:rPr>
        <w:t>wiederum</w:t>
      </w:r>
      <w:r w:rsidR="00A239F5" w:rsidRPr="00275A52">
        <w:rPr>
          <w:color w:val="000000"/>
          <w:szCs w:val="24"/>
        </w:rPr>
        <w:t xml:space="preserve"> </w:t>
      </w:r>
      <w:r w:rsidRPr="00275A52">
        <w:rPr>
          <w:color w:val="000000"/>
          <w:szCs w:val="24"/>
        </w:rPr>
        <w:t xml:space="preserve">stellt eine immer größer werdende Herausforderung dar. Abhilfe schaffen </w:t>
      </w:r>
      <w:r w:rsidR="00B11B75">
        <w:rPr>
          <w:color w:val="000000"/>
          <w:szCs w:val="24"/>
        </w:rPr>
        <w:lastRenderedPageBreak/>
        <w:t>h</w:t>
      </w:r>
      <w:r w:rsidRPr="00275A52">
        <w:rPr>
          <w:color w:val="000000"/>
          <w:szCs w:val="24"/>
        </w:rPr>
        <w:t>ier Versionsverwaltungssysteme, welche sich deshalb auch am schnellsten in dieser Branche verbreitet haben.</w:t>
      </w:r>
      <w:bookmarkEnd w:id="14"/>
      <w:r>
        <w:rPr>
          <w:rStyle w:val="Funotenzeichen"/>
        </w:rPr>
        <w:footnoteReference w:id="3"/>
      </w:r>
    </w:p>
    <w:p w14:paraId="576C3438" w14:textId="4CA45492" w:rsidR="00807F1B" w:rsidRDefault="00807F1B" w:rsidP="007732FD">
      <w:pPr>
        <w:rPr>
          <w:szCs w:val="24"/>
        </w:rPr>
      </w:pPr>
      <w:r>
        <w:rPr>
          <w:szCs w:val="24"/>
        </w:rPr>
        <w:t>Software-Entwicklung findet nicht nur in Unternehmen statt, sondern wird auch in den verschiedensten Einrichtungen gelehrt. Dabei reicht das Spek</w:t>
      </w:r>
      <w:r>
        <w:rPr>
          <w:szCs w:val="24"/>
        </w:rPr>
        <w:t>t</w:t>
      </w:r>
      <w:r>
        <w:rPr>
          <w:szCs w:val="24"/>
        </w:rPr>
        <w:t>rum von weiterführenden berufsbezogenen Schulen, bis hin zu Universitäten.</w:t>
      </w:r>
      <w:r w:rsidR="00926F92">
        <w:rPr>
          <w:szCs w:val="24"/>
        </w:rPr>
        <w:t xml:space="preserve"> </w:t>
      </w:r>
      <w:r>
        <w:rPr>
          <w:szCs w:val="24"/>
        </w:rPr>
        <w:t>Daher ist es nicht unwahrscheinlich, dass die oben aufgeführten Probleme sich auch in Unterrichtsräumen und Hörs</w:t>
      </w:r>
      <w:r w:rsidR="00D66BA0">
        <w:rPr>
          <w:szCs w:val="24"/>
        </w:rPr>
        <w:t>ä</w:t>
      </w:r>
      <w:r>
        <w:rPr>
          <w:szCs w:val="24"/>
        </w:rPr>
        <w:t>len zu erkennen geben und Le</w:t>
      </w:r>
      <w:r>
        <w:rPr>
          <w:szCs w:val="24"/>
        </w:rPr>
        <w:t>h</w:t>
      </w:r>
      <w:r>
        <w:rPr>
          <w:szCs w:val="24"/>
        </w:rPr>
        <w:t>rende sowie auch Lernende vor Herausforderungen stellen.</w:t>
      </w:r>
    </w:p>
    <w:p w14:paraId="6D1C2208" w14:textId="77777777" w:rsidR="0048328F" w:rsidRDefault="0048328F" w:rsidP="007732FD">
      <w:pPr>
        <w:rPr>
          <w:szCs w:val="24"/>
        </w:rPr>
      </w:pPr>
      <w:r>
        <w:rPr>
          <w:szCs w:val="24"/>
        </w:rPr>
        <w:t xml:space="preserve">Aufgrund dieser Erkenntnis ist es das Ziel dieser Arbeit Versionsverwaltung </w:t>
      </w:r>
      <w:r w:rsidR="00484749">
        <w:rPr>
          <w:szCs w:val="24"/>
        </w:rPr>
        <w:t>Studenten, Schülern</w:t>
      </w:r>
      <w:r>
        <w:rPr>
          <w:szCs w:val="24"/>
        </w:rPr>
        <w:t xml:space="preserve"> sowie </w:t>
      </w:r>
      <w:r w:rsidR="00484749">
        <w:rPr>
          <w:szCs w:val="24"/>
        </w:rPr>
        <w:t>Lehrkörpern</w:t>
      </w:r>
      <w:r>
        <w:rPr>
          <w:szCs w:val="24"/>
        </w:rPr>
        <w:t xml:space="preserve"> näher zu bringen</w:t>
      </w:r>
      <w:r w:rsidR="00824BC6">
        <w:rPr>
          <w:szCs w:val="24"/>
        </w:rPr>
        <w:t>, diese dafür zu b</w:t>
      </w:r>
      <w:r w:rsidR="00824BC6">
        <w:rPr>
          <w:szCs w:val="24"/>
        </w:rPr>
        <w:t>e</w:t>
      </w:r>
      <w:r w:rsidR="00824BC6">
        <w:rPr>
          <w:szCs w:val="24"/>
        </w:rPr>
        <w:t>geistern</w:t>
      </w:r>
      <w:r>
        <w:rPr>
          <w:szCs w:val="24"/>
        </w:rPr>
        <w:t xml:space="preserve"> und die benötigte Versionskontrolle in Programmier-Vorlesungen zu </w:t>
      </w:r>
      <w:r w:rsidR="00484749">
        <w:rPr>
          <w:szCs w:val="24"/>
        </w:rPr>
        <w:t>verankern</w:t>
      </w:r>
      <w:r>
        <w:rPr>
          <w:szCs w:val="24"/>
        </w:rPr>
        <w:t>.</w:t>
      </w:r>
    </w:p>
    <w:p w14:paraId="6B527701" w14:textId="49DC6AA0" w:rsidR="005874E1" w:rsidRDefault="00A41364" w:rsidP="007732FD">
      <w:pPr>
        <w:rPr>
          <w:szCs w:val="24"/>
        </w:rPr>
      </w:pPr>
      <w:r>
        <w:rPr>
          <w:szCs w:val="24"/>
        </w:rPr>
        <w:t xml:space="preserve">Gegenstand von Kapitel </w:t>
      </w:r>
      <w:r w:rsidR="00D66BA0">
        <w:rPr>
          <w:szCs w:val="24"/>
        </w:rPr>
        <w:t>zwei</w:t>
      </w:r>
      <w:r>
        <w:rPr>
          <w:szCs w:val="24"/>
        </w:rPr>
        <w:t xml:space="preserve"> ist es dem Leser fundamentales Wissen über Versionsverwaltung zu vermitteln und zu verstehen aus welcher Notwendi</w:t>
      </w:r>
      <w:r>
        <w:rPr>
          <w:szCs w:val="24"/>
        </w:rPr>
        <w:t>g</w:t>
      </w:r>
      <w:r>
        <w:rPr>
          <w:szCs w:val="24"/>
        </w:rPr>
        <w:t>keit heraus diese entstanden ist. Des Weiteren werden verschiedene Ko</w:t>
      </w:r>
      <w:r>
        <w:rPr>
          <w:szCs w:val="24"/>
        </w:rPr>
        <w:t>n</w:t>
      </w:r>
      <w:r>
        <w:rPr>
          <w:szCs w:val="24"/>
        </w:rPr>
        <w:t>zepte und auch Funktionsweisen angesprochen. Nachfolgend werden gäng</w:t>
      </w:r>
      <w:r>
        <w:rPr>
          <w:szCs w:val="24"/>
        </w:rPr>
        <w:t>i</w:t>
      </w:r>
      <w:r>
        <w:rPr>
          <w:szCs w:val="24"/>
        </w:rPr>
        <w:t>ge Versionsverwaltungssysteme unter die Lupe genommen und entspr</w:t>
      </w:r>
      <w:r>
        <w:rPr>
          <w:szCs w:val="24"/>
        </w:rPr>
        <w:t>e</w:t>
      </w:r>
      <w:r>
        <w:rPr>
          <w:szCs w:val="24"/>
        </w:rPr>
        <w:t>chend wichtige Begriffe erklärt, um sich ein Bild d</w:t>
      </w:r>
      <w:r w:rsidR="002F2CBB">
        <w:rPr>
          <w:szCs w:val="24"/>
        </w:rPr>
        <w:t xml:space="preserve">arüber </w:t>
      </w:r>
      <w:r w:rsidR="00A239F5">
        <w:rPr>
          <w:szCs w:val="24"/>
        </w:rPr>
        <w:t xml:space="preserve">zu </w:t>
      </w:r>
      <w:r w:rsidR="002F2CBB">
        <w:rPr>
          <w:szCs w:val="24"/>
        </w:rPr>
        <w:t>machen, welche</w:t>
      </w:r>
      <w:r>
        <w:rPr>
          <w:szCs w:val="24"/>
        </w:rPr>
        <w:t xml:space="preserve"> System</w:t>
      </w:r>
      <w:r w:rsidR="002F2CBB">
        <w:rPr>
          <w:szCs w:val="24"/>
        </w:rPr>
        <w:t>e</w:t>
      </w:r>
      <w:r>
        <w:rPr>
          <w:szCs w:val="24"/>
        </w:rPr>
        <w:t xml:space="preserve"> am geeignetsten für die Arbeit </w:t>
      </w:r>
      <w:r w:rsidR="002F2CBB">
        <w:rPr>
          <w:szCs w:val="24"/>
        </w:rPr>
        <w:t>in</w:t>
      </w:r>
      <w:r w:rsidR="00554AB0">
        <w:rPr>
          <w:szCs w:val="24"/>
        </w:rPr>
        <w:t xml:space="preserve"> Program</w:t>
      </w:r>
      <w:r w:rsidR="002F2CBB">
        <w:rPr>
          <w:szCs w:val="24"/>
        </w:rPr>
        <w:t>mier-Vorlesung</w:t>
      </w:r>
      <w:r w:rsidR="00A239F5">
        <w:rPr>
          <w:szCs w:val="24"/>
        </w:rPr>
        <w:t>en</w:t>
      </w:r>
      <w:r w:rsidR="002F2CBB">
        <w:rPr>
          <w:szCs w:val="24"/>
        </w:rPr>
        <w:t xml:space="preserve"> sind</w:t>
      </w:r>
      <w:r w:rsidR="00554AB0">
        <w:rPr>
          <w:szCs w:val="24"/>
        </w:rPr>
        <w:t>.</w:t>
      </w:r>
      <w:r w:rsidR="002F2CBB">
        <w:rPr>
          <w:szCs w:val="24"/>
        </w:rPr>
        <w:t xml:space="preserve"> Anschließend wird auf die V</w:t>
      </w:r>
      <w:r w:rsidR="002F2CBB" w:rsidRPr="00417B05">
        <w:rPr>
          <w:szCs w:val="24"/>
        </w:rPr>
        <w:t>ersionsverwaltungssoftware</w:t>
      </w:r>
      <w:r w:rsidR="002F2CBB">
        <w:rPr>
          <w:szCs w:val="24"/>
        </w:rPr>
        <w:t xml:space="preserve"> Git eingegangen</w:t>
      </w:r>
      <w:r w:rsidR="00554AB0">
        <w:rPr>
          <w:szCs w:val="24"/>
        </w:rPr>
        <w:t xml:space="preserve"> Den Abschl</w:t>
      </w:r>
      <w:r w:rsidR="00417B05">
        <w:rPr>
          <w:szCs w:val="24"/>
        </w:rPr>
        <w:t xml:space="preserve">uss bildet die Integration </w:t>
      </w:r>
      <w:r w:rsidR="002F2CBB">
        <w:rPr>
          <w:szCs w:val="24"/>
        </w:rPr>
        <w:t>von Git</w:t>
      </w:r>
      <w:r w:rsidR="00417B05" w:rsidRPr="00417B05">
        <w:rPr>
          <w:szCs w:val="24"/>
        </w:rPr>
        <w:t xml:space="preserve"> </w:t>
      </w:r>
      <w:r w:rsidR="00554AB0">
        <w:rPr>
          <w:szCs w:val="24"/>
        </w:rPr>
        <w:t>in die Vorlesung und die zug</w:t>
      </w:r>
      <w:r w:rsidR="00554AB0">
        <w:rPr>
          <w:szCs w:val="24"/>
        </w:rPr>
        <w:t>e</w:t>
      </w:r>
      <w:r w:rsidR="00554AB0">
        <w:rPr>
          <w:szCs w:val="24"/>
        </w:rPr>
        <w:t>hörige Handhabung.</w:t>
      </w:r>
    </w:p>
    <w:p w14:paraId="55AC42FE" w14:textId="77777777" w:rsidR="00A239F5" w:rsidRDefault="00A239F5">
      <w:pPr>
        <w:spacing w:line="276" w:lineRule="auto"/>
        <w:jc w:val="left"/>
        <w:rPr>
          <w:rFonts w:asciiTheme="majorHAnsi" w:eastAsiaTheme="majorEastAsia" w:hAnsiTheme="majorHAnsi" w:cstheme="majorBidi"/>
          <w:b/>
          <w:bCs/>
          <w:sz w:val="28"/>
          <w:szCs w:val="28"/>
        </w:rPr>
      </w:pPr>
      <w:r>
        <w:br w:type="page"/>
      </w:r>
    </w:p>
    <w:p w14:paraId="795DCC06" w14:textId="77777777" w:rsidR="006706F7" w:rsidRDefault="006706F7" w:rsidP="006706F7">
      <w:pPr>
        <w:pStyle w:val="berschrift1"/>
      </w:pPr>
      <w:bookmarkStart w:id="16" w:name="_Toc491688610"/>
      <w:bookmarkStart w:id="17" w:name="_Toc491707842"/>
      <w:bookmarkStart w:id="18" w:name="_Toc491688611"/>
      <w:bookmarkStart w:id="19" w:name="_Toc491707843"/>
      <w:bookmarkStart w:id="20" w:name="_Toc491688612"/>
      <w:bookmarkStart w:id="21" w:name="_Toc491707844"/>
      <w:bookmarkStart w:id="22" w:name="_Toc491688613"/>
      <w:bookmarkStart w:id="23" w:name="_Toc491707845"/>
      <w:bookmarkStart w:id="24" w:name="_Toc491688615"/>
      <w:bookmarkStart w:id="25" w:name="_Toc491707847"/>
      <w:bookmarkStart w:id="26" w:name="_Toc491688616"/>
      <w:bookmarkStart w:id="27" w:name="_Toc491707848"/>
      <w:bookmarkStart w:id="28" w:name="_Toc491688617"/>
      <w:bookmarkStart w:id="29" w:name="_Toc491707849"/>
      <w:bookmarkStart w:id="30" w:name="_Toc491688618"/>
      <w:bookmarkStart w:id="31" w:name="_Toc491707850"/>
      <w:bookmarkStart w:id="32" w:name="_Toc491688620"/>
      <w:bookmarkStart w:id="33" w:name="_Toc491707852"/>
      <w:bookmarkStart w:id="34" w:name="_Toc491688621"/>
      <w:bookmarkStart w:id="35" w:name="_Toc491707853"/>
      <w:bookmarkStart w:id="36" w:name="_Toc491688622"/>
      <w:bookmarkStart w:id="37" w:name="_Toc491707854"/>
      <w:bookmarkStart w:id="38" w:name="_Toc491688623"/>
      <w:bookmarkStart w:id="39" w:name="_Toc491707855"/>
      <w:bookmarkStart w:id="40" w:name="_Toc491688624"/>
      <w:bookmarkStart w:id="41" w:name="_Toc491707856"/>
      <w:bookmarkStart w:id="42" w:name="_Toc491688625"/>
      <w:bookmarkStart w:id="43" w:name="_Toc491707857"/>
      <w:bookmarkStart w:id="44" w:name="_Toc491688627"/>
      <w:bookmarkStart w:id="45" w:name="_Toc491707859"/>
      <w:bookmarkStart w:id="46" w:name="_Toc491688628"/>
      <w:bookmarkStart w:id="47" w:name="_Toc491707860"/>
      <w:bookmarkStart w:id="48" w:name="_Toc491688629"/>
      <w:bookmarkStart w:id="49" w:name="_Toc491707861"/>
      <w:bookmarkStart w:id="50" w:name="_Toc491688630"/>
      <w:bookmarkStart w:id="51" w:name="_Toc491707862"/>
      <w:bookmarkStart w:id="52" w:name="_Toc491688631"/>
      <w:bookmarkStart w:id="53" w:name="_Toc491707863"/>
      <w:bookmarkStart w:id="54" w:name="_Toc491688632"/>
      <w:bookmarkStart w:id="55" w:name="_Toc491707864"/>
      <w:bookmarkStart w:id="56" w:name="_Toc491688633"/>
      <w:bookmarkStart w:id="57" w:name="_Toc491707865"/>
      <w:bookmarkStart w:id="58" w:name="_Toc491688634"/>
      <w:bookmarkStart w:id="59" w:name="_Toc491707866"/>
      <w:bookmarkStart w:id="60" w:name="_Toc491688635"/>
      <w:bookmarkStart w:id="61" w:name="_Toc491707867"/>
      <w:bookmarkStart w:id="62" w:name="_Toc491688636"/>
      <w:bookmarkStart w:id="63" w:name="_Toc491707868"/>
      <w:bookmarkStart w:id="64" w:name="_Toc491688637"/>
      <w:bookmarkStart w:id="65" w:name="_Toc491707869"/>
      <w:bookmarkStart w:id="66" w:name="_Toc491688638"/>
      <w:bookmarkStart w:id="67" w:name="_Toc491707870"/>
      <w:bookmarkStart w:id="68" w:name="_Toc491688639"/>
      <w:bookmarkStart w:id="69" w:name="_Toc491707871"/>
      <w:bookmarkStart w:id="70" w:name="_Toc491688640"/>
      <w:bookmarkStart w:id="71" w:name="_Toc491707872"/>
      <w:bookmarkStart w:id="72" w:name="_Toc491688641"/>
      <w:bookmarkStart w:id="73" w:name="_Toc491707873"/>
      <w:bookmarkStart w:id="74" w:name="_Toc491688642"/>
      <w:bookmarkStart w:id="75" w:name="_Toc491707874"/>
      <w:bookmarkStart w:id="76" w:name="_Toc491688643"/>
      <w:bookmarkStart w:id="77" w:name="_Toc491707875"/>
      <w:bookmarkStart w:id="78" w:name="_Toc491688644"/>
      <w:bookmarkStart w:id="79" w:name="_Toc491707876"/>
      <w:bookmarkStart w:id="80" w:name="_Toc491688645"/>
      <w:bookmarkStart w:id="81" w:name="_Toc491707877"/>
      <w:bookmarkStart w:id="82" w:name="_Toc491688646"/>
      <w:bookmarkStart w:id="83" w:name="_Toc491707878"/>
      <w:bookmarkStart w:id="84" w:name="_Toc491688647"/>
      <w:bookmarkStart w:id="85" w:name="_Toc491707879"/>
      <w:bookmarkStart w:id="86" w:name="_Toc491688648"/>
      <w:bookmarkStart w:id="87" w:name="_Toc491707880"/>
      <w:bookmarkStart w:id="88" w:name="_Toc491688649"/>
      <w:bookmarkStart w:id="89" w:name="_Toc491707881"/>
      <w:bookmarkStart w:id="90" w:name="_Toc491688650"/>
      <w:bookmarkStart w:id="91" w:name="_Toc491707882"/>
      <w:bookmarkStart w:id="92" w:name="_Toc491688651"/>
      <w:bookmarkStart w:id="93" w:name="_Toc491707883"/>
      <w:bookmarkStart w:id="94" w:name="_Toc491688652"/>
      <w:bookmarkStart w:id="95" w:name="_Toc491707884"/>
      <w:bookmarkStart w:id="96" w:name="_Toc491688653"/>
      <w:bookmarkStart w:id="97" w:name="_Toc491707885"/>
      <w:bookmarkStart w:id="98" w:name="_Toc491688655"/>
      <w:bookmarkStart w:id="99" w:name="_Toc491707887"/>
      <w:bookmarkStart w:id="100" w:name="_Toc491688656"/>
      <w:bookmarkStart w:id="101" w:name="_Toc491707888"/>
      <w:bookmarkStart w:id="102" w:name="_Toc491688657"/>
      <w:bookmarkStart w:id="103" w:name="_Toc491707889"/>
      <w:bookmarkStart w:id="104" w:name="_Toc491688658"/>
      <w:bookmarkStart w:id="105" w:name="_Toc491707890"/>
      <w:bookmarkStart w:id="106" w:name="_Toc491688660"/>
      <w:bookmarkStart w:id="107" w:name="_Toc491707892"/>
      <w:bookmarkStart w:id="108" w:name="_Toc491688661"/>
      <w:bookmarkStart w:id="109" w:name="_Toc491707893"/>
      <w:bookmarkStart w:id="110" w:name="_Toc491688664"/>
      <w:bookmarkStart w:id="111" w:name="_Toc491707896"/>
      <w:bookmarkStart w:id="112" w:name="_Toc491688665"/>
      <w:bookmarkStart w:id="113" w:name="_Toc491707897"/>
      <w:bookmarkStart w:id="114" w:name="_Toc491688666"/>
      <w:bookmarkStart w:id="115" w:name="_Toc491707898"/>
      <w:bookmarkStart w:id="116" w:name="_Toc491688667"/>
      <w:bookmarkStart w:id="117" w:name="_Toc491707899"/>
      <w:bookmarkStart w:id="118" w:name="_Toc491688668"/>
      <w:bookmarkStart w:id="119" w:name="_Toc491707900"/>
      <w:bookmarkStart w:id="120" w:name="_Toc491688670"/>
      <w:bookmarkStart w:id="121" w:name="_Toc491707902"/>
      <w:bookmarkStart w:id="122" w:name="_Toc491688671"/>
      <w:bookmarkStart w:id="123" w:name="_Toc491707903"/>
      <w:bookmarkStart w:id="124" w:name="_Toc491688672"/>
      <w:bookmarkStart w:id="125" w:name="_Toc491707904"/>
      <w:bookmarkStart w:id="126" w:name="_Toc491688673"/>
      <w:bookmarkStart w:id="127" w:name="_Toc491707905"/>
      <w:bookmarkStart w:id="128" w:name="_Toc491688674"/>
      <w:bookmarkStart w:id="129" w:name="_Toc491707906"/>
      <w:bookmarkStart w:id="130" w:name="_Toc491688675"/>
      <w:bookmarkStart w:id="131" w:name="_Toc491707907"/>
      <w:bookmarkStart w:id="132" w:name="_Toc491688676"/>
      <w:bookmarkStart w:id="133" w:name="_Toc491707908"/>
      <w:bookmarkStart w:id="134" w:name="_Toc491688677"/>
      <w:bookmarkStart w:id="135" w:name="_Toc491707909"/>
      <w:bookmarkStart w:id="136" w:name="_Toc491688678"/>
      <w:bookmarkStart w:id="137" w:name="_Toc491707910"/>
      <w:bookmarkStart w:id="138" w:name="_Toc491688680"/>
      <w:bookmarkStart w:id="139" w:name="_Toc491707912"/>
      <w:bookmarkStart w:id="140" w:name="_Toc491688682"/>
      <w:bookmarkStart w:id="141" w:name="_Toc491707914"/>
      <w:bookmarkStart w:id="142" w:name="_Toc491688683"/>
      <w:bookmarkStart w:id="143" w:name="_Toc491707915"/>
      <w:bookmarkStart w:id="144" w:name="_Toc491688684"/>
      <w:bookmarkStart w:id="145" w:name="_Toc491707916"/>
      <w:bookmarkStart w:id="146" w:name="_Toc491688685"/>
      <w:bookmarkStart w:id="147" w:name="_Toc491707917"/>
      <w:bookmarkStart w:id="148" w:name="_Toc491688686"/>
      <w:bookmarkStart w:id="149" w:name="_Toc491707918"/>
      <w:bookmarkStart w:id="150" w:name="_Toc491688687"/>
      <w:bookmarkStart w:id="151" w:name="_Toc491707919"/>
      <w:bookmarkStart w:id="152" w:name="_Toc491688688"/>
      <w:bookmarkStart w:id="153" w:name="_Toc491707920"/>
      <w:bookmarkStart w:id="154" w:name="_Toc491688689"/>
      <w:bookmarkStart w:id="155" w:name="_Toc491707921"/>
      <w:bookmarkStart w:id="156" w:name="_Toc491688691"/>
      <w:bookmarkStart w:id="157" w:name="_Toc491707923"/>
      <w:bookmarkStart w:id="158" w:name="_Toc491688692"/>
      <w:bookmarkStart w:id="159" w:name="_Toc491707924"/>
      <w:bookmarkStart w:id="160" w:name="_Toc491688693"/>
      <w:bookmarkStart w:id="161" w:name="_Toc491707925"/>
      <w:bookmarkStart w:id="162" w:name="_Toc491688694"/>
      <w:bookmarkStart w:id="163" w:name="_Toc491707926"/>
      <w:bookmarkStart w:id="164" w:name="_Toc491688695"/>
      <w:bookmarkStart w:id="165" w:name="_Toc491707927"/>
      <w:bookmarkStart w:id="166" w:name="_Toc491688696"/>
      <w:bookmarkStart w:id="167" w:name="_Toc491707928"/>
      <w:bookmarkStart w:id="168" w:name="_Toc491688697"/>
      <w:bookmarkStart w:id="169" w:name="_Toc491707929"/>
      <w:bookmarkStart w:id="170" w:name="_Toc491688698"/>
      <w:bookmarkStart w:id="171" w:name="_Toc491707930"/>
      <w:bookmarkStart w:id="172" w:name="_Toc491688699"/>
      <w:bookmarkStart w:id="173" w:name="_Toc491707931"/>
      <w:bookmarkStart w:id="174" w:name="_Toc491688700"/>
      <w:bookmarkStart w:id="175" w:name="_Toc491707932"/>
      <w:bookmarkStart w:id="176" w:name="_Toc491688701"/>
      <w:bookmarkStart w:id="177" w:name="_Toc491707933"/>
      <w:bookmarkStart w:id="178" w:name="_Toc491688702"/>
      <w:bookmarkStart w:id="179" w:name="_Toc491707934"/>
      <w:bookmarkStart w:id="180" w:name="_Toc491688703"/>
      <w:bookmarkStart w:id="181" w:name="_Toc491707935"/>
      <w:bookmarkStart w:id="182" w:name="_Toc491688704"/>
      <w:bookmarkStart w:id="183" w:name="_Toc491707936"/>
      <w:bookmarkStart w:id="184" w:name="_Toc491688707"/>
      <w:bookmarkStart w:id="185" w:name="_Toc491707939"/>
      <w:bookmarkStart w:id="186" w:name="_Toc491688708"/>
      <w:bookmarkStart w:id="187" w:name="_Toc491707940"/>
      <w:bookmarkStart w:id="188" w:name="_Toc491688710"/>
      <w:bookmarkStart w:id="189" w:name="_Toc491707942"/>
      <w:bookmarkStart w:id="190" w:name="_Toc491688711"/>
      <w:bookmarkStart w:id="191" w:name="_Toc491707943"/>
      <w:bookmarkStart w:id="192" w:name="_Toc491688713"/>
      <w:bookmarkStart w:id="193" w:name="_Toc491707945"/>
      <w:bookmarkStart w:id="194" w:name="_Toc491688714"/>
      <w:bookmarkStart w:id="195" w:name="_Toc491707946"/>
      <w:bookmarkStart w:id="196" w:name="_Toc491688715"/>
      <w:bookmarkStart w:id="197" w:name="_Toc491707947"/>
      <w:bookmarkStart w:id="198" w:name="_Toc491688717"/>
      <w:bookmarkStart w:id="199" w:name="_Toc491707949"/>
      <w:bookmarkStart w:id="200" w:name="_Toc491688718"/>
      <w:bookmarkStart w:id="201" w:name="_Toc491707950"/>
      <w:bookmarkStart w:id="202" w:name="_Toc491688719"/>
      <w:bookmarkStart w:id="203" w:name="_Toc491707951"/>
      <w:bookmarkStart w:id="204" w:name="_Toc491688720"/>
      <w:bookmarkStart w:id="205" w:name="_Toc491707952"/>
      <w:bookmarkStart w:id="206" w:name="_Toc491688721"/>
      <w:bookmarkStart w:id="207" w:name="_Toc491707953"/>
      <w:bookmarkStart w:id="208" w:name="_Toc491688722"/>
      <w:bookmarkStart w:id="209" w:name="_Toc491707954"/>
      <w:bookmarkStart w:id="210" w:name="_Toc491688723"/>
      <w:bookmarkStart w:id="211" w:name="_Toc491707955"/>
      <w:bookmarkStart w:id="212" w:name="_Toc491688724"/>
      <w:bookmarkStart w:id="213" w:name="_Toc491707956"/>
      <w:bookmarkStart w:id="214" w:name="_Toc491688725"/>
      <w:bookmarkStart w:id="215" w:name="_Toc491707957"/>
      <w:bookmarkStart w:id="216" w:name="_Toc491688726"/>
      <w:bookmarkStart w:id="217" w:name="_Toc491707958"/>
      <w:bookmarkStart w:id="218" w:name="_Toc491688728"/>
      <w:bookmarkStart w:id="219" w:name="_Toc491707960"/>
      <w:bookmarkStart w:id="220" w:name="_Toc491688729"/>
      <w:bookmarkStart w:id="221" w:name="_Toc491707961"/>
      <w:bookmarkStart w:id="222" w:name="_Toc491688730"/>
      <w:bookmarkStart w:id="223" w:name="_Toc491707962"/>
      <w:bookmarkStart w:id="224" w:name="_Toc491688732"/>
      <w:bookmarkStart w:id="225" w:name="_Toc491707964"/>
      <w:bookmarkStart w:id="226" w:name="_Toc491688733"/>
      <w:bookmarkStart w:id="227" w:name="_Toc491707965"/>
      <w:bookmarkStart w:id="228" w:name="_Toc491688734"/>
      <w:bookmarkStart w:id="229" w:name="_Toc491707966"/>
      <w:bookmarkStart w:id="230" w:name="_Toc491688735"/>
      <w:bookmarkStart w:id="231" w:name="_Toc491707967"/>
      <w:bookmarkStart w:id="232" w:name="_Toc491688736"/>
      <w:bookmarkStart w:id="233" w:name="_Toc491707968"/>
      <w:bookmarkStart w:id="234" w:name="_Toc491688737"/>
      <w:bookmarkStart w:id="235" w:name="_Toc491707969"/>
      <w:bookmarkStart w:id="236" w:name="_Toc491688739"/>
      <w:bookmarkStart w:id="237" w:name="_Toc491707971"/>
      <w:bookmarkStart w:id="238" w:name="_Toc491688740"/>
      <w:bookmarkStart w:id="239" w:name="_Toc491707972"/>
      <w:bookmarkStart w:id="240" w:name="_Toc491688742"/>
      <w:bookmarkStart w:id="241" w:name="_Toc491707974"/>
      <w:bookmarkStart w:id="242" w:name="_Toc491688743"/>
      <w:bookmarkStart w:id="243" w:name="_Toc491707975"/>
      <w:bookmarkStart w:id="244" w:name="_Toc491688744"/>
      <w:bookmarkStart w:id="245" w:name="_Toc491707976"/>
      <w:bookmarkStart w:id="246" w:name="_Toc491688745"/>
      <w:bookmarkStart w:id="247" w:name="_Toc491707977"/>
      <w:bookmarkStart w:id="248" w:name="_Toc491688746"/>
      <w:bookmarkStart w:id="249" w:name="_Toc491707978"/>
      <w:bookmarkStart w:id="250" w:name="_Toc491688747"/>
      <w:bookmarkStart w:id="251" w:name="_Toc491707979"/>
      <w:bookmarkStart w:id="252" w:name="_Toc491688748"/>
      <w:bookmarkStart w:id="253" w:name="_Toc491707980"/>
      <w:bookmarkStart w:id="254" w:name="_Toc491707981"/>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r w:rsidRPr="00A93992">
        <w:lastRenderedPageBreak/>
        <w:t>Grundlagen</w:t>
      </w:r>
      <w:bookmarkEnd w:id="254"/>
    </w:p>
    <w:p w14:paraId="1E690621" w14:textId="77777777" w:rsidR="006706F7" w:rsidRDefault="006706F7" w:rsidP="006706F7"/>
    <w:p w14:paraId="3E1CF4E2" w14:textId="77777777" w:rsidR="006706F7" w:rsidRDefault="006706F7" w:rsidP="006706F7">
      <w:r>
        <w:t>Dieses Kapitel geht auf wichtiges und fundamentales Wissen im Bereich von Versionsverwaltung und verteilter Versionsverwaltung ein. Es wird erklärt was Versionsverwaltung ist, warum es notwendig ist, welche Konzepte d</w:t>
      </w:r>
      <w:r>
        <w:t>a</w:t>
      </w:r>
      <w:r>
        <w:t>hinter stecken und warum heutzutage verteilte Versionsverwaltung bevorzugt wird.</w:t>
      </w:r>
    </w:p>
    <w:p w14:paraId="77EB5438" w14:textId="77777777" w:rsidR="006706F7" w:rsidRDefault="006706F7" w:rsidP="006706F7"/>
    <w:p w14:paraId="1A0AEB8C" w14:textId="77777777" w:rsidR="006706F7" w:rsidRDefault="006706F7" w:rsidP="006706F7">
      <w:pPr>
        <w:pStyle w:val="berschrift2"/>
      </w:pPr>
      <w:bookmarkStart w:id="255" w:name="_Toc491707982"/>
      <w:r>
        <w:t>Definition</w:t>
      </w:r>
      <w:bookmarkEnd w:id="255"/>
    </w:p>
    <w:p w14:paraId="2FFB0F6F" w14:textId="77777777" w:rsidR="006706F7" w:rsidRPr="008B458C" w:rsidRDefault="006706F7" w:rsidP="006706F7"/>
    <w:p w14:paraId="4D8BEA4B" w14:textId="77777777" w:rsidR="006706F7" w:rsidRDefault="006706F7" w:rsidP="006706F7">
      <w:pPr>
        <w:rPr>
          <w:b/>
        </w:rPr>
      </w:pPr>
      <w:commentRangeStart w:id="256"/>
      <w:r w:rsidRPr="008B458C">
        <w:rPr>
          <w:b/>
        </w:rPr>
        <w:t>Definition 1</w:t>
      </w:r>
      <w:commentRangeEnd w:id="256"/>
      <w:r w:rsidR="008234DD">
        <w:rPr>
          <w:rStyle w:val="Kommentarzeichen"/>
        </w:rPr>
        <w:commentReference w:id="256"/>
      </w:r>
    </w:p>
    <w:p w14:paraId="0BA81857" w14:textId="4082B4F8" w:rsidR="006706F7" w:rsidRDefault="006706F7" w:rsidP="006706F7">
      <w:pPr>
        <w:spacing w:after="0"/>
      </w:pPr>
      <w:commentRangeStart w:id="257"/>
      <w:r w:rsidRPr="00C006E2">
        <w:rPr>
          <w:szCs w:val="24"/>
        </w:rPr>
        <w:t>„Eine Versionsverwaltung hat die Aufgabe, den Werdegang eines Projektes zu protokollieren. Sie übernimmt die Versionierung und die Archivierung der Daten und ermöglicht den gemeinsamen Zugriff darauf. Dabei kann jede Ä</w:t>
      </w:r>
      <w:r w:rsidRPr="00C006E2">
        <w:rPr>
          <w:szCs w:val="24"/>
        </w:rPr>
        <w:t>n</w:t>
      </w:r>
      <w:r w:rsidRPr="00C006E2">
        <w:rPr>
          <w:szCs w:val="24"/>
        </w:rPr>
        <w:t>derung und jeder Stand verfolgt, rückgängig gemacht oder wiederhergestellt werden.“</w:t>
      </w:r>
      <w:r w:rsidRPr="00C006E2">
        <w:t xml:space="preserve"> </w:t>
      </w:r>
      <w:r>
        <w:fldChar w:fldCharType="begin"/>
      </w:r>
      <w:r w:rsidR="003F4995">
        <w:instrText>ADDIN CITAVI.PLACEHOLDER 221c1440-110f-4565-b267-cbbe5be1b724 PFBsYWNlaG9sZGVyPg0KICA8QWRkSW5WZXJzaW9uPjUuNi4wLjI8L0FkZEluVmVyc2lvbj4NCiAgPElkPjIyMWMxNDQwLTExMGYtNDU2NS1iMjY3LWNiYmU1YmUxYjcyNDwvSWQ+DQogIDxFbnRyaWVzPg0KICAgIDxFbnRyeT4NCiAgICAgIDxBc3NvY2lhdGVXaXRoS25vd2xlZGdlSXRlbUlkPmI2NzMzMzUwLTJhYzUtNGM2Yi04NTI3LTgxM2M1MTRlMWZhMDwvQXNzb2NpYXRlV2l0aEtub3dsZWRnZUl0ZW1JZD4NCiAgICAgIDxJZD5jZDZiNWY2YS1kNjE1LTQxZDktODEwNi0yYzZmYWNjNmJjN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jNmZDIwN2U1LTkzZGUtNDZiMy04YTlkLTAwNmRlM2UzODdjNj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G9zc2FyV2lraSAyMDE2LCBTLiAxKTwvVGV4dD4NCiAgICA8L1RleHRVbml0Pg0KICA8L1RleHRVbml0cz4NCjwvUGxhY2Vob2xkZXI+</w:instrText>
      </w:r>
      <w:r>
        <w:fldChar w:fldCharType="separate"/>
      </w:r>
      <w:r>
        <w:t>(GlossarWiki 2016, S. 1)</w:t>
      </w:r>
      <w:r>
        <w:fldChar w:fldCharType="end"/>
      </w:r>
      <w:commentRangeEnd w:id="257"/>
      <w:r w:rsidR="00D71776">
        <w:rPr>
          <w:rStyle w:val="Kommentarzeichen"/>
        </w:rPr>
        <w:commentReference w:id="257"/>
      </w:r>
    </w:p>
    <w:p w14:paraId="4ABA73F5" w14:textId="77777777" w:rsidR="006706F7" w:rsidRDefault="006706F7" w:rsidP="006706F7">
      <w:pPr>
        <w:spacing w:after="0"/>
        <w:rPr>
          <w:b/>
          <w:szCs w:val="24"/>
        </w:rPr>
      </w:pPr>
    </w:p>
    <w:p w14:paraId="6DFF5A3D" w14:textId="77777777" w:rsidR="006706F7" w:rsidRPr="008B458C" w:rsidRDefault="006706F7" w:rsidP="006706F7">
      <w:pPr>
        <w:spacing w:after="0"/>
        <w:rPr>
          <w:b/>
          <w:szCs w:val="24"/>
        </w:rPr>
      </w:pPr>
      <w:r w:rsidRPr="008B458C">
        <w:rPr>
          <w:b/>
          <w:szCs w:val="24"/>
        </w:rPr>
        <w:t>Definition 2</w:t>
      </w:r>
    </w:p>
    <w:p w14:paraId="7835C700" w14:textId="77777777" w:rsidR="006706F7" w:rsidRDefault="006706F7" w:rsidP="006706F7">
      <w:pPr>
        <w:spacing w:after="0"/>
        <w:rPr>
          <w:szCs w:val="24"/>
        </w:rPr>
      </w:pPr>
    </w:p>
    <w:p w14:paraId="422039F8" w14:textId="204230E2" w:rsidR="006706F7" w:rsidRDefault="006706F7" w:rsidP="006706F7">
      <w:pPr>
        <w:spacing w:after="0"/>
      </w:pPr>
      <w:r w:rsidRPr="00C006E2">
        <w:rPr>
          <w:szCs w:val="24"/>
        </w:rPr>
        <w:t>„</w:t>
      </w:r>
      <w:r w:rsidRPr="00C006E2">
        <w:rPr>
          <w:color w:val="000000"/>
          <w:szCs w:val="24"/>
        </w:rPr>
        <w:t>Eine Versionsverwaltung ist ein System mit dem Änderungen an Dateien auf Befehl</w:t>
      </w:r>
      <w:r>
        <w:rPr>
          <w:color w:val="000000"/>
          <w:szCs w:val="24"/>
        </w:rPr>
        <w:t xml:space="preserve"> </w:t>
      </w:r>
      <w:r w:rsidRPr="00C006E2">
        <w:rPr>
          <w:color w:val="000000"/>
          <w:szCs w:val="24"/>
        </w:rPr>
        <w:t>der Benutzer aufgezeichnet werden und bei Bedarf jede der vorher</w:t>
      </w:r>
      <w:r w:rsidRPr="00C006E2">
        <w:rPr>
          <w:color w:val="000000"/>
          <w:szCs w:val="24"/>
        </w:rPr>
        <w:t>i</w:t>
      </w:r>
      <w:r w:rsidRPr="00C006E2">
        <w:rPr>
          <w:color w:val="000000"/>
          <w:szCs w:val="24"/>
        </w:rPr>
        <w:t xml:space="preserve">gen Dateiversionen wiederhergestellt werden kann. Der zentrale Ort an dem die Änderungen der Dateien aufgezeichnet werden nennt sich Repository. Zusätzlich </w:t>
      </w:r>
      <w:r>
        <w:rPr>
          <w:color w:val="000000"/>
          <w:szCs w:val="24"/>
        </w:rPr>
        <w:t>zur Benutzung eines Repositories</w:t>
      </w:r>
      <w:r w:rsidRPr="00C006E2">
        <w:rPr>
          <w:color w:val="000000"/>
          <w:szCs w:val="24"/>
        </w:rPr>
        <w:t xml:space="preserve"> von lediglich einem Benutzer, bieten die meisten Versionsverwaltungen die Möglichkeit, dass mehrere B</w:t>
      </w:r>
      <w:r w:rsidRPr="00C006E2">
        <w:rPr>
          <w:color w:val="000000"/>
          <w:szCs w:val="24"/>
        </w:rPr>
        <w:t>e</w:t>
      </w:r>
      <w:r w:rsidRPr="00C006E2">
        <w:rPr>
          <w:color w:val="000000"/>
          <w:szCs w:val="24"/>
        </w:rPr>
        <w:t>nutzer gleichzeitig an Dateien arbeiten können, ohne dass dabei eine Änd</w:t>
      </w:r>
      <w:r w:rsidRPr="00C006E2">
        <w:rPr>
          <w:color w:val="000000"/>
          <w:szCs w:val="24"/>
        </w:rPr>
        <w:t>e</w:t>
      </w:r>
      <w:r w:rsidRPr="00C006E2">
        <w:rPr>
          <w:color w:val="000000"/>
          <w:szCs w:val="24"/>
        </w:rPr>
        <w:t>rung eines Nutzers verloren geht. Die Kombination dieser Eigenschaften bi</w:t>
      </w:r>
      <w:r w:rsidRPr="00C006E2">
        <w:rPr>
          <w:color w:val="000000"/>
          <w:szCs w:val="24"/>
        </w:rPr>
        <w:t>e</w:t>
      </w:r>
      <w:r w:rsidRPr="00C006E2">
        <w:rPr>
          <w:color w:val="000000"/>
          <w:szCs w:val="24"/>
        </w:rPr>
        <w:t>tet die Grundlage der Softwareentwicklung im Team. Dies bedeutet jedoch keineswegs, dass Versionsverwaltungen lediglich für die Softwareentwic</w:t>
      </w:r>
      <w:r w:rsidRPr="00C006E2">
        <w:rPr>
          <w:color w:val="000000"/>
          <w:szCs w:val="24"/>
        </w:rPr>
        <w:t>k</w:t>
      </w:r>
      <w:r w:rsidRPr="00C006E2">
        <w:rPr>
          <w:color w:val="000000"/>
          <w:szCs w:val="24"/>
        </w:rPr>
        <w:t>lung interessant sind. Ebenso kann man die Systeme dazu nutzen, um Änd</w:t>
      </w:r>
      <w:r w:rsidRPr="00C006E2">
        <w:rPr>
          <w:color w:val="000000"/>
          <w:szCs w:val="24"/>
        </w:rPr>
        <w:t>e</w:t>
      </w:r>
      <w:r w:rsidRPr="00C006E2">
        <w:rPr>
          <w:color w:val="000000"/>
          <w:szCs w:val="24"/>
        </w:rPr>
        <w:t xml:space="preserve">rungen an Bildern, Audiodateien oder sogar Binärdateien nachzuverfolgen </w:t>
      </w:r>
      <w:r w:rsidRPr="00C006E2">
        <w:rPr>
          <w:color w:val="000000"/>
          <w:szCs w:val="24"/>
        </w:rPr>
        <w:lastRenderedPageBreak/>
        <w:t>und alte Versionen wiederherzustellen. Gerade große Projekte in der Bild- und Tonbearbeitung brauchen viel Platz auf der Festplatte und im Arbeit</w:t>
      </w:r>
      <w:r w:rsidRPr="00C006E2">
        <w:rPr>
          <w:color w:val="000000"/>
          <w:szCs w:val="24"/>
        </w:rPr>
        <w:t>s</w:t>
      </w:r>
      <w:r w:rsidRPr="00C006E2">
        <w:rPr>
          <w:color w:val="000000"/>
          <w:szCs w:val="24"/>
        </w:rPr>
        <w:t xml:space="preserve">speicher, da sie selbst die Option bieten alle Änderungen nichtdestruktiv </w:t>
      </w:r>
      <w:r w:rsidRPr="008234DD">
        <w:rPr>
          <w:color w:val="000000"/>
          <w:szCs w:val="24"/>
          <w:vertAlign w:val="superscript"/>
        </w:rPr>
        <w:t>1</w:t>
      </w:r>
      <w:r w:rsidRPr="00C006E2">
        <w:rPr>
          <w:color w:val="000000"/>
          <w:szCs w:val="24"/>
        </w:rPr>
        <w:t xml:space="preserve"> </w:t>
      </w:r>
      <w:r w:rsidR="008234DD">
        <w:rPr>
          <w:color w:val="000000"/>
          <w:szCs w:val="24"/>
        </w:rPr>
        <w:t xml:space="preserve">[sic] </w:t>
      </w:r>
      <w:r w:rsidRPr="00C006E2">
        <w:rPr>
          <w:color w:val="000000"/>
          <w:szCs w:val="24"/>
        </w:rPr>
        <w:t>durchzuführen und somit eine eigene Versionsverwaltung enthalten. Die Anforderungen an die Rechner könnten jedoch immens gesenkt werden, wenn man lediglich die aktuell nötigen Daten bereithält, anstatt des gesa</w:t>
      </w:r>
      <w:r w:rsidRPr="00C006E2">
        <w:rPr>
          <w:color w:val="000000"/>
          <w:szCs w:val="24"/>
        </w:rPr>
        <w:t>m</w:t>
      </w:r>
      <w:r w:rsidRPr="00C006E2">
        <w:rPr>
          <w:color w:val="000000"/>
          <w:szCs w:val="24"/>
        </w:rPr>
        <w:t>ten Werdegangs einer Datei. Dies kann man erreichen, indem man die pr</w:t>
      </w:r>
      <w:r w:rsidRPr="00C006E2">
        <w:rPr>
          <w:color w:val="000000"/>
          <w:szCs w:val="24"/>
        </w:rPr>
        <w:t>o</w:t>
      </w:r>
      <w:r w:rsidRPr="00C006E2">
        <w:rPr>
          <w:color w:val="000000"/>
          <w:szCs w:val="24"/>
        </w:rPr>
        <w:t>grammeigene Versionsverwaltung deaktiviert und</w:t>
      </w:r>
      <w:r>
        <w:rPr>
          <w:color w:val="000000"/>
          <w:szCs w:val="24"/>
        </w:rPr>
        <w:t xml:space="preserve"> </w:t>
      </w:r>
      <w:r w:rsidRPr="00C006E2">
        <w:rPr>
          <w:color w:val="000000"/>
          <w:szCs w:val="24"/>
        </w:rPr>
        <w:t>stattdessen auf ein System wie Git oder Subversion setzt.</w:t>
      </w:r>
      <w:r w:rsidRPr="00C006E2">
        <w:rPr>
          <w:szCs w:val="24"/>
        </w:rPr>
        <w:t>“</w:t>
      </w:r>
      <w:r w:rsidRPr="00C006E2">
        <w:t xml:space="preserve"> </w:t>
      </w:r>
      <w:r>
        <w:fldChar w:fldCharType="begin"/>
      </w:r>
      <w:r w:rsidR="003F4995">
        <w:instrText>ADDIN CITAVI.PLACEHOLDER 7ecf64dd-812e-4198-8de7-13516adb3fdc PFBsYWNlaG9sZGVyPg0KICA8QWRkSW5WZXJzaW9uPjUuNi4wLjI8L0FkZEluVmVyc2lvbj4NCiAgPElkPjdlY2Y2NGRkLTgxMmUtNDE5OC04ZGU3LTEzNTE2YWRiM2ZkYzwvSWQ+DQogIDxFbnRyaWVzPg0KICAgIDxFbnRyeT4NCiAgICAgIDxBc3NvY2lhdGVXaXRoS25vd2xlZGdlSXRlbUlkPmFhZGIzODc3LTlmYTQtNGMwNC1iZmMyLWZkMDIxNDA5NTJiZDwvQXNzb2NpYXRlV2l0aEtub3dsZWRnZUl0ZW1JZD4NCiAgICAgIDxJZD40NjEwNTBmYi04ZDM0LTRhZjUtYjUyYS02MjFhODE2NGQ4ZW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cxOTc4Nzk5LTI0YjMtNGI5MC04ODBmLTYyZWY2MDdmYWVjM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VsIDIwMTMsIFMuIDUpPC9UZXh0Pg0KICAgIDwvVGV4dFVuaXQ+DQogIDwvVGV4dFVuaXRzPg0KPC9QbGFjZWhvbGRlcj4=</w:instrText>
      </w:r>
      <w:r>
        <w:fldChar w:fldCharType="separate"/>
      </w:r>
      <w:r>
        <w:t>(Mauel 2013, S. 5)</w:t>
      </w:r>
      <w:r>
        <w:fldChar w:fldCharType="end"/>
      </w:r>
    </w:p>
    <w:p w14:paraId="695CB961" w14:textId="77777777" w:rsidR="006706F7" w:rsidRDefault="006706F7" w:rsidP="006706F7"/>
    <w:p w14:paraId="2540B9B9" w14:textId="77777777" w:rsidR="006706F7" w:rsidRDefault="006706F7" w:rsidP="006706F7">
      <w:pPr>
        <w:pStyle w:val="berschrift2"/>
      </w:pPr>
      <w:bookmarkStart w:id="258" w:name="_Toc491707983"/>
      <w:r>
        <w:t>Was ist Versionsverwaltung</w:t>
      </w:r>
      <w:bookmarkEnd w:id="258"/>
    </w:p>
    <w:p w14:paraId="3F21AEDF" w14:textId="77777777" w:rsidR="006706F7" w:rsidRDefault="006706F7" w:rsidP="006706F7"/>
    <w:p w14:paraId="0A3E717D" w14:textId="28114CCA" w:rsidR="006706F7" w:rsidRDefault="006706F7" w:rsidP="006706F7">
      <w:r w:rsidRPr="00F91FFF">
        <w:rPr>
          <w:szCs w:val="24"/>
        </w:rPr>
        <w:t>„Arbeit, die Sie nicht mit einem Versionskontrollsystem verwalten, ist Arbeit, die Sie möglicherweise noch einmal machen müssen - sei es weil Sie vers</w:t>
      </w:r>
      <w:r w:rsidRPr="00F91FFF">
        <w:rPr>
          <w:szCs w:val="24"/>
        </w:rPr>
        <w:t>e</w:t>
      </w:r>
      <w:r w:rsidRPr="00F91FFF">
        <w:rPr>
          <w:szCs w:val="24"/>
        </w:rPr>
        <w:t>hentlich eine Datei löschen oder Teile als obsolet betrachten, die Sie später doch wieder benötigen.“</w:t>
      </w:r>
      <w:r w:rsidRPr="00F91FFF">
        <w:t xml:space="preserve"> </w:t>
      </w:r>
      <w:r>
        <w:fldChar w:fldCharType="begin"/>
      </w:r>
      <w:r w:rsidR="003F4995">
        <w:instrText>ADDIN CITAVI.PLACEHOLDER 8c42c40f-f5fc-4cd5-a447-e8b7f76c3607 PFBsYWNlaG9sZGVyPg0KICA8QWRkSW5WZXJzaW9uPjUuNi4wLjI8L0FkZEluVmVyc2lvbj4NCiAgPElkPjhjNDJjNDBmLWY1ZmMtNGNkNS1hNDQ3LWU4YjdmNzZjMzYwNzwvSWQ+DQogIDxFbnRyaWVzPg0KICAgIDxFbnRyeT4NCiAgICAgIDxBc3NvY2lhdGVXaXRoS25vd2xlZGdlSXRlbUlkPjA0ZGQ4NGFlLTU3ZjEtNDExYy1iY2M2LWJhNjVkMmM0YTIyNDwvQXNzb2NpYXRlV2l0aEtub3dsZWRnZUl0ZW1JZD4NCiAgICAgIDxJZD5lOTJhMzkyYy1hN2MyLTQ4MmItOGU3Ni00M2ZiZDlhNTA2Zm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DRiZjE4NDEtZmE0Zi00ZjFlLWIwNTUtMzdkZDAyMjJlODY2PC9SZWZlcmVuY2VJZD4NCiAgICAgIDxSdWxlU2V0T3ZlcnJpZGU+VGV4dGNpdDwvUnVsZVNldE92ZXJyaWRlPg0KICAgICAgPFJhbmdlPg0KICAgICAgICA8U3RhcnQ+MDwvU3RhcnQ+DQogICAgICAgIDxMZW5ndGg+MzA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KEhhZW5lbCB1bmQgUGxlbnogMjAxMSwgUy4g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YWVuZWwgdW5kIFBsZW56IDIwMTEsIFMuIDE0KTwvVGV4dD4NCiAgICA8L1RleHRVbml0Pg0KICA8L1RleHRVbml0cz4NCjwvUGxhY2Vob2xkZXI+</w:instrText>
      </w:r>
      <w:r>
        <w:fldChar w:fldCharType="separate"/>
      </w:r>
      <w:r>
        <w:t>(Haenel und Plenz 2011, S. 14)</w:t>
      </w:r>
      <w:r>
        <w:fldChar w:fldCharType="end"/>
      </w:r>
    </w:p>
    <w:p w14:paraId="18947F09" w14:textId="77777777" w:rsidR="006706F7" w:rsidRDefault="006706F7" w:rsidP="006706F7">
      <w:r>
        <w:t>Das obige Zitat unterstreicht das Argument, wie wichtig die Arbeit mit Vers</w:t>
      </w:r>
      <w:r>
        <w:t>i</w:t>
      </w:r>
      <w:r>
        <w:t>onsverwaltung in manchen Bereichen sein kann. Versionsverwaltung kann unter anderem dafür sorgen, dass bei einer sorgfältigen Planung viel Zeit gespart wird. Beispielsweise können verlorengeglaubte Dateien wiederhe</w:t>
      </w:r>
      <w:r>
        <w:t>r</w:t>
      </w:r>
      <w:r>
        <w:t>gestellt werden. Dadurch muss bei einem unterlaufenen Fehler, die bereits getane Arbeit nicht wiederholt werden.</w:t>
      </w:r>
    </w:p>
    <w:p w14:paraId="13DA3FB5" w14:textId="77777777" w:rsidR="006706F7" w:rsidRDefault="006706F7" w:rsidP="006706F7">
      <w:pPr>
        <w:rPr>
          <w:color w:val="000000"/>
          <w:szCs w:val="24"/>
        </w:rPr>
      </w:pPr>
      <w:r w:rsidRPr="00510040">
        <w:rPr>
          <w:color w:val="000000"/>
          <w:szCs w:val="24"/>
        </w:rPr>
        <w:t>Versionsverwaltung bedeutet im Prinzip nichts anderes, als das von Dateien Versionen erstellt werden können, um diese dann je nach Gebrauch zu ve</w:t>
      </w:r>
      <w:r w:rsidRPr="00510040">
        <w:rPr>
          <w:color w:val="000000"/>
          <w:szCs w:val="24"/>
        </w:rPr>
        <w:t>r</w:t>
      </w:r>
      <w:r w:rsidRPr="00510040">
        <w:rPr>
          <w:color w:val="000000"/>
          <w:szCs w:val="24"/>
        </w:rPr>
        <w:t>walten. Jede noch so kleine Änderung an einer Datei erstellt eine neue Ve</w:t>
      </w:r>
      <w:r w:rsidRPr="00510040">
        <w:rPr>
          <w:color w:val="000000"/>
          <w:szCs w:val="24"/>
        </w:rPr>
        <w:t>r</w:t>
      </w:r>
      <w:r w:rsidRPr="00510040">
        <w:rPr>
          <w:color w:val="000000"/>
          <w:szCs w:val="24"/>
        </w:rPr>
        <w:t>sion dieser. Der Begriff »Version« kann vieles Bedeuten, doch wenn man im Bereich der Versionskontrolle davon spricht, handelt es sich um die Version einer einzelnen Datei oder der Ansammlung mehrerer Dateien.</w:t>
      </w:r>
      <w:r>
        <w:rPr>
          <w:rStyle w:val="Funotenzeichen"/>
        </w:rPr>
        <w:footnoteReference w:id="4"/>
      </w:r>
    </w:p>
    <w:p w14:paraId="36CAC883" w14:textId="77777777" w:rsidR="006706F7" w:rsidRDefault="006706F7" w:rsidP="006706F7">
      <w:r w:rsidRPr="00510040">
        <w:lastRenderedPageBreak/>
        <w:t>Dadurch soll das gemeinsame Arbeiten an einer Vielzahl von Dokumenten ermöglicht werden. Dabei gilt die höchste Priorität der Vermeidung von D</w:t>
      </w:r>
      <w:r w:rsidRPr="00510040">
        <w:t>a</w:t>
      </w:r>
      <w:r w:rsidRPr="00510040">
        <w:t>tenverlust bei gleichzeitiger Entwicklung durch mehrere Personen.</w:t>
      </w:r>
      <w:r>
        <w:rPr>
          <w:rStyle w:val="Funotenzeichen"/>
        </w:rPr>
        <w:footnoteReference w:id="5"/>
      </w:r>
    </w:p>
    <w:p w14:paraId="2D7AE27B" w14:textId="77777777" w:rsidR="008234DD" w:rsidRDefault="006706F7" w:rsidP="006706F7">
      <w:pPr>
        <w:rPr>
          <w:szCs w:val="24"/>
        </w:rPr>
      </w:pPr>
      <w:r w:rsidRPr="00A72C64">
        <w:rPr>
          <w:szCs w:val="24"/>
        </w:rPr>
        <w:t>Egal ob eine reine Textdatei bearbeitet wird, ein Bild oder ein Video, es ist üblich, dass der aktuelle Stand immer wieder gesichert wird, damit die bereits verrichtete Arbeit nicht verloren geht oder damit man bei Bedarf auf eine ält</w:t>
      </w:r>
      <w:r w:rsidRPr="00A72C64">
        <w:rPr>
          <w:szCs w:val="24"/>
        </w:rPr>
        <w:t>e</w:t>
      </w:r>
      <w:r w:rsidRPr="00A72C64">
        <w:rPr>
          <w:szCs w:val="24"/>
        </w:rPr>
        <w:t>re Version zurückgreifen kann. Die Vorgehensweise bei der Benennung di</w:t>
      </w:r>
      <w:r w:rsidRPr="00A72C64">
        <w:rPr>
          <w:szCs w:val="24"/>
        </w:rPr>
        <w:t>e</w:t>
      </w:r>
      <w:r w:rsidRPr="00A72C64">
        <w:rPr>
          <w:szCs w:val="24"/>
        </w:rPr>
        <w:t>ser "Sicherheitskopien" ist von Mensch zu Mensch unterschiedlich. Manche geben die aktuelle Versionsnummer der Datei bei, andere wiederum erze</w:t>
      </w:r>
      <w:r w:rsidRPr="00A72C64">
        <w:rPr>
          <w:szCs w:val="24"/>
        </w:rPr>
        <w:t>u</w:t>
      </w:r>
      <w:r w:rsidRPr="00A72C64">
        <w:rPr>
          <w:szCs w:val="24"/>
        </w:rPr>
        <w:t>gen verschiedene Ordner mit dem entsprechenden Datum.</w:t>
      </w:r>
    </w:p>
    <w:p w14:paraId="1C7B278D" w14:textId="5E4F5BB4" w:rsidR="006706F7" w:rsidRDefault="006706F7" w:rsidP="006706F7">
      <w:pPr>
        <w:rPr>
          <w:szCs w:val="24"/>
        </w:rPr>
      </w:pPr>
      <w:r w:rsidRPr="00A72C64">
        <w:rPr>
          <w:szCs w:val="24"/>
        </w:rPr>
        <w:t>Diese Vorgehensweisen sind zwar nicht ganz falsch, doch weder sind sie praktisch noch sind sie resistent gegen Fehleranfälligkeit. Wenn zu viele D</w:t>
      </w:r>
      <w:r w:rsidRPr="00A72C64">
        <w:rPr>
          <w:szCs w:val="24"/>
        </w:rPr>
        <w:t>a</w:t>
      </w:r>
      <w:r w:rsidRPr="00A72C64">
        <w:rPr>
          <w:szCs w:val="24"/>
        </w:rPr>
        <w:t>teien versioniert werden müssen und diese keine eindeutigen Namen zug</w:t>
      </w:r>
      <w:r w:rsidRPr="00A72C64">
        <w:rPr>
          <w:szCs w:val="24"/>
        </w:rPr>
        <w:t>e</w:t>
      </w:r>
      <w:r w:rsidRPr="00A72C64">
        <w:rPr>
          <w:szCs w:val="24"/>
        </w:rPr>
        <w:t xml:space="preserve">wiesen bekommen, dann </w:t>
      </w:r>
      <w:r>
        <w:rPr>
          <w:szCs w:val="24"/>
        </w:rPr>
        <w:t>ist die Wahrscheinlichkeit sehr hoch, dass Versi</w:t>
      </w:r>
      <w:r>
        <w:rPr>
          <w:szCs w:val="24"/>
        </w:rPr>
        <w:t>o</w:t>
      </w:r>
      <w:r>
        <w:rPr>
          <w:szCs w:val="24"/>
        </w:rPr>
        <w:t>nen von Dateien verloren gehen</w:t>
      </w:r>
      <w:r w:rsidRPr="00A72C64">
        <w:rPr>
          <w:szCs w:val="24"/>
        </w:rPr>
        <w:t>.</w:t>
      </w:r>
      <w:r>
        <w:rPr>
          <w:rStyle w:val="Funotenzeichen"/>
        </w:rPr>
        <w:footnoteReference w:id="6"/>
      </w:r>
    </w:p>
    <w:p w14:paraId="3BA91D85" w14:textId="77777777" w:rsidR="006706F7" w:rsidRDefault="006706F7" w:rsidP="006706F7">
      <w:pPr>
        <w:rPr>
          <w:szCs w:val="24"/>
        </w:rPr>
      </w:pPr>
      <w:r w:rsidRPr="00A72C64">
        <w:rPr>
          <w:szCs w:val="24"/>
        </w:rPr>
        <w:t>Zur Lösung dieser Probleme wurden Versionsverwaltungssysteme entw</w:t>
      </w:r>
      <w:r w:rsidRPr="00A72C64">
        <w:rPr>
          <w:szCs w:val="24"/>
        </w:rPr>
        <w:t>i</w:t>
      </w:r>
      <w:r w:rsidRPr="00A72C64">
        <w:rPr>
          <w:szCs w:val="24"/>
        </w:rPr>
        <w:t>ckelt, die es erlauben, genau nachzusehen wer etwas wann und weshalb geändert hat, um bei Bedarf die entsprechenden Änderungen rückgängig zu machen. Das System notiert sich nämlich, wer eine Datei geändert hat mit der dazugehörigen Uhrzeit und verweist auf den Abschnitt in der Datei, die geändert worden ist. So entsteht nach und nach mit jeder Änderung eine Ä</w:t>
      </w:r>
      <w:r w:rsidRPr="00A72C64">
        <w:rPr>
          <w:szCs w:val="24"/>
        </w:rPr>
        <w:t>n</w:t>
      </w:r>
      <w:r w:rsidRPr="00A72C64">
        <w:rPr>
          <w:szCs w:val="24"/>
        </w:rPr>
        <w:t>derungshistorie, die dem Arbeiten an mehreren Dateien Erleichterung bri</w:t>
      </w:r>
      <w:r w:rsidRPr="00A72C64">
        <w:rPr>
          <w:szCs w:val="24"/>
        </w:rPr>
        <w:t>n</w:t>
      </w:r>
      <w:r w:rsidRPr="00A72C64">
        <w:rPr>
          <w:szCs w:val="24"/>
        </w:rPr>
        <w:t>gen. Diese Änderungshistorie erlaubt es genau nachzuverfolgen ab welchem Punkt ein Projekt in die falsche Richtung geht oder Fehler aufweist, sodass diese Fehler schnell ausfindig gemacht und auch behoben werden können.</w:t>
      </w:r>
      <w:r>
        <w:rPr>
          <w:rStyle w:val="Funotenzeichen"/>
        </w:rPr>
        <w:footnoteReference w:id="7"/>
      </w:r>
    </w:p>
    <w:p w14:paraId="61DE543A" w14:textId="77777777" w:rsidR="006706F7" w:rsidRDefault="006706F7" w:rsidP="006706F7">
      <w:pPr>
        <w:rPr>
          <w:szCs w:val="24"/>
        </w:rPr>
      </w:pPr>
    </w:p>
    <w:p w14:paraId="295217E7" w14:textId="77777777" w:rsidR="006706F7" w:rsidRDefault="006706F7" w:rsidP="006706F7"/>
    <w:p w14:paraId="4D6BC2CC" w14:textId="77777777" w:rsidR="006706F7" w:rsidRDefault="006706F7" w:rsidP="006706F7">
      <w:pPr>
        <w:pStyle w:val="berschrift2"/>
      </w:pPr>
      <w:bookmarkStart w:id="259" w:name="_Toc491707984"/>
      <w:r>
        <w:lastRenderedPageBreak/>
        <w:t>Vorteile einer Versionsverwaltung</w:t>
      </w:r>
      <w:bookmarkEnd w:id="259"/>
    </w:p>
    <w:p w14:paraId="3A1CE9B2" w14:textId="77777777" w:rsidR="006706F7" w:rsidRDefault="006706F7" w:rsidP="006706F7"/>
    <w:p w14:paraId="023E267D" w14:textId="77777777" w:rsidR="006706F7" w:rsidRDefault="006706F7" w:rsidP="006706F7">
      <w:r>
        <w:t>Vor allem bei großen Projekten ist die Nutzung eines Versionsverwaltung</w:t>
      </w:r>
      <w:r>
        <w:t>s</w:t>
      </w:r>
      <w:r>
        <w:t>systems fast unumgänglich. Diese bringen nämlich erhebliche Erleichteru</w:t>
      </w:r>
      <w:r>
        <w:t>n</w:t>
      </w:r>
      <w:r>
        <w:t>gen mit an Bord. Die meisten Vorteile die eine Versionskontrolle mit sich bringt wurden zwar weiter oben schon fast alle genannt, dennoch werden hier noch einmal einige wichtige Punkte zusammengefasst.</w:t>
      </w:r>
    </w:p>
    <w:p w14:paraId="25572E34" w14:textId="77777777" w:rsidR="006706F7" w:rsidRDefault="006706F7" w:rsidP="006706F7">
      <w:pPr>
        <w:rPr>
          <w:color w:val="000000"/>
          <w:szCs w:val="24"/>
        </w:rPr>
      </w:pPr>
      <w:commentRangeStart w:id="260"/>
      <w:r w:rsidRPr="00EC2035">
        <w:rPr>
          <w:szCs w:val="24"/>
        </w:rPr>
        <w:t>Wie schon erwähnt, können Änderungen lokalisiert und rückgängig gemacht werden. Der große Vorteil hierbei ist, dass diese Änderungen innerhalb des gesamten Projekts vorgenommen werden können. Durch Fehler wird nicht das endgültige Schicksal eines Projektes beschlossen. Das Wissen, dass man jederzeit zu einem bestimmten Zeitpunkt zurückspringen kann, verleiht Mitarbeitern innerhalb eines Projektes eine gewisse Ruhe. Das Team arbe</w:t>
      </w:r>
      <w:r w:rsidRPr="00EC2035">
        <w:rPr>
          <w:szCs w:val="24"/>
        </w:rPr>
        <w:t>i</w:t>
      </w:r>
      <w:r w:rsidRPr="00EC2035">
        <w:rPr>
          <w:szCs w:val="24"/>
        </w:rPr>
        <w:t>tet dadurch ungezwungener und schneller, denn die Möglichkeit Fehler schnell wieder beheben zu können, verleiht das Gefühl von Sicherheit. Ve</w:t>
      </w:r>
      <w:r w:rsidRPr="00EC2035">
        <w:rPr>
          <w:szCs w:val="24"/>
        </w:rPr>
        <w:t>r</w:t>
      </w:r>
      <w:r w:rsidRPr="00EC2035">
        <w:rPr>
          <w:szCs w:val="24"/>
        </w:rPr>
        <w:t>sionsverwaltungssysteme verhalten sich in diesem Rahmen so ähnlich wie eine Zeitmaschine, die es uns erlaubt an einem bestimmten Datum zu einem bestimmten Punkt des Projektes zurückzuspringen.</w:t>
      </w:r>
      <w:r>
        <w:rPr>
          <w:rStyle w:val="Funotenzeichen"/>
        </w:rPr>
        <w:footnoteReference w:id="8"/>
      </w:r>
      <w:commentRangeEnd w:id="260"/>
      <w:r>
        <w:rPr>
          <w:rStyle w:val="Kommentarzeichen"/>
        </w:rPr>
        <w:commentReference w:id="260"/>
      </w:r>
    </w:p>
    <w:p w14:paraId="1C943B7D" w14:textId="77777777" w:rsidR="006706F7" w:rsidRDefault="006706F7" w:rsidP="006706F7">
      <w:pPr>
        <w:rPr>
          <w:szCs w:val="24"/>
        </w:rPr>
      </w:pPr>
      <w:r w:rsidRPr="007517F5">
        <w:rPr>
          <w:color w:val="000000"/>
          <w:szCs w:val="24"/>
        </w:rPr>
        <w:t>Ein weiterer Vorteil, den Versionskontrolle mit sich bringt, ist das gleichzeitige Entwickeln. Mehrere Entwickler können gleichzeiti</w:t>
      </w:r>
      <w:r>
        <w:rPr>
          <w:color w:val="000000"/>
          <w:szCs w:val="24"/>
        </w:rPr>
        <w:t>g und kontrolliert an de</w:t>
      </w:r>
      <w:r>
        <w:rPr>
          <w:color w:val="000000"/>
          <w:szCs w:val="24"/>
        </w:rPr>
        <w:t>m</w:t>
      </w:r>
      <w:r>
        <w:rPr>
          <w:color w:val="000000"/>
          <w:szCs w:val="24"/>
        </w:rPr>
        <w:t>selben</w:t>
      </w:r>
      <w:r w:rsidRPr="007517F5">
        <w:rPr>
          <w:color w:val="000000"/>
          <w:szCs w:val="24"/>
        </w:rPr>
        <w:t xml:space="preserve"> Quellcode arbeiten ohne das die Arbeit des jeweils anderen dadurch überschrieben wird.</w:t>
      </w:r>
      <w:r>
        <w:rPr>
          <w:rStyle w:val="Funotenzeichen"/>
        </w:rPr>
        <w:footnoteReference w:id="9"/>
      </w:r>
    </w:p>
    <w:p w14:paraId="7DBAF689" w14:textId="77777777" w:rsidR="006706F7" w:rsidRDefault="006706F7" w:rsidP="006706F7">
      <w:pPr>
        <w:rPr>
          <w:szCs w:val="24"/>
        </w:rPr>
      </w:pPr>
      <w:r w:rsidRPr="007517F5">
        <w:rPr>
          <w:szCs w:val="24"/>
        </w:rPr>
        <w:t>Des</w:t>
      </w:r>
      <w:r>
        <w:rPr>
          <w:szCs w:val="24"/>
        </w:rPr>
        <w:t xml:space="preserve"> W</w:t>
      </w:r>
      <w:r w:rsidRPr="007517F5">
        <w:rPr>
          <w:szCs w:val="24"/>
        </w:rPr>
        <w:t>eiteren hilft die Protokollierung dabei gemachte Änderungen ausfindig zu machen und zu verstehen wer im Team welch</w:t>
      </w:r>
      <w:r>
        <w:rPr>
          <w:szCs w:val="24"/>
        </w:rPr>
        <w:t>e</w:t>
      </w:r>
      <w:r w:rsidRPr="007517F5">
        <w:rPr>
          <w:szCs w:val="24"/>
        </w:rPr>
        <w:t xml:space="preserve"> Änderung aus welchem Grund und an welcher Stelle des zu bearbeitenden Programms gemacht </w:t>
      </w:r>
      <w:r w:rsidRPr="007517F5">
        <w:rPr>
          <w:szCs w:val="24"/>
        </w:rPr>
        <w:lastRenderedPageBreak/>
        <w:t>hat.</w:t>
      </w:r>
      <w:r>
        <w:rPr>
          <w:rStyle w:val="Funotenzeichen"/>
        </w:rPr>
        <w:footnoteReference w:id="10"/>
      </w:r>
      <w:r w:rsidRPr="007517F5">
        <w:t xml:space="preserve"> D</w:t>
      </w:r>
      <w:r>
        <w:rPr>
          <w:szCs w:val="24"/>
        </w:rPr>
        <w:t>ies ist unter anderem auch dann nützlich, falls man ein bestimmtes Fragment des selbst erzeugten Quellcodes nicht mehr nachvollziehen kann.</w:t>
      </w:r>
    </w:p>
    <w:p w14:paraId="0890D498" w14:textId="77777777" w:rsidR="006706F7" w:rsidRDefault="006706F7" w:rsidP="006706F7">
      <w:pPr>
        <w:rPr>
          <w:szCs w:val="24"/>
        </w:rPr>
      </w:pPr>
      <w:r w:rsidRPr="007517F5">
        <w:rPr>
          <w:szCs w:val="24"/>
        </w:rPr>
        <w:t>Nicht nur gleichzeitiges Entwickeln ist möglich sondern auch das gleichzeit</w:t>
      </w:r>
      <w:r w:rsidRPr="007517F5">
        <w:rPr>
          <w:szCs w:val="24"/>
        </w:rPr>
        <w:t>i</w:t>
      </w:r>
      <w:r w:rsidRPr="007517F5">
        <w:rPr>
          <w:szCs w:val="24"/>
        </w:rPr>
        <w:t>ge Veröffentlichen von Software. Das Team ist dadurch nicht gezwungen kurz vor einem Release seine Arbeiten zu unterbrechen und kann ungehi</w:t>
      </w:r>
      <w:r w:rsidRPr="007517F5">
        <w:rPr>
          <w:szCs w:val="24"/>
        </w:rPr>
        <w:t>n</w:t>
      </w:r>
      <w:r w:rsidRPr="007517F5">
        <w:rPr>
          <w:szCs w:val="24"/>
        </w:rPr>
        <w:t>dert auf dem Hauptzweig des Projektes die Arbeit fortsetzen.</w:t>
      </w:r>
      <w:r>
        <w:rPr>
          <w:rStyle w:val="Funotenzeichen"/>
        </w:rPr>
        <w:footnoteReference w:id="11"/>
      </w:r>
    </w:p>
    <w:p w14:paraId="37387135" w14:textId="77777777" w:rsidR="006706F7" w:rsidRDefault="006706F7" w:rsidP="006706F7">
      <w:pPr>
        <w:pStyle w:val="berschrift2"/>
      </w:pPr>
      <w:bookmarkStart w:id="264" w:name="_Toc491707985"/>
      <w:r>
        <w:t>Geschichte der Versionsverwaltung</w:t>
      </w:r>
      <w:bookmarkEnd w:id="264"/>
    </w:p>
    <w:p w14:paraId="0B5BDB9E" w14:textId="77777777" w:rsidR="006706F7" w:rsidRDefault="006706F7" w:rsidP="006706F7"/>
    <w:p w14:paraId="5E04FC50" w14:textId="4D494DE0" w:rsidR="006706F7" w:rsidRDefault="006706F7" w:rsidP="006706F7">
      <w:r w:rsidRPr="007E6494">
        <w:rPr>
          <w:color w:val="000000"/>
          <w:szCs w:val="24"/>
        </w:rPr>
        <w:t>Zu versuchen die Geschichte der Versionsverwaltung in vollem Maße darz</w:t>
      </w:r>
      <w:r w:rsidRPr="007E6494">
        <w:rPr>
          <w:color w:val="000000"/>
          <w:szCs w:val="24"/>
        </w:rPr>
        <w:t>u</w:t>
      </w:r>
      <w:r w:rsidRPr="007E6494">
        <w:rPr>
          <w:color w:val="000000"/>
          <w:szCs w:val="24"/>
        </w:rPr>
        <w:t>stellen, würde den Rahmen dieser Arbeit übersteigen</w:t>
      </w:r>
      <w:r w:rsidR="00C05B85">
        <w:rPr>
          <w:color w:val="000000"/>
          <w:szCs w:val="24"/>
        </w:rPr>
        <w:t>, da im Laufe der Zeit eine große Anzahl an Versionskontrollsysteme</w:t>
      </w:r>
      <w:r w:rsidR="00D84EF9">
        <w:rPr>
          <w:color w:val="000000"/>
          <w:szCs w:val="24"/>
        </w:rPr>
        <w:t>n</w:t>
      </w:r>
      <w:r w:rsidR="00C05B85">
        <w:rPr>
          <w:color w:val="000000"/>
          <w:szCs w:val="24"/>
        </w:rPr>
        <w:t xml:space="preserve"> entstanden sind</w:t>
      </w:r>
      <w:r w:rsidRPr="007E6494">
        <w:rPr>
          <w:color w:val="000000"/>
          <w:szCs w:val="24"/>
        </w:rPr>
        <w:t>. Anhand verschiedener wegweisender Systeme ist es jedoch möglich zu der Entst</w:t>
      </w:r>
      <w:r w:rsidRPr="007E6494">
        <w:rPr>
          <w:color w:val="000000"/>
          <w:szCs w:val="24"/>
        </w:rPr>
        <w:t>e</w:t>
      </w:r>
      <w:r w:rsidRPr="007E6494">
        <w:rPr>
          <w:color w:val="000000"/>
          <w:szCs w:val="24"/>
        </w:rPr>
        <w:t>hung der Entwicklung von Git hinzuführen und diese nachzuvollziehen.</w:t>
      </w:r>
      <w:r>
        <w:rPr>
          <w:rStyle w:val="Funotenzeichen"/>
        </w:rPr>
        <w:footnoteReference w:id="12"/>
      </w:r>
    </w:p>
    <w:p w14:paraId="00506095" w14:textId="77777777" w:rsidR="006706F7" w:rsidRDefault="006706F7" w:rsidP="006706F7">
      <w:pPr>
        <w:pStyle w:val="berschrift3"/>
      </w:pPr>
      <w:bookmarkStart w:id="266" w:name="_Toc491707986"/>
      <w:commentRangeStart w:id="267"/>
      <w:r>
        <w:t>SCCS</w:t>
      </w:r>
      <w:bookmarkEnd w:id="266"/>
      <w:commentRangeEnd w:id="267"/>
      <w:r w:rsidR="00B815D8">
        <w:rPr>
          <w:rStyle w:val="Kommentarzeichen"/>
          <w:rFonts w:asciiTheme="minorHAnsi" w:eastAsiaTheme="minorHAnsi" w:hAnsiTheme="minorHAnsi" w:cstheme="minorBidi"/>
          <w:bCs w:val="0"/>
        </w:rPr>
        <w:commentReference w:id="267"/>
      </w:r>
    </w:p>
    <w:p w14:paraId="2695ED9A" w14:textId="77777777" w:rsidR="006706F7" w:rsidRPr="00574A2A" w:rsidRDefault="006706F7" w:rsidP="006706F7"/>
    <w:p w14:paraId="60C8ECA2" w14:textId="77777777" w:rsidR="006706F7" w:rsidRDefault="006706F7" w:rsidP="006706F7">
      <w:pPr>
        <w:rPr>
          <w:color w:val="000000"/>
          <w:szCs w:val="24"/>
        </w:rPr>
      </w:pPr>
      <w:r w:rsidRPr="00574A2A">
        <w:rPr>
          <w:color w:val="000000"/>
          <w:szCs w:val="24"/>
        </w:rPr>
        <w:t>Das Source Code Control System wurde Anfang der 1970er Jahre durch M. J. Rochkind unter Unix entwickelt. Es handelt sich hierbei um das wah</w:t>
      </w:r>
      <w:r w:rsidRPr="00574A2A">
        <w:rPr>
          <w:color w:val="000000"/>
          <w:szCs w:val="24"/>
        </w:rPr>
        <w:t>r</w:t>
      </w:r>
      <w:r w:rsidRPr="00574A2A">
        <w:rPr>
          <w:color w:val="000000"/>
          <w:szCs w:val="24"/>
        </w:rPr>
        <w:t>scheinlich erste VCS, welches auf dem Unix-System verfügbar war.</w:t>
      </w:r>
      <w:r>
        <w:rPr>
          <w:rStyle w:val="Funotenzeichen"/>
        </w:rPr>
        <w:footnoteReference w:id="13"/>
      </w:r>
    </w:p>
    <w:p w14:paraId="172AFA37" w14:textId="77777777" w:rsidR="006706F7" w:rsidRDefault="006706F7" w:rsidP="006706F7">
      <w:pPr>
        <w:rPr>
          <w:color w:val="000000"/>
          <w:szCs w:val="24"/>
        </w:rPr>
      </w:pPr>
      <w:r w:rsidRPr="008A1703">
        <w:rPr>
          <w:color w:val="000000"/>
          <w:szCs w:val="24"/>
        </w:rPr>
        <w:t>Es wurde ein zentraler Speicher zur Verfügung gestellt, welcher als Repos</w:t>
      </w:r>
      <w:r w:rsidRPr="008A1703">
        <w:rPr>
          <w:color w:val="000000"/>
          <w:szCs w:val="24"/>
        </w:rPr>
        <w:t>i</w:t>
      </w:r>
      <w:r w:rsidRPr="008A1703">
        <w:rPr>
          <w:color w:val="000000"/>
          <w:szCs w:val="24"/>
        </w:rPr>
        <w:t>tory bezeichnet wurde. Dieses Konzept hat sich durchgesetzt und existiert heute immer noch. Das SCCS bot natürlich zu der damaligen Zeit nur einige Grundfunktionalitäten. Entwickler konnten Dateien ausführen und diese Te</w:t>
      </w:r>
      <w:r w:rsidRPr="008A1703">
        <w:rPr>
          <w:color w:val="000000"/>
          <w:szCs w:val="24"/>
        </w:rPr>
        <w:t>s</w:t>
      </w:r>
      <w:r w:rsidRPr="008A1703">
        <w:rPr>
          <w:color w:val="000000"/>
          <w:szCs w:val="24"/>
        </w:rPr>
        <w:t xml:space="preserve">ten ohne sie beim Auschecken sperren zu müssen. Beim Bearbeiten einer </w:t>
      </w:r>
      <w:r w:rsidRPr="008A1703">
        <w:rPr>
          <w:color w:val="000000"/>
          <w:szCs w:val="24"/>
        </w:rPr>
        <w:lastRenderedPageBreak/>
        <w:t>Datei wiederum war dies unumgänglich. Nach getaner Arbeit wurde die Datei wieder eingecheckt und die vorherige Sperrung wieder aufgehoben.</w:t>
      </w:r>
      <w:r>
        <w:rPr>
          <w:rStyle w:val="Funotenzeichen"/>
        </w:rPr>
        <w:footnoteReference w:id="14"/>
      </w:r>
    </w:p>
    <w:p w14:paraId="66CDD104" w14:textId="77777777" w:rsidR="006706F7" w:rsidRDefault="006706F7" w:rsidP="006706F7">
      <w:pPr>
        <w:pStyle w:val="berschrift3"/>
      </w:pPr>
      <w:bookmarkStart w:id="274" w:name="_Toc491707987"/>
      <w:r>
        <w:t>CVS</w:t>
      </w:r>
      <w:bookmarkEnd w:id="274"/>
    </w:p>
    <w:p w14:paraId="00D879C6" w14:textId="77777777" w:rsidR="006706F7" w:rsidRDefault="006706F7" w:rsidP="006706F7"/>
    <w:p w14:paraId="0BC442F3" w14:textId="77777777" w:rsidR="006706F7" w:rsidRDefault="006706F7" w:rsidP="006706F7">
      <w:pPr>
        <w:rPr>
          <w:color w:val="000000"/>
          <w:szCs w:val="24"/>
        </w:rPr>
      </w:pPr>
      <w:r w:rsidRPr="008A1703">
        <w:rPr>
          <w:color w:val="000000"/>
          <w:szCs w:val="24"/>
        </w:rPr>
        <w:t>Walter Tichy entwickelte Anfang der 80er Jahre das Revision Control System (RCS). Durch das RCS konnte man auf eine effiziente Art und Weise ve</w:t>
      </w:r>
      <w:r w:rsidRPr="008A1703">
        <w:rPr>
          <w:color w:val="000000"/>
          <w:szCs w:val="24"/>
        </w:rPr>
        <w:t>r</w:t>
      </w:r>
      <w:r w:rsidRPr="008A1703">
        <w:rPr>
          <w:color w:val="000000"/>
          <w:szCs w:val="24"/>
        </w:rPr>
        <w:t>schiedene Überprüfungen, die man an Dateien vollzogen hatte, speichern.</w:t>
      </w:r>
      <w:r>
        <w:rPr>
          <w:rStyle w:val="Funotenzeichen"/>
        </w:rPr>
        <w:footnoteReference w:id="15"/>
      </w:r>
    </w:p>
    <w:p w14:paraId="03492997" w14:textId="77777777" w:rsidR="006706F7" w:rsidRDefault="006706F7" w:rsidP="006706F7">
      <w:pPr>
        <w:rPr>
          <w:szCs w:val="24"/>
        </w:rPr>
      </w:pPr>
      <w:r w:rsidRPr="008A1703">
        <w:rPr>
          <w:color w:val="000000"/>
          <w:szCs w:val="24"/>
        </w:rPr>
        <w:t>Auf der Grundlage des RCS-Modells wurde einige Jahre später das Concu</w:t>
      </w:r>
      <w:r>
        <w:rPr>
          <w:color w:val="000000"/>
          <w:szCs w:val="24"/>
        </w:rPr>
        <w:t>r</w:t>
      </w:r>
      <w:r w:rsidRPr="008A1703">
        <w:rPr>
          <w:color w:val="000000"/>
          <w:szCs w:val="24"/>
        </w:rPr>
        <w:t>rent Versions System entwickelt. Dieses bot einige Vorteile gegenüber se</w:t>
      </w:r>
      <w:r w:rsidRPr="008A1703">
        <w:rPr>
          <w:color w:val="000000"/>
          <w:szCs w:val="24"/>
        </w:rPr>
        <w:t>i</w:t>
      </w:r>
      <w:r w:rsidRPr="008A1703">
        <w:rPr>
          <w:color w:val="000000"/>
          <w:szCs w:val="24"/>
        </w:rPr>
        <w:t>nem Vorgänger auf</w:t>
      </w:r>
      <w:r>
        <w:rPr>
          <w:color w:val="000000"/>
          <w:szCs w:val="24"/>
        </w:rPr>
        <w:t>.</w:t>
      </w:r>
      <w:r w:rsidRPr="008A1703">
        <w:rPr>
          <w:color w:val="000000"/>
          <w:szCs w:val="24"/>
        </w:rPr>
        <w:t xml:space="preserve"> Das CVS war sehr beliebt und wurde eine lange Zeit als die beliebteste Versionsverwaltung in der Open Source-Gemeinde anges</w:t>
      </w:r>
      <w:r w:rsidRPr="008A1703">
        <w:rPr>
          <w:color w:val="000000"/>
          <w:szCs w:val="24"/>
        </w:rPr>
        <w:t>e</w:t>
      </w:r>
      <w:r w:rsidRPr="008A1703">
        <w:rPr>
          <w:color w:val="000000"/>
          <w:szCs w:val="24"/>
        </w:rPr>
        <w:t>hen.</w:t>
      </w:r>
      <w:r>
        <w:rPr>
          <w:rStyle w:val="Funotenzeichen"/>
        </w:rPr>
        <w:footnoteReference w:id="16"/>
      </w:r>
      <w:r w:rsidRPr="008A1703">
        <w:t xml:space="preserve"> H</w:t>
      </w:r>
      <w:r w:rsidRPr="001B2F6A">
        <w:rPr>
          <w:szCs w:val="24"/>
        </w:rPr>
        <w:t>auptsächlich fand die Bedienung hier über eine Komma</w:t>
      </w:r>
      <w:r>
        <w:rPr>
          <w:szCs w:val="24"/>
        </w:rPr>
        <w:t>n</w:t>
      </w:r>
      <w:r w:rsidRPr="001B2F6A">
        <w:rPr>
          <w:szCs w:val="24"/>
        </w:rPr>
        <w:t>dozeile statt.</w:t>
      </w:r>
      <w:r>
        <w:rPr>
          <w:rStyle w:val="Funotenzeichen"/>
        </w:rPr>
        <w:footnoteReference w:id="17"/>
      </w:r>
      <w:r>
        <w:t>,</w:t>
      </w:r>
      <w:r w:rsidRPr="001B2F6A">
        <w:t xml:space="preserve"> w</w:t>
      </w:r>
      <w:r>
        <w:rPr>
          <w:szCs w:val="24"/>
        </w:rPr>
        <w:t>as alle Versionsverwaltungen im Grunde gemeinsam haben.</w:t>
      </w:r>
    </w:p>
    <w:p w14:paraId="28CD4582" w14:textId="77777777" w:rsidR="006706F7" w:rsidRPr="002717E5" w:rsidRDefault="006706F7" w:rsidP="006706F7">
      <w:pPr>
        <w:spacing w:after="0"/>
        <w:rPr>
          <w:rFonts w:cs="Segoe UI"/>
          <w:color w:val="000000"/>
          <w:szCs w:val="24"/>
        </w:rPr>
      </w:pPr>
      <w:r w:rsidRPr="002717E5">
        <w:rPr>
          <w:color w:val="000000"/>
          <w:szCs w:val="24"/>
        </w:rPr>
        <w:t>Durch CVS wurde bei dem Umgang mit Locks (Sperrung) eine neue Ideol</w:t>
      </w:r>
      <w:r w:rsidRPr="002717E5">
        <w:rPr>
          <w:color w:val="000000"/>
          <w:szCs w:val="24"/>
        </w:rPr>
        <w:t>o</w:t>
      </w:r>
      <w:r w:rsidRPr="002717E5">
        <w:rPr>
          <w:color w:val="000000"/>
          <w:szCs w:val="24"/>
        </w:rPr>
        <w:t>gie geschaffen. Dies ist wahrscheinlich die wichtigste Erneuerung, welche es mit sich gebracht hat. Erstmals war es möglich private Arbeitskopien von D</w:t>
      </w:r>
      <w:r w:rsidRPr="002717E5">
        <w:rPr>
          <w:color w:val="000000"/>
          <w:szCs w:val="24"/>
        </w:rPr>
        <w:t>a</w:t>
      </w:r>
      <w:r w:rsidRPr="002717E5">
        <w:rPr>
          <w:color w:val="000000"/>
          <w:szCs w:val="24"/>
        </w:rPr>
        <w:t>teien zu erstellen, an denen man arbeiten wollte. Dies hatte den Vorteil, dass die jeweilige Datei nicht gesperrt werden musste. Somit konnten andere Entwickler ebenfalls zu derselben Zeit an derselben Datei arbeiten, ohne d</w:t>
      </w:r>
      <w:r w:rsidRPr="002717E5">
        <w:rPr>
          <w:color w:val="000000"/>
          <w:szCs w:val="24"/>
        </w:rPr>
        <w:t>a</w:t>
      </w:r>
      <w:r w:rsidRPr="002717E5">
        <w:rPr>
          <w:color w:val="000000"/>
          <w:szCs w:val="24"/>
        </w:rPr>
        <w:t>bei die Arbeit des anderen zu verhindern.</w:t>
      </w:r>
    </w:p>
    <w:p w14:paraId="65F05E89" w14:textId="77777777" w:rsidR="006706F7" w:rsidRPr="002717E5" w:rsidRDefault="006706F7" w:rsidP="006706F7">
      <w:pPr>
        <w:spacing w:after="0"/>
        <w:rPr>
          <w:rFonts w:cs="Segoe UI"/>
          <w:color w:val="000000"/>
          <w:szCs w:val="24"/>
        </w:rPr>
      </w:pPr>
      <w:r w:rsidRPr="002717E5">
        <w:rPr>
          <w:color w:val="000000"/>
          <w:szCs w:val="24"/>
        </w:rPr>
        <w:t>Diese verschiedenen Änderungen durch verschiedene Entwickler konnten später zusammengeführt werden, ohne dass die Arbeit des Anderen dadurch verloren ging.</w:t>
      </w:r>
    </w:p>
    <w:p w14:paraId="51679FD9" w14:textId="77777777" w:rsidR="006706F7" w:rsidRDefault="006706F7" w:rsidP="006706F7">
      <w:pPr>
        <w:rPr>
          <w:szCs w:val="24"/>
        </w:rPr>
      </w:pPr>
      <w:r w:rsidRPr="002717E5">
        <w:rPr>
          <w:color w:val="000000"/>
          <w:szCs w:val="24"/>
        </w:rPr>
        <w:t>Der einzige Konflikt bestand in dem Fall das Zwei verschiedene Entwickler dieselbe Zeile bearbeiten wollten. In diesem Fall wurden auf beide Veränd</w:t>
      </w:r>
      <w:r w:rsidRPr="002717E5">
        <w:rPr>
          <w:color w:val="000000"/>
          <w:szCs w:val="24"/>
        </w:rPr>
        <w:t>e</w:t>
      </w:r>
      <w:r w:rsidRPr="002717E5">
        <w:rPr>
          <w:color w:val="000000"/>
          <w:szCs w:val="24"/>
        </w:rPr>
        <w:lastRenderedPageBreak/>
        <w:t>rungen hingewiesen und es musste sich für eine Veränderung entschieden werden.</w:t>
      </w:r>
      <w:r>
        <w:rPr>
          <w:rStyle w:val="Funotenzeichen"/>
        </w:rPr>
        <w:footnoteReference w:id="18"/>
      </w:r>
    </w:p>
    <w:p w14:paraId="0F6C238C" w14:textId="77777777" w:rsidR="006706F7" w:rsidRDefault="006706F7" w:rsidP="006706F7">
      <w:pPr>
        <w:pStyle w:val="berschrift3"/>
      </w:pPr>
      <w:bookmarkStart w:id="287" w:name="_Toc491707988"/>
      <w:r>
        <w:t>SVN</w:t>
      </w:r>
      <w:bookmarkEnd w:id="287"/>
    </w:p>
    <w:p w14:paraId="429C71EC" w14:textId="77777777" w:rsidR="006706F7" w:rsidRDefault="006706F7" w:rsidP="006706F7"/>
    <w:p w14:paraId="06CB5031" w14:textId="77777777" w:rsidR="006706F7" w:rsidRDefault="006706F7" w:rsidP="006706F7">
      <w:pPr>
        <w:rPr>
          <w:color w:val="000000"/>
          <w:szCs w:val="24"/>
        </w:rPr>
      </w:pPr>
      <w:r w:rsidRPr="00323DE6">
        <w:rPr>
          <w:color w:val="000000"/>
          <w:szCs w:val="24"/>
        </w:rPr>
        <w:t>Subversion ist ein zentrales Versionsverwaltungssystem und basiert auf e</w:t>
      </w:r>
      <w:r w:rsidRPr="00323DE6">
        <w:rPr>
          <w:color w:val="000000"/>
          <w:szCs w:val="24"/>
        </w:rPr>
        <w:t>i</w:t>
      </w:r>
      <w:r w:rsidRPr="00323DE6">
        <w:rPr>
          <w:color w:val="000000"/>
          <w:szCs w:val="24"/>
        </w:rPr>
        <w:t>ner Client- Server-Architektur.</w:t>
      </w:r>
      <w:r>
        <w:rPr>
          <w:rStyle w:val="Funotenzeichen"/>
        </w:rPr>
        <w:footnoteReference w:id="19"/>
      </w:r>
    </w:p>
    <w:p w14:paraId="40D01907" w14:textId="77777777" w:rsidR="006706F7" w:rsidRDefault="006706F7" w:rsidP="006706F7">
      <w:pPr>
        <w:rPr>
          <w:color w:val="000000"/>
          <w:szCs w:val="24"/>
        </w:rPr>
      </w:pPr>
      <w:r w:rsidRPr="002717E5">
        <w:rPr>
          <w:color w:val="000000"/>
          <w:szCs w:val="24"/>
        </w:rPr>
        <w:t>Typischerweise entstand Subversion aus den Mängeln und Fehlern, die bei CVS ausgemacht wurden. Der Unterschied zum Vorgänger bestand darin, dass Änderungen direkt gespeichert wurden und der Umgang mit den ve</w:t>
      </w:r>
      <w:r w:rsidRPr="002717E5">
        <w:rPr>
          <w:color w:val="000000"/>
          <w:szCs w:val="24"/>
        </w:rPr>
        <w:t>r</w:t>
      </w:r>
      <w:r w:rsidRPr="002717E5">
        <w:rPr>
          <w:color w:val="000000"/>
          <w:szCs w:val="24"/>
        </w:rPr>
        <w:t>schiedenen Entwicklungszweigen sichtbar besser zu handhaben war.</w:t>
      </w:r>
      <w:r w:rsidRPr="002717E5">
        <w:rPr>
          <w:color w:val="000000"/>
          <w:szCs w:val="24"/>
        </w:rPr>
        <w:br/>
        <w:t>Aufgrund dessen wurde Subversion nach seiner Vorstellung im Jahre 2001 schnell zu einer der beliebtesten Versionsverwaltungen in der Softwareg</w:t>
      </w:r>
      <w:r w:rsidRPr="002717E5">
        <w:rPr>
          <w:color w:val="000000"/>
          <w:szCs w:val="24"/>
        </w:rPr>
        <w:t>e</w:t>
      </w:r>
      <w:r w:rsidRPr="002717E5">
        <w:rPr>
          <w:color w:val="000000"/>
          <w:szCs w:val="24"/>
        </w:rPr>
        <w:t>meinde.</w:t>
      </w:r>
      <w:r>
        <w:rPr>
          <w:rStyle w:val="Funotenzeichen"/>
        </w:rPr>
        <w:footnoteReference w:id="20"/>
      </w:r>
    </w:p>
    <w:p w14:paraId="0A5D0859" w14:textId="77777777" w:rsidR="006706F7" w:rsidRDefault="006706F7" w:rsidP="006706F7">
      <w:r>
        <w:rPr>
          <w:szCs w:val="24"/>
        </w:rPr>
        <w:t>Die wohl bekannteste und gängigste Versionsverwaltung unserer Zeit ist die Software Git, welches nach Subversion entstanden ist und das eigentliche Thema dieser Arbeit ist. Auf diese Software wird in Kapitel 3 näher eing</w:t>
      </w:r>
      <w:r>
        <w:rPr>
          <w:szCs w:val="24"/>
        </w:rPr>
        <w:t>e</w:t>
      </w:r>
      <w:r>
        <w:rPr>
          <w:szCs w:val="24"/>
        </w:rPr>
        <w:t>gangen und ist dementsprechend an dieser Stelle nicht aufgeführt.</w:t>
      </w:r>
    </w:p>
    <w:p w14:paraId="2E15F9E7" w14:textId="77777777" w:rsidR="006706F7" w:rsidRDefault="006706F7" w:rsidP="006706F7">
      <w:pPr>
        <w:pStyle w:val="berschrift2"/>
      </w:pPr>
      <w:bookmarkStart w:id="290" w:name="_Toc491707989"/>
      <w:r>
        <w:t>Bekannte Versionsverwaltungssysteme</w:t>
      </w:r>
      <w:bookmarkEnd w:id="290"/>
    </w:p>
    <w:p w14:paraId="1C20D5E8" w14:textId="77777777" w:rsidR="006706F7" w:rsidRDefault="006706F7" w:rsidP="006706F7"/>
    <w:p w14:paraId="32BAE798" w14:textId="77777777" w:rsidR="006706F7" w:rsidRDefault="006706F7" w:rsidP="006706F7">
      <w:r>
        <w:t>Wie schon bei der Geschichte der Versionsverwaltungssysteme, würde eine ausführliche Aufführung aller vorhandenen Systeme den Rahmen dieser A</w:t>
      </w:r>
      <w:r>
        <w:t>r</w:t>
      </w:r>
      <w:r>
        <w:t>beit sprengen, da im Laufe der Zeit viele Open-Source-Produkte, sowie auch viele proprietäre Software durch bekannte Unternehmen, entwickelt worden sind.</w:t>
      </w:r>
    </w:p>
    <w:p w14:paraId="4753828B" w14:textId="77777777" w:rsidR="006706F7" w:rsidRDefault="006706F7" w:rsidP="006706F7">
      <w:r>
        <w:t>Folglich werden zwei der bekanntesten Programme aus dem Bereich der Versionskontrolle aufgeführt, welche vor der Existenz von Git die wah</w:t>
      </w:r>
      <w:r>
        <w:t>r</w:t>
      </w:r>
      <w:r>
        <w:lastRenderedPageBreak/>
        <w:t>scheinlich gängigsten in diesem Bereich waren und auch heute noch teilwe</w:t>
      </w:r>
      <w:r>
        <w:t>i</w:t>
      </w:r>
      <w:r>
        <w:t>se verwendet werden.</w:t>
      </w:r>
    </w:p>
    <w:p w14:paraId="69C3DD8B" w14:textId="77777777" w:rsidR="006706F7" w:rsidRDefault="006706F7" w:rsidP="006706F7">
      <w:pPr>
        <w:pStyle w:val="berschrift3"/>
      </w:pPr>
      <w:bookmarkStart w:id="291" w:name="_Toc491707990"/>
      <w:r>
        <w:t>CVS</w:t>
      </w:r>
      <w:bookmarkEnd w:id="291"/>
    </w:p>
    <w:p w14:paraId="1A170F8A" w14:textId="77777777" w:rsidR="006706F7" w:rsidRDefault="006706F7" w:rsidP="006706F7"/>
    <w:p w14:paraId="01BBE625" w14:textId="77777777" w:rsidR="006706F7" w:rsidRDefault="006706F7" w:rsidP="006706F7">
      <w:pPr>
        <w:rPr>
          <w:szCs w:val="24"/>
        </w:rPr>
      </w:pPr>
      <w:r w:rsidRPr="003C21F4">
        <w:rPr>
          <w:szCs w:val="24"/>
        </w:rPr>
        <w:t xml:space="preserve">Obwohl es heutzutage nicht mehr weiterentwickelt wird, gilt das Concurrent Versions System als </w:t>
      </w:r>
      <w:r w:rsidRPr="003C21F4">
        <w:rPr>
          <w:i/>
          <w:szCs w:val="24"/>
        </w:rPr>
        <w:t xml:space="preserve">das </w:t>
      </w:r>
      <w:r w:rsidRPr="003C21F4">
        <w:rPr>
          <w:szCs w:val="24"/>
        </w:rPr>
        <w:t>klassische Versionskontrollsystem. Die Verwaltung läuft entweder lokal über den eigenen Rechner oder über einen Webserver. Das CVS wurde ursprünglich als ein reines Kommandozeilen-Programm entwickelt. Später kam aber auch eine Benutzeroberfläche hinzu.</w:t>
      </w:r>
      <w:r>
        <w:rPr>
          <w:rStyle w:val="Funotenzeichen"/>
        </w:rPr>
        <w:footnoteReference w:id="21"/>
      </w:r>
    </w:p>
    <w:p w14:paraId="2078D815" w14:textId="77777777" w:rsidR="006706F7" w:rsidRDefault="006706F7" w:rsidP="006706F7">
      <w:pPr>
        <w:rPr>
          <w:szCs w:val="24"/>
        </w:rPr>
      </w:pPr>
      <w:r w:rsidRPr="002717E5">
        <w:rPr>
          <w:szCs w:val="24"/>
        </w:rPr>
        <w:t>Ein wichtiger Aspekt bei CVS ist die Verankerung in der Open-Source-Gemeinde. Die Software kann ohne den Anspruch auf Lizenzen frei im Inte</w:t>
      </w:r>
      <w:r w:rsidRPr="002717E5">
        <w:rPr>
          <w:szCs w:val="24"/>
        </w:rPr>
        <w:t>r</w:t>
      </w:r>
      <w:r w:rsidRPr="002717E5">
        <w:rPr>
          <w:szCs w:val="24"/>
        </w:rPr>
        <w:t>net erhalten werden. Wie schon weiter oben erwähnt, ist es historisch als der Nachfolger des Revision Control Systems anzusehen.</w:t>
      </w:r>
      <w:r>
        <w:rPr>
          <w:rStyle w:val="Funotenzeichen"/>
        </w:rPr>
        <w:footnoteReference w:id="22"/>
      </w:r>
    </w:p>
    <w:p w14:paraId="570671C6" w14:textId="77777777" w:rsidR="006706F7" w:rsidRDefault="006706F7" w:rsidP="006706F7">
      <w:pPr>
        <w:rPr>
          <w:szCs w:val="24"/>
        </w:rPr>
      </w:pPr>
      <w:r w:rsidRPr="007E6494">
        <w:rPr>
          <w:szCs w:val="24"/>
        </w:rPr>
        <w:t>Das Repository verhält sich hier wie ein Dateiserver mit einem Verzeichni</w:t>
      </w:r>
      <w:r w:rsidRPr="007E6494">
        <w:rPr>
          <w:szCs w:val="24"/>
        </w:rPr>
        <w:t>s</w:t>
      </w:r>
      <w:r w:rsidRPr="007E6494">
        <w:rPr>
          <w:szCs w:val="24"/>
        </w:rPr>
        <w:t>baum als Inhalt. Ein Verzeichnis für die allgemeine Bedienung und eines für jedes angelegte Projekt. Jede Datei wird in das entsprechend zugehörige Verzeichnis abgelegt. Zusätzlich enthalten die Verzeichnisse Informationen, welche die Unterschiede zu den Vorgängerversionen aufweisen sowie eine Zeitangabe wann die Datei geändert worden ist. Darüber hinaus ist es mö</w:t>
      </w:r>
      <w:r w:rsidRPr="007E6494">
        <w:rPr>
          <w:szCs w:val="24"/>
        </w:rPr>
        <w:t>g</w:t>
      </w:r>
      <w:r w:rsidRPr="007E6494">
        <w:rPr>
          <w:szCs w:val="24"/>
        </w:rPr>
        <w:t>lich für jede Version Kommentare zu hinterlassen.</w:t>
      </w:r>
      <w:r>
        <w:rPr>
          <w:rStyle w:val="Funotenzeichen"/>
        </w:rPr>
        <w:footnoteReference w:id="23"/>
      </w:r>
    </w:p>
    <w:p w14:paraId="2D47A919" w14:textId="77777777" w:rsidR="006706F7" w:rsidRDefault="006706F7" w:rsidP="006706F7">
      <w:pPr>
        <w:rPr>
          <w:szCs w:val="24"/>
        </w:rPr>
      </w:pPr>
      <w:r w:rsidRPr="007E6494">
        <w:rPr>
          <w:szCs w:val="24"/>
        </w:rPr>
        <w:t>Von der Nutzung dieser Software ist heutzutage allerdings abzuraten, da es inzwischen sehr veraltet ist und neuere Systeme existieren. Diese weisen in vielen Bereichen Verbesserungen auf, sowohl in Anwenderfreundlichkeit als auch in grundlegenden Funktionalitäten.</w:t>
      </w:r>
      <w:r>
        <w:rPr>
          <w:rStyle w:val="Funotenzeichen"/>
        </w:rPr>
        <w:footnoteReference w:id="24"/>
      </w:r>
    </w:p>
    <w:p w14:paraId="312EFAB3" w14:textId="77777777" w:rsidR="006706F7" w:rsidRDefault="006706F7" w:rsidP="006706F7">
      <w:pPr>
        <w:pStyle w:val="berschrift3"/>
      </w:pPr>
      <w:bookmarkStart w:id="295" w:name="_Toc491707991"/>
      <w:r>
        <w:lastRenderedPageBreak/>
        <w:t>SVN</w:t>
      </w:r>
      <w:bookmarkEnd w:id="295"/>
    </w:p>
    <w:p w14:paraId="72547DF7" w14:textId="77777777" w:rsidR="006706F7" w:rsidRDefault="006706F7" w:rsidP="006706F7"/>
    <w:p w14:paraId="2E715DE0" w14:textId="77777777" w:rsidR="006706F7" w:rsidRDefault="006706F7" w:rsidP="006706F7">
      <w:pPr>
        <w:rPr>
          <w:szCs w:val="24"/>
        </w:rPr>
      </w:pPr>
      <w:r w:rsidRPr="00D52F76">
        <w:rPr>
          <w:szCs w:val="24"/>
        </w:rPr>
        <w:t>Apache Subversion gilt als der Quasi-Nachfolger von CVS.</w:t>
      </w:r>
      <w:r>
        <w:rPr>
          <w:rStyle w:val="Funotenzeichen"/>
        </w:rPr>
        <w:footnoteReference w:id="25"/>
      </w:r>
      <w:r w:rsidRPr="00D52F76">
        <w:t xml:space="preserve"> </w:t>
      </w:r>
      <w:r w:rsidRPr="00D52F76">
        <w:rPr>
          <w:szCs w:val="24"/>
        </w:rPr>
        <w:t>Da Subversion ein zentrales Versionsverwaltungssystem ist, wird das Repository auf einem zentralen Server gespeichert. Der wesentliche Unterschied zu verteilten Ve</w:t>
      </w:r>
      <w:r w:rsidRPr="00D52F76">
        <w:rPr>
          <w:szCs w:val="24"/>
        </w:rPr>
        <w:t>r</w:t>
      </w:r>
      <w:r w:rsidRPr="00D52F76">
        <w:rPr>
          <w:szCs w:val="24"/>
        </w:rPr>
        <w:t>sionskontrollsystemen wie z.B. zu Git liegt darin, dass die gesamte Historie auf dem Server gespeichert und auch nur dort benötigt wird. Es ist nicht no</w:t>
      </w:r>
      <w:r w:rsidRPr="00D52F76">
        <w:rPr>
          <w:szCs w:val="24"/>
        </w:rPr>
        <w:t>t</w:t>
      </w:r>
      <w:r w:rsidRPr="00D52F76">
        <w:rPr>
          <w:szCs w:val="24"/>
        </w:rPr>
        <w:t>wendig das Repository zu klonen oder zu kopieren um damit arbeiten zu können. Das Arbeitsverzeichnis kann mit einem Checkout direkt vom Server erstellt werden.</w:t>
      </w:r>
      <w:r>
        <w:rPr>
          <w:rStyle w:val="Funotenzeichen"/>
        </w:rPr>
        <w:footnoteReference w:id="26"/>
      </w:r>
    </w:p>
    <w:p w14:paraId="4E2B187D" w14:textId="77777777" w:rsidR="006706F7" w:rsidRDefault="006706F7" w:rsidP="006706F7">
      <w:r w:rsidRPr="00E57780">
        <w:rPr>
          <w:szCs w:val="24"/>
        </w:rPr>
        <w:t>Der Vorteil hierbei ist, das</w:t>
      </w:r>
      <w:r>
        <w:rPr>
          <w:szCs w:val="24"/>
        </w:rPr>
        <w:t>s bei großen Repositorien</w:t>
      </w:r>
      <w:r w:rsidRPr="00E57780">
        <w:rPr>
          <w:szCs w:val="24"/>
        </w:rPr>
        <w:t xml:space="preserve"> ein Checkout schneller ausgeführt werden kann, da immer nur ein einziger Zustand des Projektes von dem Client übernommen werden muss. Auch wird dadurch weniger Speicherplatz auf dem Client beansprucht und sobald das Projekt auf dem Server abgelegt wird, steht es allen Client</w:t>
      </w:r>
      <w:r>
        <w:rPr>
          <w:szCs w:val="24"/>
        </w:rPr>
        <w:t>s</w:t>
      </w:r>
      <w:r w:rsidRPr="00E57780">
        <w:rPr>
          <w:szCs w:val="24"/>
        </w:rPr>
        <w:t xml:space="preserve"> mit Serververbindung zur Verf</w:t>
      </w:r>
      <w:r w:rsidRPr="00E57780">
        <w:rPr>
          <w:szCs w:val="24"/>
        </w:rPr>
        <w:t>ü</w:t>
      </w:r>
      <w:r w:rsidRPr="00E57780">
        <w:rPr>
          <w:szCs w:val="24"/>
        </w:rPr>
        <w:t>gung.</w:t>
      </w:r>
      <w:r>
        <w:rPr>
          <w:rStyle w:val="Funotenzeichen"/>
        </w:rPr>
        <w:footnoteReference w:id="27"/>
      </w:r>
    </w:p>
    <w:p w14:paraId="66576380" w14:textId="77777777" w:rsidR="006706F7" w:rsidRDefault="006706F7" w:rsidP="006706F7">
      <w:r w:rsidRPr="001954A5">
        <w:rPr>
          <w:szCs w:val="24"/>
        </w:rPr>
        <w:t xml:space="preserve">Nachteile dieser zentralen Architektur können jedoch sein das ein Commit </w:t>
      </w:r>
      <w:r>
        <w:rPr>
          <w:szCs w:val="24"/>
        </w:rPr>
        <w:t xml:space="preserve">(Übergabe einer Version auf einen Branch) </w:t>
      </w:r>
      <w:r w:rsidRPr="001954A5">
        <w:rPr>
          <w:szCs w:val="24"/>
        </w:rPr>
        <w:t>fehlschlagen kann, wenn das Netzwerk nicht verfügbar oder der Server offline ist. Änderungen, welche evtl</w:t>
      </w:r>
      <w:r>
        <w:rPr>
          <w:szCs w:val="24"/>
        </w:rPr>
        <w:t>.</w:t>
      </w:r>
      <w:r w:rsidRPr="001954A5">
        <w:rPr>
          <w:szCs w:val="24"/>
        </w:rPr>
        <w:t xml:space="preserve"> erst getestet werden sollten, können nicht gemacht werden, bis das Repository wieder erreichbar ist.</w:t>
      </w:r>
      <w:r>
        <w:rPr>
          <w:rStyle w:val="Funotenzeichen"/>
        </w:rPr>
        <w:footnoteReference w:id="28"/>
      </w:r>
    </w:p>
    <w:p w14:paraId="41911B83" w14:textId="77777777" w:rsidR="006706F7" w:rsidRDefault="006706F7" w:rsidP="006706F7">
      <w:pPr>
        <w:rPr>
          <w:szCs w:val="24"/>
        </w:rPr>
      </w:pPr>
      <w:r w:rsidRPr="00A72C64">
        <w:rPr>
          <w:szCs w:val="24"/>
        </w:rPr>
        <w:t>Ein wichtiger Unterschied zwischen SVN und CVS ist der, dass bei SVN auch ganze Verzeichnisse versioniert werden können.</w:t>
      </w:r>
      <w:r>
        <w:rPr>
          <w:rStyle w:val="Funotenzeichen"/>
        </w:rPr>
        <w:footnoteReference w:id="29"/>
      </w:r>
      <w:r w:rsidRPr="00A72C64">
        <w:t xml:space="preserve"> </w:t>
      </w:r>
      <w:r w:rsidRPr="005A49C0">
        <w:rPr>
          <w:szCs w:val="24"/>
        </w:rPr>
        <w:t>Dabei werden immer nur die Unterschiede zwischen den Dateien übertragen.</w:t>
      </w:r>
      <w:r>
        <w:rPr>
          <w:rStyle w:val="Funotenzeichen"/>
        </w:rPr>
        <w:footnoteReference w:id="30"/>
      </w:r>
      <w:r w:rsidRPr="005A49C0">
        <w:t xml:space="preserve"> A</w:t>
      </w:r>
      <w:r w:rsidRPr="000A3CD5">
        <w:rPr>
          <w:szCs w:val="24"/>
        </w:rPr>
        <w:t>uch wenn nur einzelne Dateien geändert wur</w:t>
      </w:r>
      <w:r>
        <w:rPr>
          <w:szCs w:val="24"/>
        </w:rPr>
        <w:t>den</w:t>
      </w:r>
      <w:r w:rsidRPr="000A3CD5">
        <w:rPr>
          <w:szCs w:val="24"/>
        </w:rPr>
        <w:t xml:space="preserve">, beziehen sich die Revisionen immer auf </w:t>
      </w:r>
      <w:r w:rsidRPr="000A3CD5">
        <w:rPr>
          <w:szCs w:val="24"/>
        </w:rPr>
        <w:lastRenderedPageBreak/>
        <w:t>das gesamte Repository. Die Nummerierung der einzelnen Revisionen e</w:t>
      </w:r>
      <w:r w:rsidRPr="000A3CD5">
        <w:rPr>
          <w:szCs w:val="24"/>
        </w:rPr>
        <w:t>r</w:t>
      </w:r>
      <w:r w:rsidRPr="000A3CD5">
        <w:rPr>
          <w:szCs w:val="24"/>
        </w:rPr>
        <w:t>folgt aufsteigend und beginnt bei 0</w:t>
      </w:r>
      <w:r>
        <w:rPr>
          <w:szCs w:val="24"/>
        </w:rPr>
        <w:t>. Jedes M</w:t>
      </w:r>
      <w:r w:rsidRPr="00B74346">
        <w:rPr>
          <w:szCs w:val="24"/>
        </w:rPr>
        <w:t xml:space="preserve">al, wenn eine Änderung an das Repository übermittelt wird, zählt die Anzahl der Revision des gesamten Repository um eins hoch. Dies vereinfacht die Wiederherstellung von älteren Ständen, da nun </w:t>
      </w:r>
      <w:r>
        <w:rPr>
          <w:szCs w:val="24"/>
        </w:rPr>
        <w:t xml:space="preserve">zu </w:t>
      </w:r>
      <w:r w:rsidRPr="00B74346">
        <w:rPr>
          <w:szCs w:val="24"/>
        </w:rPr>
        <w:t>jedem Zeitpunkt eine genaue Revision zugeordnet we</w:t>
      </w:r>
      <w:r w:rsidRPr="00B74346">
        <w:rPr>
          <w:szCs w:val="24"/>
        </w:rPr>
        <w:t>r</w:t>
      </w:r>
      <w:r w:rsidRPr="00B74346">
        <w:rPr>
          <w:szCs w:val="24"/>
        </w:rPr>
        <w:t>den kann.</w:t>
      </w:r>
      <w:r>
        <w:rPr>
          <w:rStyle w:val="Funotenzeichen"/>
        </w:rPr>
        <w:footnoteReference w:id="31"/>
      </w:r>
      <w:r w:rsidRPr="00B74346">
        <w:t xml:space="preserve"> </w:t>
      </w:r>
      <w:r w:rsidRPr="005A49C0">
        <w:rPr>
          <w:szCs w:val="24"/>
        </w:rPr>
        <w:t>SVN erlaubt das Verschieben und Umbenennen von Dateien.</w:t>
      </w:r>
      <w:r>
        <w:rPr>
          <w:rStyle w:val="Funotenzeichen"/>
        </w:rPr>
        <w:footnoteReference w:id="32"/>
      </w:r>
      <w:r w:rsidRPr="005A49C0">
        <w:t xml:space="preserve"> A</w:t>
      </w:r>
      <w:r w:rsidRPr="000A3CD5">
        <w:rPr>
          <w:szCs w:val="24"/>
        </w:rPr>
        <w:t>uch können gelöschte Dateien mühelos wiederhergestellt werden, da die Versionsgeschichte erhalten bleibt.</w:t>
      </w:r>
      <w:r>
        <w:rPr>
          <w:szCs w:val="24"/>
        </w:rPr>
        <w:t xml:space="preserve"> </w:t>
      </w:r>
      <w:r w:rsidRPr="000A3CD5">
        <w:rPr>
          <w:szCs w:val="24"/>
        </w:rPr>
        <w:t>Darüber hinaus sind Logdate</w:t>
      </w:r>
      <w:r>
        <w:rPr>
          <w:szCs w:val="24"/>
        </w:rPr>
        <w:t>ie</w:t>
      </w:r>
      <w:r w:rsidRPr="000A3CD5">
        <w:rPr>
          <w:szCs w:val="24"/>
        </w:rPr>
        <w:t>n ve</w:t>
      </w:r>
      <w:r w:rsidRPr="000A3CD5">
        <w:rPr>
          <w:szCs w:val="24"/>
        </w:rPr>
        <w:t>r</w:t>
      </w:r>
      <w:r w:rsidRPr="000A3CD5">
        <w:rPr>
          <w:szCs w:val="24"/>
        </w:rPr>
        <w:t>schiedener Benutzer sowohl für einzelne Dateien oder Verzeichnisse, als auch für Revisionen abrufbar.</w:t>
      </w:r>
      <w:r>
        <w:rPr>
          <w:szCs w:val="24"/>
        </w:rPr>
        <w:t xml:space="preserve"> </w:t>
      </w:r>
      <w:r w:rsidRPr="000A3CD5">
        <w:rPr>
          <w:szCs w:val="24"/>
        </w:rPr>
        <w:t>Weitere Merkmale von Subversion sind die Fähigkeit gleichzeitig entwickeln zu können und das Erkennen und Beha</w:t>
      </w:r>
      <w:r w:rsidRPr="000A3CD5">
        <w:rPr>
          <w:szCs w:val="24"/>
        </w:rPr>
        <w:t>n</w:t>
      </w:r>
      <w:r w:rsidRPr="000A3CD5">
        <w:rPr>
          <w:szCs w:val="24"/>
        </w:rPr>
        <w:t>deln von Konflikten.</w:t>
      </w:r>
      <w:r>
        <w:rPr>
          <w:rStyle w:val="Funotenzeichen"/>
        </w:rPr>
        <w:footnoteReference w:id="33"/>
      </w:r>
    </w:p>
    <w:p w14:paraId="76D94DA6" w14:textId="77777777" w:rsidR="006706F7" w:rsidRDefault="006706F7" w:rsidP="006706F7">
      <w:pPr>
        <w:rPr>
          <w:szCs w:val="24"/>
        </w:rPr>
      </w:pPr>
      <w:r w:rsidRPr="002F7254">
        <w:rPr>
          <w:szCs w:val="24"/>
        </w:rPr>
        <w:t>Wie schon bei CVS ist Subversion beim Open-Source-Segment angesiedelt und wird hauptsächlich über eine Kommandozeile bedient. Allerdings wurden auch hier zahlreiche verschiedene grafische Oberflächen für die Bedienung von SVN entwickelt. Die Bedienung zum Vorgänger ist sehr ähnlich. Die er</w:t>
      </w:r>
      <w:r w:rsidRPr="002F7254">
        <w:rPr>
          <w:szCs w:val="24"/>
        </w:rPr>
        <w:t>s</w:t>
      </w:r>
      <w:r w:rsidRPr="002F7254">
        <w:rPr>
          <w:szCs w:val="24"/>
        </w:rPr>
        <w:t xml:space="preserve">te lauffähige Version </w:t>
      </w:r>
      <w:r>
        <w:rPr>
          <w:szCs w:val="24"/>
        </w:rPr>
        <w:t xml:space="preserve">von SVN </w:t>
      </w:r>
      <w:r w:rsidRPr="002F7254">
        <w:rPr>
          <w:szCs w:val="24"/>
        </w:rPr>
        <w:t>wurde Anfang 2004 veröffentlicht.</w:t>
      </w:r>
      <w:r>
        <w:rPr>
          <w:rStyle w:val="Funotenzeichen"/>
        </w:rPr>
        <w:footnoteReference w:id="34"/>
      </w:r>
    </w:p>
    <w:p w14:paraId="0984CA13" w14:textId="77777777" w:rsidR="006706F7" w:rsidRDefault="006706F7" w:rsidP="006706F7">
      <w:pPr>
        <w:rPr>
          <w:szCs w:val="24"/>
        </w:rPr>
      </w:pPr>
      <w:r w:rsidRPr="002E62AC">
        <w:rPr>
          <w:szCs w:val="24"/>
        </w:rPr>
        <w:t>Bei Subversion unterscheidet man zwischen drei verschiedenen Entwic</w:t>
      </w:r>
      <w:r w:rsidRPr="002E62AC">
        <w:rPr>
          <w:szCs w:val="24"/>
        </w:rPr>
        <w:t>k</w:t>
      </w:r>
      <w:r w:rsidRPr="002E62AC">
        <w:rPr>
          <w:szCs w:val="24"/>
        </w:rPr>
        <w:t>lungszweigen. Der erste ist der Hauptentwicklungszweig, welcher auch Trunk genannt wird. Aus diesem Trunk resultieren die Nebenzweige und sind auch bekannt als Branches. Als letztes gibt es die Tags. Diese werden auch als Momentaufnahmen bezeichnet. Sie werden nicht mehr verändert und erwe</w:t>
      </w:r>
      <w:r w:rsidRPr="002E62AC">
        <w:rPr>
          <w:szCs w:val="24"/>
        </w:rPr>
        <w:t>i</w:t>
      </w:r>
      <w:r w:rsidRPr="002E62AC">
        <w:rPr>
          <w:szCs w:val="24"/>
        </w:rPr>
        <w:t>sen sich dann als nützlich, wenn man auf spezielle Versionen zugreifen möchte, ohne die Revisionsnummer zu kennen.</w:t>
      </w:r>
      <w:r>
        <w:rPr>
          <w:rStyle w:val="Funotenzeichen"/>
        </w:rPr>
        <w:footnoteReference w:id="35"/>
      </w:r>
    </w:p>
    <w:p w14:paraId="4648FC9D" w14:textId="4FA5368E" w:rsidR="006706F7" w:rsidRDefault="006706F7" w:rsidP="006706F7">
      <w:pPr>
        <w:rPr>
          <w:szCs w:val="24"/>
        </w:rPr>
      </w:pPr>
      <w:r w:rsidRPr="002E62AC">
        <w:rPr>
          <w:szCs w:val="24"/>
        </w:rPr>
        <w:lastRenderedPageBreak/>
        <w:t>Eine weitere Besonderheit bei Subversion ist das es abgesehen vom Trunk, zwischen diesen Zweigen technisch gesehen keinen Unterschied gibt. Jeder einzelne dieser Zweige beginnt seine Versionsgeschichte beim Haupten</w:t>
      </w:r>
      <w:r w:rsidRPr="002E62AC">
        <w:rPr>
          <w:szCs w:val="24"/>
        </w:rPr>
        <w:t>t</w:t>
      </w:r>
      <w:r w:rsidRPr="002E62AC">
        <w:rPr>
          <w:szCs w:val="24"/>
        </w:rPr>
        <w:t>wicklungszweig oder bei einem anderen bereits existierenden Nebenzweig. Die Einordnung welcher Zweig was darstellt erfolgt letztendlich über die B</w:t>
      </w:r>
      <w:r w:rsidRPr="002E62AC">
        <w:rPr>
          <w:szCs w:val="24"/>
        </w:rPr>
        <w:t>e</w:t>
      </w:r>
      <w:r w:rsidRPr="002E62AC">
        <w:rPr>
          <w:szCs w:val="24"/>
        </w:rPr>
        <w:t xml:space="preserve">nennung der Verzeichnisse im Repository und </w:t>
      </w:r>
      <w:r w:rsidR="003647B2">
        <w:rPr>
          <w:szCs w:val="24"/>
        </w:rPr>
        <w:t>wird</w:t>
      </w:r>
      <w:r w:rsidRPr="002E62AC">
        <w:rPr>
          <w:szCs w:val="24"/>
        </w:rPr>
        <w:t xml:space="preserve"> auch dementsprechend verwendet.</w:t>
      </w:r>
      <w:r>
        <w:rPr>
          <w:rStyle w:val="Funotenzeichen"/>
        </w:rPr>
        <w:footnoteReference w:id="36"/>
      </w:r>
    </w:p>
    <w:p w14:paraId="790FF856" w14:textId="7EF13EC2" w:rsidR="006706F7" w:rsidRDefault="006706F7" w:rsidP="006706F7">
      <w:pPr>
        <w:rPr>
          <w:szCs w:val="24"/>
        </w:rPr>
      </w:pPr>
      <w:r w:rsidRPr="002E62AC">
        <w:rPr>
          <w:szCs w:val="24"/>
        </w:rPr>
        <w:t xml:space="preserve">Bei der Arbeit mit Subversion wird zunächst einmal eine Arbeitskopie von der Datei mit der man arbeiten möchte erstellt. Diese Arbeitskopie wiederum wird aus dem Repository ausgecheckt. Mit dieser kann man wie gewohnt arbeiten ohne dafür Subversion verwenden zu müssen. Lediglich das Hinzufügen </w:t>
      </w:r>
      <w:r w:rsidRPr="002E62AC">
        <w:rPr>
          <w:szCs w:val="24"/>
        </w:rPr>
        <w:t>o</w:t>
      </w:r>
      <w:r w:rsidRPr="002E62AC">
        <w:rPr>
          <w:szCs w:val="24"/>
        </w:rPr>
        <w:t xml:space="preserve">der das Entfernen von Dateien erfolgen über Subversion, da dieses auch ganze </w:t>
      </w:r>
      <w:proofErr w:type="gramStart"/>
      <w:r w:rsidRPr="002E62AC">
        <w:rPr>
          <w:szCs w:val="24"/>
        </w:rPr>
        <w:t>Verzeichnisse</w:t>
      </w:r>
      <w:proofErr w:type="gramEnd"/>
      <w:r w:rsidRPr="002E62AC">
        <w:rPr>
          <w:szCs w:val="24"/>
        </w:rPr>
        <w:t xml:space="preserve"> versioniert. Für den Fall</w:t>
      </w:r>
      <w:r>
        <w:rPr>
          <w:szCs w:val="24"/>
        </w:rPr>
        <w:t>,</w:t>
      </w:r>
      <w:r w:rsidRPr="002E62AC">
        <w:rPr>
          <w:szCs w:val="24"/>
        </w:rPr>
        <w:t xml:space="preserve"> das</w:t>
      </w:r>
      <w:r>
        <w:rPr>
          <w:szCs w:val="24"/>
        </w:rPr>
        <w:t>s</w:t>
      </w:r>
      <w:r w:rsidRPr="002E62AC">
        <w:rPr>
          <w:szCs w:val="24"/>
        </w:rPr>
        <w:t xml:space="preserve"> man Änderungen verwe</w:t>
      </w:r>
      <w:r w:rsidRPr="002E62AC">
        <w:rPr>
          <w:szCs w:val="24"/>
        </w:rPr>
        <w:t>r</w:t>
      </w:r>
      <w:r w:rsidRPr="002E62AC">
        <w:rPr>
          <w:szCs w:val="24"/>
        </w:rPr>
        <w:t>fen möchte, wird im Hintergrund ein</w:t>
      </w:r>
      <w:r>
        <w:rPr>
          <w:szCs w:val="24"/>
        </w:rPr>
        <w:t>e</w:t>
      </w:r>
      <w:r w:rsidRPr="002E62AC">
        <w:rPr>
          <w:szCs w:val="24"/>
        </w:rPr>
        <w:t xml:space="preserve"> ursprüngliche Version der aktuellen Arbeitskopie gespeichert. Abgeschlossene Änderungen müssen mit dem Repository zusammen aktualisiert werden, um Veränderungen im Repository </w:t>
      </w:r>
      <w:r>
        <w:rPr>
          <w:szCs w:val="24"/>
        </w:rPr>
        <w:t>zu erkennen</w:t>
      </w:r>
      <w:r w:rsidRPr="002E62AC">
        <w:rPr>
          <w:szCs w:val="24"/>
        </w:rPr>
        <w:t>, welche in der Zwischenzeit evtl. getätigt wurden. Die Veränd</w:t>
      </w:r>
      <w:r w:rsidRPr="002E62AC">
        <w:rPr>
          <w:szCs w:val="24"/>
        </w:rPr>
        <w:t>e</w:t>
      </w:r>
      <w:r w:rsidRPr="002E62AC">
        <w:rPr>
          <w:szCs w:val="24"/>
        </w:rPr>
        <w:t xml:space="preserve">rungen werden durch Subversion automatisch in die veränderte Arbeitskopie </w:t>
      </w:r>
      <w:commentRangeStart w:id="302"/>
      <w:r w:rsidRPr="002E62AC">
        <w:rPr>
          <w:szCs w:val="24"/>
        </w:rPr>
        <w:t>übernommen</w:t>
      </w:r>
      <w:commentRangeEnd w:id="302"/>
      <w:r w:rsidR="003F4995">
        <w:rPr>
          <w:rStyle w:val="Kommentarzeichen"/>
        </w:rPr>
        <w:commentReference w:id="302"/>
      </w:r>
      <w:r w:rsidRPr="002E62AC">
        <w:rPr>
          <w:szCs w:val="24"/>
        </w:rPr>
        <w:t>.</w:t>
      </w:r>
      <w:r w:rsidR="003F4995">
        <w:rPr>
          <w:szCs w:val="24"/>
        </w:rPr>
        <w:br/>
      </w:r>
      <w:r w:rsidRPr="002E62AC">
        <w:rPr>
          <w:szCs w:val="24"/>
        </w:rPr>
        <w:t>Eine Ausnahme besteht hier allerdings bei Konflikten. Wenn sich Änderu</w:t>
      </w:r>
      <w:r w:rsidRPr="002E62AC">
        <w:rPr>
          <w:szCs w:val="24"/>
        </w:rPr>
        <w:t>n</w:t>
      </w:r>
      <w:r w:rsidRPr="002E62AC">
        <w:rPr>
          <w:szCs w:val="24"/>
        </w:rPr>
        <w:t xml:space="preserve">gen überschneiden, müssen diese manuell gelöst und </w:t>
      </w:r>
      <w:r>
        <w:rPr>
          <w:szCs w:val="24"/>
        </w:rPr>
        <w:t xml:space="preserve">der </w:t>
      </w:r>
      <w:r w:rsidRPr="002E62AC">
        <w:rPr>
          <w:szCs w:val="24"/>
        </w:rPr>
        <w:t xml:space="preserve">SVN mitgeteilt werden. Als letzter Schritt ist ein Commit notwendig. Diesem wird eine kurze Erklärung beigefügt, </w:t>
      </w:r>
      <w:r>
        <w:rPr>
          <w:szCs w:val="24"/>
        </w:rPr>
        <w:t>welche die Revisionsänderungen beschreibt</w:t>
      </w:r>
      <w:r w:rsidRPr="002E62AC">
        <w:rPr>
          <w:szCs w:val="24"/>
        </w:rPr>
        <w:t>. Diese ist später im log-Protokoll wiederzufinden. Wie schon weiter oben erklärt, akt</w:t>
      </w:r>
      <w:r>
        <w:rPr>
          <w:szCs w:val="24"/>
        </w:rPr>
        <w:t>u</w:t>
      </w:r>
      <w:r w:rsidRPr="002E62AC">
        <w:rPr>
          <w:szCs w:val="24"/>
        </w:rPr>
        <w:t>a</w:t>
      </w:r>
      <w:r w:rsidRPr="002E62AC">
        <w:rPr>
          <w:szCs w:val="24"/>
        </w:rPr>
        <w:t>lisiert Subversion das Repository und erhöht die Revision um eins.</w:t>
      </w:r>
      <w:r>
        <w:rPr>
          <w:rStyle w:val="Funotenzeichen"/>
        </w:rPr>
        <w:footnoteReference w:id="37"/>
      </w:r>
      <w:r w:rsidRPr="002E62AC">
        <w:t xml:space="preserve"> D</w:t>
      </w:r>
      <w:r w:rsidRPr="00C43C7E">
        <w:rPr>
          <w:color w:val="000000"/>
          <w:szCs w:val="24"/>
        </w:rPr>
        <w:t>as Repository ist durch das lokale Dateisystem ü</w:t>
      </w:r>
      <w:r>
        <w:rPr>
          <w:color w:val="000000"/>
          <w:szCs w:val="24"/>
        </w:rPr>
        <w:t>ber ein Int</w:t>
      </w:r>
      <w:r w:rsidRPr="00C43C7E">
        <w:rPr>
          <w:color w:val="000000"/>
          <w:szCs w:val="24"/>
        </w:rPr>
        <w:t>erface zu erreichen. Die Protokollierung der Änderungen erfolgt entweder über eine Datenbank oder direkt über das Dateisystem.</w:t>
      </w:r>
      <w:r>
        <w:rPr>
          <w:rStyle w:val="Funotenzeichen"/>
        </w:rPr>
        <w:footnoteReference w:id="38"/>
      </w:r>
    </w:p>
    <w:p w14:paraId="74B6EB42" w14:textId="77777777" w:rsidR="006706F7" w:rsidRDefault="006706F7" w:rsidP="006706F7">
      <w:pPr>
        <w:pStyle w:val="berschrift2"/>
      </w:pPr>
      <w:bookmarkStart w:id="304" w:name="_Toc491707992"/>
      <w:r>
        <w:lastRenderedPageBreak/>
        <w:t>Funktionsweise</w:t>
      </w:r>
      <w:bookmarkEnd w:id="304"/>
    </w:p>
    <w:p w14:paraId="286C3219" w14:textId="77777777" w:rsidR="006706F7" w:rsidRDefault="006706F7" w:rsidP="006706F7"/>
    <w:p w14:paraId="59CAAAF1" w14:textId="77777777" w:rsidR="006706F7" w:rsidRDefault="006706F7" w:rsidP="006706F7">
      <w:r>
        <w:t>Ohne zu verstehen wie Versionskontrolle funktioniert und aus welcher No</w:t>
      </w:r>
      <w:r>
        <w:t>t</w:t>
      </w:r>
      <w:r>
        <w:t>wendigkeit heraus die Versionskontrolle entstanden ist, ist es schwer nac</w:t>
      </w:r>
      <w:r>
        <w:t>h</w:t>
      </w:r>
      <w:r>
        <w:t>zuvollziehen was genau bei einer Versionsverwaltungssoftware passiert und was bestimmte Begriffe innerhalb dieser Systeme Bedeuten und auch bewi</w:t>
      </w:r>
      <w:r>
        <w:t>r</w:t>
      </w:r>
      <w:r>
        <w:t>ken.</w:t>
      </w:r>
    </w:p>
    <w:p w14:paraId="4F0CD2CA" w14:textId="77777777" w:rsidR="006706F7" w:rsidRDefault="006706F7" w:rsidP="006706F7">
      <w:r>
        <w:t>In diesem Abschnitt wird zunächst auf Probleme bei der Bearbeitung einer einzelnen Datei oder bei der Arbeit in einem Großprojekt bei Verzicht auf Verwendung einer Versionskontrolle eingegangen.</w:t>
      </w:r>
    </w:p>
    <w:p w14:paraId="39FF7729" w14:textId="77777777" w:rsidR="006706F7" w:rsidRPr="00637975" w:rsidRDefault="006706F7" w:rsidP="006706F7">
      <w:r>
        <w:t>Daraufhin werden für die entsprechenden Problemstellungen Lösungen au</w:t>
      </w:r>
      <w:r>
        <w:t>f</w:t>
      </w:r>
      <w:r>
        <w:t>gezeigt, welche die Funktionsweise der heutigen Versionskontrolle darstellt.</w:t>
      </w:r>
    </w:p>
    <w:p w14:paraId="188B2954" w14:textId="77777777" w:rsidR="006706F7" w:rsidRDefault="006706F7" w:rsidP="006706F7">
      <w:pPr>
        <w:pStyle w:val="berschrift3"/>
      </w:pPr>
      <w:bookmarkStart w:id="305" w:name="_Toc491707993"/>
      <w:r>
        <w:t>Problem(e)</w:t>
      </w:r>
      <w:bookmarkEnd w:id="305"/>
    </w:p>
    <w:p w14:paraId="2DBD2F4B" w14:textId="77777777" w:rsidR="006706F7" w:rsidRDefault="006706F7" w:rsidP="006706F7"/>
    <w:p w14:paraId="4DCC176D" w14:textId="77777777" w:rsidR="006706F7" w:rsidRDefault="006706F7" w:rsidP="006706F7">
      <w:r w:rsidRPr="00CD20E9">
        <w:rPr>
          <w:color w:val="000000"/>
          <w:szCs w:val="24"/>
        </w:rPr>
        <w:t>Man stelle sich folgendes Szenario vor. Es befinden sich zwei Nutzer in e</w:t>
      </w:r>
      <w:r w:rsidRPr="00CD20E9">
        <w:rPr>
          <w:color w:val="000000"/>
          <w:szCs w:val="24"/>
        </w:rPr>
        <w:t>i</w:t>
      </w:r>
      <w:r w:rsidRPr="00CD20E9">
        <w:rPr>
          <w:color w:val="000000"/>
          <w:szCs w:val="24"/>
        </w:rPr>
        <w:t>nem gemeinsamen Projekt, welche auf ein gemeinsames Repository zugre</w:t>
      </w:r>
      <w:r w:rsidRPr="00CD20E9">
        <w:rPr>
          <w:color w:val="000000"/>
          <w:szCs w:val="24"/>
        </w:rPr>
        <w:t>i</w:t>
      </w:r>
      <w:r>
        <w:rPr>
          <w:color w:val="000000"/>
          <w:szCs w:val="24"/>
        </w:rPr>
        <w:t>fen und die</w:t>
      </w:r>
      <w:r w:rsidRPr="00CD20E9">
        <w:rPr>
          <w:color w:val="000000"/>
          <w:szCs w:val="24"/>
        </w:rPr>
        <w:t>selbe Datei bearbeiten möchten. Beide checken das Dokument aus und fangen an es lokal zu bearbeiten, wobei jewei</w:t>
      </w:r>
      <w:r>
        <w:rPr>
          <w:color w:val="000000"/>
          <w:szCs w:val="24"/>
        </w:rPr>
        <w:t>ls beide verschiedene Teile des</w:t>
      </w:r>
      <w:r w:rsidRPr="00CD20E9">
        <w:rPr>
          <w:color w:val="000000"/>
          <w:szCs w:val="24"/>
        </w:rPr>
        <w:t>selben Dokuments verändern. Die dabei neu entstandenen Versi</w:t>
      </w:r>
      <w:r w:rsidRPr="00CD20E9">
        <w:rPr>
          <w:color w:val="000000"/>
          <w:szCs w:val="24"/>
        </w:rPr>
        <w:t>o</w:t>
      </w:r>
      <w:r>
        <w:rPr>
          <w:color w:val="000000"/>
          <w:szCs w:val="24"/>
        </w:rPr>
        <w:t>nen werden nacheinan</w:t>
      </w:r>
      <w:r w:rsidRPr="00CD20E9">
        <w:rPr>
          <w:color w:val="000000"/>
          <w:szCs w:val="24"/>
        </w:rPr>
        <w:t xml:space="preserve">der zurück im Repository abgelegt. Hierbei entsteht folgendes Problem. Wenn </w:t>
      </w:r>
      <w:commentRangeStart w:id="306"/>
      <w:r w:rsidRPr="00CD20E9">
        <w:rPr>
          <w:color w:val="000000"/>
          <w:szCs w:val="24"/>
        </w:rPr>
        <w:t xml:space="preserve">wir </w:t>
      </w:r>
      <w:commentRangeEnd w:id="306"/>
      <w:r w:rsidR="003F4995">
        <w:rPr>
          <w:rStyle w:val="Kommentarzeichen"/>
        </w:rPr>
        <w:commentReference w:id="306"/>
      </w:r>
      <w:r w:rsidRPr="00CD20E9">
        <w:rPr>
          <w:color w:val="000000"/>
          <w:szCs w:val="24"/>
        </w:rPr>
        <w:t>davon ausgehen, dass der zweite Nutzer seine Arbeit nach dem ersten Nutzer im Repository ablegt, dann wird dabei die A</w:t>
      </w:r>
      <w:r w:rsidRPr="00CD20E9">
        <w:rPr>
          <w:color w:val="000000"/>
          <w:szCs w:val="24"/>
        </w:rPr>
        <w:t>r</w:t>
      </w:r>
      <w:r w:rsidRPr="00CD20E9">
        <w:rPr>
          <w:color w:val="000000"/>
          <w:szCs w:val="24"/>
        </w:rPr>
        <w:t>beit des ersten Nutzers überschrieben und geht somit verloren.</w:t>
      </w:r>
      <w:r>
        <w:rPr>
          <w:rStyle w:val="Funotenzeichen"/>
        </w:rPr>
        <w:footnoteReference w:id="39"/>
      </w:r>
    </w:p>
    <w:p w14:paraId="29AB9FDE" w14:textId="77777777" w:rsidR="006706F7" w:rsidRDefault="006706F7" w:rsidP="006706F7">
      <w:pPr>
        <w:keepNext/>
      </w:pPr>
      <w:r>
        <w:rPr>
          <w:noProof/>
          <w:lang w:eastAsia="de-DE"/>
        </w:rPr>
        <w:lastRenderedPageBreak/>
        <w:drawing>
          <wp:inline distT="0" distB="0" distL="0" distR="0" wp14:anchorId="5C225877" wp14:editId="2CA8AA4B">
            <wp:extent cx="5188528" cy="4114800"/>
            <wp:effectExtent l="0" t="0" r="0" b="0"/>
            <wp:docPr id="18" name="Grafik 1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r:link="rId15"/>
                    <a:stretch>
                      <a:fillRect/>
                    </a:stretch>
                  </pic:blipFill>
                  <pic:spPr>
                    <a:xfrm>
                      <a:off x="0" y="0"/>
                      <a:ext cx="5189399" cy="4115490"/>
                    </a:xfrm>
                    <a:prstGeom prst="rect">
                      <a:avLst/>
                    </a:prstGeom>
                  </pic:spPr>
                </pic:pic>
              </a:graphicData>
            </a:graphic>
          </wp:inline>
        </w:drawing>
      </w:r>
    </w:p>
    <w:p w14:paraId="3820D75F" w14:textId="77777777" w:rsidR="006706F7" w:rsidRDefault="006706F7">
      <w:pPr>
        <w:pStyle w:val="Beschriftung"/>
        <w:spacing w:after="0"/>
        <w:jc w:val="both"/>
        <w:pPrChange w:id="307" w:author="Recep Özkara" w:date="2017-08-28T14:43:00Z">
          <w:pPr>
            <w:pStyle w:val="Beschriftung"/>
            <w:jc w:val="both"/>
          </w:pPr>
        </w:pPrChange>
      </w:pPr>
      <w:bookmarkStart w:id="308" w:name="_Toc491688812"/>
      <w:r>
        <w:t xml:space="preserve">Abbildung </w:t>
      </w:r>
      <w:fldSimple w:instr=" SEQ Abbildung \* ARABIC ">
        <w:r>
          <w:rPr>
            <w:noProof/>
          </w:rPr>
          <w:t>1</w:t>
        </w:r>
      </w:fldSimple>
      <w:r w:rsidRPr="00774346">
        <w:t>: Arbeit ohne Versionskontrolle</w:t>
      </w:r>
      <w:bookmarkEnd w:id="308"/>
    </w:p>
    <w:p w14:paraId="5EF33B8A" w14:textId="77777777" w:rsidR="006706F7" w:rsidRDefault="006706F7" w:rsidP="006706F7">
      <w:pPr>
        <w:pStyle w:val="Beschriftung"/>
        <w:jc w:val="both"/>
      </w:pPr>
      <w:r w:rsidRPr="00774346">
        <w:t>Quelle: Taentzer 2014 - Versionsver</w:t>
      </w:r>
      <w:r>
        <w:t>waltung von Softwareartefakten</w:t>
      </w:r>
      <w:r w:rsidRPr="00774346">
        <w:t>, S. 45</w:t>
      </w:r>
    </w:p>
    <w:p w14:paraId="344009C8" w14:textId="77777777" w:rsidR="006706F7" w:rsidRPr="007C400F" w:rsidRDefault="006706F7" w:rsidP="006706F7"/>
    <w:p w14:paraId="17C3FFAC" w14:textId="77777777" w:rsidR="006706F7" w:rsidRDefault="006706F7" w:rsidP="006706F7">
      <w:pPr>
        <w:pStyle w:val="berschrift3"/>
      </w:pPr>
      <w:bookmarkStart w:id="309" w:name="_Toc491707994"/>
      <w:r>
        <w:t>Lösungswege</w:t>
      </w:r>
      <w:bookmarkEnd w:id="309"/>
    </w:p>
    <w:p w14:paraId="55341DEF" w14:textId="77777777" w:rsidR="006706F7" w:rsidRDefault="006706F7" w:rsidP="006706F7">
      <w:pPr>
        <w:rPr>
          <w:szCs w:val="24"/>
        </w:rPr>
      </w:pPr>
    </w:p>
    <w:p w14:paraId="4B6D395B" w14:textId="77777777" w:rsidR="006706F7" w:rsidRDefault="006706F7" w:rsidP="006706F7">
      <w:pPr>
        <w:rPr>
          <w:szCs w:val="24"/>
        </w:rPr>
      </w:pPr>
      <w:r>
        <w:rPr>
          <w:szCs w:val="24"/>
        </w:rPr>
        <w:t>Eine m</w:t>
      </w:r>
      <w:r w:rsidRPr="00833A07">
        <w:rPr>
          <w:szCs w:val="24"/>
        </w:rPr>
        <w:t>ögliche Lösung für dieses Problem wäre das Sperren von Dokume</w:t>
      </w:r>
      <w:r w:rsidRPr="00833A07">
        <w:rPr>
          <w:szCs w:val="24"/>
        </w:rPr>
        <w:t>n</w:t>
      </w:r>
      <w:r w:rsidRPr="00833A07">
        <w:rPr>
          <w:szCs w:val="24"/>
        </w:rPr>
        <w:t xml:space="preserve">ten. Durch das Auschecken aus dem Repository sperrt der erste Nutzer die zu bearbeitende Datei und arbeitet lokal an ihr. Währenddessen möchte die zweite Person auf das Dokument zugreifen. Jedoch ist der Zugriff gesperrt und der zweite Nutzer muss warten, bis der </w:t>
      </w:r>
      <w:r>
        <w:rPr>
          <w:szCs w:val="24"/>
        </w:rPr>
        <w:t>erste Nutzer seine Arbeit an dem</w:t>
      </w:r>
      <w:r w:rsidRPr="00833A07">
        <w:rPr>
          <w:szCs w:val="24"/>
        </w:rPr>
        <w:t xml:space="preserve"> Dokument beendet hat. </w:t>
      </w:r>
    </w:p>
    <w:p w14:paraId="383E489A" w14:textId="77777777" w:rsidR="006706F7" w:rsidRDefault="006706F7" w:rsidP="006706F7">
      <w:pPr>
        <w:rPr>
          <w:szCs w:val="24"/>
        </w:rPr>
      </w:pPr>
      <w:r w:rsidRPr="00833A07">
        <w:rPr>
          <w:szCs w:val="24"/>
        </w:rPr>
        <w:lastRenderedPageBreak/>
        <w:t>Nach getaner Arbeit wird das Dokument zurück ins Repository gelegt und freigegeben. Nun hat die zweite Person Zugriff darauf und kann das Dok</w:t>
      </w:r>
      <w:r w:rsidRPr="00833A07">
        <w:rPr>
          <w:szCs w:val="24"/>
        </w:rPr>
        <w:t>u</w:t>
      </w:r>
      <w:r w:rsidRPr="00833A07">
        <w:rPr>
          <w:szCs w:val="24"/>
        </w:rPr>
        <w:t>ment ebenfalls für andere sperren.</w:t>
      </w:r>
      <w:r>
        <w:rPr>
          <w:rStyle w:val="Funotenzeichen"/>
        </w:rPr>
        <w:footnoteReference w:id="40"/>
      </w:r>
    </w:p>
    <w:p w14:paraId="48740F0A" w14:textId="77777777" w:rsidR="006706F7" w:rsidRDefault="006706F7" w:rsidP="006706F7">
      <w:pPr>
        <w:keepNext/>
      </w:pPr>
      <w:r>
        <w:rPr>
          <w:noProof/>
          <w:lang w:eastAsia="de-DE"/>
        </w:rPr>
        <w:drawing>
          <wp:inline distT="0" distB="0" distL="0" distR="0" wp14:anchorId="5D99C9A6" wp14:editId="6FD9CD4D">
            <wp:extent cx="4634345" cy="3990109"/>
            <wp:effectExtent l="0" t="0" r="0" b="0"/>
            <wp:docPr id="19" name="Grafik 1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r:link="rId17"/>
                    <a:stretch>
                      <a:fillRect/>
                    </a:stretch>
                  </pic:blipFill>
                  <pic:spPr>
                    <a:xfrm>
                      <a:off x="0" y="0"/>
                      <a:ext cx="4633090" cy="3989028"/>
                    </a:xfrm>
                    <a:prstGeom prst="rect">
                      <a:avLst/>
                    </a:prstGeom>
                  </pic:spPr>
                </pic:pic>
              </a:graphicData>
            </a:graphic>
          </wp:inline>
        </w:drawing>
      </w:r>
    </w:p>
    <w:p w14:paraId="2771DD55" w14:textId="77777777" w:rsidR="006706F7" w:rsidRDefault="006706F7">
      <w:pPr>
        <w:pStyle w:val="Beschriftung"/>
        <w:spacing w:after="0"/>
        <w:jc w:val="both"/>
        <w:pPrChange w:id="311" w:author="Recep Özkara" w:date="2017-08-28T14:43:00Z">
          <w:pPr>
            <w:pStyle w:val="Beschriftung"/>
            <w:jc w:val="both"/>
          </w:pPr>
        </w:pPrChange>
      </w:pPr>
      <w:bookmarkStart w:id="312" w:name="_Toc491688813"/>
      <w:r>
        <w:t xml:space="preserve">Abbildung </w:t>
      </w:r>
      <w:fldSimple w:instr=" SEQ Abbildung \* ARABIC ">
        <w:r>
          <w:rPr>
            <w:noProof/>
          </w:rPr>
          <w:t>2</w:t>
        </w:r>
      </w:fldSimple>
      <w:r w:rsidRPr="00606AF5">
        <w:t xml:space="preserve"> Sperren der Dokumente</w:t>
      </w:r>
      <w:bookmarkEnd w:id="312"/>
    </w:p>
    <w:p w14:paraId="5644D288" w14:textId="77777777" w:rsidR="006706F7" w:rsidRDefault="006706F7" w:rsidP="006706F7">
      <w:pPr>
        <w:pStyle w:val="Beschriftung"/>
        <w:jc w:val="both"/>
      </w:pPr>
      <w:r w:rsidRPr="00606AF5">
        <w:t>Quelle: Taentzer 2014 - Versionsverw</w:t>
      </w:r>
      <w:r>
        <w:t>altung von Softwareartefakten, S. 46</w:t>
      </w:r>
    </w:p>
    <w:p w14:paraId="294D7E47" w14:textId="77777777" w:rsidR="006706F7" w:rsidRDefault="006706F7" w:rsidP="006706F7"/>
    <w:p w14:paraId="1CF23F97" w14:textId="77777777" w:rsidR="006706F7" w:rsidRDefault="006706F7" w:rsidP="006706F7">
      <w:pPr>
        <w:rPr>
          <w:color w:val="000000"/>
          <w:szCs w:val="24"/>
        </w:rPr>
      </w:pPr>
      <w:r w:rsidRPr="00833A07">
        <w:rPr>
          <w:color w:val="000000"/>
          <w:szCs w:val="24"/>
        </w:rPr>
        <w:t>Der hier angegebene Schritt ist zwar ein guter Lösungsvorschlag, dennoch ist er nicht optimal. Es kann durchaus vorkommen das gesperrte Dokumente schlicht und einfach vergessen werden wieder zu entsperren. Die nächste Person die eben an diesem Dokument arbeiten möchte, müsste sich z</w:t>
      </w:r>
      <w:r w:rsidRPr="00833A07">
        <w:rPr>
          <w:color w:val="000000"/>
          <w:szCs w:val="24"/>
        </w:rPr>
        <w:t>u</w:t>
      </w:r>
      <w:r w:rsidRPr="00833A07">
        <w:rPr>
          <w:color w:val="000000"/>
          <w:szCs w:val="24"/>
        </w:rPr>
        <w:t>nächst mühsam darum kümmern</w:t>
      </w:r>
      <w:r>
        <w:rPr>
          <w:color w:val="000000"/>
          <w:szCs w:val="24"/>
        </w:rPr>
        <w:t>,</w:t>
      </w:r>
      <w:r w:rsidRPr="00833A07">
        <w:rPr>
          <w:color w:val="000000"/>
          <w:szCs w:val="24"/>
        </w:rPr>
        <w:t xml:space="preserve"> da</w:t>
      </w:r>
      <w:r>
        <w:rPr>
          <w:color w:val="000000"/>
          <w:szCs w:val="24"/>
        </w:rPr>
        <w:t>s</w:t>
      </w:r>
      <w:r w:rsidRPr="00833A07">
        <w:rPr>
          <w:color w:val="000000"/>
          <w:szCs w:val="24"/>
        </w:rPr>
        <w:t>s eine Entsperrung erfolg</w:t>
      </w:r>
      <w:r>
        <w:rPr>
          <w:color w:val="000000"/>
          <w:szCs w:val="24"/>
        </w:rPr>
        <w:t>t. Dies würde kostbare Zeit im L</w:t>
      </w:r>
      <w:r w:rsidRPr="00833A07">
        <w:rPr>
          <w:color w:val="000000"/>
          <w:szCs w:val="24"/>
        </w:rPr>
        <w:t>aufe des Projektes rauben.</w:t>
      </w:r>
    </w:p>
    <w:p w14:paraId="147E3683" w14:textId="7AA4EFDA" w:rsidR="006706F7" w:rsidRDefault="006706F7" w:rsidP="006706F7">
      <w:pPr>
        <w:rPr>
          <w:color w:val="000000"/>
          <w:szCs w:val="24"/>
        </w:rPr>
      </w:pPr>
      <w:r w:rsidRPr="00833A07">
        <w:rPr>
          <w:color w:val="000000"/>
          <w:szCs w:val="24"/>
        </w:rPr>
        <w:t>Darüber hinaus würde eine Sperrung des Dokuments einen unnötigen Zei</w:t>
      </w:r>
      <w:r w:rsidRPr="00833A07">
        <w:rPr>
          <w:color w:val="000000"/>
          <w:szCs w:val="24"/>
        </w:rPr>
        <w:t>t</w:t>
      </w:r>
      <w:r w:rsidRPr="00833A07">
        <w:rPr>
          <w:color w:val="000000"/>
          <w:szCs w:val="24"/>
        </w:rPr>
        <w:t>verlust für den</w:t>
      </w:r>
      <w:r w:rsidR="00022B81">
        <w:rPr>
          <w:color w:val="000000"/>
          <w:szCs w:val="24"/>
        </w:rPr>
        <w:t>jenigen darstellen der zwar die</w:t>
      </w:r>
      <w:r w:rsidRPr="00833A07">
        <w:rPr>
          <w:color w:val="000000"/>
          <w:szCs w:val="24"/>
        </w:rPr>
        <w:t xml:space="preserve">selbe Datei bearbeiten möchte, </w:t>
      </w:r>
      <w:r w:rsidRPr="00833A07">
        <w:rPr>
          <w:color w:val="000000"/>
          <w:szCs w:val="24"/>
        </w:rPr>
        <w:lastRenderedPageBreak/>
        <w:t>jedoch an einer ganz anderen Stelle. Gleichzeitiges Entwickeln wäre also in diesem Fall nicht möglich.</w:t>
      </w:r>
    </w:p>
    <w:p w14:paraId="48FDEAF9" w14:textId="77777777" w:rsidR="006706F7" w:rsidRDefault="006706F7" w:rsidP="006706F7">
      <w:pPr>
        <w:rPr>
          <w:szCs w:val="24"/>
        </w:rPr>
      </w:pPr>
      <w:r w:rsidRPr="00833A07">
        <w:rPr>
          <w:color w:val="000000"/>
          <w:szCs w:val="24"/>
        </w:rPr>
        <w:t>Ein weiterer wichtiger Aspekt ist die Abhängigkeit von Dokumenten. Beim Arbeiten zweier Personen an zwei verschiedenen Dokumenten, welche in Abhängigkeit zueinander stehen, könnte</w:t>
      </w:r>
      <w:r>
        <w:rPr>
          <w:color w:val="000000"/>
          <w:szCs w:val="24"/>
        </w:rPr>
        <w:t>n</w:t>
      </w:r>
      <w:r w:rsidRPr="00833A07">
        <w:rPr>
          <w:color w:val="000000"/>
          <w:szCs w:val="24"/>
        </w:rPr>
        <w:t xml:space="preserve"> Probleme aufkreuzen. Änderungen könnten bewirken das Dokument A und Dokument B nicht mehr so zusa</w:t>
      </w:r>
      <w:r w:rsidRPr="00833A07">
        <w:rPr>
          <w:color w:val="000000"/>
          <w:szCs w:val="24"/>
        </w:rPr>
        <w:t>m</w:t>
      </w:r>
      <w:r w:rsidRPr="00833A07">
        <w:rPr>
          <w:color w:val="000000"/>
          <w:szCs w:val="24"/>
        </w:rPr>
        <w:t>menspielen wie sie es müssten. Für das Lösen dieses Problems wäre ein Gespräch notwendig.</w:t>
      </w:r>
      <w:r>
        <w:rPr>
          <w:rStyle w:val="Funotenzeichen"/>
        </w:rPr>
        <w:footnoteReference w:id="41"/>
      </w:r>
    </w:p>
    <w:p w14:paraId="502C32D0" w14:textId="77777777" w:rsidR="006706F7" w:rsidRDefault="006706F7" w:rsidP="006706F7">
      <w:pPr>
        <w:rPr>
          <w:szCs w:val="24"/>
        </w:rPr>
      </w:pPr>
      <w:r w:rsidRPr="00A109FE">
        <w:rPr>
          <w:szCs w:val="24"/>
        </w:rPr>
        <w:t>Ein weiterer Lösungsansatz ist das Mischen von Dokumenten. Beide Nutzer können gleichzeitig das Dokument, welches sie bearbeiten möchten aus dem Repository heraus kopieren. Dies ermöglicht ihnen das gleichzeitige Entw</w:t>
      </w:r>
      <w:r w:rsidRPr="00A109FE">
        <w:rPr>
          <w:szCs w:val="24"/>
        </w:rPr>
        <w:t>i</w:t>
      </w:r>
      <w:r w:rsidRPr="00A109FE">
        <w:rPr>
          <w:szCs w:val="24"/>
        </w:rPr>
        <w:t>ckeln am selben Dokument unabhängig voneinander. Einer der Beiden legt als erster seine lokale geänderte Version in das Repository zurück. Der zwe</w:t>
      </w:r>
      <w:r w:rsidRPr="00A109FE">
        <w:rPr>
          <w:szCs w:val="24"/>
        </w:rPr>
        <w:t>i</w:t>
      </w:r>
      <w:r>
        <w:rPr>
          <w:szCs w:val="24"/>
        </w:rPr>
        <w:t>te möchte das</w:t>
      </w:r>
      <w:r w:rsidRPr="00A109FE">
        <w:rPr>
          <w:szCs w:val="24"/>
        </w:rPr>
        <w:t>selbe tun, muss jedoch zunächst die lokale Version mit der aktuellen Version im Repository vergleichen. Dadurch werden beide Versi</w:t>
      </w:r>
      <w:r w:rsidRPr="00A109FE">
        <w:rPr>
          <w:szCs w:val="24"/>
        </w:rPr>
        <w:t>o</w:t>
      </w:r>
      <w:r w:rsidRPr="00A109FE">
        <w:rPr>
          <w:szCs w:val="24"/>
        </w:rPr>
        <w:t>nen des Dokuments vermischt und die jeweiligen Unterschiede übertragen. Somit kann eine völlig neue Version des Dokuments entstehen, welche die Änderungen beider Nutzer beinhaltet.</w:t>
      </w:r>
      <w:r>
        <w:rPr>
          <w:rStyle w:val="Funotenzeichen"/>
        </w:rPr>
        <w:footnoteReference w:id="42"/>
      </w:r>
    </w:p>
    <w:p w14:paraId="4AA64608" w14:textId="3E00669C" w:rsidR="006706F7" w:rsidRDefault="006706F7" w:rsidP="006706F7">
      <w:pPr>
        <w:rPr>
          <w:szCs w:val="24"/>
        </w:rPr>
      </w:pPr>
      <w:r w:rsidRPr="00A109FE">
        <w:rPr>
          <w:szCs w:val="24"/>
        </w:rPr>
        <w:t>Zu beachten ist, dass es bei diesem Lösungsansatz zu Konflikten kommen kön</w:t>
      </w:r>
      <w:r w:rsidR="00022B81">
        <w:rPr>
          <w:szCs w:val="24"/>
        </w:rPr>
        <w:t>nte. Wenn beide Nutzer etwa die</w:t>
      </w:r>
      <w:r w:rsidRPr="00A109FE">
        <w:rPr>
          <w:szCs w:val="24"/>
        </w:rPr>
        <w:t>selbe Zeile bearbeiten entsteht eine Konfliktsituation, die manuell und nach einer Absprache der beiden gelöst werden muss. Hierfür</w:t>
      </w:r>
      <w:r>
        <w:rPr>
          <w:szCs w:val="24"/>
        </w:rPr>
        <w:t xml:space="preserve"> stehen einige Werkzeuge bereit</w:t>
      </w:r>
      <w:r w:rsidRPr="00A109FE">
        <w:rPr>
          <w:szCs w:val="24"/>
        </w:rPr>
        <w:t>, welche die Unte</w:t>
      </w:r>
      <w:r w:rsidRPr="00A109FE">
        <w:rPr>
          <w:szCs w:val="24"/>
        </w:rPr>
        <w:t>r</w:t>
      </w:r>
      <w:r w:rsidRPr="00A109FE">
        <w:rPr>
          <w:szCs w:val="24"/>
        </w:rPr>
        <w:t>schiede zwischen den zwei Versionen anzeigen. Jedoch zeigt die Praxis, dass sich Konfliktsituationen eher selten ergeben und Änderungen an Dok</w:t>
      </w:r>
      <w:r w:rsidRPr="00A109FE">
        <w:rPr>
          <w:szCs w:val="24"/>
        </w:rPr>
        <w:t>u</w:t>
      </w:r>
      <w:r w:rsidRPr="00A109FE">
        <w:rPr>
          <w:szCs w:val="24"/>
        </w:rPr>
        <w:t>menten zusammengeführt werden können, ohne da</w:t>
      </w:r>
      <w:r>
        <w:rPr>
          <w:szCs w:val="24"/>
        </w:rPr>
        <w:t>s</w:t>
      </w:r>
      <w:r w:rsidRPr="00A109FE">
        <w:rPr>
          <w:szCs w:val="24"/>
        </w:rPr>
        <w:t>s sich dabei Probleme aufzeigen.</w:t>
      </w:r>
      <w:r>
        <w:rPr>
          <w:rStyle w:val="Funotenzeichen"/>
        </w:rPr>
        <w:footnoteReference w:id="43"/>
      </w:r>
    </w:p>
    <w:p w14:paraId="67D96D08" w14:textId="77777777" w:rsidR="006706F7" w:rsidRDefault="006706F7" w:rsidP="006706F7">
      <w:pPr>
        <w:rPr>
          <w:szCs w:val="24"/>
        </w:rPr>
      </w:pPr>
    </w:p>
    <w:p w14:paraId="1B38BABA" w14:textId="77777777" w:rsidR="006706F7" w:rsidRDefault="006706F7" w:rsidP="006706F7">
      <w:pPr>
        <w:pStyle w:val="berschrift2"/>
      </w:pPr>
      <w:bookmarkStart w:id="316" w:name="_Toc491707995"/>
      <w:r>
        <w:lastRenderedPageBreak/>
        <w:t>Arten der Versionsverwaltung</w:t>
      </w:r>
      <w:bookmarkEnd w:id="316"/>
    </w:p>
    <w:p w14:paraId="6A603DD8" w14:textId="77777777" w:rsidR="006706F7" w:rsidRDefault="006706F7" w:rsidP="006706F7"/>
    <w:p w14:paraId="0931843A" w14:textId="77777777" w:rsidR="006706F7" w:rsidRDefault="006706F7" w:rsidP="006706F7">
      <w:r>
        <w:t>Bei der Arbeit mit Versionsverwaltung unterscheidet man zwischen drei ve</w:t>
      </w:r>
      <w:r>
        <w:t>r</w:t>
      </w:r>
      <w:r>
        <w:t>schiedenen Arten. Die erste Art ist die Lokale Versionsverwaltung, welche komplett auf dem lokalen Computer des Anwenders stattfindet.</w:t>
      </w:r>
    </w:p>
    <w:p w14:paraId="4BAA691B" w14:textId="77777777" w:rsidR="006706F7" w:rsidRDefault="006706F7" w:rsidP="006706F7">
      <w:r>
        <w:t>Bei der zweiten Art handelt es sich um die zentrale Versionsverwaltung. Hierbei ist die Kommunikation mit einem zentralen Server für den Austausch von Dokumenten notwendig.</w:t>
      </w:r>
    </w:p>
    <w:p w14:paraId="638F07F3" w14:textId="77777777" w:rsidR="006706F7" w:rsidRDefault="006706F7" w:rsidP="006706F7">
      <w:r>
        <w:t>Die dritte und letzte Art ist die verteilte Versionsverwaltung. Bei dieser Art der Versionsverwaltung wird zwar auch ein Server verwendet, auf dem die g</w:t>
      </w:r>
      <w:r>
        <w:t>e</w:t>
      </w:r>
      <w:r>
        <w:t>samten Daten gespeichert sind, jedoch existiert gleichzeitig auch eine Kopie des Repository auf dem lokalen Rechner mit dem gearbeitet werden kann.</w:t>
      </w:r>
    </w:p>
    <w:p w14:paraId="0130D8A3" w14:textId="77777777" w:rsidR="006706F7" w:rsidRPr="00E9225B" w:rsidRDefault="006706F7" w:rsidP="006706F7">
      <w:r>
        <w:t>Jeder dieser Arten hat seine Vor-und Nachteile. In diesem Teil der Arbeit wird erläutert was diese drei Arten der Versionsverwaltung genau sind und wie diese funktionieren.</w:t>
      </w:r>
    </w:p>
    <w:p w14:paraId="49F39325" w14:textId="77777777" w:rsidR="006706F7" w:rsidRDefault="006706F7" w:rsidP="006706F7">
      <w:pPr>
        <w:pStyle w:val="berschrift3"/>
      </w:pPr>
      <w:bookmarkStart w:id="317" w:name="_Toc491707996"/>
      <w:r>
        <w:t>Lokale Versionsverwaltung</w:t>
      </w:r>
      <w:bookmarkEnd w:id="317"/>
    </w:p>
    <w:p w14:paraId="2060D98C" w14:textId="77777777" w:rsidR="006706F7" w:rsidRDefault="006706F7" w:rsidP="006706F7"/>
    <w:p w14:paraId="3E868C67" w14:textId="77777777" w:rsidR="006706F7" w:rsidRDefault="006706F7" w:rsidP="006706F7">
      <w:r w:rsidRPr="00A109FE">
        <w:rPr>
          <w:szCs w:val="24"/>
        </w:rPr>
        <w:t>Diese Art der Versionskontrolle wird als die einfachste angesehen. Meistens ist hierfür keine Software für die Verwendung notwendig. Es handelt sich l</w:t>
      </w:r>
      <w:r w:rsidRPr="00A109FE">
        <w:rPr>
          <w:szCs w:val="24"/>
        </w:rPr>
        <w:t>e</w:t>
      </w:r>
      <w:r w:rsidRPr="00A109FE">
        <w:rPr>
          <w:szCs w:val="24"/>
        </w:rPr>
        <w:t>diglich um einen selbst angelegten Ordner der lokal verwaltet wird. Dieser beinhaltet verschiedene Versionen von dem Projekt an dem man gerade a</w:t>
      </w:r>
      <w:r w:rsidRPr="00A109FE">
        <w:rPr>
          <w:szCs w:val="24"/>
        </w:rPr>
        <w:t>r</w:t>
      </w:r>
      <w:r w:rsidRPr="00A109FE">
        <w:rPr>
          <w:szCs w:val="24"/>
        </w:rPr>
        <w:t>beitet.</w:t>
      </w:r>
      <w:r w:rsidRPr="00A109FE">
        <w:rPr>
          <w:szCs w:val="24"/>
        </w:rPr>
        <w:br/>
        <w:t>So einfach der Umgang mit dieser Art der Versionskontrolle auch ist, weist sie viele Schwachstellen auf. Ein effektives Arbeiten an einem Großprojekt als Team ist bei lokaler Versionsverwaltung nicht möglich. Die Gefahr b</w:t>
      </w:r>
      <w:r w:rsidRPr="00A109FE">
        <w:rPr>
          <w:szCs w:val="24"/>
        </w:rPr>
        <w:t>e</w:t>
      </w:r>
      <w:r w:rsidRPr="00A109FE">
        <w:rPr>
          <w:szCs w:val="24"/>
        </w:rPr>
        <w:t>stimmte Fe</w:t>
      </w:r>
      <w:r>
        <w:rPr>
          <w:szCs w:val="24"/>
        </w:rPr>
        <w:t>a</w:t>
      </w:r>
      <w:r w:rsidRPr="00A109FE">
        <w:rPr>
          <w:szCs w:val="24"/>
        </w:rPr>
        <w:t xml:space="preserve">ture doppelt zu entwickeln oder sie gar zu vergessen ist hier sehr groß. Falls keine weitere Software bei der Verwendung hinzugezogen wird, kann es dazu kommen, dass Versionsnummern nicht richtig vergeben </w:t>
      </w:r>
      <w:r w:rsidRPr="00A109FE">
        <w:rPr>
          <w:szCs w:val="24"/>
        </w:rPr>
        <w:lastRenderedPageBreak/>
        <w:t>werden. Als Folgefehler könnten dann falsche Dokumente in den falschen Verzeichnissen landen, was zu einem einzigen Chaos führen kann.</w:t>
      </w:r>
      <w:r>
        <w:rPr>
          <w:rStyle w:val="Funotenzeichen"/>
        </w:rPr>
        <w:footnoteReference w:id="44"/>
      </w:r>
    </w:p>
    <w:p w14:paraId="4AC51C44" w14:textId="77777777" w:rsidR="006706F7" w:rsidRDefault="006706F7" w:rsidP="006706F7">
      <w:pPr>
        <w:pStyle w:val="berschrift3"/>
      </w:pPr>
      <w:bookmarkStart w:id="319" w:name="_Toc491707997"/>
      <w:r>
        <w:t>Zentrale Versionsverwaltung</w:t>
      </w:r>
      <w:bookmarkEnd w:id="319"/>
    </w:p>
    <w:p w14:paraId="06DA362C" w14:textId="77777777" w:rsidR="006706F7" w:rsidRDefault="006706F7" w:rsidP="006706F7"/>
    <w:p w14:paraId="7C5CE4D0" w14:textId="77777777" w:rsidR="006706F7" w:rsidRDefault="006706F7" w:rsidP="006706F7">
      <w:pPr>
        <w:rPr>
          <w:color w:val="000000"/>
          <w:szCs w:val="24"/>
        </w:rPr>
      </w:pPr>
      <w:r w:rsidRPr="00A109FE">
        <w:rPr>
          <w:color w:val="000000"/>
          <w:szCs w:val="24"/>
        </w:rPr>
        <w:t>Zu diesem System gehören z.B. die weiter oben beschriebenen CVS und dessen Nachfolger Subversion. Hierbei werden die gesamten Daten auf e</w:t>
      </w:r>
      <w:r w:rsidRPr="00A109FE">
        <w:rPr>
          <w:color w:val="000000"/>
          <w:szCs w:val="24"/>
        </w:rPr>
        <w:t>i</w:t>
      </w:r>
      <w:r w:rsidRPr="00A109FE">
        <w:rPr>
          <w:color w:val="000000"/>
          <w:szCs w:val="24"/>
        </w:rPr>
        <w:t>nem zentralen Server gespeichert. Auf lokaler Ebene werden nur die Arbeit</w:t>
      </w:r>
      <w:r w:rsidRPr="00A109FE">
        <w:rPr>
          <w:color w:val="000000"/>
          <w:szCs w:val="24"/>
        </w:rPr>
        <w:t>s</w:t>
      </w:r>
      <w:r w:rsidRPr="00A109FE">
        <w:rPr>
          <w:color w:val="000000"/>
          <w:szCs w:val="24"/>
        </w:rPr>
        <w:t>kopien gespeichert. Die neu entstandenen Versionen werden zurück auf das Repository gelegt.</w:t>
      </w:r>
    </w:p>
    <w:p w14:paraId="12C2ED8F" w14:textId="741219C4" w:rsidR="006706F7" w:rsidRDefault="006706F7" w:rsidP="006706F7">
      <w:pPr>
        <w:rPr>
          <w:color w:val="000000"/>
          <w:szCs w:val="24"/>
        </w:rPr>
      </w:pPr>
      <w:r w:rsidRPr="00A109FE">
        <w:rPr>
          <w:color w:val="000000"/>
          <w:szCs w:val="24"/>
        </w:rPr>
        <w:t>Beim gleichzeitigen Ent</w:t>
      </w:r>
      <w:r>
        <w:rPr>
          <w:color w:val="000000"/>
          <w:szCs w:val="24"/>
        </w:rPr>
        <w:t>wickeln zweier Benutzer an dems</w:t>
      </w:r>
      <w:r w:rsidRPr="00A109FE">
        <w:rPr>
          <w:color w:val="000000"/>
          <w:szCs w:val="24"/>
        </w:rPr>
        <w:t>elben Dokument, wird der Merge, also das verschmelzen der beiden Dateien, auf dem Server automatisch erledigt. Voraussetzung hierfür ist, dass sich die beiden Dok</w:t>
      </w:r>
      <w:r>
        <w:rPr>
          <w:color w:val="000000"/>
          <w:szCs w:val="24"/>
        </w:rPr>
        <w:t>u</w:t>
      </w:r>
      <w:r>
        <w:rPr>
          <w:color w:val="000000"/>
          <w:szCs w:val="24"/>
        </w:rPr>
        <w:t>mente</w:t>
      </w:r>
      <w:r w:rsidRPr="00A109FE">
        <w:rPr>
          <w:color w:val="000000"/>
          <w:szCs w:val="24"/>
        </w:rPr>
        <w:t xml:space="preserve"> ausreichend unterscheiden. Ansonsten muss eine manuelle Änderun</w:t>
      </w:r>
      <w:r>
        <w:rPr>
          <w:color w:val="000000"/>
          <w:szCs w:val="24"/>
        </w:rPr>
        <w:t>g</w:t>
      </w:r>
      <w:r w:rsidRPr="00A109FE">
        <w:rPr>
          <w:color w:val="000000"/>
          <w:szCs w:val="24"/>
        </w:rPr>
        <w:t xml:space="preserve"> an den Stellen der Datei erfolgen, die sich zu ähnlich sind. Ein Beispiel hie</w:t>
      </w:r>
      <w:r w:rsidRPr="00A109FE">
        <w:rPr>
          <w:color w:val="000000"/>
          <w:szCs w:val="24"/>
        </w:rPr>
        <w:t>r</w:t>
      </w:r>
      <w:r w:rsidRPr="00A109FE">
        <w:rPr>
          <w:color w:val="000000"/>
          <w:szCs w:val="24"/>
        </w:rPr>
        <w:t>für ist wie schon erwähnt, die Bearbeitung der exakt selben Zeile.</w:t>
      </w:r>
      <w:r>
        <w:rPr>
          <w:rStyle w:val="Funotenzeichen"/>
        </w:rPr>
        <w:footnoteReference w:id="45"/>
      </w:r>
    </w:p>
    <w:p w14:paraId="5B20534D" w14:textId="77777777" w:rsidR="006706F7" w:rsidRDefault="006706F7" w:rsidP="006706F7">
      <w:pPr>
        <w:pStyle w:val="berschrift3"/>
      </w:pPr>
      <w:bookmarkStart w:id="321" w:name="_Toc491707998"/>
      <w:r>
        <w:t>Nachteile der zentralen Versionsverwaltung</w:t>
      </w:r>
      <w:bookmarkEnd w:id="321"/>
    </w:p>
    <w:p w14:paraId="02288E56" w14:textId="77777777" w:rsidR="006706F7" w:rsidRDefault="006706F7" w:rsidP="006706F7"/>
    <w:p w14:paraId="68E93927" w14:textId="77777777" w:rsidR="006706F7" w:rsidRPr="00E03BD1" w:rsidRDefault="006706F7" w:rsidP="006706F7">
      <w:r w:rsidRPr="00E03BD1">
        <w:t>Im Allgemeinen ist gegen die Nutzung eines zentralen Systems, welches bis dahin immer funktioniert hat, nichts einzuwenden. Jedoch beherbergt diese Art der Versionskontrolle einige Nachteile</w:t>
      </w:r>
      <w:r>
        <w:t>.</w:t>
      </w:r>
    </w:p>
    <w:p w14:paraId="56428B0C" w14:textId="77777777" w:rsidR="006706F7" w:rsidRDefault="006706F7" w:rsidP="006706F7">
      <w:pPr>
        <w:rPr>
          <w:color w:val="000000"/>
          <w:szCs w:val="24"/>
        </w:rPr>
      </w:pPr>
      <w:r w:rsidRPr="0096058D">
        <w:rPr>
          <w:color w:val="000000"/>
          <w:szCs w:val="24"/>
        </w:rPr>
        <w:t>Die Skalierung bei zentralen Versionsverwaltungssystemen, geht nicht so gut von statten wie bei anderen. Hat das Team eine bestimmte Größe erreicht, kommt es zu Komplikationen bei der Zurückstellung der Arbeit. Die Wah</w:t>
      </w:r>
      <w:r w:rsidRPr="0096058D">
        <w:rPr>
          <w:color w:val="000000"/>
          <w:szCs w:val="24"/>
        </w:rPr>
        <w:t>r</w:t>
      </w:r>
      <w:r w:rsidRPr="0096058D">
        <w:rPr>
          <w:color w:val="000000"/>
          <w:szCs w:val="24"/>
        </w:rPr>
        <w:t>scheinlichkeit das</w:t>
      </w:r>
      <w:r>
        <w:rPr>
          <w:color w:val="000000"/>
          <w:szCs w:val="24"/>
        </w:rPr>
        <w:t>s</w:t>
      </w:r>
      <w:r w:rsidRPr="0096058D">
        <w:rPr>
          <w:color w:val="000000"/>
          <w:szCs w:val="24"/>
        </w:rPr>
        <w:t xml:space="preserve"> sich der Zustand des Servers zwischen einem Checkout und einem Checkin verändert ist zu groß. Dadurch muss der aktuelle Stand </w:t>
      </w:r>
      <w:r w:rsidRPr="0096058D">
        <w:rPr>
          <w:color w:val="000000"/>
          <w:szCs w:val="24"/>
        </w:rPr>
        <w:lastRenderedPageBreak/>
        <w:t>immer wieder vom Server geladen und vor dem zurückstellen neu getestet werden.</w:t>
      </w:r>
      <w:r>
        <w:rPr>
          <w:rStyle w:val="Funotenzeichen"/>
        </w:rPr>
        <w:footnoteReference w:id="46"/>
      </w:r>
    </w:p>
    <w:p w14:paraId="51DD4232" w14:textId="018A8A3C" w:rsidR="006706F7" w:rsidRDefault="006706F7" w:rsidP="006706F7">
      <w:pPr>
        <w:rPr>
          <w:color w:val="000000"/>
          <w:szCs w:val="24"/>
        </w:rPr>
      </w:pPr>
      <w:r w:rsidRPr="00486D1F">
        <w:rPr>
          <w:color w:val="000000"/>
          <w:szCs w:val="24"/>
        </w:rPr>
        <w:t>In heutigen Projekten werden entwickelte Feature</w:t>
      </w:r>
      <w:r>
        <w:rPr>
          <w:color w:val="000000"/>
          <w:szCs w:val="24"/>
        </w:rPr>
        <w:t>s</w:t>
      </w:r>
      <w:r w:rsidRPr="00486D1F">
        <w:rPr>
          <w:color w:val="000000"/>
          <w:szCs w:val="24"/>
        </w:rPr>
        <w:t xml:space="preserve"> erst commit</w:t>
      </w:r>
      <w:r w:rsidR="00836682">
        <w:rPr>
          <w:color w:val="000000"/>
          <w:szCs w:val="24"/>
        </w:rPr>
        <w:t>t</w:t>
      </w:r>
      <w:r w:rsidRPr="00486D1F">
        <w:rPr>
          <w:color w:val="000000"/>
          <w:szCs w:val="24"/>
        </w:rPr>
        <w:t>et, wenn sie bereit gestellt und praktisch implementierbar sind. Dadurch verlängern sich die Entwicklungszeiten und die Zwischenstände, welche früher üblich waren, entfallen. Dementsprechend entstehen größere Änderungen, welche schw</w:t>
      </w:r>
      <w:r w:rsidRPr="00486D1F">
        <w:rPr>
          <w:color w:val="000000"/>
          <w:szCs w:val="24"/>
        </w:rPr>
        <w:t>e</w:t>
      </w:r>
      <w:r w:rsidRPr="00486D1F">
        <w:rPr>
          <w:color w:val="000000"/>
          <w:szCs w:val="24"/>
        </w:rPr>
        <w:t>rer zu überblicken sind. Als Letztes kommt hinzu, dass das mobile Arbeiten, durch die Notwendigkeit einer Netzwerkverbindung, erschwert wird.</w:t>
      </w:r>
      <w:r>
        <w:rPr>
          <w:rStyle w:val="Funotenzeichen"/>
        </w:rPr>
        <w:footnoteReference w:id="47"/>
      </w:r>
    </w:p>
    <w:p w14:paraId="30415527" w14:textId="77777777" w:rsidR="006706F7" w:rsidRDefault="006706F7" w:rsidP="006706F7">
      <w:pPr>
        <w:rPr>
          <w:color w:val="000000"/>
          <w:szCs w:val="24"/>
        </w:rPr>
      </w:pPr>
      <w:r w:rsidRPr="0055674E">
        <w:rPr>
          <w:color w:val="000000"/>
          <w:szCs w:val="24"/>
        </w:rPr>
        <w:t>Die verteilte Versionsverwaltung zeigt Wege auf, um diese Probleme zu l</w:t>
      </w:r>
      <w:r w:rsidRPr="0055674E">
        <w:rPr>
          <w:color w:val="000000"/>
          <w:szCs w:val="24"/>
        </w:rPr>
        <w:t>ö</w:t>
      </w:r>
      <w:r w:rsidRPr="0055674E">
        <w:rPr>
          <w:color w:val="000000"/>
          <w:szCs w:val="24"/>
        </w:rPr>
        <w:t>sen. Dabei kommt es vermehrt zum Einsatz von Entwicklungszweigen, we</w:t>
      </w:r>
      <w:r w:rsidRPr="0055674E">
        <w:rPr>
          <w:color w:val="000000"/>
          <w:szCs w:val="24"/>
        </w:rPr>
        <w:t>l</w:t>
      </w:r>
      <w:r w:rsidRPr="0055674E">
        <w:rPr>
          <w:color w:val="000000"/>
          <w:szCs w:val="24"/>
        </w:rPr>
        <w:t>che natürlich auch schon bei CVS und Subversion existieren, jedoch nicht so einfach zu handhaben sind. Vor allem das Zusammenführen zweier Entwic</w:t>
      </w:r>
      <w:r w:rsidRPr="0055674E">
        <w:rPr>
          <w:color w:val="000000"/>
          <w:szCs w:val="24"/>
        </w:rPr>
        <w:t>k</w:t>
      </w:r>
      <w:r w:rsidRPr="0055674E">
        <w:rPr>
          <w:color w:val="000000"/>
          <w:szCs w:val="24"/>
        </w:rPr>
        <w:t>lungszweige ist mit einem großen Zeitaufwand verbunden.</w:t>
      </w:r>
      <w:r>
        <w:rPr>
          <w:rStyle w:val="Funotenzeichen"/>
        </w:rPr>
        <w:footnoteReference w:id="48"/>
      </w:r>
    </w:p>
    <w:p w14:paraId="556C7C9A" w14:textId="77777777" w:rsidR="006706F7" w:rsidRDefault="006706F7" w:rsidP="006706F7">
      <w:pPr>
        <w:pStyle w:val="berschrift3"/>
      </w:pPr>
      <w:bookmarkStart w:id="323" w:name="_Toc491707999"/>
      <w:r>
        <w:t>Zentral versus verteilt</w:t>
      </w:r>
      <w:bookmarkEnd w:id="323"/>
    </w:p>
    <w:p w14:paraId="3DF50C11" w14:textId="77777777" w:rsidR="006706F7" w:rsidRDefault="006706F7" w:rsidP="006706F7"/>
    <w:p w14:paraId="7CDCC622" w14:textId="77777777" w:rsidR="006706F7" w:rsidRDefault="006706F7" w:rsidP="006706F7">
      <w:r w:rsidRPr="003E064B">
        <w:rPr>
          <w:szCs w:val="24"/>
        </w:rPr>
        <w:t>Bei der zentralen Versionsverwaltung landen Revisionen in der Regel im d</w:t>
      </w:r>
      <w:r w:rsidRPr="003E064B">
        <w:rPr>
          <w:szCs w:val="24"/>
        </w:rPr>
        <w:t>a</w:t>
      </w:r>
      <w:r w:rsidRPr="003E064B">
        <w:rPr>
          <w:szCs w:val="24"/>
        </w:rPr>
        <w:t xml:space="preserve">für vorgesehenen Repository. Die momentane Arbeit wird zunächst einmal auf der Arbeitskopie gespeichert. Dadurch häufen sich im Laufe der Zeit die Änderungen an, welche später auf dem Server abgelegt werden müssen. Auch werden </w:t>
      </w:r>
      <w:r>
        <w:rPr>
          <w:szCs w:val="24"/>
        </w:rPr>
        <w:t>k</w:t>
      </w:r>
      <w:r w:rsidRPr="003E064B">
        <w:rPr>
          <w:szCs w:val="24"/>
        </w:rPr>
        <w:t>omplexe Änderungen an Dokumenten, welche bis zu diesem Zeitpunkt noch nicht die gewünschte Stabilität aufweisen, dadurch e</w:t>
      </w:r>
      <w:r w:rsidRPr="003E064B">
        <w:rPr>
          <w:szCs w:val="24"/>
        </w:rPr>
        <w:t>r</w:t>
      </w:r>
      <w:r w:rsidRPr="003E064B">
        <w:rPr>
          <w:szCs w:val="24"/>
        </w:rPr>
        <w:t>schwert.</w:t>
      </w:r>
      <w:r>
        <w:rPr>
          <w:rStyle w:val="Funotenzeichen"/>
        </w:rPr>
        <w:footnoteReference w:id="49"/>
      </w:r>
    </w:p>
    <w:p w14:paraId="3CA9FE03" w14:textId="77777777" w:rsidR="006706F7" w:rsidRDefault="006706F7" w:rsidP="006706F7">
      <w:pPr>
        <w:rPr>
          <w:szCs w:val="24"/>
        </w:rPr>
      </w:pPr>
      <w:r w:rsidRPr="00182EE3">
        <w:rPr>
          <w:szCs w:val="24"/>
        </w:rPr>
        <w:t>Um dieses Problem umgehen zu können ist es ratsam einen weiteren Branch anzulegen. Also einen wei</w:t>
      </w:r>
      <w:r>
        <w:rPr>
          <w:szCs w:val="24"/>
        </w:rPr>
        <w:t>teren Entwicklungszweig mit dem</w:t>
      </w:r>
      <w:r w:rsidRPr="00182EE3">
        <w:rPr>
          <w:szCs w:val="24"/>
        </w:rPr>
        <w:t xml:space="preserve">selben </w:t>
      </w:r>
      <w:r>
        <w:rPr>
          <w:szCs w:val="24"/>
        </w:rPr>
        <w:t>Inhalt und diese beiden nach den</w:t>
      </w:r>
      <w:r w:rsidRPr="00182EE3">
        <w:rPr>
          <w:szCs w:val="24"/>
        </w:rPr>
        <w:t xml:space="preserve"> Änderungen wieder zusammenführen.</w:t>
      </w:r>
      <w:r w:rsidRPr="00182EE3">
        <w:rPr>
          <w:szCs w:val="24"/>
        </w:rPr>
        <w:br/>
      </w:r>
      <w:r w:rsidRPr="00182EE3">
        <w:rPr>
          <w:szCs w:val="24"/>
        </w:rPr>
        <w:lastRenderedPageBreak/>
        <w:t>Diese Zusammenführung muss jedoch bei Systemen wie CVS und Subvers</w:t>
      </w:r>
      <w:r w:rsidRPr="00182EE3">
        <w:rPr>
          <w:szCs w:val="24"/>
        </w:rPr>
        <w:t>i</w:t>
      </w:r>
      <w:r w:rsidRPr="00182EE3">
        <w:rPr>
          <w:szCs w:val="24"/>
        </w:rPr>
        <w:t>on manuell erfolgen und ist daher ein zeitaufwändiger Prozess. Um zusätzl</w:t>
      </w:r>
      <w:r w:rsidRPr="00182EE3">
        <w:rPr>
          <w:szCs w:val="24"/>
        </w:rPr>
        <w:t>i</w:t>
      </w:r>
      <w:r w:rsidRPr="00182EE3">
        <w:rPr>
          <w:szCs w:val="24"/>
        </w:rPr>
        <w:t>chen Datenverlust zu verhindern, muss der Entwickler einzelne Informati</w:t>
      </w:r>
      <w:r w:rsidRPr="00182EE3">
        <w:rPr>
          <w:szCs w:val="24"/>
        </w:rPr>
        <w:t>o</w:t>
      </w:r>
      <w:r w:rsidRPr="00182EE3">
        <w:rPr>
          <w:szCs w:val="24"/>
        </w:rPr>
        <w:t>nen über jede Revision mit dem Hauptzweig zusammenführen.</w:t>
      </w:r>
      <w:r>
        <w:rPr>
          <w:rStyle w:val="Funotenzeichen"/>
        </w:rPr>
        <w:footnoteReference w:id="50"/>
      </w:r>
    </w:p>
    <w:p w14:paraId="60829613" w14:textId="77777777" w:rsidR="006706F7" w:rsidRPr="003E064B" w:rsidRDefault="006706F7" w:rsidP="006706F7">
      <w:r w:rsidRPr="005C6AFE">
        <w:rPr>
          <w:szCs w:val="24"/>
        </w:rPr>
        <w:t>Der Vorteil der verteilten Versionsverwaltung an dieser Stelle ist, da</w:t>
      </w:r>
      <w:r>
        <w:rPr>
          <w:szCs w:val="24"/>
        </w:rPr>
        <w:t>s</w:t>
      </w:r>
      <w:r w:rsidRPr="005C6AFE">
        <w:rPr>
          <w:szCs w:val="24"/>
        </w:rPr>
        <w:t>s jeder Entwickler seinen eigene</w:t>
      </w:r>
      <w:r>
        <w:rPr>
          <w:szCs w:val="24"/>
        </w:rPr>
        <w:t>n</w:t>
      </w:r>
      <w:r w:rsidRPr="005C6AFE">
        <w:rPr>
          <w:szCs w:val="24"/>
        </w:rPr>
        <w:t xml:space="preserve"> Entwicklungszweig hat. Revisionen landen z</w:t>
      </w:r>
      <w:r w:rsidRPr="005C6AFE">
        <w:rPr>
          <w:szCs w:val="24"/>
        </w:rPr>
        <w:t>u</w:t>
      </w:r>
      <w:r w:rsidRPr="005C6AFE">
        <w:rPr>
          <w:szCs w:val="24"/>
        </w:rPr>
        <w:t>nächst auf dem Entwicklungszweig des Entwicklers. Außerdem besitzt er darüber hinaus ein eigenes lokales Repository, welches die gemachten R</w:t>
      </w:r>
      <w:r w:rsidRPr="005C6AFE">
        <w:rPr>
          <w:szCs w:val="24"/>
        </w:rPr>
        <w:t>e</w:t>
      </w:r>
      <w:r w:rsidRPr="005C6AFE">
        <w:rPr>
          <w:szCs w:val="24"/>
        </w:rPr>
        <w:t>visionen aufzeichnet. Getätigte Commits sind dadurch jederzeit konflik</w:t>
      </w:r>
      <w:r>
        <w:rPr>
          <w:szCs w:val="24"/>
        </w:rPr>
        <w:t>t</w:t>
      </w:r>
      <w:r w:rsidRPr="005C6AFE">
        <w:rPr>
          <w:szCs w:val="24"/>
        </w:rPr>
        <w:t>frei.</w:t>
      </w:r>
      <w:r>
        <w:rPr>
          <w:rStyle w:val="Funotenzeichen"/>
        </w:rPr>
        <w:footnoteReference w:id="51"/>
      </w:r>
    </w:p>
    <w:p w14:paraId="0CC440B4" w14:textId="77777777" w:rsidR="006706F7" w:rsidRDefault="006706F7" w:rsidP="006706F7">
      <w:pPr>
        <w:pStyle w:val="berschrift3"/>
      </w:pPr>
      <w:bookmarkStart w:id="326" w:name="_Toc491708000"/>
      <w:r>
        <w:t>Verteilte Versionsverwaltung</w:t>
      </w:r>
      <w:bookmarkEnd w:id="326"/>
    </w:p>
    <w:p w14:paraId="5FF2FF26" w14:textId="77777777" w:rsidR="006706F7" w:rsidRDefault="006706F7" w:rsidP="006706F7"/>
    <w:p w14:paraId="083332C5" w14:textId="77777777" w:rsidR="006706F7" w:rsidRDefault="006706F7" w:rsidP="006706F7">
      <w:pPr>
        <w:rPr>
          <w:szCs w:val="24"/>
        </w:rPr>
      </w:pPr>
      <w:r w:rsidRPr="00741E95">
        <w:rPr>
          <w:szCs w:val="24"/>
        </w:rPr>
        <w:t>Von den Fähigkeiten und Techniken her unterscheiden sich verteilte Vers</w:t>
      </w:r>
      <w:r w:rsidRPr="00741E95">
        <w:rPr>
          <w:szCs w:val="24"/>
        </w:rPr>
        <w:t>i</w:t>
      </w:r>
      <w:r w:rsidRPr="00741E95">
        <w:rPr>
          <w:szCs w:val="24"/>
        </w:rPr>
        <w:t>onsverwaltungen im Prinzip nicht von anderen. Der Unterschied liegt darin, dass jeder Nutzer auf seinem lokalen System nicht nur einen eigenen A</w:t>
      </w:r>
      <w:r w:rsidRPr="00741E95">
        <w:rPr>
          <w:szCs w:val="24"/>
        </w:rPr>
        <w:t>r</w:t>
      </w:r>
      <w:r w:rsidRPr="00741E95">
        <w:rPr>
          <w:szCs w:val="24"/>
        </w:rPr>
        <w:t>beitsbereich besitzt, sondern auch eine vollständige und voll funktionsfähige Kopie des Repository. Diese beinhaltet ebenso eine Historie. Jeder Nutzer erhält dur</w:t>
      </w:r>
      <w:r>
        <w:rPr>
          <w:szCs w:val="24"/>
        </w:rPr>
        <w:t>ch das DVCS (</w:t>
      </w:r>
      <w:r w:rsidRPr="00741E95">
        <w:rPr>
          <w:szCs w:val="24"/>
        </w:rPr>
        <w:t>engl. Distributed Version Control System) zusätzlich einen eigenen Entwicklungszweig.</w:t>
      </w:r>
      <w:r>
        <w:rPr>
          <w:szCs w:val="24"/>
        </w:rPr>
        <w:t xml:space="preserve"> </w:t>
      </w:r>
      <w:r w:rsidRPr="00741E95">
        <w:rPr>
          <w:szCs w:val="24"/>
        </w:rPr>
        <w:t>Durch die Client-Server-Architektur der zentralen Versionskontrolle (engl. Centralized Version Control System) exi</w:t>
      </w:r>
      <w:r w:rsidRPr="00741E95">
        <w:rPr>
          <w:szCs w:val="24"/>
        </w:rPr>
        <w:t>s</w:t>
      </w:r>
      <w:r w:rsidRPr="00741E95">
        <w:rPr>
          <w:szCs w:val="24"/>
        </w:rPr>
        <w:t>tiert hier eine Entwicklungslinie, die sich nicht wiederholt.</w:t>
      </w:r>
      <w:r>
        <w:rPr>
          <w:rStyle w:val="Funotenzeichen"/>
        </w:rPr>
        <w:footnoteReference w:id="52"/>
      </w:r>
    </w:p>
    <w:p w14:paraId="2F2F5A80" w14:textId="77777777" w:rsidR="006706F7" w:rsidRDefault="006706F7" w:rsidP="006706F7">
      <w:pPr>
        <w:rPr>
          <w:color w:val="000000"/>
          <w:szCs w:val="24"/>
        </w:rPr>
      </w:pPr>
      <w:r w:rsidRPr="004842C8">
        <w:rPr>
          <w:color w:val="000000"/>
          <w:szCs w:val="24"/>
        </w:rPr>
        <w:t xml:space="preserve">Bei dieser Art der Versionsverwaltung herrscht eine hierarchische Ordnung zwischen den Repositorien. Der Austausch zwischen den Teilteams erfolgt normalerweise über ein oder mehrere zentrale </w:t>
      </w:r>
      <w:commentRangeStart w:id="327"/>
      <w:r w:rsidRPr="004842C8">
        <w:rPr>
          <w:color w:val="000000"/>
          <w:szCs w:val="24"/>
        </w:rPr>
        <w:t>Repositorien</w:t>
      </w:r>
      <w:commentRangeEnd w:id="327"/>
      <w:r w:rsidR="00375C8A">
        <w:rPr>
          <w:rStyle w:val="Kommentarzeichen"/>
        </w:rPr>
        <w:commentReference w:id="327"/>
      </w:r>
      <w:r w:rsidRPr="004842C8">
        <w:rPr>
          <w:color w:val="000000"/>
          <w:szCs w:val="24"/>
        </w:rPr>
        <w:t>, von dem jedes Team ein eigenes erhält. Dies wäre für ein zentrales Versionsverwaltung</w:t>
      </w:r>
      <w:r w:rsidRPr="004842C8">
        <w:rPr>
          <w:color w:val="000000"/>
          <w:szCs w:val="24"/>
        </w:rPr>
        <w:t>s</w:t>
      </w:r>
      <w:r w:rsidRPr="004842C8">
        <w:rPr>
          <w:color w:val="000000"/>
          <w:szCs w:val="24"/>
        </w:rPr>
        <w:t>system unüblich.</w:t>
      </w:r>
      <w:r>
        <w:rPr>
          <w:rStyle w:val="Funotenzeichen"/>
        </w:rPr>
        <w:footnoteReference w:id="53"/>
      </w:r>
    </w:p>
    <w:p w14:paraId="46AFBD69" w14:textId="77777777" w:rsidR="006706F7" w:rsidRDefault="006706F7" w:rsidP="006706F7">
      <w:pPr>
        <w:pStyle w:val="berschrift3"/>
      </w:pPr>
      <w:bookmarkStart w:id="329" w:name="_Toc491708001"/>
      <w:r>
        <w:lastRenderedPageBreak/>
        <w:t>Vorteile der verteilten Versionsverwaltung</w:t>
      </w:r>
      <w:bookmarkEnd w:id="329"/>
    </w:p>
    <w:p w14:paraId="5F0247F9" w14:textId="77777777" w:rsidR="006706F7" w:rsidRDefault="006706F7" w:rsidP="006706F7"/>
    <w:p w14:paraId="75900BB2" w14:textId="77777777" w:rsidR="006706F7" w:rsidRDefault="006706F7" w:rsidP="006706F7">
      <w:pPr>
        <w:rPr>
          <w:color w:val="000000"/>
          <w:szCs w:val="24"/>
        </w:rPr>
      </w:pPr>
      <w:r w:rsidRPr="00532737">
        <w:rPr>
          <w:color w:val="000000"/>
          <w:szCs w:val="24"/>
        </w:rPr>
        <w:t>Die Nutzung eines verteilten Systems bringt in erster Linie technische Vorte</w:t>
      </w:r>
      <w:r w:rsidRPr="00532737">
        <w:rPr>
          <w:color w:val="000000"/>
          <w:szCs w:val="24"/>
        </w:rPr>
        <w:t>i</w:t>
      </w:r>
      <w:r w:rsidRPr="00532737">
        <w:rPr>
          <w:color w:val="000000"/>
          <w:szCs w:val="24"/>
        </w:rPr>
        <w:t>le mit sich. Das Netzwerk wird entlastet da es die meiste Zeit nicht benötigt wird. Dies erhöht gleichzeitig die Performanz. Auch sinken die Ansprüche gegenüber den technischen Administratoren, welche dadurch entlastet we</w:t>
      </w:r>
      <w:r w:rsidRPr="00532737">
        <w:rPr>
          <w:color w:val="000000"/>
          <w:szCs w:val="24"/>
        </w:rPr>
        <w:t>r</w:t>
      </w:r>
      <w:r w:rsidRPr="00532737">
        <w:rPr>
          <w:color w:val="000000"/>
          <w:szCs w:val="24"/>
        </w:rPr>
        <w:t>den. Die Nutzungsmöglichkeit zahlreicher Workflows wird dadurch ebenfalls ermöglicht. Änderungshistorien werden überschaubarer und noch dazu kommt, das Code-Reviews besser durchgeführt werden können. Dies führt zu einer erheblichen Steigerung der Qualität. Ein Grund dafür ist, das</w:t>
      </w:r>
      <w:r>
        <w:rPr>
          <w:color w:val="000000"/>
          <w:szCs w:val="24"/>
        </w:rPr>
        <w:t>s</w:t>
      </w:r>
      <w:r w:rsidRPr="00532737">
        <w:rPr>
          <w:color w:val="000000"/>
          <w:szCs w:val="24"/>
        </w:rPr>
        <w:t xml:space="preserve"> in ve</w:t>
      </w:r>
      <w:r w:rsidRPr="00532737">
        <w:rPr>
          <w:color w:val="000000"/>
          <w:szCs w:val="24"/>
        </w:rPr>
        <w:t>r</w:t>
      </w:r>
      <w:r w:rsidRPr="00532737">
        <w:rPr>
          <w:color w:val="000000"/>
          <w:szCs w:val="24"/>
        </w:rPr>
        <w:t>teilten Systemen die Nutzung von Branches, welche explizit für Features g</w:t>
      </w:r>
      <w:r w:rsidRPr="00532737">
        <w:rPr>
          <w:color w:val="000000"/>
          <w:szCs w:val="24"/>
        </w:rPr>
        <w:t>e</w:t>
      </w:r>
      <w:r w:rsidRPr="00532737">
        <w:rPr>
          <w:color w:val="000000"/>
          <w:szCs w:val="24"/>
        </w:rPr>
        <w:t>nutzt werden, gängig ist. Diese werd</w:t>
      </w:r>
      <w:r>
        <w:rPr>
          <w:color w:val="000000"/>
          <w:szCs w:val="24"/>
        </w:rPr>
        <w:t>en in den jeweiligen Branch zu E</w:t>
      </w:r>
      <w:r w:rsidRPr="00532737">
        <w:rPr>
          <w:color w:val="000000"/>
          <w:szCs w:val="24"/>
        </w:rPr>
        <w:t>nde entwickelt und letztlich mit dem Hauptentwicklungszweig zusammen geführt. Der Vorteil hierbei besteht darin, da</w:t>
      </w:r>
      <w:r>
        <w:rPr>
          <w:color w:val="000000"/>
          <w:szCs w:val="24"/>
        </w:rPr>
        <w:t>s</w:t>
      </w:r>
      <w:r w:rsidRPr="00532737">
        <w:rPr>
          <w:color w:val="000000"/>
          <w:szCs w:val="24"/>
        </w:rPr>
        <w:t>s die entsprechenden Feature</w:t>
      </w:r>
      <w:r>
        <w:rPr>
          <w:color w:val="000000"/>
          <w:szCs w:val="24"/>
        </w:rPr>
        <w:t>s</w:t>
      </w:r>
      <w:r w:rsidRPr="00532737">
        <w:rPr>
          <w:color w:val="000000"/>
          <w:szCs w:val="24"/>
        </w:rPr>
        <w:t xml:space="preserve"> bearbe</w:t>
      </w:r>
      <w:r w:rsidRPr="00532737">
        <w:rPr>
          <w:color w:val="000000"/>
          <w:szCs w:val="24"/>
        </w:rPr>
        <w:t>i</w:t>
      </w:r>
      <w:r w:rsidRPr="00532737">
        <w:rPr>
          <w:color w:val="000000"/>
          <w:szCs w:val="24"/>
        </w:rPr>
        <w:t>tet werden können, ohne einen negativen Effekt auf den Rest des Proje</w:t>
      </w:r>
      <w:r>
        <w:rPr>
          <w:color w:val="000000"/>
          <w:szCs w:val="24"/>
        </w:rPr>
        <w:t>kts zu haben. Darüber hinaus er</w:t>
      </w:r>
      <w:r w:rsidRPr="00532737">
        <w:rPr>
          <w:color w:val="000000"/>
          <w:szCs w:val="24"/>
        </w:rPr>
        <w:t>leichtert dies weitere Code-Reviews und Änderu</w:t>
      </w:r>
      <w:r w:rsidRPr="00532737">
        <w:rPr>
          <w:color w:val="000000"/>
          <w:szCs w:val="24"/>
        </w:rPr>
        <w:t>n</w:t>
      </w:r>
      <w:r w:rsidRPr="00532737">
        <w:rPr>
          <w:color w:val="000000"/>
          <w:szCs w:val="24"/>
        </w:rPr>
        <w:t>gen am Code sind besser nachvollziehbar.</w:t>
      </w:r>
      <w:r>
        <w:rPr>
          <w:rStyle w:val="Funotenzeichen"/>
        </w:rPr>
        <w:footnoteReference w:id="54"/>
      </w:r>
    </w:p>
    <w:p w14:paraId="321DAF9D" w14:textId="22B8CCCD" w:rsidR="006706F7" w:rsidRDefault="006706F7" w:rsidP="006706F7">
      <w:r w:rsidRPr="00391632">
        <w:rPr>
          <w:color w:val="000000"/>
          <w:szCs w:val="24"/>
        </w:rPr>
        <w:t xml:space="preserve">Die verteilte Versionsverwaltung behebt einige der Probleme, welche bei der zentralen Versionskontrolle vorkommen. Da das zentrale </w:t>
      </w:r>
      <w:r w:rsidR="00375C8A">
        <w:rPr>
          <w:color w:val="000000"/>
          <w:szCs w:val="24"/>
        </w:rPr>
        <w:t>Repository</w:t>
      </w:r>
      <w:r w:rsidRPr="00391632">
        <w:rPr>
          <w:color w:val="000000"/>
          <w:szCs w:val="24"/>
        </w:rPr>
        <w:t xml:space="preserve"> bei e</w:t>
      </w:r>
      <w:r w:rsidRPr="00391632">
        <w:rPr>
          <w:color w:val="000000"/>
          <w:szCs w:val="24"/>
        </w:rPr>
        <w:t>i</w:t>
      </w:r>
      <w:r w:rsidRPr="00391632">
        <w:rPr>
          <w:color w:val="000000"/>
          <w:szCs w:val="24"/>
        </w:rPr>
        <w:t>nem verteilten System nicht so häufig aktualisiert werden muss, wie bei e</w:t>
      </w:r>
      <w:r w:rsidRPr="00391632">
        <w:rPr>
          <w:color w:val="000000"/>
          <w:szCs w:val="24"/>
        </w:rPr>
        <w:t>i</w:t>
      </w:r>
      <w:r w:rsidRPr="00391632">
        <w:rPr>
          <w:color w:val="000000"/>
          <w:szCs w:val="24"/>
        </w:rPr>
        <w:t>nem zentralen System, erleichtert sich dadurch die Skalierung. Da einzelne Commits auch lokal erfolgen können, werden Arbeiten aus Teilteams z</w:t>
      </w:r>
      <w:r w:rsidRPr="00391632">
        <w:rPr>
          <w:color w:val="000000"/>
          <w:szCs w:val="24"/>
        </w:rPr>
        <w:t>u</w:t>
      </w:r>
      <w:r w:rsidRPr="00391632">
        <w:rPr>
          <w:color w:val="000000"/>
          <w:szCs w:val="24"/>
        </w:rPr>
        <w:t>nächst aus deren eigenen Repositorien gesammelt und Stück für Stück z</w:t>
      </w:r>
      <w:r w:rsidRPr="00391632">
        <w:rPr>
          <w:color w:val="000000"/>
          <w:szCs w:val="24"/>
        </w:rPr>
        <w:t>u</w:t>
      </w:r>
      <w:r w:rsidRPr="00391632">
        <w:rPr>
          <w:color w:val="000000"/>
          <w:szCs w:val="24"/>
        </w:rPr>
        <w:t>sammengesetzt.</w:t>
      </w:r>
      <w:r>
        <w:rPr>
          <w:rStyle w:val="Funotenzeichen"/>
        </w:rPr>
        <w:footnoteReference w:id="55"/>
      </w:r>
    </w:p>
    <w:p w14:paraId="37E6EEEE" w14:textId="77777777" w:rsidR="006706F7" w:rsidRDefault="006706F7" w:rsidP="006706F7">
      <w:pPr>
        <w:pStyle w:val="berschrift2"/>
      </w:pPr>
      <w:bookmarkStart w:id="332" w:name="_Toc491708002"/>
      <w:r>
        <w:t>Verschiedene Arbeitsweisen der Versionsverwaltung</w:t>
      </w:r>
      <w:bookmarkEnd w:id="332"/>
    </w:p>
    <w:p w14:paraId="3168F295" w14:textId="77777777" w:rsidR="006706F7" w:rsidRDefault="006706F7" w:rsidP="006706F7"/>
    <w:p w14:paraId="222F1AF8" w14:textId="156846BD" w:rsidR="006706F7" w:rsidRPr="00B33A7F" w:rsidRDefault="006706F7" w:rsidP="006706F7">
      <w:r>
        <w:t>Im Bereich der Versionsverwaltung existieren zwei verschiedene Arbeitswe</w:t>
      </w:r>
      <w:r>
        <w:t>i</w:t>
      </w:r>
      <w:r>
        <w:t xml:space="preserve">sen. Jedes dieser Konzepte bringt seine eigenen Vor- und Nachteile mit sich. </w:t>
      </w:r>
      <w:r>
        <w:lastRenderedPageBreak/>
        <w:t>Welche Arbeitsweise man bevorzugt, hängt stark von der eigenen Philos</w:t>
      </w:r>
      <w:r>
        <w:t>o</w:t>
      </w:r>
      <w:r>
        <w:t>phie oder der Unternehmensideologie ab.</w:t>
      </w:r>
    </w:p>
    <w:p w14:paraId="042A5199" w14:textId="77777777" w:rsidR="006706F7" w:rsidRDefault="006706F7" w:rsidP="006706F7">
      <w:pPr>
        <w:pStyle w:val="berschrift3"/>
      </w:pPr>
      <w:bookmarkStart w:id="333" w:name="_Toc491708003"/>
      <w:r>
        <w:t>Lock Modify Write</w:t>
      </w:r>
      <w:bookmarkEnd w:id="333"/>
    </w:p>
    <w:p w14:paraId="66890238" w14:textId="77777777" w:rsidR="006706F7" w:rsidRDefault="006706F7" w:rsidP="006706F7"/>
    <w:p w14:paraId="3126FB8E" w14:textId="77777777" w:rsidR="006706F7" w:rsidRPr="002949DD" w:rsidRDefault="006706F7" w:rsidP="006706F7">
      <w:r w:rsidRPr="00741E95">
        <w:rPr>
          <w:szCs w:val="24"/>
        </w:rPr>
        <w:t>Die hier zugrunde liegende Philosophie wird auch als pessimistische Vers</w:t>
      </w:r>
      <w:r w:rsidRPr="00741E95">
        <w:rPr>
          <w:szCs w:val="24"/>
        </w:rPr>
        <w:t>i</w:t>
      </w:r>
      <w:r w:rsidRPr="00741E95">
        <w:rPr>
          <w:szCs w:val="24"/>
        </w:rPr>
        <w:t>onskontrolle bezeichnet. Wie man es aus dem Namen schon entnehmen kann, werden bei dieser Arbeitsweise Dateien oder Dokumente während dem Arbeiten gesperrt, um sie für andere unzugänglich zu machen. Erst wenn die Arbeit an einem bestimmten Dokument vollendet ist, wird diese wieder freigegeben. Diese Vorgehensweise bringt jedoch einige Nachteile mit sich. Zunächst einmal entstehen durch dieses Vorgehen administrative Probleme. Wenn es beispielsweise dazu kommt, das ein Nutzer vergisst die Sperrung einer Datei wieder aufzuheben oder wenn das Client-System a</w:t>
      </w:r>
      <w:r w:rsidRPr="00741E95">
        <w:rPr>
          <w:szCs w:val="24"/>
        </w:rPr>
        <w:t>b</w:t>
      </w:r>
      <w:r w:rsidRPr="00741E95">
        <w:rPr>
          <w:szCs w:val="24"/>
        </w:rPr>
        <w:t>stürzt. In diesem Fall muss die Sperrung unter großem Aufwand wieder en</w:t>
      </w:r>
      <w:r w:rsidRPr="00741E95">
        <w:rPr>
          <w:szCs w:val="24"/>
        </w:rPr>
        <w:t>t</w:t>
      </w:r>
      <w:r w:rsidRPr="00741E95">
        <w:rPr>
          <w:szCs w:val="24"/>
        </w:rPr>
        <w:t>sperrt werden. Meistens ist es dazu notwendig einen zuständigen Adminis</w:t>
      </w:r>
      <w:r w:rsidRPr="00741E95">
        <w:rPr>
          <w:szCs w:val="24"/>
        </w:rPr>
        <w:t>t</w:t>
      </w:r>
      <w:r w:rsidRPr="00741E95">
        <w:rPr>
          <w:szCs w:val="24"/>
        </w:rPr>
        <w:t>rator hinzuzuziehen.</w:t>
      </w:r>
      <w:r>
        <w:rPr>
          <w:rStyle w:val="Funotenzeichen"/>
        </w:rPr>
        <w:footnoteReference w:id="56"/>
      </w:r>
    </w:p>
    <w:p w14:paraId="3F8D4EED" w14:textId="77777777" w:rsidR="006706F7" w:rsidRDefault="006706F7" w:rsidP="006706F7">
      <w:pPr>
        <w:pStyle w:val="berschrift3"/>
      </w:pPr>
      <w:bookmarkStart w:id="334" w:name="_Toc491708004"/>
      <w:r>
        <w:t>Copy Modify Merge</w:t>
      </w:r>
      <w:bookmarkEnd w:id="334"/>
    </w:p>
    <w:p w14:paraId="2B19B9DC" w14:textId="77777777" w:rsidR="006706F7" w:rsidRDefault="006706F7" w:rsidP="006706F7"/>
    <w:p w14:paraId="14FBE5A5" w14:textId="77777777" w:rsidR="006706F7" w:rsidRPr="00AE7188" w:rsidRDefault="006706F7" w:rsidP="006706F7">
      <w:r w:rsidRPr="00C429BD">
        <w:rPr>
          <w:szCs w:val="24"/>
        </w:rPr>
        <w:t>Aufgrund einiger Nachteile die beim Lock Modify Write vorhanden sind, wu</w:t>
      </w:r>
      <w:r w:rsidRPr="00C429BD">
        <w:rPr>
          <w:szCs w:val="24"/>
        </w:rPr>
        <w:t>r</w:t>
      </w:r>
      <w:r w:rsidRPr="00C429BD">
        <w:rPr>
          <w:szCs w:val="24"/>
        </w:rPr>
        <w:t>de die Arbeitsweise des Copy Modify Merge entwickelt. Auch hier kann a</w:t>
      </w:r>
      <w:r>
        <w:rPr>
          <w:szCs w:val="24"/>
        </w:rPr>
        <w:t>us dem Namen die Vorgehensweis</w:t>
      </w:r>
      <w:r w:rsidRPr="00C429BD">
        <w:rPr>
          <w:szCs w:val="24"/>
        </w:rPr>
        <w:t>e entnommen werden. Arbeiten werden in einer eigenen Sandbox verrichtet und später auf den Server hochgeladen. Bei diesem Modell wird versucht den Vorgang des Sperrens zu verhindern. Dadurch fällt es unter die Kategorie der optimistischen Versionskontrolle. Eine Auswirkung davon kann jedoch sein, das eine w</w:t>
      </w:r>
      <w:r>
        <w:rPr>
          <w:szCs w:val="24"/>
        </w:rPr>
        <w:t>eitere Person an de</w:t>
      </w:r>
      <w:r>
        <w:rPr>
          <w:szCs w:val="24"/>
        </w:rPr>
        <w:t>r</w:t>
      </w:r>
      <w:r w:rsidRPr="00C429BD">
        <w:rPr>
          <w:szCs w:val="24"/>
        </w:rPr>
        <w:t>selben Datei arbeitet und diese in der Zwischenzeit auf das Repository hoc</w:t>
      </w:r>
      <w:r>
        <w:rPr>
          <w:szCs w:val="24"/>
        </w:rPr>
        <w:t>h</w:t>
      </w:r>
      <w:r w:rsidRPr="00C429BD">
        <w:rPr>
          <w:szCs w:val="24"/>
        </w:rPr>
        <w:t>lädt. In diesem Fall ist es notwendig, die neuere Version mit der vorher hoc</w:t>
      </w:r>
      <w:r w:rsidRPr="00C429BD">
        <w:rPr>
          <w:szCs w:val="24"/>
        </w:rPr>
        <w:t>h</w:t>
      </w:r>
      <w:r w:rsidRPr="00C429BD">
        <w:rPr>
          <w:szCs w:val="24"/>
        </w:rPr>
        <w:lastRenderedPageBreak/>
        <w:t>geladenen zu verschmelzen</w:t>
      </w:r>
      <w:r>
        <w:rPr>
          <w:szCs w:val="24"/>
        </w:rPr>
        <w:t xml:space="preserve"> bzw. zusammenzuführen</w:t>
      </w:r>
      <w:r w:rsidRPr="00C429BD">
        <w:rPr>
          <w:szCs w:val="24"/>
        </w:rPr>
        <w:t>. Diesen Vorgang b</w:t>
      </w:r>
      <w:r w:rsidRPr="00C429BD">
        <w:rPr>
          <w:szCs w:val="24"/>
        </w:rPr>
        <w:t>e</w:t>
      </w:r>
      <w:r w:rsidRPr="00C429BD">
        <w:rPr>
          <w:szCs w:val="24"/>
        </w:rPr>
        <w:t>zeichnet man als Me</w:t>
      </w:r>
      <w:r>
        <w:rPr>
          <w:szCs w:val="24"/>
        </w:rPr>
        <w:t>r</w:t>
      </w:r>
      <w:r w:rsidRPr="00C429BD">
        <w:rPr>
          <w:szCs w:val="24"/>
        </w:rPr>
        <w:t>ge.</w:t>
      </w:r>
      <w:r>
        <w:rPr>
          <w:rStyle w:val="Funotenzeichen"/>
        </w:rPr>
        <w:footnoteReference w:id="57"/>
      </w:r>
    </w:p>
    <w:p w14:paraId="1EA5B1AD" w14:textId="77777777" w:rsidR="006706F7" w:rsidRPr="00A320A5" w:rsidRDefault="006706F7" w:rsidP="006706F7">
      <w:pPr>
        <w:pStyle w:val="berschrift2"/>
      </w:pPr>
      <w:bookmarkStart w:id="335" w:name="_Toc491708005"/>
      <w:r>
        <w:t>Zusammenfassung</w:t>
      </w:r>
      <w:bookmarkEnd w:id="335"/>
    </w:p>
    <w:p w14:paraId="559DFF4E" w14:textId="77777777" w:rsidR="006706F7" w:rsidRDefault="006706F7" w:rsidP="006706F7"/>
    <w:p w14:paraId="29583BCA" w14:textId="77777777" w:rsidR="006706F7" w:rsidRDefault="006706F7" w:rsidP="006706F7">
      <w:r>
        <w:t>In diesem Kapitel wurde die Versionsverwaltung/-kontrolle zusammen mit ihren Vor- und Nachteilen beleuchtet. Des Weiteren wurde ein grober Übe</w:t>
      </w:r>
      <w:r>
        <w:t>r</w:t>
      </w:r>
      <w:r>
        <w:t>blick über die Entstehungsgeschichte der Versionsverwaltungssysteme g</w:t>
      </w:r>
      <w:r>
        <w:t>e</w:t>
      </w:r>
      <w:r>
        <w:t>geben und die gängigsten Systeme der letzten Jahre bis heute aufgezeigt.</w:t>
      </w:r>
    </w:p>
    <w:p w14:paraId="38FA6FCD" w14:textId="77777777" w:rsidR="006706F7" w:rsidRDefault="006706F7" w:rsidP="006706F7">
      <w:r>
        <w:t>Die verschiedenen Arten der Versionsverwaltung, darunter die zentrale und die verteilte Versionsverwaltung, und deren Unterschiede, Vor- und Nachteile wurden ebenfalls behandelt. Wichtige Schlüsselbegriffe wie Repository, Me</w:t>
      </w:r>
      <w:r>
        <w:t>r</w:t>
      </w:r>
      <w:r>
        <w:t>ge, Commit und Branch wurden erläutert.</w:t>
      </w:r>
    </w:p>
    <w:p w14:paraId="7A9FE6E2" w14:textId="77777777" w:rsidR="006706F7" w:rsidRDefault="006706F7" w:rsidP="006706F7"/>
    <w:p w14:paraId="63695D04" w14:textId="77777777" w:rsidR="006706F7" w:rsidRPr="00A320A5" w:rsidRDefault="006706F7" w:rsidP="006706F7">
      <w:pPr>
        <w:sectPr w:rsidR="006706F7" w:rsidRPr="00A320A5" w:rsidSect="00EC4BA7">
          <w:headerReference w:type="even" r:id="rId18"/>
          <w:headerReference w:type="default" r:id="rId19"/>
          <w:type w:val="oddPage"/>
          <w:pgSz w:w="11906" w:h="16838" w:code="9"/>
          <w:pgMar w:top="1701" w:right="1418" w:bottom="1134" w:left="1418" w:header="709" w:footer="709" w:gutter="851"/>
          <w:cols w:space="708"/>
          <w:docGrid w:linePitch="360"/>
        </w:sectPr>
      </w:pPr>
    </w:p>
    <w:p w14:paraId="64D0A3AF" w14:textId="77777777" w:rsidR="00053F13" w:rsidRDefault="00053F13" w:rsidP="00053F13">
      <w:pPr>
        <w:pStyle w:val="berschrift1"/>
      </w:pPr>
      <w:bookmarkStart w:id="336" w:name="_Toc491708006"/>
      <w:r>
        <w:lastRenderedPageBreak/>
        <w:t>Git</w:t>
      </w:r>
      <w:bookmarkEnd w:id="336"/>
    </w:p>
    <w:p w14:paraId="33245D85" w14:textId="77777777" w:rsidR="00DE041F" w:rsidRDefault="00DE041F" w:rsidP="00DE041F"/>
    <w:p w14:paraId="15249534" w14:textId="77777777" w:rsidR="00DE041F" w:rsidRDefault="00332A26" w:rsidP="00DE041F">
      <w:r>
        <w:t>Im Laufe dieser Arbeit wurden diverse Versionsverwaltungssysteme genannt. Auf die zwei wohl bekanntesten</w:t>
      </w:r>
      <w:r w:rsidR="00D26D0A">
        <w:t xml:space="preserve"> zentral ausgerichteten</w:t>
      </w:r>
      <w:r w:rsidR="00DA4E42">
        <w:t>,</w:t>
      </w:r>
      <w:r>
        <w:t xml:space="preserve"> CVS</w:t>
      </w:r>
      <w:r w:rsidR="002B0642">
        <w:t xml:space="preserve"> und SVN, </w:t>
      </w:r>
      <w:r>
        <w:t>wu</w:t>
      </w:r>
      <w:r>
        <w:t>r</w:t>
      </w:r>
      <w:r>
        <w:t>de ausführlicher eingegangen</w:t>
      </w:r>
      <w:r w:rsidR="002B0642">
        <w:t>,</w:t>
      </w:r>
      <w:r>
        <w:t xml:space="preserve"> um sich ein </w:t>
      </w:r>
      <w:r w:rsidR="002B0642">
        <w:t xml:space="preserve">besseres </w:t>
      </w:r>
      <w:r>
        <w:t>Bild darü</w:t>
      </w:r>
      <w:r w:rsidR="00A60ED5">
        <w:t xml:space="preserve">ber machen zu können, </w:t>
      </w:r>
      <w:r>
        <w:t>wie Versionskontrolle funktioniert. Eine wesentliche Rolle spielt hie</w:t>
      </w:r>
      <w:r>
        <w:t>r</w:t>
      </w:r>
      <w:r>
        <w:t xml:space="preserve">bei </w:t>
      </w:r>
      <w:r w:rsidR="00A56E62">
        <w:t xml:space="preserve">zu </w:t>
      </w:r>
      <w:r>
        <w:t xml:space="preserve">welcher Art der Versionsverwaltung diese Systeme gehören, denn jede Art der Versionskontrolle bringt seine eigenen Vor-und Nachteile </w:t>
      </w:r>
      <w:r w:rsidR="00A60ED5">
        <w:t>mit sich.</w:t>
      </w:r>
    </w:p>
    <w:p w14:paraId="377CB638" w14:textId="077999F5" w:rsidR="00A60ED5" w:rsidRDefault="00A60ED5" w:rsidP="00DE041F">
      <w:r>
        <w:t>Das Versionsverwaltungssystem, welches das Hauptaugenm</w:t>
      </w:r>
      <w:r w:rsidR="00A56E62">
        <w:t>erk dieser A</w:t>
      </w:r>
      <w:r w:rsidR="00A56E62">
        <w:t>r</w:t>
      </w:r>
      <w:r w:rsidR="00A56E62">
        <w:t>beit bildet ist die Versionsverwaltung namens Git. Die Besonderheit dieses Systems besteht darin, da</w:t>
      </w:r>
      <w:r w:rsidR="00912251">
        <w:t>s</w:t>
      </w:r>
      <w:r w:rsidR="00A56E62">
        <w:t>s es zu</w:t>
      </w:r>
      <w:r w:rsidR="00912251">
        <w:t>r</w:t>
      </w:r>
      <w:r w:rsidR="00A56E62">
        <w:t xml:space="preserve"> Art der </w:t>
      </w:r>
      <w:r w:rsidR="0068737B">
        <w:t>v</w:t>
      </w:r>
      <w:r w:rsidR="00A56E62">
        <w:t>erteilten Versionsverwaltung g</w:t>
      </w:r>
      <w:r w:rsidR="00A56E62">
        <w:t>e</w:t>
      </w:r>
      <w:r w:rsidR="00A56E62">
        <w:t>hört.</w:t>
      </w:r>
    </w:p>
    <w:p w14:paraId="46676360" w14:textId="5F14095F" w:rsidR="00A56E62" w:rsidRDefault="00A56E62" w:rsidP="00DE041F">
      <w:r>
        <w:t>Ziel dieses Kapitels ist es, die Versionsverwaltung Git näher kennenzuler</w:t>
      </w:r>
      <w:r w:rsidR="002B0642">
        <w:t>nen, d</w:t>
      </w:r>
      <w:r>
        <w:t xml:space="preserve">ie Funktionalitäten und </w:t>
      </w:r>
      <w:r w:rsidR="002B0642">
        <w:t xml:space="preserve">auch </w:t>
      </w:r>
      <w:r>
        <w:t xml:space="preserve">den Aufbau zu verstehen. Darunter gehört auch das bessere Verständnis für die </w:t>
      </w:r>
      <w:r w:rsidR="0068737B">
        <w:t>v</w:t>
      </w:r>
      <w:r>
        <w:t>erteilte Versionsverwaltung. Auch werden die Vorteile von Git gegenüber anderen Systemen genannt und w</w:t>
      </w:r>
      <w:r>
        <w:t>a</w:t>
      </w:r>
      <w:r>
        <w:t>rum Git im Laufe eines Projektes, anderen Systemen vorgezogen werden sollte.</w:t>
      </w:r>
    </w:p>
    <w:p w14:paraId="075C3C56" w14:textId="77777777" w:rsidR="002B0642" w:rsidRDefault="002B0642" w:rsidP="00DE041F">
      <w:r>
        <w:t>Ebenso wird in diesem Kapitel auf viele wichtige Begriffe eingegangen, we</w:t>
      </w:r>
      <w:r>
        <w:t>l</w:t>
      </w:r>
      <w:r>
        <w:t>che bei der Versionskontrolle unabdingbar sind. Entwicklungszweige werden näher erläutert und auch das Zusammenführen von verschiedenen Versi</w:t>
      </w:r>
      <w:r>
        <w:t>o</w:t>
      </w:r>
      <w:r>
        <w:t>nen einer Datei.</w:t>
      </w:r>
    </w:p>
    <w:p w14:paraId="78835647" w14:textId="1EB85DCA" w:rsidR="002B0642" w:rsidRPr="00DE041F" w:rsidRDefault="002B0642" w:rsidP="00DE041F">
      <w:r>
        <w:t xml:space="preserve">Hauptaufgaben der Versionskontrolle </w:t>
      </w:r>
      <w:r w:rsidR="00966194">
        <w:t>sowie die Bedienung von Git werden ebenfalls beschrieben.</w:t>
      </w:r>
    </w:p>
    <w:p w14:paraId="6191D3FB" w14:textId="77777777" w:rsidR="00053F13" w:rsidRDefault="00BA23CB" w:rsidP="00CA5903">
      <w:pPr>
        <w:pStyle w:val="berschrift2"/>
      </w:pPr>
      <w:bookmarkStart w:id="337" w:name="_Toc491708007"/>
      <w:r>
        <w:t xml:space="preserve">Die </w:t>
      </w:r>
      <w:r w:rsidR="00053F13">
        <w:t>Entstehung</w:t>
      </w:r>
      <w:r>
        <w:t xml:space="preserve"> von Git</w:t>
      </w:r>
      <w:bookmarkEnd w:id="337"/>
    </w:p>
    <w:p w14:paraId="327E3D7E" w14:textId="77777777" w:rsidR="00FF5CF4" w:rsidRDefault="00FF5CF4" w:rsidP="00FA6DAC"/>
    <w:p w14:paraId="3009E789" w14:textId="77777777" w:rsidR="00FA6DAC" w:rsidRDefault="00182EE3" w:rsidP="00FA6DAC">
      <w:pPr>
        <w:rPr>
          <w:szCs w:val="24"/>
        </w:rPr>
      </w:pPr>
      <w:bookmarkStart w:id="338" w:name="_CTVK001b529b5b3115f4e649a201ef41b61d350"/>
      <w:bookmarkStart w:id="339" w:name="_CTVK0010bf87902df2e4d5ca2d770206e85aa69"/>
      <w:r w:rsidRPr="00182EE3">
        <w:rPr>
          <w:szCs w:val="24"/>
        </w:rPr>
        <w:t>Während der Entwicklung des Linux-Kernels wurden Änderungen am Quel</w:t>
      </w:r>
      <w:r w:rsidRPr="00182EE3">
        <w:rPr>
          <w:szCs w:val="24"/>
        </w:rPr>
        <w:t>l</w:t>
      </w:r>
      <w:r w:rsidRPr="00182EE3">
        <w:rPr>
          <w:szCs w:val="24"/>
        </w:rPr>
        <w:t>code in Form von Patches übergeben und weitergereicht. Im Jahre 2002 en</w:t>
      </w:r>
      <w:r w:rsidRPr="00182EE3">
        <w:rPr>
          <w:szCs w:val="24"/>
        </w:rPr>
        <w:t>t</w:t>
      </w:r>
      <w:r w:rsidRPr="00182EE3">
        <w:rPr>
          <w:szCs w:val="24"/>
        </w:rPr>
        <w:lastRenderedPageBreak/>
        <w:t>schied man sich da</w:t>
      </w:r>
      <w:r w:rsidR="00FA6AAC">
        <w:rPr>
          <w:szCs w:val="24"/>
        </w:rPr>
        <w:t>für BitKeeper zu verwenden. Bit</w:t>
      </w:r>
      <w:r w:rsidRPr="00182EE3">
        <w:rPr>
          <w:szCs w:val="24"/>
        </w:rPr>
        <w:t>Keeper ist ein Source-Control-Management (SCM) System und erleichtert die Arbeit bei der Ve</w:t>
      </w:r>
      <w:r w:rsidRPr="00182EE3">
        <w:rPr>
          <w:szCs w:val="24"/>
        </w:rPr>
        <w:t>r</w:t>
      </w:r>
      <w:r w:rsidRPr="00182EE3">
        <w:rPr>
          <w:szCs w:val="24"/>
        </w:rPr>
        <w:t>waltung von Quellcode.</w:t>
      </w:r>
      <w:bookmarkEnd w:id="338"/>
      <w:r>
        <w:rPr>
          <w:rStyle w:val="Funotenzeichen"/>
        </w:rPr>
        <w:footnoteReference w:id="58"/>
      </w:r>
      <w:r w:rsidRPr="00182EE3">
        <w:t xml:space="preserve"> </w:t>
      </w:r>
      <w:r w:rsidR="00FA6DAC" w:rsidRPr="00182EE3">
        <w:t>B</w:t>
      </w:r>
      <w:r w:rsidR="00FA6DAC" w:rsidRPr="00FA6DAC">
        <w:rPr>
          <w:szCs w:val="24"/>
        </w:rPr>
        <w:t>is in das Jahr 2005 benutzten die Entwickler von Linux das System BitKe</w:t>
      </w:r>
      <w:r w:rsidR="00FA6DAC">
        <w:rPr>
          <w:szCs w:val="24"/>
        </w:rPr>
        <w:t>e</w:t>
      </w:r>
      <w:r w:rsidR="00FA6DAC" w:rsidRPr="00FA6DAC">
        <w:rPr>
          <w:szCs w:val="24"/>
        </w:rPr>
        <w:t>per um ihre Versionen zu verwalten. Dies jedoch war ab diesem Zeitpunkt aufgrund einer Änderung</w:t>
      </w:r>
      <w:r w:rsidR="00FA6DAC">
        <w:rPr>
          <w:szCs w:val="24"/>
        </w:rPr>
        <w:t xml:space="preserve"> in der Lizenz nicht mehr ohne w</w:t>
      </w:r>
      <w:r w:rsidR="00FA6DAC" w:rsidRPr="00FA6DAC">
        <w:rPr>
          <w:szCs w:val="24"/>
        </w:rPr>
        <w:t>eiteres möglich. Daraufhin begann Linux-Gründer Linus Torvalds mit der Entwicklung von Git. Hauptaugenmerk bei der Entwicklung war die Nu</w:t>
      </w:r>
      <w:r w:rsidR="00FA6DAC" w:rsidRPr="00FA6DAC">
        <w:rPr>
          <w:szCs w:val="24"/>
        </w:rPr>
        <w:t>t</w:t>
      </w:r>
      <w:r w:rsidR="00FA6DAC" w:rsidRPr="00FA6DAC">
        <w:rPr>
          <w:szCs w:val="24"/>
        </w:rPr>
        <w:t>zung der verteilten Versionsverwaltung, die Sicherheit gegen Verfälschung und eine hohe Effizienz. Wenige Tage nach dem Projektbeginn konnte To</w:t>
      </w:r>
      <w:r w:rsidR="00FA6DAC" w:rsidRPr="00FA6DAC">
        <w:rPr>
          <w:szCs w:val="24"/>
        </w:rPr>
        <w:t>r</w:t>
      </w:r>
      <w:r w:rsidR="00FA6DAC" w:rsidRPr="00FA6DAC">
        <w:rPr>
          <w:szCs w:val="24"/>
        </w:rPr>
        <w:t>valds bereits eine erste Version vorstellen, welche diesen Anforderungen gerecht wurde.</w:t>
      </w:r>
      <w:bookmarkEnd w:id="339"/>
      <w:r w:rsidR="00FA6DAC">
        <w:rPr>
          <w:rStyle w:val="Funotenzeichen"/>
        </w:rPr>
        <w:footnoteReference w:id="59"/>
      </w:r>
    </w:p>
    <w:p w14:paraId="070447AB" w14:textId="77777777" w:rsidR="00B32F05" w:rsidRDefault="00B32F05" w:rsidP="00FA6DAC">
      <w:pPr>
        <w:rPr>
          <w:szCs w:val="24"/>
        </w:rPr>
      </w:pPr>
      <w:r w:rsidRPr="00B32F05">
        <w:rPr>
          <w:szCs w:val="24"/>
        </w:rPr>
        <w:t>Git gehört zu den jüngeren Versionsverwaltungssystemen, obwohl dessen Entwicklungsbeginn schon mehr als zehn Jahre zurück liegt und im Jahre 2005 begann. Die Arbeitsabläufe von Git sollten den Arbeitsabläufen von BitKeeper ähnlich sein. Fast hätte er sich dazu entschieden »Monotone« zu benutzen, jedoch war dieses Programm nicht effizient genug. Schlussendlich entschied er sich dafür, ein komplett eigenes und neues Programm zu schreiben.</w:t>
      </w:r>
      <w:r>
        <w:rPr>
          <w:rStyle w:val="Funotenzeichen"/>
        </w:rPr>
        <w:footnoteReference w:id="60"/>
      </w:r>
    </w:p>
    <w:p w14:paraId="4A3E16E1" w14:textId="77777777" w:rsidR="00CB479D" w:rsidRDefault="00CB479D" w:rsidP="00FA6DAC">
      <w:pPr>
        <w:rPr>
          <w:szCs w:val="24"/>
        </w:rPr>
      </w:pPr>
      <w:bookmarkStart w:id="343" w:name="_CTVK001912dacca01d4402ba3408e95ef26609e"/>
      <w:r w:rsidRPr="00CB479D">
        <w:rPr>
          <w:szCs w:val="24"/>
        </w:rPr>
        <w:t>Git weist einige Konzeptmerkmale von BitKeeper und Monotone auf. Jedoch wurde kein Quellcode dieser Systeme bei der Entwicklung verwendet. Git wurde von Null auf entwickelt und enthält nur selbst geschriebenen Pr</w:t>
      </w:r>
      <w:r w:rsidRPr="00CB479D">
        <w:rPr>
          <w:szCs w:val="24"/>
        </w:rPr>
        <w:t>o</w:t>
      </w:r>
      <w:r w:rsidRPr="00CB479D">
        <w:rPr>
          <w:szCs w:val="24"/>
        </w:rPr>
        <w:t>gr</w:t>
      </w:r>
      <w:r>
        <w:rPr>
          <w:szCs w:val="24"/>
        </w:rPr>
        <w:t>ammcode seitens Torvalds u</w:t>
      </w:r>
      <w:r w:rsidRPr="00CB479D">
        <w:rPr>
          <w:szCs w:val="24"/>
        </w:rPr>
        <w:t>nd seinem Team.</w:t>
      </w:r>
      <w:bookmarkEnd w:id="343"/>
      <w:r>
        <w:rPr>
          <w:rStyle w:val="Funotenzeichen"/>
        </w:rPr>
        <w:footnoteReference w:id="61"/>
      </w:r>
    </w:p>
    <w:p w14:paraId="4B009293" w14:textId="77777777" w:rsidR="000104FA" w:rsidRDefault="000104FA" w:rsidP="00FA6DAC">
      <w:pPr>
        <w:rPr>
          <w:szCs w:val="24"/>
        </w:rPr>
      </w:pPr>
      <w:bookmarkStart w:id="345" w:name="_CTVK001e1d94287ca2c45739ad67a1d56542ae4"/>
      <w:r w:rsidRPr="000104FA">
        <w:rPr>
          <w:szCs w:val="24"/>
        </w:rPr>
        <w:lastRenderedPageBreak/>
        <w:t>Umgangssprachlich bedeutet das Wort "Git" im britischen so</w:t>
      </w:r>
      <w:r>
        <w:rPr>
          <w:szCs w:val="24"/>
        </w:rPr>
        <w:t xml:space="preserve"> </w:t>
      </w:r>
      <w:r w:rsidRPr="000104FA">
        <w:rPr>
          <w:szCs w:val="24"/>
        </w:rPr>
        <w:t>viel wie "Blö</w:t>
      </w:r>
      <w:r w:rsidRPr="000104FA">
        <w:rPr>
          <w:szCs w:val="24"/>
        </w:rPr>
        <w:t>d</w:t>
      </w:r>
      <w:r w:rsidRPr="000104FA">
        <w:rPr>
          <w:szCs w:val="24"/>
        </w:rPr>
        <w:t>mann". Seiner Meinung nach ist dieser Name praktikabel und in der Welt der Software noch nicht im Einsatz und dementsprechend eine gute Wahl.</w:t>
      </w:r>
      <w:bookmarkEnd w:id="345"/>
      <w:r>
        <w:rPr>
          <w:rStyle w:val="Funotenzeichen"/>
        </w:rPr>
        <w:footnoteReference w:id="62"/>
      </w:r>
    </w:p>
    <w:p w14:paraId="7003ED43" w14:textId="77777777" w:rsidR="000104FA" w:rsidRDefault="000104FA" w:rsidP="00FA6DAC">
      <w:pPr>
        <w:rPr>
          <w:szCs w:val="24"/>
        </w:rPr>
      </w:pPr>
      <w:r>
        <w:rPr>
          <w:szCs w:val="24"/>
        </w:rPr>
        <w:t>Als weitere Begründung sagte er spaßeshalber:</w:t>
      </w:r>
    </w:p>
    <w:p w14:paraId="61B217B4" w14:textId="77777777" w:rsidR="00B32F05" w:rsidRDefault="00204A45" w:rsidP="00FA6DAC">
      <w:pPr>
        <w:rPr>
          <w:color w:val="000000"/>
          <w:szCs w:val="24"/>
        </w:rPr>
      </w:pPr>
      <w:commentRangeStart w:id="348"/>
      <w:r>
        <w:rPr>
          <w:color w:val="000000"/>
          <w:szCs w:val="24"/>
          <w:lang w:val="en-US"/>
        </w:rPr>
        <w:t xml:space="preserve">„I’m an egotistical bastard, and I name all my projects after myself. </w:t>
      </w:r>
      <w:r w:rsidRPr="003A0B73">
        <w:rPr>
          <w:color w:val="000000"/>
          <w:szCs w:val="24"/>
        </w:rPr>
        <w:t xml:space="preserve">First </w:t>
      </w:r>
      <w:r w:rsidR="003A0B73" w:rsidRPr="003A0B73">
        <w:rPr>
          <w:color w:val="000000"/>
          <w:szCs w:val="24"/>
        </w:rPr>
        <w:t>‘</w:t>
      </w:r>
      <w:r w:rsidRPr="003A0B73">
        <w:rPr>
          <w:color w:val="000000"/>
          <w:szCs w:val="24"/>
        </w:rPr>
        <w:t>Linux</w:t>
      </w:r>
      <w:r w:rsidR="003A0B73" w:rsidRPr="003A0B73">
        <w:rPr>
          <w:color w:val="000000"/>
          <w:szCs w:val="24"/>
        </w:rPr>
        <w:t>’</w:t>
      </w:r>
      <w:r w:rsidRPr="003A0B73">
        <w:rPr>
          <w:color w:val="000000"/>
          <w:szCs w:val="24"/>
        </w:rPr>
        <w:t xml:space="preserve">, now </w:t>
      </w:r>
      <w:r w:rsidR="003A0B73" w:rsidRPr="003A0B73">
        <w:rPr>
          <w:color w:val="000000"/>
          <w:szCs w:val="24"/>
        </w:rPr>
        <w:t>‘G</w:t>
      </w:r>
      <w:r w:rsidRPr="003A0B73">
        <w:rPr>
          <w:color w:val="000000"/>
          <w:szCs w:val="24"/>
        </w:rPr>
        <w:t>it</w:t>
      </w:r>
      <w:r w:rsidR="003A0B73" w:rsidRPr="003A0B73">
        <w:rPr>
          <w:color w:val="000000"/>
          <w:szCs w:val="24"/>
        </w:rPr>
        <w:t>’</w:t>
      </w:r>
      <w:r w:rsidRPr="003A0B73">
        <w:rPr>
          <w:color w:val="000000"/>
          <w:szCs w:val="24"/>
        </w:rPr>
        <w:t>.“ (Linus Torvalds)</w:t>
      </w:r>
      <w:commentRangeEnd w:id="348"/>
      <w:r w:rsidR="0092343B">
        <w:rPr>
          <w:rStyle w:val="Kommentarzeichen"/>
        </w:rPr>
        <w:commentReference w:id="348"/>
      </w:r>
    </w:p>
    <w:p w14:paraId="084431AE" w14:textId="77777777" w:rsidR="00053F13" w:rsidRDefault="00BA23CB" w:rsidP="00CA5903">
      <w:pPr>
        <w:pStyle w:val="berschrift2"/>
      </w:pPr>
      <w:bookmarkStart w:id="349" w:name="_Toc491708008"/>
      <w:r>
        <w:t xml:space="preserve">Die </w:t>
      </w:r>
      <w:r w:rsidR="00053F13">
        <w:t>Grundlagen</w:t>
      </w:r>
      <w:r w:rsidR="002C703B">
        <w:t xml:space="preserve"> und Eigenschaften</w:t>
      </w:r>
      <w:r>
        <w:t xml:space="preserve"> von Git</w:t>
      </w:r>
      <w:bookmarkEnd w:id="349"/>
    </w:p>
    <w:p w14:paraId="3B329928" w14:textId="77777777" w:rsidR="00F42595" w:rsidRDefault="00F42595" w:rsidP="00D8035E"/>
    <w:p w14:paraId="1F2A6F2C" w14:textId="2E5AFF5F" w:rsidR="003A6068" w:rsidRDefault="003A6068" w:rsidP="00D8035E">
      <w:pPr>
        <w:rPr>
          <w:color w:val="000000"/>
          <w:szCs w:val="24"/>
        </w:rPr>
      </w:pPr>
      <w:r w:rsidRPr="003A6068">
        <w:rPr>
          <w:color w:val="000000"/>
          <w:szCs w:val="24"/>
        </w:rPr>
        <w:t>Git agiert nicht wie die meisten Versionsverwaltungssysteme. Diese erfassen nämlich die Änderungen an einer ursprünglichen Datei als Informationen, die der Reihe nach ablaufen.</w:t>
      </w:r>
      <w:r w:rsidR="00D16FA9">
        <w:rPr>
          <w:color w:val="000000"/>
          <w:szCs w:val="24"/>
        </w:rPr>
        <w:t xml:space="preserve"> </w:t>
      </w:r>
      <w:bookmarkStart w:id="350" w:name="_CTVK001ec81706a9e4d44138b97b1ec52a4fdbf"/>
      <w:r w:rsidR="00D16FA9" w:rsidRPr="00D16FA9">
        <w:rPr>
          <w:szCs w:val="24"/>
        </w:rPr>
        <w:t>Diese Änderungen werden als „Diffs“ bezeichnet.</w:t>
      </w:r>
      <w:bookmarkEnd w:id="350"/>
      <w:r w:rsidR="00D16FA9">
        <w:rPr>
          <w:rStyle w:val="Funotenzeichen"/>
        </w:rPr>
        <w:footnoteReference w:id="63"/>
      </w:r>
      <w:r w:rsidRPr="003A6068">
        <w:rPr>
          <w:color w:val="000000"/>
          <w:szCs w:val="24"/>
        </w:rPr>
        <w:t xml:space="preserve"> Bei Git wiederum werden die Versionen als Momentaufnahmen gespeichert. Sobald man eine neue Version der bearbeiteten Datei in der entsprechenden Datenbank ablegen möchte, erstellt Git eine solche Momentaufnahme aller vorhandenen Dateien und hält diese fest. Um effizienter arbeiten zu können, wird auf die vorherige Version eine Referenz angelegt.</w:t>
      </w:r>
      <w:r w:rsidR="00B06DDA">
        <w:rPr>
          <w:color w:val="000000"/>
          <w:szCs w:val="24"/>
        </w:rPr>
        <w:t xml:space="preserve"> </w:t>
      </w:r>
      <w:bookmarkStart w:id="352" w:name="_CTVK001ec39397f750a46b0be5f1044b7e6deb5"/>
      <w:r w:rsidR="00B06DDA" w:rsidRPr="00B06DDA">
        <w:rPr>
          <w:color w:val="000000"/>
          <w:szCs w:val="24"/>
        </w:rPr>
        <w:t>Das bedeutet, unve</w:t>
      </w:r>
      <w:r w:rsidR="00B06DDA" w:rsidRPr="00B06DDA">
        <w:rPr>
          <w:color w:val="000000"/>
          <w:szCs w:val="24"/>
        </w:rPr>
        <w:t>r</w:t>
      </w:r>
      <w:r w:rsidR="00B06DDA" w:rsidRPr="00B06DDA">
        <w:rPr>
          <w:color w:val="000000"/>
          <w:szCs w:val="24"/>
        </w:rPr>
        <w:t>änderte Dateien werden nicht kopiert, sondern es werden lediglich Verknü</w:t>
      </w:r>
      <w:r w:rsidR="00B06DDA" w:rsidRPr="00B06DDA">
        <w:rPr>
          <w:color w:val="000000"/>
          <w:szCs w:val="24"/>
        </w:rPr>
        <w:t>p</w:t>
      </w:r>
      <w:r w:rsidR="00B06DDA" w:rsidRPr="00B06DDA">
        <w:rPr>
          <w:color w:val="000000"/>
          <w:szCs w:val="24"/>
        </w:rPr>
        <w:t>fungen zu diesen vorherigen Versionen erstellt.</w:t>
      </w:r>
      <w:bookmarkEnd w:id="352"/>
      <w:r w:rsidR="00B06DDA">
        <w:rPr>
          <w:rStyle w:val="Funotenzeichen"/>
        </w:rPr>
        <w:footnoteReference w:id="64"/>
      </w:r>
      <w:r w:rsidRPr="003A6068">
        <w:rPr>
          <w:color w:val="000000"/>
          <w:szCs w:val="24"/>
        </w:rPr>
        <w:t xml:space="preserve"> Diese Referenzierung e</w:t>
      </w:r>
      <w:r w:rsidRPr="003A6068">
        <w:rPr>
          <w:color w:val="000000"/>
          <w:szCs w:val="24"/>
        </w:rPr>
        <w:t>r</w:t>
      </w:r>
      <w:r w:rsidRPr="003A6068">
        <w:rPr>
          <w:color w:val="000000"/>
          <w:szCs w:val="24"/>
        </w:rPr>
        <w:t>folgt bei Git nicht über einen Namen, sondern über eine Checksumme, we</w:t>
      </w:r>
      <w:r w:rsidRPr="003A6068">
        <w:rPr>
          <w:color w:val="000000"/>
          <w:szCs w:val="24"/>
        </w:rPr>
        <w:t>l</w:t>
      </w:r>
      <w:r w:rsidRPr="003A6068">
        <w:rPr>
          <w:color w:val="000000"/>
          <w:szCs w:val="24"/>
        </w:rPr>
        <w:t>che 40 Zeichen lang ist</w:t>
      </w:r>
      <w:r w:rsidR="0098566A">
        <w:rPr>
          <w:color w:val="000000"/>
          <w:szCs w:val="24"/>
        </w:rPr>
        <w:t xml:space="preserve"> und als Hash-Wert bezeichnet wird</w:t>
      </w:r>
      <w:r w:rsidRPr="003A6068">
        <w:rPr>
          <w:color w:val="000000"/>
          <w:szCs w:val="24"/>
        </w:rPr>
        <w:t>. Berechnet wird diese entweder aus dem Inhalt oder der Verzeichnisstruktur und verhindert Übertragungsfehler oder hilft dabei beschädigte Dateien ausfindig zu m</w:t>
      </w:r>
      <w:r w:rsidRPr="003A6068">
        <w:rPr>
          <w:color w:val="000000"/>
          <w:szCs w:val="24"/>
        </w:rPr>
        <w:t>a</w:t>
      </w:r>
      <w:r w:rsidRPr="003A6068">
        <w:rPr>
          <w:color w:val="000000"/>
          <w:szCs w:val="24"/>
        </w:rPr>
        <w:t>chen.</w:t>
      </w:r>
      <w:r>
        <w:rPr>
          <w:rStyle w:val="Funotenzeichen"/>
        </w:rPr>
        <w:footnoteReference w:id="65"/>
      </w:r>
    </w:p>
    <w:p w14:paraId="39F7A415" w14:textId="5268CFF0" w:rsidR="00F62A2E" w:rsidRDefault="00F62A2E" w:rsidP="00D8035E">
      <w:pPr>
        <w:rPr>
          <w:color w:val="000000"/>
          <w:szCs w:val="24"/>
        </w:rPr>
      </w:pPr>
      <w:bookmarkStart w:id="354" w:name="_CTVK001c01f011ba48f4ee18d973e552f9c7d2e"/>
      <w:bookmarkStart w:id="355" w:name="_CTVK001cc47b70c8e0242ae86001dd63f8f21b5"/>
      <w:r w:rsidRPr="00F62A2E">
        <w:rPr>
          <w:szCs w:val="24"/>
        </w:rPr>
        <w:t>Wenn bei jeder neuen Versionierung immer nur die Diffs gespeichert würden, würde zwar weniger Speicher verwendet werden, jedoch wäre dies viel lan</w:t>
      </w:r>
      <w:r w:rsidRPr="00F62A2E">
        <w:rPr>
          <w:szCs w:val="24"/>
        </w:rPr>
        <w:t>g</w:t>
      </w:r>
      <w:r w:rsidRPr="00F62A2E">
        <w:rPr>
          <w:szCs w:val="24"/>
        </w:rPr>
        <w:t>samer. Vor allem dann wenn ein älterer Stand ausgecheckt wird.</w:t>
      </w:r>
      <w:r>
        <w:rPr>
          <w:szCs w:val="24"/>
        </w:rPr>
        <w:t xml:space="preserve"> Wenn eine </w:t>
      </w:r>
      <w:r>
        <w:rPr>
          <w:szCs w:val="24"/>
        </w:rPr>
        <w:lastRenderedPageBreak/>
        <w:t>Datei mehrere M</w:t>
      </w:r>
      <w:r w:rsidRPr="00F62A2E">
        <w:rPr>
          <w:szCs w:val="24"/>
        </w:rPr>
        <w:t xml:space="preserve">ale verändert wurde, müsste man beim Auschecken eines älteren Standes, bis zu diesem Zustand Diffs anwenden, was sehr </w:t>
      </w:r>
      <w:r w:rsidR="0068737B">
        <w:rPr>
          <w:szCs w:val="24"/>
        </w:rPr>
        <w:t>zeitau</w:t>
      </w:r>
      <w:r w:rsidR="0068737B">
        <w:rPr>
          <w:szCs w:val="24"/>
        </w:rPr>
        <w:t>f</w:t>
      </w:r>
      <w:r w:rsidR="0068737B">
        <w:rPr>
          <w:szCs w:val="24"/>
        </w:rPr>
        <w:t>wändig</w:t>
      </w:r>
      <w:r w:rsidR="0068737B" w:rsidRPr="00F62A2E">
        <w:rPr>
          <w:szCs w:val="24"/>
        </w:rPr>
        <w:t xml:space="preserve"> </w:t>
      </w:r>
      <w:r w:rsidRPr="00F62A2E">
        <w:rPr>
          <w:szCs w:val="24"/>
        </w:rPr>
        <w:t xml:space="preserve">ist. Bei Git allerdings wird eine Datei einfach als </w:t>
      </w:r>
      <w:r w:rsidR="00966194">
        <w:rPr>
          <w:szCs w:val="24"/>
        </w:rPr>
        <w:t>Ganzes</w:t>
      </w:r>
      <w:r w:rsidR="00966194" w:rsidRPr="00F62A2E">
        <w:rPr>
          <w:szCs w:val="24"/>
        </w:rPr>
        <w:t xml:space="preserve"> </w:t>
      </w:r>
      <w:r w:rsidRPr="00F62A2E">
        <w:rPr>
          <w:szCs w:val="24"/>
        </w:rPr>
        <w:t>ausg</w:t>
      </w:r>
      <w:r w:rsidRPr="00F62A2E">
        <w:rPr>
          <w:szCs w:val="24"/>
        </w:rPr>
        <w:t>e</w:t>
      </w:r>
      <w:r w:rsidRPr="00F62A2E">
        <w:rPr>
          <w:szCs w:val="24"/>
        </w:rPr>
        <w:t>checkt, ohne das</w:t>
      </w:r>
      <w:r>
        <w:rPr>
          <w:szCs w:val="24"/>
        </w:rPr>
        <w:t>s</w:t>
      </w:r>
      <w:r w:rsidRPr="00F62A2E">
        <w:rPr>
          <w:szCs w:val="24"/>
        </w:rPr>
        <w:t xml:space="preserve"> dafür noch weitere Operationen nötig </w:t>
      </w:r>
      <w:r w:rsidR="002A1E4F">
        <w:rPr>
          <w:szCs w:val="24"/>
        </w:rPr>
        <w:t>sind</w:t>
      </w:r>
      <w:r w:rsidRPr="00F62A2E">
        <w:rPr>
          <w:szCs w:val="24"/>
        </w:rPr>
        <w:t>.</w:t>
      </w:r>
      <w:bookmarkEnd w:id="354"/>
      <w:r>
        <w:rPr>
          <w:rStyle w:val="Funotenzeichen"/>
        </w:rPr>
        <w:footnoteReference w:id="66"/>
      </w:r>
    </w:p>
    <w:p w14:paraId="6C5E7CD6" w14:textId="77777777" w:rsidR="00DB7E9F" w:rsidRDefault="0038404E" w:rsidP="00D8035E">
      <w:pPr>
        <w:rPr>
          <w:color w:val="000000"/>
          <w:szCs w:val="24"/>
        </w:rPr>
      </w:pPr>
      <w:r w:rsidRPr="0038404E">
        <w:rPr>
          <w:color w:val="000000"/>
          <w:szCs w:val="24"/>
        </w:rPr>
        <w:t xml:space="preserve">Hierin liegt </w:t>
      </w:r>
      <w:r w:rsidR="004935D7">
        <w:rPr>
          <w:color w:val="000000"/>
          <w:szCs w:val="24"/>
        </w:rPr>
        <w:t>ein</w:t>
      </w:r>
      <w:r w:rsidRPr="0038404E">
        <w:rPr>
          <w:color w:val="000000"/>
          <w:szCs w:val="24"/>
        </w:rPr>
        <w:t xml:space="preserve"> wichtige</w:t>
      </w:r>
      <w:r w:rsidR="004935D7">
        <w:rPr>
          <w:color w:val="000000"/>
          <w:szCs w:val="24"/>
        </w:rPr>
        <w:t>r</w:t>
      </w:r>
      <w:r w:rsidRPr="0038404E">
        <w:rPr>
          <w:color w:val="000000"/>
          <w:szCs w:val="24"/>
        </w:rPr>
        <w:t xml:space="preserve"> Unterschied zu Git und nahezu allen anderen Vers</w:t>
      </w:r>
      <w:r w:rsidRPr="0038404E">
        <w:rPr>
          <w:color w:val="000000"/>
          <w:szCs w:val="24"/>
        </w:rPr>
        <w:t>i</w:t>
      </w:r>
      <w:r w:rsidRPr="0038404E">
        <w:rPr>
          <w:color w:val="000000"/>
          <w:szCs w:val="24"/>
        </w:rPr>
        <w:t xml:space="preserve">onskontrollsystemen. Die Versionskontrolle an sich wurde bei Git in fast allen Bereichen neu durchdacht, während andere Systeme ihre Eigenschaften auf die ihrer Vorgängerversionen aufbauen. Grob betrachtet könnte man sagen, Git arbeitet </w:t>
      </w:r>
      <w:r w:rsidR="002D23CD">
        <w:rPr>
          <w:color w:val="000000"/>
          <w:szCs w:val="24"/>
        </w:rPr>
        <w:t>nicht wie</w:t>
      </w:r>
      <w:r w:rsidR="002D23CD" w:rsidRPr="0038404E">
        <w:rPr>
          <w:color w:val="000000"/>
          <w:szCs w:val="24"/>
        </w:rPr>
        <w:t xml:space="preserve"> eine herkömmliche Versionsverwaltung</w:t>
      </w:r>
      <w:r w:rsidR="002D23CD">
        <w:rPr>
          <w:color w:val="000000"/>
          <w:szCs w:val="24"/>
        </w:rPr>
        <w:t>,</w:t>
      </w:r>
      <w:r w:rsidRPr="0038404E">
        <w:rPr>
          <w:color w:val="000000"/>
          <w:szCs w:val="24"/>
        </w:rPr>
        <w:t xml:space="preserve"> so</w:t>
      </w:r>
      <w:r w:rsidR="002D23CD">
        <w:rPr>
          <w:color w:val="000000"/>
          <w:szCs w:val="24"/>
        </w:rPr>
        <w:t>ndern</w:t>
      </w:r>
      <w:r w:rsidRPr="0038404E">
        <w:rPr>
          <w:color w:val="000000"/>
          <w:szCs w:val="24"/>
        </w:rPr>
        <w:t xml:space="preserve"> ähn</w:t>
      </w:r>
      <w:r w:rsidR="002D23CD">
        <w:rPr>
          <w:color w:val="000000"/>
          <w:szCs w:val="24"/>
        </w:rPr>
        <w:t>elt</w:t>
      </w:r>
      <w:r w:rsidRPr="0038404E">
        <w:rPr>
          <w:color w:val="000000"/>
          <w:szCs w:val="24"/>
        </w:rPr>
        <w:t xml:space="preserve"> </w:t>
      </w:r>
      <w:r w:rsidR="002D23CD">
        <w:rPr>
          <w:color w:val="000000"/>
          <w:szCs w:val="24"/>
        </w:rPr>
        <w:t>einem kleinen</w:t>
      </w:r>
      <w:r w:rsidRPr="0038404E">
        <w:rPr>
          <w:color w:val="000000"/>
          <w:szCs w:val="24"/>
        </w:rPr>
        <w:t xml:space="preserve"> Dateisystem, welches wichtige Werkzeuge besitzt</w:t>
      </w:r>
      <w:bookmarkEnd w:id="355"/>
      <w:r w:rsidR="002D23CD">
        <w:rPr>
          <w:color w:val="000000"/>
          <w:szCs w:val="24"/>
        </w:rPr>
        <w:t>.</w:t>
      </w:r>
      <w:r>
        <w:rPr>
          <w:rStyle w:val="Funotenzeichen"/>
        </w:rPr>
        <w:footnoteReference w:id="67"/>
      </w:r>
      <w:r w:rsidR="005C1F34">
        <w:rPr>
          <w:color w:val="000000"/>
          <w:szCs w:val="24"/>
        </w:rPr>
        <w:t xml:space="preserve"> </w:t>
      </w:r>
      <w:bookmarkStart w:id="358" w:name="_CTVK001d96e2d008fd04b5bb5d11d345e1080a2"/>
      <w:r w:rsidR="00DB7E9F" w:rsidRPr="00DB7E9F">
        <w:rPr>
          <w:szCs w:val="24"/>
        </w:rPr>
        <w:t>Die Sammlung aus Dateien, die sich darin befindet, besteht aus Schlüssel-Daten Paaren. Der Schlüssel wiederum ist der weiter oben erwähnte Hash-Wert der Daten selber. Nicht nur den Dateien selber ist ein Hash-Wert zugeteilt, so</w:t>
      </w:r>
      <w:r w:rsidR="00DB7E9F" w:rsidRPr="00DB7E9F">
        <w:rPr>
          <w:szCs w:val="24"/>
        </w:rPr>
        <w:t>n</w:t>
      </w:r>
      <w:r w:rsidR="00DB7E9F" w:rsidRPr="00DB7E9F">
        <w:rPr>
          <w:szCs w:val="24"/>
        </w:rPr>
        <w:t>dern ebenso den Verzeichnissen und auch den Commits. Der Hash-Wert für das Verzeichnis, enthält alle Informationen des bis dahin erstellten Date</w:t>
      </w:r>
      <w:r w:rsidR="00DB7E9F" w:rsidRPr="00DB7E9F">
        <w:rPr>
          <w:szCs w:val="24"/>
        </w:rPr>
        <w:t>i</w:t>
      </w:r>
      <w:r w:rsidR="00DB7E9F">
        <w:rPr>
          <w:szCs w:val="24"/>
        </w:rPr>
        <w:t>baums. Dass</w:t>
      </w:r>
      <w:r w:rsidR="00DB7E9F" w:rsidRPr="00DB7E9F">
        <w:rPr>
          <w:szCs w:val="24"/>
        </w:rPr>
        <w:t>elbe gilt für den Hash-Wert des Commits, der dadurch alle früheren Commits beinhaltet.</w:t>
      </w:r>
      <w:bookmarkEnd w:id="358"/>
      <w:r w:rsidR="00DB7E9F">
        <w:rPr>
          <w:rStyle w:val="Funotenzeichen"/>
        </w:rPr>
        <w:footnoteReference w:id="68"/>
      </w:r>
    </w:p>
    <w:p w14:paraId="7FE81B52" w14:textId="28298AA2" w:rsidR="00F01490" w:rsidRDefault="002A1E4F" w:rsidP="00D8035E">
      <w:pPr>
        <w:rPr>
          <w:color w:val="000000"/>
          <w:szCs w:val="24"/>
        </w:rPr>
      </w:pPr>
      <w:r>
        <w:rPr>
          <w:color w:val="000000"/>
          <w:szCs w:val="24"/>
        </w:rPr>
        <w:t xml:space="preserve">Ein </w:t>
      </w:r>
      <w:r w:rsidR="0092343B">
        <w:rPr>
          <w:color w:val="000000"/>
          <w:szCs w:val="24"/>
        </w:rPr>
        <w:t>weiterer wichtiger</w:t>
      </w:r>
      <w:r w:rsidR="00F01490" w:rsidRPr="00F01490">
        <w:rPr>
          <w:color w:val="000000"/>
          <w:szCs w:val="24"/>
        </w:rPr>
        <w:t xml:space="preserve"> Unterschied zu anderen Versionsverwaltungssystemen liegt darin, dass jeder Entwickler ein eigenes Repository bekommt, welches er nur einmal anlegen muss. Damit erhält er eine Kopie des Haupt-Repository auf seinem Rechner. Auf technischer Ebene gibt es zwischen dem lokalen und dem Repository auf dem Server keinen Unterschied, jedoch beinhaltet das Master-Reposi</w:t>
      </w:r>
      <w:r w:rsidR="00DB7E9F">
        <w:rPr>
          <w:color w:val="000000"/>
          <w:szCs w:val="24"/>
        </w:rPr>
        <w:t>t</w:t>
      </w:r>
      <w:r w:rsidR="00F01490" w:rsidRPr="00F01490">
        <w:rPr>
          <w:color w:val="000000"/>
          <w:szCs w:val="24"/>
        </w:rPr>
        <w:t>ory den Hauptentwicklungszweig.</w:t>
      </w:r>
      <w:r w:rsidR="00F01490">
        <w:rPr>
          <w:rStyle w:val="Funotenzeichen"/>
        </w:rPr>
        <w:footnoteReference w:id="69"/>
      </w:r>
    </w:p>
    <w:p w14:paraId="066D031E" w14:textId="77777777" w:rsidR="00A5408F" w:rsidRDefault="00A5408F" w:rsidP="00D8035E">
      <w:pPr>
        <w:rPr>
          <w:color w:val="000000"/>
          <w:szCs w:val="24"/>
        </w:rPr>
      </w:pPr>
      <w:bookmarkStart w:id="361" w:name="_CTVK001148110e6c13f4a58b91f36745f1e14f9"/>
      <w:bookmarkStart w:id="362" w:name="_CTVK001b14d0114ef5e402495c82254a0830c31"/>
      <w:r w:rsidRPr="00A5408F">
        <w:rPr>
          <w:color w:val="000000"/>
          <w:szCs w:val="24"/>
        </w:rPr>
        <w:t>Bei Git existieren wie bei anderen Versionsverwaltungen auch Branches und Tags. Der Hauptentwicklungszweig heißt hier jedoch Master. Die Besonde</w:t>
      </w:r>
      <w:r w:rsidRPr="00A5408F">
        <w:rPr>
          <w:color w:val="000000"/>
          <w:szCs w:val="24"/>
        </w:rPr>
        <w:t>r</w:t>
      </w:r>
      <w:r w:rsidRPr="00A5408F">
        <w:rPr>
          <w:color w:val="000000"/>
          <w:szCs w:val="24"/>
        </w:rPr>
        <w:t xml:space="preserve">heit von Git liegt darin, dass jeder Entwickler zusätzlich zu seinem eigenen </w:t>
      </w:r>
      <w:r w:rsidRPr="00A5408F">
        <w:rPr>
          <w:color w:val="000000"/>
          <w:szCs w:val="24"/>
        </w:rPr>
        <w:lastRenderedPageBreak/>
        <w:t>Repository noch einen eigenen Entwicklungszweig erhält und dieser Zweig kann an ein anderes Repository übermittelt werden.</w:t>
      </w:r>
      <w:bookmarkEnd w:id="361"/>
      <w:r>
        <w:rPr>
          <w:rStyle w:val="Funotenzeichen"/>
        </w:rPr>
        <w:footnoteReference w:id="70"/>
      </w:r>
    </w:p>
    <w:p w14:paraId="1F1D3FC9" w14:textId="5BF099BC" w:rsidR="00A600CE" w:rsidRDefault="00A600CE" w:rsidP="00D8035E">
      <w:pPr>
        <w:rPr>
          <w:color w:val="000000"/>
          <w:szCs w:val="24"/>
        </w:rPr>
      </w:pPr>
      <w:r w:rsidRPr="00A600CE">
        <w:rPr>
          <w:color w:val="000000"/>
          <w:szCs w:val="24"/>
        </w:rPr>
        <w:t xml:space="preserve">Bei den meisten ausgeführten Operationen werden zumeist Dateien benötigt, welche lokal auf dem Rechner vorhanden sind. Somit entfällt die </w:t>
      </w:r>
      <w:r>
        <w:rPr>
          <w:color w:val="000000"/>
          <w:szCs w:val="24"/>
        </w:rPr>
        <w:t>Kommun</w:t>
      </w:r>
      <w:r>
        <w:rPr>
          <w:color w:val="000000"/>
          <w:szCs w:val="24"/>
        </w:rPr>
        <w:t>i</w:t>
      </w:r>
      <w:r>
        <w:rPr>
          <w:color w:val="000000"/>
          <w:szCs w:val="24"/>
        </w:rPr>
        <w:t>kation mit einem anderen</w:t>
      </w:r>
      <w:r w:rsidRPr="00A600CE">
        <w:rPr>
          <w:color w:val="000000"/>
          <w:szCs w:val="24"/>
        </w:rPr>
        <w:t xml:space="preserve"> Rechner über ein Netzwerk und </w:t>
      </w:r>
      <w:r w:rsidR="00966194">
        <w:rPr>
          <w:color w:val="000000"/>
          <w:szCs w:val="24"/>
        </w:rPr>
        <w:t>die damit verbu</w:t>
      </w:r>
      <w:r w:rsidR="00966194">
        <w:rPr>
          <w:color w:val="000000"/>
          <w:szCs w:val="24"/>
        </w:rPr>
        <w:t>n</w:t>
      </w:r>
      <w:r w:rsidR="00966194">
        <w:rPr>
          <w:color w:val="000000"/>
          <w:szCs w:val="24"/>
        </w:rPr>
        <w:t xml:space="preserve">denen </w:t>
      </w:r>
      <w:r w:rsidRPr="00A600CE">
        <w:rPr>
          <w:color w:val="000000"/>
          <w:szCs w:val="24"/>
        </w:rPr>
        <w:t>Wartezeiten, welche von einem Netzwerk normalerweise verursacht werden. Dadurch ermöglicht Git eine viel schnellere Arbeitsweise gegenüber zentralen Versionsverwaltungen, denn die gesamte Historie eines Projekts befindet sich ebenfalls auf dem lokalen Rechner und ermöglicht ein viel schnelleres Arbeiten ohne Verzögerungen.</w:t>
      </w:r>
      <w:bookmarkEnd w:id="362"/>
      <w:r>
        <w:rPr>
          <w:rStyle w:val="Funotenzeichen"/>
        </w:rPr>
        <w:footnoteReference w:id="71"/>
      </w:r>
    </w:p>
    <w:p w14:paraId="4024CA1A" w14:textId="693BFA99" w:rsidR="002E6B25" w:rsidRDefault="002E6B25" w:rsidP="00D8035E">
      <w:pPr>
        <w:rPr>
          <w:color w:val="000000"/>
          <w:szCs w:val="24"/>
        </w:rPr>
      </w:pPr>
      <w:bookmarkStart w:id="365" w:name="_CTVK002c159b9c003984f8293771fb43c72d072"/>
      <w:r w:rsidRPr="002E6B25">
        <w:rPr>
          <w:szCs w:val="24"/>
        </w:rPr>
        <w:t xml:space="preserve">Dateien können sich in drei verschiedenen Zuständen befinden. Die erste Form heißt </w:t>
      </w:r>
      <w:commentRangeStart w:id="366"/>
      <w:r w:rsidRPr="002E6B25">
        <w:rPr>
          <w:szCs w:val="24"/>
        </w:rPr>
        <w:t>Mod</w:t>
      </w:r>
      <w:r w:rsidR="002D23CD">
        <w:rPr>
          <w:szCs w:val="24"/>
        </w:rPr>
        <w:t>i</w:t>
      </w:r>
      <w:r w:rsidRPr="002E6B25">
        <w:rPr>
          <w:szCs w:val="24"/>
        </w:rPr>
        <w:t>fied</w:t>
      </w:r>
      <w:commentRangeEnd w:id="366"/>
      <w:r w:rsidR="000B5646">
        <w:rPr>
          <w:rStyle w:val="Kommentarzeichen"/>
        </w:rPr>
        <w:commentReference w:id="366"/>
      </w:r>
      <w:r w:rsidRPr="002E6B25">
        <w:rPr>
          <w:szCs w:val="24"/>
        </w:rPr>
        <w:t>. Dies ist der Zustand wenn eine Änderung noch nicht in die lokale Datenbank aufgenommen wurde. Der zweite Zustand wird Staged genannt und tritt ein wenn eine Änderung für den nächsten Commit vorg</w:t>
      </w:r>
      <w:r w:rsidRPr="002E6B25">
        <w:rPr>
          <w:szCs w:val="24"/>
        </w:rPr>
        <w:t>e</w:t>
      </w:r>
      <w:r w:rsidRPr="002E6B25">
        <w:rPr>
          <w:szCs w:val="24"/>
        </w:rPr>
        <w:t>merkt wurde. Der letzte der drei Zustände ist der Committed-Zustand. Dieser ist erreicht, wenn die Änderung</w:t>
      </w:r>
      <w:r w:rsidR="00B06DDA">
        <w:rPr>
          <w:szCs w:val="24"/>
        </w:rPr>
        <w:t>en</w:t>
      </w:r>
      <w:r w:rsidRPr="002E6B25">
        <w:rPr>
          <w:szCs w:val="24"/>
        </w:rPr>
        <w:t xml:space="preserve"> in einer neuen Version festgehalten </w:t>
      </w:r>
      <w:proofErr w:type="gramStart"/>
      <w:r w:rsidR="002A1E4F">
        <w:rPr>
          <w:szCs w:val="24"/>
        </w:rPr>
        <w:t>wird</w:t>
      </w:r>
      <w:proofErr w:type="gramEnd"/>
      <w:r w:rsidRPr="002E6B25">
        <w:rPr>
          <w:szCs w:val="24"/>
        </w:rPr>
        <w:t>.</w:t>
      </w:r>
      <w:r w:rsidRPr="002E6B25">
        <w:rPr>
          <w:szCs w:val="24"/>
        </w:rPr>
        <w:br/>
        <w:t>Aus diesen wiederum leiten sich die drei Hauptbereiche ab, die man in einem Projekt in Gi</w:t>
      </w:r>
      <w:r w:rsidR="0076449B">
        <w:rPr>
          <w:szCs w:val="24"/>
        </w:rPr>
        <w:t>t verwendet. Das Git-Verzeichni</w:t>
      </w:r>
      <w:r w:rsidRPr="002E6B25">
        <w:rPr>
          <w:szCs w:val="24"/>
        </w:rPr>
        <w:t>s, die Working Area und die Staging Area. Da es wichtige Metadaten und die lokale Datenbank enthält, ist das Git-Verzeichnis gleichzustellen mit dem Repository. Die Working Area dient dazu</w:t>
      </w:r>
      <w:r>
        <w:rPr>
          <w:szCs w:val="24"/>
        </w:rPr>
        <w:t xml:space="preserve"> das gegenwärtige Projekt nach B</w:t>
      </w:r>
      <w:r w:rsidRPr="002E6B25">
        <w:rPr>
          <w:szCs w:val="24"/>
        </w:rPr>
        <w:t>elieben zu bearbeiten und zu modifizieren, weshalb es eine Version dieser beinhaltet. Die Staging Area enthält im Grunde nur eine Datei im Verzeichnis von Git, welche den Inhalt des nächsten Commit bestimmt.</w:t>
      </w:r>
      <w:bookmarkEnd w:id="365"/>
      <w:r>
        <w:rPr>
          <w:rStyle w:val="Funotenzeichen"/>
        </w:rPr>
        <w:footnoteReference w:id="72"/>
      </w:r>
    </w:p>
    <w:p w14:paraId="5E6A173E" w14:textId="77777777" w:rsidR="002E6B25" w:rsidRPr="002E6B25" w:rsidRDefault="002E6B25" w:rsidP="002E6B25">
      <w:pPr>
        <w:spacing w:after="0"/>
        <w:rPr>
          <w:rFonts w:cs="Segoe UI"/>
          <w:color w:val="000000"/>
          <w:szCs w:val="24"/>
        </w:rPr>
      </w:pPr>
      <w:bookmarkStart w:id="368" w:name="_CTVK001410f00648f704ab9a0b12f8314699b1c"/>
      <w:bookmarkStart w:id="369" w:name="_CTVK001c159b9c003984f8293771fb43c72d072"/>
      <w:r w:rsidRPr="002E6B25">
        <w:rPr>
          <w:color w:val="000000"/>
          <w:szCs w:val="24"/>
        </w:rPr>
        <w:t>Dementsprechend würde ein Arbeitsablauf bei Git wie folgt aussehen:</w:t>
      </w:r>
    </w:p>
    <w:p w14:paraId="270A9086" w14:textId="77777777" w:rsidR="002E6B25" w:rsidRPr="002E6B25" w:rsidRDefault="002E6B25" w:rsidP="002E6B25">
      <w:pPr>
        <w:spacing w:after="0"/>
        <w:rPr>
          <w:rFonts w:cs="Segoe UI"/>
          <w:color w:val="000000"/>
          <w:szCs w:val="24"/>
        </w:rPr>
      </w:pPr>
    </w:p>
    <w:p w14:paraId="5B5726D7" w14:textId="77777777" w:rsidR="002E6B25" w:rsidRPr="002E6B25" w:rsidRDefault="002E6B25" w:rsidP="002E6B25">
      <w:pPr>
        <w:rPr>
          <w:rFonts w:cs="Times New Roman"/>
          <w:szCs w:val="24"/>
        </w:rPr>
      </w:pPr>
      <w:r w:rsidRPr="002E6B25">
        <w:rPr>
          <w:color w:val="000000"/>
          <w:szCs w:val="24"/>
        </w:rPr>
        <w:t xml:space="preserve">Zunächst wird durch einen Checkout eine </w:t>
      </w:r>
      <w:r w:rsidR="00935E2A">
        <w:rPr>
          <w:color w:val="000000"/>
          <w:szCs w:val="24"/>
        </w:rPr>
        <w:t>Version der zu bearbeitenden D</w:t>
      </w:r>
      <w:r w:rsidR="00935E2A">
        <w:rPr>
          <w:color w:val="000000"/>
          <w:szCs w:val="24"/>
        </w:rPr>
        <w:t>a</w:t>
      </w:r>
      <w:r w:rsidRPr="002E6B25">
        <w:rPr>
          <w:color w:val="000000"/>
          <w:szCs w:val="24"/>
        </w:rPr>
        <w:t>tei oder Dateien in die Working Area k</w:t>
      </w:r>
      <w:r w:rsidR="00935E2A">
        <w:rPr>
          <w:color w:val="000000"/>
          <w:szCs w:val="24"/>
        </w:rPr>
        <w:t>opiert. Diese werden bis zum g</w:t>
      </w:r>
      <w:r w:rsidR="00935E2A">
        <w:rPr>
          <w:color w:val="000000"/>
          <w:szCs w:val="24"/>
        </w:rPr>
        <w:t>e</w:t>
      </w:r>
      <w:r w:rsidRPr="002E6B25">
        <w:rPr>
          <w:color w:val="000000"/>
          <w:szCs w:val="24"/>
        </w:rPr>
        <w:t xml:space="preserve">wünschten Zustand bearbeitet. Als nächstes werden diese Änderungen in die </w:t>
      </w:r>
      <w:r w:rsidRPr="002E6B25">
        <w:rPr>
          <w:color w:val="000000"/>
          <w:szCs w:val="24"/>
        </w:rPr>
        <w:lastRenderedPageBreak/>
        <w:t>Staging Area kopiert und somit für den nächsten Commit vorgemerkt. Zu g</w:t>
      </w:r>
      <w:r w:rsidRPr="002E6B25">
        <w:rPr>
          <w:color w:val="000000"/>
          <w:szCs w:val="24"/>
        </w:rPr>
        <w:t>u</w:t>
      </w:r>
      <w:r w:rsidRPr="002E6B25">
        <w:rPr>
          <w:color w:val="000000"/>
          <w:szCs w:val="24"/>
        </w:rPr>
        <w:t>ter Letzt werden diese Änderungen durch einen Commit dauerhaft in die D</w:t>
      </w:r>
      <w:r w:rsidRPr="002E6B25">
        <w:rPr>
          <w:color w:val="000000"/>
          <w:szCs w:val="24"/>
        </w:rPr>
        <w:t>a</w:t>
      </w:r>
      <w:r w:rsidRPr="002E6B25">
        <w:rPr>
          <w:color w:val="000000"/>
          <w:szCs w:val="24"/>
        </w:rPr>
        <w:t>tenbank aufgenommen.</w:t>
      </w:r>
      <w:bookmarkEnd w:id="368"/>
      <w:r>
        <w:rPr>
          <w:rStyle w:val="Funotenzeichen"/>
        </w:rPr>
        <w:footnoteReference w:id="73"/>
      </w:r>
    </w:p>
    <w:p w14:paraId="3979EEDB" w14:textId="77777777" w:rsidR="00876A92" w:rsidRDefault="00851F6B" w:rsidP="00876A92">
      <w:pPr>
        <w:pStyle w:val="berschrift3"/>
      </w:pPr>
      <w:bookmarkStart w:id="371" w:name="_Toc491708009"/>
      <w:bookmarkEnd w:id="369"/>
      <w:r>
        <w:t>Die Staging Area oder auch d</w:t>
      </w:r>
      <w:r w:rsidR="00876A92">
        <w:t>er Index</w:t>
      </w:r>
      <w:bookmarkEnd w:id="371"/>
    </w:p>
    <w:p w14:paraId="15CD1EDA" w14:textId="77777777" w:rsidR="00093826" w:rsidRDefault="00093826" w:rsidP="00093826"/>
    <w:p w14:paraId="79255C1F" w14:textId="77777777" w:rsidR="00966194" w:rsidRDefault="005C22FA" w:rsidP="00093826">
      <w:pPr>
        <w:rPr>
          <w:szCs w:val="24"/>
        </w:rPr>
      </w:pPr>
      <w:r w:rsidRPr="005C22FA">
        <w:rPr>
          <w:szCs w:val="24"/>
        </w:rPr>
        <w:t>Inhaltlich verteilen sich die Dateien bei Git auf drei Ebenen. Diese sind der Working Tree, der Index und das Repository. Dateien auf dem Working Tree sind gleichzustellen mit den Dateien eines privaten Arbeitsrechners, also ist das der Ort, auf dem man Änderungen lokal durchführt.</w:t>
      </w:r>
    </w:p>
    <w:p w14:paraId="294C03AE" w14:textId="38469D4F" w:rsidR="00966194" w:rsidRDefault="005C22FA" w:rsidP="00093826">
      <w:pPr>
        <w:rPr>
          <w:szCs w:val="24"/>
        </w:rPr>
      </w:pPr>
      <w:r w:rsidRPr="005C22FA">
        <w:rPr>
          <w:szCs w:val="24"/>
        </w:rPr>
        <w:t>Das Repository ist, wie schon oft erwähnt, ein Behälter der alle gespeiche</w:t>
      </w:r>
      <w:r w:rsidRPr="005C22FA">
        <w:rPr>
          <w:szCs w:val="24"/>
        </w:rPr>
        <w:t>r</w:t>
      </w:r>
      <w:r w:rsidRPr="005C22FA">
        <w:rPr>
          <w:szCs w:val="24"/>
        </w:rPr>
        <w:t>ten Änderungen enthält. Aus der Sammlung dieser Änderungen entsteht die Versionsgeschichte oder auch Änderungshistorie.</w:t>
      </w:r>
    </w:p>
    <w:p w14:paraId="6435EBC5" w14:textId="6CECBC76" w:rsidR="00966194" w:rsidRDefault="005C22FA" w:rsidP="00093826">
      <w:pPr>
        <w:rPr>
          <w:szCs w:val="24"/>
        </w:rPr>
      </w:pPr>
      <w:r w:rsidRPr="005C22FA">
        <w:rPr>
          <w:szCs w:val="24"/>
        </w:rPr>
        <w:t>Im Gegensatz zu vielen anderen Versionskontrollsystemen existiert bei Git eine dritte Ebene</w:t>
      </w:r>
      <w:r w:rsidR="00966194">
        <w:rPr>
          <w:szCs w:val="24"/>
        </w:rPr>
        <w:t>:</w:t>
      </w:r>
      <w:r w:rsidR="00851F6B">
        <w:rPr>
          <w:szCs w:val="24"/>
        </w:rPr>
        <w:t xml:space="preserve"> </w:t>
      </w:r>
      <w:r w:rsidR="00966194">
        <w:rPr>
          <w:szCs w:val="24"/>
        </w:rPr>
        <w:t>d</w:t>
      </w:r>
      <w:r w:rsidRPr="005C22FA">
        <w:rPr>
          <w:szCs w:val="24"/>
        </w:rPr>
        <w:t>er Index. Bei dieser Ebene handelt es sich um eine Zw</w:t>
      </w:r>
      <w:r w:rsidRPr="005C22FA">
        <w:rPr>
          <w:szCs w:val="24"/>
        </w:rPr>
        <w:t>i</w:t>
      </w:r>
      <w:r w:rsidRPr="005C22FA">
        <w:rPr>
          <w:szCs w:val="24"/>
        </w:rPr>
        <w:t xml:space="preserve">schenebene, welche sich zwischen dem Repository und dem Working Tree einordnet. Der Index dient dazu Commits vorzubereiten, so dass man nicht gezwungen ist alle Änderungen, </w:t>
      </w:r>
      <w:r w:rsidR="00966194">
        <w:rPr>
          <w:szCs w:val="24"/>
        </w:rPr>
        <w:t>die</w:t>
      </w:r>
      <w:r w:rsidR="00966194" w:rsidRPr="005C22FA">
        <w:rPr>
          <w:szCs w:val="24"/>
        </w:rPr>
        <w:t xml:space="preserve"> </w:t>
      </w:r>
      <w:r w:rsidRPr="005C22FA">
        <w:rPr>
          <w:szCs w:val="24"/>
        </w:rPr>
        <w:t xml:space="preserve">man an einer Datei vorgenommen hat, zwingend als Commit </w:t>
      </w:r>
      <w:r w:rsidR="002A1E4F">
        <w:rPr>
          <w:szCs w:val="24"/>
        </w:rPr>
        <w:t>einzuchecken</w:t>
      </w:r>
      <w:r w:rsidRPr="005C22FA">
        <w:rPr>
          <w:szCs w:val="24"/>
        </w:rPr>
        <w:t>.</w:t>
      </w:r>
    </w:p>
    <w:p w14:paraId="4E9F2219" w14:textId="20029471" w:rsidR="00104BC3" w:rsidRDefault="005C22FA" w:rsidP="00104BC3">
      <w:r w:rsidRPr="005C22FA">
        <w:rPr>
          <w:szCs w:val="24"/>
        </w:rPr>
        <w:t xml:space="preserve">Durch die Git-Kommandos </w:t>
      </w:r>
      <w:r w:rsidRPr="00D77041">
        <w:rPr>
          <w:i/>
          <w:szCs w:val="24"/>
        </w:rPr>
        <w:t>add</w:t>
      </w:r>
      <w:r w:rsidRPr="005C22FA">
        <w:rPr>
          <w:szCs w:val="24"/>
        </w:rPr>
        <w:t xml:space="preserve"> und </w:t>
      </w:r>
      <w:commentRangeStart w:id="372"/>
      <w:r w:rsidRPr="00D77041">
        <w:rPr>
          <w:i/>
          <w:szCs w:val="24"/>
        </w:rPr>
        <w:t>reset</w:t>
      </w:r>
      <w:r w:rsidRPr="005C22FA">
        <w:rPr>
          <w:szCs w:val="24"/>
        </w:rPr>
        <w:t xml:space="preserve"> </w:t>
      </w:r>
      <w:commentRangeEnd w:id="372"/>
      <w:r w:rsidR="002A1E4F">
        <w:rPr>
          <w:rStyle w:val="Kommentarzeichen"/>
        </w:rPr>
        <w:commentReference w:id="372"/>
      </w:r>
      <w:r w:rsidRPr="005C22FA">
        <w:rPr>
          <w:szCs w:val="24"/>
        </w:rPr>
        <w:t xml:space="preserve">werden Änderungen zunächst auf den Index geladen bzw. vom Index entfernt. Erst durch einen </w:t>
      </w:r>
      <w:commentRangeStart w:id="373"/>
      <w:r w:rsidRPr="00D77041">
        <w:rPr>
          <w:i/>
          <w:szCs w:val="24"/>
        </w:rPr>
        <w:t>commit</w:t>
      </w:r>
      <w:commentRangeEnd w:id="373"/>
      <w:r w:rsidR="002A1E4F">
        <w:rPr>
          <w:rStyle w:val="Kommentarzeichen"/>
        </w:rPr>
        <w:commentReference w:id="373"/>
      </w:r>
      <w:r w:rsidRPr="005C22FA">
        <w:rPr>
          <w:szCs w:val="24"/>
        </w:rPr>
        <w:t>-Befehl werden diese Änderungen in das Repository übertragen.</w:t>
      </w:r>
      <w:r>
        <w:rPr>
          <w:rStyle w:val="Funotenzeichen"/>
        </w:rPr>
        <w:footnoteReference w:id="74"/>
      </w:r>
    </w:p>
    <w:p w14:paraId="4486F628" w14:textId="77777777" w:rsidR="00053F13" w:rsidRDefault="00053F13" w:rsidP="00CA5903">
      <w:pPr>
        <w:pStyle w:val="berschrift2"/>
      </w:pPr>
      <w:bookmarkStart w:id="375" w:name="_Toc491708010"/>
      <w:r>
        <w:t>Vorteile</w:t>
      </w:r>
      <w:r w:rsidR="008A68B6">
        <w:t xml:space="preserve"> von Git</w:t>
      </w:r>
      <w:bookmarkEnd w:id="375"/>
    </w:p>
    <w:p w14:paraId="089E44C3" w14:textId="77777777" w:rsidR="00D26D0A" w:rsidRDefault="00D26D0A" w:rsidP="00D26D0A"/>
    <w:p w14:paraId="3AC0935B" w14:textId="77777777" w:rsidR="00D26D0A" w:rsidRDefault="00BE1607" w:rsidP="00D26D0A">
      <w:r>
        <w:t>Git bietet gegenüber anderen Versionsverwaltungssystemen einige Vorteile.</w:t>
      </w:r>
    </w:p>
    <w:p w14:paraId="08E1CB7A" w14:textId="77777777" w:rsidR="000F13A1" w:rsidRDefault="00797870" w:rsidP="00D26D0A">
      <w:pPr>
        <w:rPr>
          <w:color w:val="000000"/>
          <w:szCs w:val="24"/>
        </w:rPr>
      </w:pPr>
      <w:bookmarkStart w:id="376" w:name="_CTVK001d5037a82819a4a7582cc4b17eda14108"/>
      <w:bookmarkStart w:id="377" w:name="_CTVK0015e339e3a45dc464b9458dba82b26b60d"/>
      <w:r w:rsidRPr="00797870">
        <w:rPr>
          <w:color w:val="000000"/>
          <w:szCs w:val="24"/>
        </w:rPr>
        <w:t xml:space="preserve">Ein Vorteil ist das Arbeiten mit Entwicklungszweigen. Im Umgang mit Git können viele Entwickler gleichzeitig auf verteilten Repositories arbeiten. Dies führt zu vielen verschiedenen Entwicklungslinien. Git besitzt die Eigenschaft </w:t>
      </w:r>
      <w:r w:rsidRPr="00797870">
        <w:rPr>
          <w:color w:val="000000"/>
          <w:szCs w:val="24"/>
        </w:rPr>
        <w:lastRenderedPageBreak/>
        <w:t>diese verschiedenen Entwicklungslinien zusammenzuführen. Die Technik, die das bewerkstelligt nennt man Merging.</w:t>
      </w:r>
      <w:bookmarkEnd w:id="376"/>
      <w:r>
        <w:rPr>
          <w:rStyle w:val="Funotenzeichen"/>
        </w:rPr>
        <w:footnoteReference w:id="75"/>
      </w:r>
    </w:p>
    <w:p w14:paraId="5947AA63" w14:textId="77777777" w:rsidR="00797870" w:rsidRDefault="00797870" w:rsidP="00D26D0A">
      <w:pPr>
        <w:rPr>
          <w:color w:val="000000"/>
          <w:szCs w:val="24"/>
        </w:rPr>
      </w:pPr>
      <w:bookmarkStart w:id="379" w:name="_CTVK0018412701e93844c90879f705fa60e3172"/>
      <w:bookmarkStart w:id="380" w:name="_CTVK001e9bb58d57e7846e4948314088112c867"/>
      <w:bookmarkEnd w:id="377"/>
      <w:r w:rsidRPr="00797870">
        <w:rPr>
          <w:color w:val="000000"/>
          <w:szCs w:val="24"/>
        </w:rPr>
        <w:t>Eine weitere Besonderheit von Git ist die Anpassungsfähigkeit der Arbeitsa</w:t>
      </w:r>
      <w:r w:rsidRPr="00797870">
        <w:rPr>
          <w:color w:val="000000"/>
          <w:szCs w:val="24"/>
        </w:rPr>
        <w:t>b</w:t>
      </w:r>
      <w:r w:rsidRPr="00797870">
        <w:rPr>
          <w:color w:val="000000"/>
          <w:szCs w:val="24"/>
        </w:rPr>
        <w:t>läufe. Manch einer würde behaupten Git sei gar keine Versionsverwaltung</w:t>
      </w:r>
      <w:r w:rsidRPr="00797870">
        <w:rPr>
          <w:color w:val="000000"/>
          <w:szCs w:val="24"/>
        </w:rPr>
        <w:t>s</w:t>
      </w:r>
      <w:r w:rsidRPr="00797870">
        <w:rPr>
          <w:color w:val="000000"/>
          <w:szCs w:val="24"/>
        </w:rPr>
        <w:t>software, sondern eher ein Baukasten, aus dem man seine eigene Version</w:t>
      </w:r>
      <w:r w:rsidRPr="00797870">
        <w:rPr>
          <w:color w:val="000000"/>
          <w:szCs w:val="24"/>
        </w:rPr>
        <w:t>s</w:t>
      </w:r>
      <w:r w:rsidRPr="00797870">
        <w:rPr>
          <w:color w:val="000000"/>
          <w:szCs w:val="24"/>
        </w:rPr>
        <w:t>verwaltung zusammenfügen kann. Grund hierfür ist die Flexibilität von Git. Es spielt keine Rolle ob es in einem agilen Team eingesetzt wird oder ob ein einzelner Entwickler es privat nutzen möchte. Selbst in einem internationalen Großprojekt mit mehreren Standortübergreifenden Teams können passende Arbeitsabläufe je nach Gebrauch ausgearbeitet werden.</w:t>
      </w:r>
      <w:bookmarkEnd w:id="379"/>
      <w:r>
        <w:rPr>
          <w:rStyle w:val="Funotenzeichen"/>
        </w:rPr>
        <w:footnoteReference w:id="76"/>
      </w:r>
    </w:p>
    <w:p w14:paraId="2D60721B" w14:textId="467D25E1" w:rsidR="00797870" w:rsidRDefault="00797870" w:rsidP="00D26D0A">
      <w:pPr>
        <w:rPr>
          <w:color w:val="000000"/>
          <w:szCs w:val="24"/>
        </w:rPr>
      </w:pPr>
      <w:bookmarkStart w:id="382" w:name="_CTVK001fee8d0e961124029b6588f2c688d0f02"/>
      <w:bookmarkStart w:id="383" w:name="_CTVK0018b6113f9934d4bbe9d00d5560ada33e2"/>
      <w:bookmarkEnd w:id="380"/>
      <w:r w:rsidRPr="00797870">
        <w:rPr>
          <w:color w:val="000000"/>
          <w:szCs w:val="24"/>
        </w:rPr>
        <w:t>Git ist ebenfalls eine Open-Source-Software und ermöglicht jedem, der das möchte, etwas zu der Software beizutragen. Wichtig ist hierbei, das Beitr</w:t>
      </w:r>
      <w:r w:rsidRPr="00797870">
        <w:rPr>
          <w:color w:val="000000"/>
          <w:szCs w:val="24"/>
        </w:rPr>
        <w:t>a</w:t>
      </w:r>
      <w:r w:rsidRPr="00797870">
        <w:rPr>
          <w:color w:val="000000"/>
          <w:szCs w:val="24"/>
        </w:rPr>
        <w:t>gen so reibungslos wie nur möglich zu gestalten. Das wird durch die verteilte Arbeitsweise ermöglicht. Jeder kann bei Git ein bereits bestehendes Projekt auf seinen lokalen Rechner kopieren, es nach Belieben weiterführen und die gemachten Änderungen wieder übergeben. Bei der zentralen Versionsko</w:t>
      </w:r>
      <w:r w:rsidRPr="00797870">
        <w:rPr>
          <w:color w:val="000000"/>
          <w:szCs w:val="24"/>
        </w:rPr>
        <w:t>n</w:t>
      </w:r>
      <w:r w:rsidRPr="00797870">
        <w:rPr>
          <w:color w:val="000000"/>
          <w:szCs w:val="24"/>
        </w:rPr>
        <w:t>trolle wird da</w:t>
      </w:r>
      <w:r w:rsidR="00B815D8">
        <w:rPr>
          <w:color w:val="000000"/>
          <w:szCs w:val="24"/>
        </w:rPr>
        <w:t>s durch verschiedene Lese –und S</w:t>
      </w:r>
      <w:r w:rsidRPr="00797870">
        <w:rPr>
          <w:color w:val="000000"/>
          <w:szCs w:val="24"/>
        </w:rPr>
        <w:t>chreibrechte erschwert.</w:t>
      </w:r>
      <w:bookmarkEnd w:id="382"/>
      <w:r>
        <w:rPr>
          <w:rStyle w:val="Funotenzeichen"/>
        </w:rPr>
        <w:footnoteReference w:id="77"/>
      </w:r>
    </w:p>
    <w:bookmarkEnd w:id="383"/>
    <w:p w14:paraId="68063CFD" w14:textId="77777777" w:rsidR="00797870" w:rsidRDefault="00797870" w:rsidP="00D26D0A">
      <w:pPr>
        <w:rPr>
          <w:color w:val="000000"/>
          <w:szCs w:val="24"/>
        </w:rPr>
      </w:pPr>
      <w:r w:rsidRPr="00797870">
        <w:rPr>
          <w:color w:val="000000"/>
          <w:szCs w:val="24"/>
        </w:rPr>
        <w:t>Hohe Geschwindigkeit ist eine Eigenschaft, die jedes gute Softwarepr</w:t>
      </w:r>
      <w:r w:rsidRPr="00797870">
        <w:rPr>
          <w:color w:val="000000"/>
          <w:szCs w:val="24"/>
        </w:rPr>
        <w:t>o</w:t>
      </w:r>
      <w:r w:rsidRPr="00797870">
        <w:rPr>
          <w:color w:val="000000"/>
          <w:szCs w:val="24"/>
        </w:rPr>
        <w:t>gramm mit sich bringen muss. Auch hier kann Git überzeugen. Nicht nur das Git schnell ist, es bleibt auch schnell. Selbst wenn man zwischen Projekten wechselt, zwischen denen 200.000 Commits, 40.000 veränderte Dateien und mehrere Jahre der Entwicklung liegen.</w:t>
      </w:r>
      <w:commentRangeStart w:id="385"/>
      <w:r>
        <w:rPr>
          <w:rStyle w:val="Funotenzeichen"/>
        </w:rPr>
        <w:footnoteReference w:id="78"/>
      </w:r>
      <w:commentRangeEnd w:id="385"/>
      <w:r w:rsidR="00B815D8">
        <w:rPr>
          <w:rStyle w:val="Kommentarzeichen"/>
        </w:rPr>
        <w:commentReference w:id="385"/>
      </w:r>
    </w:p>
    <w:p w14:paraId="525EA52E" w14:textId="77777777" w:rsidR="00D67F64" w:rsidRDefault="00D67F64" w:rsidP="00D26D0A">
      <w:pPr>
        <w:rPr>
          <w:color w:val="000000"/>
          <w:szCs w:val="24"/>
        </w:rPr>
      </w:pPr>
      <w:r w:rsidRPr="00D67F64">
        <w:rPr>
          <w:color w:val="000000"/>
          <w:szCs w:val="24"/>
        </w:rPr>
        <w:t>Ein schwerwiegender Verlust von Daten wird bei Git durch das Verteilen der Änderungshistorie auf viele verschiedene Repositories verhindert. Die Stru</w:t>
      </w:r>
      <w:r w:rsidRPr="00D67F64">
        <w:rPr>
          <w:color w:val="000000"/>
          <w:szCs w:val="24"/>
        </w:rPr>
        <w:t>k</w:t>
      </w:r>
      <w:r w:rsidRPr="00D67F64">
        <w:rPr>
          <w:color w:val="000000"/>
          <w:szCs w:val="24"/>
        </w:rPr>
        <w:t xml:space="preserve">tur innerhalb der Repositories sorgt dafür, dass der Inhalt auch Jahre später Verständnisproblemen entgegenwirkt. Ein ständig eingesetzter Hash-Wert </w:t>
      </w:r>
      <w:r w:rsidRPr="00D67F64">
        <w:rPr>
          <w:color w:val="000000"/>
          <w:szCs w:val="24"/>
        </w:rPr>
        <w:lastRenderedPageBreak/>
        <w:t>sorgt dafür, dass die Ordnung und die Echtheit der Repositories nicht durch Angriffe von außen beschädigt werden.</w:t>
      </w:r>
      <w:r>
        <w:rPr>
          <w:rStyle w:val="Funotenzeichen"/>
        </w:rPr>
        <w:footnoteReference w:id="79"/>
      </w:r>
    </w:p>
    <w:p w14:paraId="13F3A570" w14:textId="77777777" w:rsidR="00B23A6A" w:rsidRDefault="00B23A6A" w:rsidP="00E21D6C">
      <w:pPr>
        <w:rPr>
          <w:color w:val="000000"/>
          <w:szCs w:val="24"/>
        </w:rPr>
      </w:pPr>
      <w:r w:rsidRPr="00B23A6A">
        <w:rPr>
          <w:color w:val="000000"/>
          <w:szCs w:val="24"/>
        </w:rPr>
        <w:t>Darüber hinaus sorgt die dezentrale Struktur von Git dafür, dass keine Net</w:t>
      </w:r>
      <w:r w:rsidRPr="00B23A6A">
        <w:rPr>
          <w:color w:val="000000"/>
          <w:szCs w:val="24"/>
        </w:rPr>
        <w:t>z</w:t>
      </w:r>
      <w:r w:rsidRPr="00B23A6A">
        <w:rPr>
          <w:color w:val="000000"/>
          <w:szCs w:val="24"/>
        </w:rPr>
        <w:t>werkverbindung zu einem zentralen Server notwendig ist um zu entwickeln. Dadurch kann, z.B. mit einem Laptop, jederzeit und an jedem Ort weiter en</w:t>
      </w:r>
      <w:r w:rsidRPr="00B23A6A">
        <w:rPr>
          <w:color w:val="000000"/>
          <w:szCs w:val="24"/>
        </w:rPr>
        <w:t>t</w:t>
      </w:r>
      <w:r w:rsidRPr="00B23A6A">
        <w:rPr>
          <w:color w:val="000000"/>
          <w:szCs w:val="24"/>
        </w:rPr>
        <w:t xml:space="preserve">wickelt werden. Lediglich das Übertragen der Änderungen auf das </w:t>
      </w:r>
      <w:r w:rsidR="00A94D8B">
        <w:rPr>
          <w:color w:val="000000"/>
          <w:szCs w:val="24"/>
        </w:rPr>
        <w:t>„zentrale“</w:t>
      </w:r>
      <w:r w:rsidRPr="00B23A6A">
        <w:rPr>
          <w:color w:val="000000"/>
          <w:szCs w:val="24"/>
        </w:rPr>
        <w:t xml:space="preserve"> Repository benötigt einen Online-Zugang.</w:t>
      </w:r>
      <w:r>
        <w:rPr>
          <w:rStyle w:val="Funotenzeichen"/>
        </w:rPr>
        <w:footnoteReference w:id="80"/>
      </w:r>
    </w:p>
    <w:p w14:paraId="051E775B" w14:textId="1BFAD36A" w:rsidR="00B23A6A" w:rsidRDefault="00B23A6A" w:rsidP="00E21D6C">
      <w:pPr>
        <w:rPr>
          <w:color w:val="000000"/>
          <w:szCs w:val="24"/>
        </w:rPr>
      </w:pPr>
      <w:r w:rsidRPr="00B23A6A">
        <w:rPr>
          <w:color w:val="000000"/>
          <w:szCs w:val="24"/>
        </w:rPr>
        <w:t>Dank einer großen Open-Source-Anhängerschaft von Git, existieren neben der offiziellen Dokumentation, auch zahlreiche andere Hilfsmittel wie z.B. Anleitungen, Foren und Wikis, die den Anwender</w:t>
      </w:r>
      <w:r w:rsidR="00756868">
        <w:rPr>
          <w:color w:val="000000"/>
          <w:szCs w:val="24"/>
        </w:rPr>
        <w:t>n</w:t>
      </w:r>
      <w:r w:rsidRPr="00B23A6A">
        <w:rPr>
          <w:color w:val="000000"/>
          <w:szCs w:val="24"/>
        </w:rPr>
        <w:t xml:space="preserve"> unter die Arme greifen. Git weist auch eine stark wachsende Plattform für Tools, Hosting-Plattformen und anderen hilfreichen Plugins für die Entwicklung auf.</w:t>
      </w:r>
      <w:r>
        <w:rPr>
          <w:rStyle w:val="Funotenzeichen"/>
        </w:rPr>
        <w:footnoteReference w:id="81"/>
      </w:r>
    </w:p>
    <w:p w14:paraId="2B0E85FB" w14:textId="77777777" w:rsidR="00CA5903" w:rsidRDefault="00053F13" w:rsidP="00CA5903">
      <w:pPr>
        <w:pStyle w:val="berschrift2"/>
      </w:pPr>
      <w:bookmarkStart w:id="390" w:name="_Toc491708011"/>
      <w:r>
        <w:t xml:space="preserve">Wichtige Begriffe innerhalb </w:t>
      </w:r>
      <w:r w:rsidR="008A68B6">
        <w:t>von Versionsverwaltungssystemen</w:t>
      </w:r>
      <w:bookmarkEnd w:id="390"/>
    </w:p>
    <w:p w14:paraId="6736C912" w14:textId="77777777" w:rsidR="00154E21" w:rsidRDefault="00154E21" w:rsidP="00154E21"/>
    <w:p w14:paraId="3BCC9E0B" w14:textId="77777777" w:rsidR="00154E21" w:rsidRDefault="00154E21" w:rsidP="00154E21">
      <w:r>
        <w:t xml:space="preserve">Nicht alle Begriffe, die </w:t>
      </w:r>
      <w:r w:rsidR="00222BD8">
        <w:t>unter</w:t>
      </w:r>
      <w:r>
        <w:t xml:space="preserve"> diesem Punkt angesprochen werden, werden auch im weiteren Verlauf dieser Arbeit gebraucht. Jedoch schadet es nicht diese zu kennen um sie evtl. für die Unterstützung in anderen Projekten ei</w:t>
      </w:r>
      <w:r>
        <w:t>n</w:t>
      </w:r>
      <w:r>
        <w:t>zusetzen.</w:t>
      </w:r>
    </w:p>
    <w:p w14:paraId="207D2499" w14:textId="683C797A" w:rsidR="00EB3129" w:rsidRDefault="00EB3129">
      <w:pPr>
        <w:pStyle w:val="Beschriftung"/>
        <w:keepNext/>
        <w:pPrChange w:id="391" w:author="Recep Özkara" w:date="2017-08-28T15:12:00Z">
          <w:pPr/>
        </w:pPrChange>
      </w:pPr>
      <w:bookmarkStart w:id="392" w:name="_Toc491697175"/>
      <w:r>
        <w:t xml:space="preserve">Tabelle </w:t>
      </w:r>
      <w:fldSimple w:instr=" SEQ Tabelle \* ARABIC ">
        <w:r>
          <w:rPr>
            <w:noProof/>
          </w:rPr>
          <w:t>1</w:t>
        </w:r>
      </w:fldSimple>
      <w:r>
        <w:t xml:space="preserve"> Grundlegende Begriffe</w:t>
      </w:r>
      <w:bookmarkEnd w:id="392"/>
    </w:p>
    <w:tbl>
      <w:tblPr>
        <w:tblStyle w:val="Tabellenraster"/>
        <w:tblW w:w="0" w:type="auto"/>
        <w:tblLook w:val="04A0" w:firstRow="1" w:lastRow="0" w:firstColumn="1" w:lastColumn="0" w:noHBand="0" w:noVBand="1"/>
      </w:tblPr>
      <w:tblGrid>
        <w:gridCol w:w="1951"/>
        <w:gridCol w:w="6408"/>
      </w:tblGrid>
      <w:tr w:rsidR="00963152" w14:paraId="30F4D2DE" w14:textId="77777777" w:rsidTr="002F0316">
        <w:tc>
          <w:tcPr>
            <w:tcW w:w="1951" w:type="dxa"/>
          </w:tcPr>
          <w:p w14:paraId="79A2368E" w14:textId="77777777" w:rsidR="00963152" w:rsidRDefault="00963152" w:rsidP="00154E21">
            <w:r>
              <w:t>Repository:</w:t>
            </w:r>
          </w:p>
        </w:tc>
        <w:tc>
          <w:tcPr>
            <w:tcW w:w="6408" w:type="dxa"/>
          </w:tcPr>
          <w:p w14:paraId="15A33354" w14:textId="4B9C1401" w:rsidR="00B815D8" w:rsidRDefault="00963152" w:rsidP="00D71776">
            <w:r>
              <w:t>Das Repository ist eine Datenbank, in der bei Git, Änd</w:t>
            </w:r>
            <w:r>
              <w:t>e</w:t>
            </w:r>
            <w:r>
              <w:t>rungen als Commits gespeichert werden.</w:t>
            </w:r>
          </w:p>
        </w:tc>
      </w:tr>
      <w:tr w:rsidR="00963152" w14:paraId="0A0995A2" w14:textId="77777777" w:rsidTr="002F0316">
        <w:tc>
          <w:tcPr>
            <w:tcW w:w="1951" w:type="dxa"/>
          </w:tcPr>
          <w:p w14:paraId="3B4A4EB6" w14:textId="77777777" w:rsidR="00963152" w:rsidRDefault="00963152" w:rsidP="00154E21">
            <w:r>
              <w:t>Working Tree:</w:t>
            </w:r>
          </w:p>
        </w:tc>
        <w:tc>
          <w:tcPr>
            <w:tcW w:w="6408" w:type="dxa"/>
          </w:tcPr>
          <w:p w14:paraId="2CBA8192" w14:textId="77777777" w:rsidR="00963152" w:rsidRDefault="00963152" w:rsidP="00963152">
            <w:r>
              <w:t>Die Ebene auf der man arbeitet um Änderungen an D</w:t>
            </w:r>
            <w:r>
              <w:t>a</w:t>
            </w:r>
            <w:r>
              <w:t>teien vorzunehmen.</w:t>
            </w:r>
          </w:p>
        </w:tc>
      </w:tr>
      <w:tr w:rsidR="00963152" w14:paraId="5E8694E9" w14:textId="77777777" w:rsidTr="002F0316">
        <w:tc>
          <w:tcPr>
            <w:tcW w:w="1951" w:type="dxa"/>
          </w:tcPr>
          <w:p w14:paraId="2CBE284B" w14:textId="77777777" w:rsidR="00963152" w:rsidRDefault="00963152" w:rsidP="00154E21">
            <w:r>
              <w:t>Commit:</w:t>
            </w:r>
          </w:p>
        </w:tc>
        <w:tc>
          <w:tcPr>
            <w:tcW w:w="6408" w:type="dxa"/>
          </w:tcPr>
          <w:p w14:paraId="161C80D1" w14:textId="7101AB5B" w:rsidR="00963152" w:rsidRDefault="00963152" w:rsidP="00B815D8">
            <w:r>
              <w:t>Veränderungen an Dateien oder neue Dateien werden im Repository als Commit gespeichert. Commits enthalten auch Informationen zu den gemachten Veränderungen</w:t>
            </w:r>
            <w:r w:rsidR="00B815D8">
              <w:t>.</w:t>
            </w:r>
          </w:p>
        </w:tc>
      </w:tr>
      <w:tr w:rsidR="00963152" w14:paraId="39A02896" w14:textId="77777777" w:rsidTr="002F0316">
        <w:tc>
          <w:tcPr>
            <w:tcW w:w="1951" w:type="dxa"/>
          </w:tcPr>
          <w:p w14:paraId="6C0B9751" w14:textId="77777777" w:rsidR="00963152" w:rsidRDefault="006C318A" w:rsidP="00154E21">
            <w:r>
              <w:t>HEAD</w:t>
            </w:r>
            <w:r w:rsidR="002F0316">
              <w:t>:</w:t>
            </w:r>
          </w:p>
        </w:tc>
        <w:tc>
          <w:tcPr>
            <w:tcW w:w="6408" w:type="dxa"/>
          </w:tcPr>
          <w:p w14:paraId="13B8F51D" w14:textId="77777777" w:rsidR="00963152" w:rsidRDefault="006C318A" w:rsidP="006C318A">
            <w:r>
              <w:t xml:space="preserve">Referenz auf den letzten durchgeführten Commit und den </w:t>
            </w:r>
            <w:r>
              <w:lastRenderedPageBreak/>
              <w:t>entsprechenden Entwicklungszweig. Bildet den Kopf oder die Spitze eines Entwicklungsstrangs.</w:t>
            </w:r>
          </w:p>
        </w:tc>
      </w:tr>
      <w:tr w:rsidR="006C318A" w14:paraId="1BA41F48" w14:textId="77777777" w:rsidTr="002F0316">
        <w:tc>
          <w:tcPr>
            <w:tcW w:w="1951" w:type="dxa"/>
          </w:tcPr>
          <w:p w14:paraId="5041CE2B" w14:textId="77777777" w:rsidR="006C318A" w:rsidRDefault="006C318A" w:rsidP="00154E21">
            <w:r>
              <w:lastRenderedPageBreak/>
              <w:t>SHA-1</w:t>
            </w:r>
            <w:r w:rsidR="002F0316">
              <w:t>:</w:t>
            </w:r>
          </w:p>
        </w:tc>
        <w:tc>
          <w:tcPr>
            <w:tcW w:w="6408" w:type="dxa"/>
          </w:tcPr>
          <w:p w14:paraId="078F32FF" w14:textId="77777777" w:rsidR="006C318A" w:rsidRDefault="006C318A" w:rsidP="006C318A">
            <w:r>
              <w:t xml:space="preserve">Durch den </w:t>
            </w:r>
            <w:r w:rsidRPr="00D77041">
              <w:rPr>
                <w:i/>
              </w:rPr>
              <w:t>Secure Hash Algorithm</w:t>
            </w:r>
            <w:r>
              <w:t xml:space="preserve"> wird eine Prüfsumme erstellt, welche 160 Bit lang ist. Dies entspricht 40 hex</w:t>
            </w:r>
            <w:r>
              <w:t>a</w:t>
            </w:r>
            <w:r>
              <w:t xml:space="preserve">dezimalzahlen. </w:t>
            </w:r>
            <w:r w:rsidR="00D77041">
              <w:t>Diese Prüfsumme kann beliebigen digit</w:t>
            </w:r>
            <w:r w:rsidR="00D77041">
              <w:t>a</w:t>
            </w:r>
            <w:r w:rsidR="00D77041">
              <w:t>len Zahlen zugeordnet werden. In Git werden alle Co</w:t>
            </w:r>
            <w:r w:rsidR="00D77041">
              <w:t>m</w:t>
            </w:r>
            <w:r w:rsidR="00D77041">
              <w:t>mits den nach ihnen zugeordnetem Hash-Wert benannt. (Commit-ID). Dieser Wert errechnet sich aus dem Inhalt und den Metadaten des Commits und ist dementspr</w:t>
            </w:r>
            <w:r w:rsidR="00D77041">
              <w:t>e</w:t>
            </w:r>
            <w:r w:rsidR="00D77041">
              <w:t>chend inhaltsabhängig.</w:t>
            </w:r>
          </w:p>
        </w:tc>
      </w:tr>
      <w:tr w:rsidR="00D77041" w14:paraId="6B69F661" w14:textId="77777777" w:rsidTr="002F0316">
        <w:tc>
          <w:tcPr>
            <w:tcW w:w="1951" w:type="dxa"/>
          </w:tcPr>
          <w:p w14:paraId="0250BAF1" w14:textId="77777777" w:rsidR="00D77041" w:rsidRDefault="00D77041" w:rsidP="00154E21">
            <w:r>
              <w:t>Staging Area/ Index</w:t>
            </w:r>
            <w:r w:rsidR="002F0316">
              <w:t>:</w:t>
            </w:r>
          </w:p>
        </w:tc>
        <w:tc>
          <w:tcPr>
            <w:tcW w:w="6408" w:type="dxa"/>
          </w:tcPr>
          <w:p w14:paraId="6E20625A" w14:textId="77777777" w:rsidR="00117516" w:rsidRDefault="00D77041" w:rsidP="006C318A">
            <w:r>
              <w:t>Zwischenebene zwischen dem Working Tree und dem Repository, welcher benutzt wird um einen</w:t>
            </w:r>
            <w:r w:rsidR="00117516">
              <w:t xml:space="preserve"> C</w:t>
            </w:r>
            <w:r>
              <w:t>ommit vo</w:t>
            </w:r>
            <w:r>
              <w:t>r</w:t>
            </w:r>
            <w:r>
              <w:t>zubereiten. Der Index weist darauf hin, welche Änderu</w:t>
            </w:r>
            <w:r>
              <w:t>n</w:t>
            </w:r>
            <w:r>
              <w:t xml:space="preserve">gen </w:t>
            </w:r>
            <w:r w:rsidR="00117516">
              <w:t>an welcher Datei als Commit vorbereitet werden.</w:t>
            </w:r>
          </w:p>
        </w:tc>
      </w:tr>
      <w:tr w:rsidR="00117516" w14:paraId="1FC94266" w14:textId="77777777" w:rsidTr="002F0316">
        <w:tc>
          <w:tcPr>
            <w:tcW w:w="1951" w:type="dxa"/>
          </w:tcPr>
          <w:p w14:paraId="5B1DD65B" w14:textId="77777777" w:rsidR="00117516" w:rsidRDefault="00117516" w:rsidP="00154E21">
            <w:r>
              <w:t>Clone</w:t>
            </w:r>
            <w:r w:rsidR="002F0316">
              <w:t>:</w:t>
            </w:r>
          </w:p>
        </w:tc>
        <w:tc>
          <w:tcPr>
            <w:tcW w:w="6408" w:type="dxa"/>
          </w:tcPr>
          <w:p w14:paraId="22B54949" w14:textId="77777777" w:rsidR="00117516" w:rsidRDefault="00117516" w:rsidP="006C318A">
            <w:r>
              <w:t>Ein Clone ist eine Kopie eines Repositorys, welcher alle Daten und auch Commits enthält, die darin abgelegt wu</w:t>
            </w:r>
            <w:r>
              <w:t>r</w:t>
            </w:r>
            <w:r>
              <w:t>den.</w:t>
            </w:r>
          </w:p>
        </w:tc>
      </w:tr>
      <w:tr w:rsidR="00117516" w14:paraId="395D7552" w14:textId="77777777" w:rsidTr="002F0316">
        <w:tc>
          <w:tcPr>
            <w:tcW w:w="1951" w:type="dxa"/>
          </w:tcPr>
          <w:p w14:paraId="07050479" w14:textId="77777777" w:rsidR="00117516" w:rsidRDefault="00117516" w:rsidP="00154E21">
            <w:r>
              <w:t>Branch</w:t>
            </w:r>
            <w:r w:rsidR="002F0316">
              <w:t>:</w:t>
            </w:r>
          </w:p>
        </w:tc>
        <w:tc>
          <w:tcPr>
            <w:tcW w:w="6408" w:type="dxa"/>
          </w:tcPr>
          <w:p w14:paraId="66893905" w14:textId="77777777" w:rsidR="00117516" w:rsidRDefault="00117516" w:rsidP="006C318A">
            <w:r>
              <w:t>Ein Branch ist ein Entwicklungszweig in Git. Entwic</w:t>
            </w:r>
            <w:r>
              <w:t>k</w:t>
            </w:r>
            <w:r>
              <w:t>lungszweige werden verwendet um Releases vorzubere</w:t>
            </w:r>
            <w:r>
              <w:t>i</w:t>
            </w:r>
            <w:r>
              <w:t>ten, Bugs zu fixen oder neue Features zu entwickel</w:t>
            </w:r>
            <w:r w:rsidR="00362673">
              <w:t xml:space="preserve">n. Verschiedene Branches können auch zusammengeführt werden. Dieser Vorgang wird als </w:t>
            </w:r>
            <w:r w:rsidR="00362673" w:rsidRPr="00362673">
              <w:rPr>
                <w:i/>
              </w:rPr>
              <w:t>merge</w:t>
            </w:r>
            <w:r w:rsidR="00362673">
              <w:t xml:space="preserve"> beschrieben, also das „Verschmelzen“. Die Branches und das Merging g</w:t>
            </w:r>
            <w:r w:rsidR="00362673">
              <w:t>e</w:t>
            </w:r>
            <w:r w:rsidR="00362673">
              <w:t>hören zu den wichtigsten Merkmalen von Git.</w:t>
            </w:r>
          </w:p>
        </w:tc>
      </w:tr>
      <w:tr w:rsidR="00365DE7" w14:paraId="34BCAD83" w14:textId="77777777" w:rsidTr="002F0316">
        <w:tc>
          <w:tcPr>
            <w:tcW w:w="1951" w:type="dxa"/>
          </w:tcPr>
          <w:p w14:paraId="516A91F8" w14:textId="77777777" w:rsidR="00365DE7" w:rsidRPr="002F0316" w:rsidRDefault="002F0316" w:rsidP="00154E21">
            <w:r w:rsidRPr="002F0316">
              <w:t>M</w:t>
            </w:r>
            <w:r w:rsidR="00365DE7" w:rsidRPr="002F0316">
              <w:t>aster</w:t>
            </w:r>
            <w:r w:rsidRPr="002F0316">
              <w:t>:</w:t>
            </w:r>
          </w:p>
        </w:tc>
        <w:tc>
          <w:tcPr>
            <w:tcW w:w="6408" w:type="dxa"/>
          </w:tcPr>
          <w:p w14:paraId="006EC65E" w14:textId="77777777" w:rsidR="00365DE7" w:rsidRPr="00365DE7" w:rsidRDefault="00365DE7" w:rsidP="00CA53E5">
            <w:r>
              <w:t>Beim Arbeiten mit Git wird mindestens ein Entwicklung</w:t>
            </w:r>
            <w:r>
              <w:t>s</w:t>
            </w:r>
            <w:r>
              <w:t xml:space="preserve">zweig benötigt. Daher wird beim Erstellen eines neuen Repositorys automatisch ein Branch angelegt, welcher den Namen </w:t>
            </w:r>
            <w:r w:rsidRPr="00365DE7">
              <w:rPr>
                <w:i/>
              </w:rPr>
              <w:t>master</w:t>
            </w:r>
            <w:r>
              <w:rPr>
                <w:i/>
              </w:rPr>
              <w:t xml:space="preserve"> </w:t>
            </w:r>
            <w:r>
              <w:t>trägt. Da aus technischer Sicht kein Unterschied zwischen den Branches besteht, kann dieser Zweig beliebig umbenannt oder auch gelöscht werden. Jedoch muss immer mindestens ein Entwicklungszweig be</w:t>
            </w:r>
            <w:r w:rsidR="001F37DA">
              <w:t xml:space="preserve">i der Arbeit mit Git </w:t>
            </w:r>
            <w:r w:rsidR="00CA53E5">
              <w:t>vorhanden sein</w:t>
            </w:r>
            <w:r w:rsidR="00A52361">
              <w:t>.</w:t>
            </w:r>
          </w:p>
        </w:tc>
      </w:tr>
      <w:tr w:rsidR="00DB2EB8" w14:paraId="6AACC276" w14:textId="77777777" w:rsidTr="002F0316">
        <w:tc>
          <w:tcPr>
            <w:tcW w:w="1951" w:type="dxa"/>
          </w:tcPr>
          <w:p w14:paraId="45593842" w14:textId="77777777" w:rsidR="00DB2EB8" w:rsidRPr="00DB2EB8" w:rsidRDefault="00DB2EB8" w:rsidP="00154E21">
            <w:r w:rsidRPr="00DB2EB8">
              <w:t>Tag</w:t>
            </w:r>
            <w:r w:rsidR="002F0316">
              <w:t>:</w:t>
            </w:r>
          </w:p>
        </w:tc>
        <w:tc>
          <w:tcPr>
            <w:tcW w:w="6408" w:type="dxa"/>
          </w:tcPr>
          <w:p w14:paraId="0AD00DC4" w14:textId="77777777" w:rsidR="00DB2EB8" w:rsidRDefault="00DB2EB8" w:rsidP="00DB2EB8">
            <w:r>
              <w:t>Kennzeichnungen für besonders wichtige Commits. Mö</w:t>
            </w:r>
            <w:r>
              <w:t>g</w:t>
            </w:r>
            <w:r>
              <w:lastRenderedPageBreak/>
              <w:t>liche Kennzeichnungen sind Metadaten.</w:t>
            </w:r>
          </w:p>
        </w:tc>
      </w:tr>
    </w:tbl>
    <w:p w14:paraId="3D1E9FD3" w14:textId="6F2D9041" w:rsidR="00EB3129" w:rsidRDefault="00D83009" w:rsidP="009616AF">
      <w:r>
        <w:lastRenderedPageBreak/>
        <w:t>Quelle: Eigene Darstellung in Anlehnung an Haenel und Plenz, S. 19-21</w:t>
      </w:r>
    </w:p>
    <w:p w14:paraId="5AE644A2" w14:textId="1515BF78" w:rsidR="00EB3129" w:rsidRDefault="00EB3129" w:rsidP="00B815D8">
      <w:pPr>
        <w:pStyle w:val="berschrift2"/>
      </w:pPr>
      <w:bookmarkStart w:id="393" w:name="_Toc491708012"/>
      <w:r>
        <w:t>Branching und Merging</w:t>
      </w:r>
      <w:bookmarkEnd w:id="393"/>
    </w:p>
    <w:p w14:paraId="06917351" w14:textId="77777777" w:rsidR="00EB3129" w:rsidRPr="00C352F5" w:rsidRDefault="00EB3129" w:rsidP="00D71776"/>
    <w:p w14:paraId="5D6C9D0F" w14:textId="774D6337" w:rsidR="00F64745" w:rsidRDefault="00F64745" w:rsidP="00EE6F23">
      <w:pPr>
        <w:rPr>
          <w:szCs w:val="24"/>
        </w:rPr>
      </w:pPr>
      <w:r w:rsidRPr="00F64745">
        <w:rPr>
          <w:szCs w:val="24"/>
        </w:rPr>
        <w:t>Eines der wichtigsten Bestandteile von Git sowie anderen Versionsverwa</w:t>
      </w:r>
      <w:r w:rsidRPr="00F64745">
        <w:rPr>
          <w:szCs w:val="24"/>
        </w:rPr>
        <w:t>l</w:t>
      </w:r>
      <w:r w:rsidRPr="00F64745">
        <w:rPr>
          <w:szCs w:val="24"/>
        </w:rPr>
        <w:t>tungssystemen ist das Branching. Im VCS-Umfeld ist ein Branch nichts and</w:t>
      </w:r>
      <w:r w:rsidRPr="00F64745">
        <w:rPr>
          <w:szCs w:val="24"/>
        </w:rPr>
        <w:t>e</w:t>
      </w:r>
      <w:r w:rsidRPr="00F64745">
        <w:rPr>
          <w:szCs w:val="24"/>
        </w:rPr>
        <w:t xml:space="preserve">res als ein Entwicklungszweig. Diese ermöglichen eine Abzweigung </w:t>
      </w:r>
      <w:r w:rsidR="00927C7B">
        <w:rPr>
          <w:szCs w:val="24"/>
        </w:rPr>
        <w:t>vom</w:t>
      </w:r>
      <w:r w:rsidRPr="00F64745">
        <w:rPr>
          <w:szCs w:val="24"/>
        </w:rPr>
        <w:t xml:space="preserve"> g</w:t>
      </w:r>
      <w:r w:rsidRPr="00F64745">
        <w:rPr>
          <w:szCs w:val="24"/>
        </w:rPr>
        <w:t>e</w:t>
      </w:r>
      <w:r w:rsidRPr="00F64745">
        <w:rPr>
          <w:szCs w:val="24"/>
        </w:rPr>
        <w:t>genwärtigen Stand der Entwicklung. Im Prinzip bedeu</w:t>
      </w:r>
      <w:r>
        <w:rPr>
          <w:szCs w:val="24"/>
        </w:rPr>
        <w:t>t</w:t>
      </w:r>
      <w:r w:rsidRPr="00F64745">
        <w:rPr>
          <w:szCs w:val="24"/>
        </w:rPr>
        <w:t>et das, dass der akt</w:t>
      </w:r>
      <w:r w:rsidRPr="00F64745">
        <w:rPr>
          <w:szCs w:val="24"/>
        </w:rPr>
        <w:t>u</w:t>
      </w:r>
      <w:r w:rsidRPr="00F64745">
        <w:rPr>
          <w:szCs w:val="24"/>
        </w:rPr>
        <w:t>elle Entwicklungsstand kopiert und auf einen neuen Zweig übertragen wird, auf dem dann weiter entwickelt werden kann ohne den Fortschritt eines a</w:t>
      </w:r>
      <w:r w:rsidRPr="00F64745">
        <w:rPr>
          <w:szCs w:val="24"/>
        </w:rPr>
        <w:t>n</w:t>
      </w:r>
      <w:r w:rsidRPr="00F64745">
        <w:rPr>
          <w:szCs w:val="24"/>
        </w:rPr>
        <w:t>deren Zweiges zu verhindern.</w:t>
      </w:r>
      <w:r>
        <w:rPr>
          <w:rStyle w:val="Funotenzeichen"/>
        </w:rPr>
        <w:footnoteReference w:id="82"/>
      </w:r>
    </w:p>
    <w:p w14:paraId="2AD22ADF" w14:textId="424F4F77" w:rsidR="00770905" w:rsidRDefault="00770905" w:rsidP="00EE6F23">
      <w:pPr>
        <w:rPr>
          <w:szCs w:val="24"/>
        </w:rPr>
      </w:pPr>
      <w:r w:rsidRPr="00770905">
        <w:rPr>
          <w:szCs w:val="24"/>
        </w:rPr>
        <w:t>Die Ursprüngliche Idee zu Git kam von den Entwicklern des Linux-Kernels, welche über die ganze Welt verteilt arbeiten. Das Zusammenführen von ei</w:t>
      </w:r>
      <w:r w:rsidRPr="00770905">
        <w:rPr>
          <w:szCs w:val="24"/>
        </w:rPr>
        <w:t>n</w:t>
      </w:r>
      <w:r w:rsidRPr="00770905">
        <w:rPr>
          <w:szCs w:val="24"/>
        </w:rPr>
        <w:t>zelnen Beiträgen stellt eine</w:t>
      </w:r>
      <w:r w:rsidR="00927C7B">
        <w:rPr>
          <w:szCs w:val="24"/>
        </w:rPr>
        <w:t>s</w:t>
      </w:r>
      <w:r w:rsidRPr="00770905">
        <w:rPr>
          <w:szCs w:val="24"/>
        </w:rPr>
        <w:t xml:space="preserve"> der größten Herausforderungen für sie dar. Während das Verzweigen und Zusammenführen bei anderen Versionsve</w:t>
      </w:r>
      <w:r w:rsidRPr="00770905">
        <w:rPr>
          <w:szCs w:val="24"/>
        </w:rPr>
        <w:t>r</w:t>
      </w:r>
      <w:r w:rsidRPr="00770905">
        <w:rPr>
          <w:szCs w:val="24"/>
        </w:rPr>
        <w:t>waltungssystemen einer Ausnahmesituation entspricht und als Arbeit für Fortgeschrittene angesehen wird, ist Git so konzipiert, dass es das Branching und Merging so einfach wie nur möglich gestaltet. Die Versionen von Proje</w:t>
      </w:r>
      <w:r w:rsidRPr="00770905">
        <w:rPr>
          <w:szCs w:val="24"/>
        </w:rPr>
        <w:t>k</w:t>
      </w:r>
      <w:r w:rsidRPr="00770905">
        <w:rPr>
          <w:szCs w:val="24"/>
        </w:rPr>
        <w:t>ten werden auf den Branches als Punkte dargestellt und entstehen mit jedem einzelnen Commit. Git versioniert immer das gesamte Projekt. Somit zeigt ein Punkt immer die zusammengehörenden Versionen von einem Projekt an. Bei der Änderung einer Version durch zwei verschiedene Entwickler entst</w:t>
      </w:r>
      <w:r w:rsidRPr="00770905">
        <w:rPr>
          <w:szCs w:val="24"/>
        </w:rPr>
        <w:t>e</w:t>
      </w:r>
      <w:r w:rsidRPr="00770905">
        <w:rPr>
          <w:szCs w:val="24"/>
        </w:rPr>
        <w:t>hen dadurch zwei verschieden neue Versionen eines Projektes. Diese befi</w:t>
      </w:r>
      <w:r w:rsidRPr="00770905">
        <w:rPr>
          <w:szCs w:val="24"/>
        </w:rPr>
        <w:t>n</w:t>
      </w:r>
      <w:r w:rsidRPr="00770905">
        <w:rPr>
          <w:szCs w:val="24"/>
        </w:rPr>
        <w:t>den sich jeweils auf dem eigenen Repository und dem dazugehörigen Branch der Entwickler. Wenn nun die Entwickler die Änderungen des and</w:t>
      </w:r>
      <w:r w:rsidRPr="00770905">
        <w:rPr>
          <w:szCs w:val="24"/>
        </w:rPr>
        <w:t>e</w:t>
      </w:r>
      <w:r w:rsidRPr="00770905">
        <w:rPr>
          <w:szCs w:val="24"/>
        </w:rPr>
        <w:t>ren in ihre eigenen Repositories aufnehmen, werden diese durch Git z</w:t>
      </w:r>
      <w:r w:rsidRPr="00770905">
        <w:rPr>
          <w:szCs w:val="24"/>
        </w:rPr>
        <w:t>u</w:t>
      </w:r>
      <w:r w:rsidRPr="00770905">
        <w:rPr>
          <w:szCs w:val="24"/>
        </w:rPr>
        <w:t>sammengeführt und beide Entwickler erhalten die Änderungen des jeweils anderen. Diese</w:t>
      </w:r>
      <w:r w:rsidR="00927C7B">
        <w:rPr>
          <w:szCs w:val="24"/>
        </w:rPr>
        <w:t>r</w:t>
      </w:r>
      <w:r w:rsidRPr="00770905">
        <w:rPr>
          <w:szCs w:val="24"/>
        </w:rPr>
        <w:t xml:space="preserve"> Vorgang wird als Merge-Commit bezeichnet.</w:t>
      </w:r>
      <w:r>
        <w:rPr>
          <w:rStyle w:val="Funotenzeichen"/>
        </w:rPr>
        <w:footnoteReference w:id="83"/>
      </w:r>
    </w:p>
    <w:p w14:paraId="5BC363B5" w14:textId="77777777" w:rsidR="003308B4" w:rsidRDefault="003308B4" w:rsidP="00EE6F23">
      <w:r w:rsidRPr="00D46D74">
        <w:rPr>
          <w:szCs w:val="24"/>
        </w:rPr>
        <w:lastRenderedPageBreak/>
        <w:t>Branches sind wie parallele Ablauflinien der Entwicklung. Diese Linien kann man in mehrer</w:t>
      </w:r>
      <w:r>
        <w:rPr>
          <w:szCs w:val="24"/>
        </w:rPr>
        <w:t>e</w:t>
      </w:r>
      <w:r w:rsidRPr="00D46D74">
        <w:rPr>
          <w:szCs w:val="24"/>
        </w:rPr>
        <w:t xml:space="preserve"> Bahnen aufteilen, wo die </w:t>
      </w:r>
      <w:r w:rsidR="00CC3F63">
        <w:rPr>
          <w:szCs w:val="24"/>
        </w:rPr>
        <w:t xml:space="preserve">weiteren </w:t>
      </w:r>
      <w:r w:rsidRPr="00D46D74">
        <w:rPr>
          <w:szCs w:val="24"/>
        </w:rPr>
        <w:t>Entwicklungen ablaufen. Die Aufteilung in diese Bahnen ist jedoch reine Interpretationssache</w:t>
      </w:r>
      <w:r>
        <w:rPr>
          <w:szCs w:val="24"/>
        </w:rPr>
        <w:t xml:space="preserve"> und dient </w:t>
      </w:r>
      <w:r w:rsidR="005663F8">
        <w:rPr>
          <w:szCs w:val="24"/>
        </w:rPr>
        <w:t xml:space="preserve">einem </w:t>
      </w:r>
      <w:r>
        <w:rPr>
          <w:szCs w:val="24"/>
        </w:rPr>
        <w:t>besseren Verständnis</w:t>
      </w:r>
      <w:r w:rsidRPr="00D46D74">
        <w:rPr>
          <w:szCs w:val="24"/>
        </w:rPr>
        <w:t>.</w:t>
      </w:r>
      <w:r>
        <w:rPr>
          <w:rStyle w:val="Funotenzeichen"/>
        </w:rPr>
        <w:footnoteReference w:id="84"/>
      </w:r>
    </w:p>
    <w:p w14:paraId="71D50785" w14:textId="77777777" w:rsidR="00927C7B" w:rsidRDefault="002454F7" w:rsidP="00EE6F23">
      <w:pPr>
        <w:rPr>
          <w:szCs w:val="24"/>
        </w:rPr>
      </w:pPr>
      <w:bookmarkStart w:id="397" w:name="_CTVK001f0d017772ac54fd5bfd5b3f2eda1ca63"/>
      <w:r w:rsidRPr="002454F7">
        <w:rPr>
          <w:szCs w:val="24"/>
        </w:rPr>
        <w:t>Der Hauptentwicklungszweig bei Git wird Ma</w:t>
      </w:r>
      <w:r w:rsidR="00F809C1">
        <w:rPr>
          <w:szCs w:val="24"/>
        </w:rPr>
        <w:t>ster genannt und entspricht in a</w:t>
      </w:r>
      <w:r w:rsidRPr="002454F7">
        <w:rPr>
          <w:szCs w:val="24"/>
        </w:rPr>
        <w:t>nderen Versionskontrollsystem</w:t>
      </w:r>
      <w:r w:rsidR="00927C7B">
        <w:rPr>
          <w:szCs w:val="24"/>
        </w:rPr>
        <w:t>en</w:t>
      </w:r>
      <w:r w:rsidRPr="002454F7">
        <w:rPr>
          <w:szCs w:val="24"/>
        </w:rPr>
        <w:t xml:space="preserve"> dem </w:t>
      </w:r>
      <w:r w:rsidRPr="002454F7">
        <w:rPr>
          <w:i/>
          <w:szCs w:val="24"/>
        </w:rPr>
        <w:t>trunk.</w:t>
      </w:r>
      <w:r w:rsidRPr="002454F7">
        <w:rPr>
          <w:szCs w:val="24"/>
        </w:rPr>
        <w:t xml:space="preserve"> Ein Beispiel hierfür ist Subve</w:t>
      </w:r>
      <w:r w:rsidRPr="002454F7">
        <w:rPr>
          <w:szCs w:val="24"/>
        </w:rPr>
        <w:t>r</w:t>
      </w:r>
      <w:r w:rsidRPr="002454F7">
        <w:rPr>
          <w:szCs w:val="24"/>
        </w:rPr>
        <w:t>s</w:t>
      </w:r>
      <w:r>
        <w:rPr>
          <w:szCs w:val="24"/>
        </w:rPr>
        <w:t>i</w:t>
      </w:r>
      <w:r w:rsidRPr="002454F7">
        <w:rPr>
          <w:szCs w:val="24"/>
        </w:rPr>
        <w:t xml:space="preserve">on. Der aktuellste Commit eines Branches wird mit der Bezeichnung </w:t>
      </w:r>
      <w:r w:rsidRPr="00A96EF9">
        <w:rPr>
          <w:i/>
          <w:szCs w:val="24"/>
        </w:rPr>
        <w:t>HEAD</w:t>
      </w:r>
      <w:r w:rsidRPr="002454F7">
        <w:rPr>
          <w:szCs w:val="24"/>
        </w:rPr>
        <w:t xml:space="preserve"> versehen.</w:t>
      </w:r>
      <w:r w:rsidR="00624DFE">
        <w:rPr>
          <w:rStyle w:val="Funotenzeichen"/>
          <w:szCs w:val="24"/>
        </w:rPr>
        <w:footnoteReference w:id="85"/>
      </w:r>
      <w:r w:rsidR="00261A95">
        <w:rPr>
          <w:szCs w:val="24"/>
        </w:rPr>
        <w:t xml:space="preserve"> Das kleingeschriebene </w:t>
      </w:r>
      <w:r w:rsidR="00261A95" w:rsidRPr="00A96EF9">
        <w:rPr>
          <w:i/>
          <w:szCs w:val="24"/>
        </w:rPr>
        <w:t>head</w:t>
      </w:r>
      <w:r w:rsidR="00261A95">
        <w:rPr>
          <w:szCs w:val="24"/>
        </w:rPr>
        <w:t xml:space="preserve"> hingegen existiert mehr als einmal zur selben Zeit und stellt eine Referenz zu einem anderen Commit dar, we</w:t>
      </w:r>
      <w:r w:rsidR="00261A95">
        <w:rPr>
          <w:szCs w:val="24"/>
        </w:rPr>
        <w:t>l</w:t>
      </w:r>
      <w:r w:rsidR="00261A95">
        <w:rPr>
          <w:szCs w:val="24"/>
        </w:rPr>
        <w:t>cher nicht derzeitig ausgecheckt worden ist.</w:t>
      </w:r>
      <w:r w:rsidR="00261A95">
        <w:rPr>
          <w:rStyle w:val="Funotenzeichen"/>
          <w:szCs w:val="24"/>
        </w:rPr>
        <w:footnoteReference w:id="86"/>
      </w:r>
    </w:p>
    <w:p w14:paraId="148E6152" w14:textId="77A856D4" w:rsidR="00927C7B" w:rsidRDefault="002454F7" w:rsidP="00EE6F23">
      <w:pPr>
        <w:rPr>
          <w:szCs w:val="24"/>
        </w:rPr>
      </w:pPr>
      <w:r w:rsidRPr="002454F7">
        <w:rPr>
          <w:szCs w:val="24"/>
        </w:rPr>
        <w:t>Darüber hinaus ermöglicht Git mitzuverfolgen, wenn Änderungen an Zweigen vorgenommen wur</w:t>
      </w:r>
      <w:r>
        <w:rPr>
          <w:szCs w:val="24"/>
        </w:rPr>
        <w:t>den, die zu anderen Repositories</w:t>
      </w:r>
      <w:r w:rsidRPr="002454F7">
        <w:rPr>
          <w:szCs w:val="24"/>
        </w:rPr>
        <w:t xml:space="preserve"> gehören. Dies wird durch Tracking-Branches ermöglicht. Diese fungieren als eine Art lokaler Cache für die durchgeführten Änderungen.</w:t>
      </w:r>
    </w:p>
    <w:p w14:paraId="35383EC3" w14:textId="1017F19D" w:rsidR="002454F7" w:rsidRDefault="002454F7" w:rsidP="00EE6F23">
      <w:pPr>
        <w:rPr>
          <w:szCs w:val="24"/>
        </w:rPr>
      </w:pPr>
      <w:r w:rsidRPr="002454F7">
        <w:rPr>
          <w:szCs w:val="24"/>
        </w:rPr>
        <w:t>Eine Bearbeitung dieser Tracking-Branches ist nicht möglich, da diese von den lokalen Entwicklungszweigen abgezweigt sind.</w:t>
      </w:r>
      <w:bookmarkEnd w:id="397"/>
      <w:r>
        <w:rPr>
          <w:rStyle w:val="Funotenzeichen"/>
        </w:rPr>
        <w:footnoteReference w:id="87"/>
      </w:r>
    </w:p>
    <w:p w14:paraId="49CC8C9D" w14:textId="019CCB69" w:rsidR="005663F8" w:rsidRDefault="005663F8" w:rsidP="005663F8">
      <w:pPr>
        <w:rPr>
          <w:szCs w:val="24"/>
        </w:rPr>
      </w:pPr>
      <w:bookmarkStart w:id="401" w:name="_CTVK0017028f79aa5e04c19a32b170072c59f64"/>
      <w:r w:rsidRPr="009A1738">
        <w:rPr>
          <w:szCs w:val="24"/>
        </w:rPr>
        <w:t>Entwicklungszweige und deren Zusammenführungen sind in Git wichtige Werkzeuge, welche alltäglich zum Einsatz kommen. Git bietet eine transp</w:t>
      </w:r>
      <w:r w:rsidRPr="009A1738">
        <w:rPr>
          <w:szCs w:val="24"/>
        </w:rPr>
        <w:t>a</w:t>
      </w:r>
      <w:r w:rsidRPr="009A1738">
        <w:rPr>
          <w:szCs w:val="24"/>
        </w:rPr>
        <w:t>rente Übersicht über die einzelnen Branches und gestaltet das Merging, also das Verschmelzen der einzelnen Branches, auf eine einfache, schnelle Art und Weise. Aufgrund dessen kommt es nicht selten vor, da</w:t>
      </w:r>
      <w:r>
        <w:rPr>
          <w:szCs w:val="24"/>
        </w:rPr>
        <w:t>s</w:t>
      </w:r>
      <w:r w:rsidRPr="009A1738">
        <w:rPr>
          <w:szCs w:val="24"/>
        </w:rPr>
        <w:t>s Entwickler öfter an einem Tag zahlreiche Branches erstellen, um diese letztendlich wieder zusammenzuführen.</w:t>
      </w:r>
      <w:r>
        <w:rPr>
          <w:rStyle w:val="Funotenzeichen"/>
          <w:szCs w:val="24"/>
        </w:rPr>
        <w:footnoteReference w:id="88"/>
      </w:r>
    </w:p>
    <w:p w14:paraId="473B51B4" w14:textId="77343789" w:rsidR="006A3FEB" w:rsidRDefault="006A3FEB" w:rsidP="005663F8">
      <w:pPr>
        <w:rPr>
          <w:color w:val="000000"/>
          <w:szCs w:val="24"/>
        </w:rPr>
      </w:pPr>
      <w:bookmarkStart w:id="403" w:name="_CTVK0015a75fe25036f4d9f8ba60d6c6ad0cdc7"/>
      <w:r w:rsidRPr="006A3FEB">
        <w:rPr>
          <w:color w:val="000000"/>
          <w:szCs w:val="24"/>
        </w:rPr>
        <w:t>Ob es nun darum geht etwas ausprobieren zu wollen, sich um einen Bugfix zu kümmern oder an einem neuen Fe</w:t>
      </w:r>
      <w:r w:rsidR="00927C7B">
        <w:rPr>
          <w:color w:val="000000"/>
          <w:szCs w:val="24"/>
        </w:rPr>
        <w:t>a</w:t>
      </w:r>
      <w:r w:rsidRPr="006A3FEB">
        <w:rPr>
          <w:color w:val="000000"/>
          <w:szCs w:val="24"/>
        </w:rPr>
        <w:t xml:space="preserve">ture herumzuexperimentieren, für all diese Dinge werden zugehörige Branches erstellt, zusammengeführt oder </w:t>
      </w:r>
      <w:r w:rsidRPr="006A3FEB">
        <w:rPr>
          <w:color w:val="000000"/>
          <w:szCs w:val="24"/>
        </w:rPr>
        <w:lastRenderedPageBreak/>
        <w:t>wieder gelöscht. All das ist gängige Praxis unter Entwicklern auch in realen Projekten.</w:t>
      </w:r>
      <w:bookmarkEnd w:id="403"/>
      <w:r>
        <w:rPr>
          <w:rStyle w:val="Funotenzeichen"/>
        </w:rPr>
        <w:footnoteReference w:id="89"/>
      </w:r>
    </w:p>
    <w:p w14:paraId="49BA4B18" w14:textId="77777777" w:rsidR="005B005B" w:rsidRDefault="005B005B" w:rsidP="005B005B">
      <w:pPr>
        <w:pStyle w:val="berschrift3"/>
      </w:pPr>
      <w:bookmarkStart w:id="405" w:name="_Toc491708013"/>
      <w:r>
        <w:t>Die Hauptentwicklungszweige</w:t>
      </w:r>
      <w:bookmarkEnd w:id="405"/>
    </w:p>
    <w:p w14:paraId="0ADFB65B" w14:textId="77777777" w:rsidR="005B005B" w:rsidRPr="005B005B" w:rsidRDefault="005B005B" w:rsidP="005B005B"/>
    <w:p w14:paraId="43638458" w14:textId="4A807B40" w:rsidR="00927C7B" w:rsidRDefault="0082304C" w:rsidP="005663F8">
      <w:pPr>
        <w:rPr>
          <w:szCs w:val="24"/>
        </w:rPr>
      </w:pPr>
      <w:bookmarkStart w:id="406" w:name="_CTVK00149bc0858ae7a47e3acd44ce20794fc92"/>
      <w:r w:rsidRPr="0082304C">
        <w:rPr>
          <w:szCs w:val="24"/>
        </w:rPr>
        <w:t>Da Git eine dezentrale Versionsverwaltung ist, existiert technisch gesehen so etwas wie ein zentrales Repository nicht. Unter Git-Usern ist dieses "zentr</w:t>
      </w:r>
      <w:r w:rsidRPr="0082304C">
        <w:rPr>
          <w:szCs w:val="24"/>
        </w:rPr>
        <w:t>a</w:t>
      </w:r>
      <w:r w:rsidRPr="0082304C">
        <w:rPr>
          <w:szCs w:val="24"/>
        </w:rPr>
        <w:t xml:space="preserve">le" Repository viel mehr als </w:t>
      </w:r>
      <w:r w:rsidRPr="0082304C">
        <w:rPr>
          <w:i/>
          <w:szCs w:val="24"/>
        </w:rPr>
        <w:t xml:space="preserve">origin, </w:t>
      </w:r>
      <w:r w:rsidRPr="0082304C">
        <w:rPr>
          <w:szCs w:val="24"/>
        </w:rPr>
        <w:t>also Quelle oder Herkunft bekannt. Wic</w:t>
      </w:r>
      <w:r w:rsidRPr="0082304C">
        <w:rPr>
          <w:szCs w:val="24"/>
        </w:rPr>
        <w:t>h</w:t>
      </w:r>
      <w:r w:rsidRPr="0082304C">
        <w:rPr>
          <w:szCs w:val="24"/>
        </w:rPr>
        <w:t>tig im Zusammenhang mit Branches ist jedoch, das</w:t>
      </w:r>
      <w:r>
        <w:rPr>
          <w:szCs w:val="24"/>
        </w:rPr>
        <w:t>s</w:t>
      </w:r>
      <w:r w:rsidRPr="0082304C">
        <w:rPr>
          <w:szCs w:val="24"/>
        </w:rPr>
        <w:t xml:space="preserve"> dieses </w:t>
      </w:r>
      <w:r w:rsidRPr="0082304C">
        <w:rPr>
          <w:i/>
          <w:szCs w:val="24"/>
        </w:rPr>
        <w:t xml:space="preserve">origin </w:t>
      </w:r>
      <w:r w:rsidRPr="0082304C">
        <w:rPr>
          <w:szCs w:val="24"/>
        </w:rPr>
        <w:t>in der R</w:t>
      </w:r>
      <w:r w:rsidRPr="0082304C">
        <w:rPr>
          <w:szCs w:val="24"/>
        </w:rPr>
        <w:t>e</w:t>
      </w:r>
      <w:r w:rsidRPr="0082304C">
        <w:rPr>
          <w:szCs w:val="24"/>
        </w:rPr>
        <w:t xml:space="preserve">gel zwei Hauptentwicklungszweige beinhaltet. Da wäre zunächst der Master-Zweig und als zweites der Develop-Zweig. Dies hängt stark von </w:t>
      </w:r>
      <w:r w:rsidR="00927C7B">
        <w:rPr>
          <w:szCs w:val="24"/>
        </w:rPr>
        <w:t xml:space="preserve">der </w:t>
      </w:r>
      <w:r w:rsidRPr="0082304C">
        <w:rPr>
          <w:szCs w:val="24"/>
        </w:rPr>
        <w:t>Entwic</w:t>
      </w:r>
      <w:r w:rsidRPr="0082304C">
        <w:rPr>
          <w:szCs w:val="24"/>
        </w:rPr>
        <w:t>k</w:t>
      </w:r>
      <w:r w:rsidRPr="0082304C">
        <w:rPr>
          <w:szCs w:val="24"/>
        </w:rPr>
        <w:t xml:space="preserve">lungsmethode ab, </w:t>
      </w:r>
      <w:r w:rsidR="00927C7B">
        <w:rPr>
          <w:szCs w:val="24"/>
        </w:rPr>
        <w:t>die</w:t>
      </w:r>
      <w:r w:rsidR="00927C7B" w:rsidRPr="0082304C">
        <w:rPr>
          <w:szCs w:val="24"/>
        </w:rPr>
        <w:t xml:space="preserve"> </w:t>
      </w:r>
      <w:r w:rsidRPr="0082304C">
        <w:rPr>
          <w:szCs w:val="24"/>
        </w:rPr>
        <w:t>man anwenden möchte.</w:t>
      </w:r>
      <w:r w:rsidR="000F7914">
        <w:rPr>
          <w:szCs w:val="24"/>
        </w:rPr>
        <w:t xml:space="preserve"> In der Regel existiert auf dem origin nur der Master. Der hier dargelegte Aufbau ist nur eine</w:t>
      </w:r>
      <w:r w:rsidR="00EE4443">
        <w:rPr>
          <w:szCs w:val="24"/>
        </w:rPr>
        <w:t>r der</w:t>
      </w:r>
      <w:r w:rsidR="000F7914">
        <w:rPr>
          <w:szCs w:val="24"/>
        </w:rPr>
        <w:t xml:space="preserve"> Möglic</w:t>
      </w:r>
      <w:r w:rsidR="000F7914">
        <w:rPr>
          <w:szCs w:val="24"/>
        </w:rPr>
        <w:t>h</w:t>
      </w:r>
      <w:r w:rsidR="000F7914">
        <w:rPr>
          <w:szCs w:val="24"/>
        </w:rPr>
        <w:t>keit</w:t>
      </w:r>
      <w:r w:rsidR="00EE4443">
        <w:rPr>
          <w:szCs w:val="24"/>
        </w:rPr>
        <w:t>en,</w:t>
      </w:r>
      <w:r w:rsidR="000F7914">
        <w:rPr>
          <w:szCs w:val="24"/>
        </w:rPr>
        <w:t xml:space="preserve"> wie mit Git gearbeitet werden kann</w:t>
      </w:r>
    </w:p>
    <w:p w14:paraId="5BD90227" w14:textId="59DC710C" w:rsidR="00927C7B" w:rsidRDefault="0082304C" w:rsidP="005663F8">
      <w:pPr>
        <w:rPr>
          <w:szCs w:val="24"/>
        </w:rPr>
      </w:pPr>
      <w:r w:rsidRPr="0082304C">
        <w:rPr>
          <w:szCs w:val="24"/>
        </w:rPr>
        <w:t xml:space="preserve">Der Master-Zweig im </w:t>
      </w:r>
      <w:r w:rsidRPr="0082304C">
        <w:rPr>
          <w:i/>
          <w:szCs w:val="24"/>
        </w:rPr>
        <w:t xml:space="preserve">origin </w:t>
      </w:r>
      <w:r w:rsidRPr="0082304C">
        <w:rPr>
          <w:szCs w:val="24"/>
        </w:rPr>
        <w:t>ist der Ort, an dem der Quellcode abgelegt wird, der schlussendlich auch veröffentlicht wird. Der Develop-Zweig hingegen enthält den zuletzt abgelieferten und für ein Release bereitstehenden Quel</w:t>
      </w:r>
      <w:r w:rsidRPr="0082304C">
        <w:rPr>
          <w:szCs w:val="24"/>
        </w:rPr>
        <w:t>l</w:t>
      </w:r>
      <w:r w:rsidRPr="0082304C">
        <w:rPr>
          <w:szCs w:val="24"/>
        </w:rPr>
        <w:t>code zur Verfügung.</w:t>
      </w:r>
    </w:p>
    <w:p w14:paraId="2F34785F" w14:textId="78E9BDAF" w:rsidR="0082304C" w:rsidRDefault="0082304C" w:rsidP="005663F8">
      <w:pPr>
        <w:rPr>
          <w:szCs w:val="24"/>
        </w:rPr>
      </w:pPr>
      <w:r w:rsidRPr="0082304C">
        <w:rPr>
          <w:szCs w:val="24"/>
        </w:rPr>
        <w:t xml:space="preserve">Wenn all der Fortschritt im Develop-Zweig an dem Punkt angelangt ist, </w:t>
      </w:r>
      <w:r w:rsidR="005171C2">
        <w:rPr>
          <w:szCs w:val="24"/>
        </w:rPr>
        <w:t>s</w:t>
      </w:r>
      <w:r w:rsidR="005171C2">
        <w:rPr>
          <w:szCs w:val="24"/>
        </w:rPr>
        <w:t>o</w:t>
      </w:r>
      <w:r w:rsidRPr="0082304C">
        <w:rPr>
          <w:szCs w:val="24"/>
        </w:rPr>
        <w:t>das</w:t>
      </w:r>
      <w:r w:rsidR="005171C2">
        <w:rPr>
          <w:szCs w:val="24"/>
        </w:rPr>
        <w:t>s</w:t>
      </w:r>
      <w:r w:rsidRPr="0082304C">
        <w:rPr>
          <w:szCs w:val="24"/>
        </w:rPr>
        <w:t xml:space="preserve"> er veröffentlicht werden kann, sollte dieser Fortschritt mit dem Master-Branch zusammengelegt werden.</w:t>
      </w:r>
      <w:bookmarkEnd w:id="406"/>
      <w:r>
        <w:rPr>
          <w:rStyle w:val="Funotenzeichen"/>
        </w:rPr>
        <w:footnoteReference w:id="90"/>
      </w:r>
    </w:p>
    <w:p w14:paraId="0AFAA510" w14:textId="77777777" w:rsidR="00113008" w:rsidRDefault="00113008" w:rsidP="00113008">
      <w:pPr>
        <w:pStyle w:val="berschrift3"/>
      </w:pPr>
      <w:bookmarkStart w:id="408" w:name="_Toc491708014"/>
      <w:r>
        <w:t>Die Unterstützungszweige</w:t>
      </w:r>
      <w:bookmarkEnd w:id="408"/>
    </w:p>
    <w:p w14:paraId="4C9B1467" w14:textId="77777777" w:rsidR="00113008" w:rsidRPr="00113008" w:rsidRDefault="00113008" w:rsidP="00113008"/>
    <w:p w14:paraId="746A9918" w14:textId="77777777" w:rsidR="0097384D" w:rsidRPr="0097384D" w:rsidRDefault="0097384D" w:rsidP="0097384D">
      <w:pPr>
        <w:rPr>
          <w:rFonts w:cs="Times New Roman"/>
          <w:szCs w:val="24"/>
        </w:rPr>
      </w:pPr>
      <w:bookmarkStart w:id="409" w:name="_CTVK001fdbe5a256a2f42179df099eebae0d60c"/>
      <w:r w:rsidRPr="0097384D">
        <w:rPr>
          <w:szCs w:val="24"/>
        </w:rPr>
        <w:t xml:space="preserve">Neben diesen Hauptentwicklungszweigen </w:t>
      </w:r>
      <w:r w:rsidR="009420B0">
        <w:rPr>
          <w:szCs w:val="24"/>
        </w:rPr>
        <w:t>gibt es auch</w:t>
      </w:r>
      <w:r w:rsidRPr="0097384D">
        <w:rPr>
          <w:szCs w:val="24"/>
        </w:rPr>
        <w:t xml:space="preserve"> noch eine Vielzahl an Unterstützungszweigen. Diese haben die Aufgabe das gleichzeitige Entw</w:t>
      </w:r>
      <w:r w:rsidRPr="0097384D">
        <w:rPr>
          <w:szCs w:val="24"/>
        </w:rPr>
        <w:t>i</w:t>
      </w:r>
      <w:r w:rsidRPr="0097384D">
        <w:rPr>
          <w:szCs w:val="24"/>
        </w:rPr>
        <w:t>ckeln und den Informationsaustausch zwischen den Entwicklern zu fördern. Darüber hinaus sollen sie dabei helfen neue Feature zu entwickeln, Produ</w:t>
      </w:r>
      <w:r w:rsidRPr="0097384D">
        <w:rPr>
          <w:szCs w:val="24"/>
        </w:rPr>
        <w:t>k</w:t>
      </w:r>
      <w:r w:rsidRPr="0097384D">
        <w:rPr>
          <w:szCs w:val="24"/>
        </w:rPr>
        <w:t>tionsreleases vorzubereiten und auftretende Fehler schnell zu beheben. Di</w:t>
      </w:r>
      <w:r w:rsidRPr="0097384D">
        <w:rPr>
          <w:szCs w:val="24"/>
        </w:rPr>
        <w:t>e</w:t>
      </w:r>
      <w:r w:rsidRPr="0097384D">
        <w:rPr>
          <w:szCs w:val="24"/>
        </w:rPr>
        <w:t>se Zweige unterscheiden sich von den anderen insofern, da</w:t>
      </w:r>
      <w:r w:rsidR="00297D67">
        <w:rPr>
          <w:szCs w:val="24"/>
        </w:rPr>
        <w:t>s</w:t>
      </w:r>
      <w:r w:rsidRPr="0097384D">
        <w:rPr>
          <w:szCs w:val="24"/>
        </w:rPr>
        <w:t xml:space="preserve">s sie nur eine </w:t>
      </w:r>
      <w:r w:rsidRPr="0097384D">
        <w:rPr>
          <w:szCs w:val="24"/>
        </w:rPr>
        <w:lastRenderedPageBreak/>
        <w:t>begrenzte Lebenszeit aufweisen, da sie nach Gebrauch mit einer hohen Wahrscheinlichkeit wieder entfernt werden. Diese Unterstützungszweige werden wie folgt unterschieden:</w:t>
      </w:r>
    </w:p>
    <w:p w14:paraId="38801A37" w14:textId="77777777"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Feature-Branch (Funktionszweig</w:t>
      </w:r>
      <w:r w:rsidR="002C4744">
        <w:rPr>
          <w:szCs w:val="24"/>
        </w:rPr>
        <w:t>/Anforderungen</w:t>
      </w:r>
      <w:r w:rsidRPr="0097384D">
        <w:rPr>
          <w:szCs w:val="24"/>
        </w:rPr>
        <w:t>)</w:t>
      </w:r>
    </w:p>
    <w:p w14:paraId="257A8A6C" w14:textId="77777777"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Release-Branch (Veröffentlichung)</w:t>
      </w:r>
    </w:p>
    <w:p w14:paraId="691D0DED" w14:textId="77777777" w:rsidR="0097384D" w:rsidRPr="0097384D" w:rsidRDefault="0097384D" w:rsidP="0097384D">
      <w:pPr>
        <w:numPr>
          <w:ilvl w:val="0"/>
          <w:numId w:val="20"/>
        </w:numPr>
        <w:autoSpaceDE w:val="0"/>
        <w:autoSpaceDN w:val="0"/>
        <w:adjustRightInd w:val="0"/>
        <w:spacing w:line="360" w:lineRule="atLeast"/>
        <w:ind w:left="360" w:hanging="360"/>
        <w:rPr>
          <w:rFonts w:cs="Times New Roman"/>
          <w:szCs w:val="24"/>
        </w:rPr>
      </w:pPr>
      <w:r w:rsidRPr="0097384D">
        <w:rPr>
          <w:szCs w:val="24"/>
        </w:rPr>
        <w:t>Hotfix-Branch (schnelle Fehlerbehebung)</w:t>
      </w:r>
      <w:bookmarkEnd w:id="409"/>
    </w:p>
    <w:p w14:paraId="1AAC1BE2" w14:textId="77777777" w:rsidR="0097384D" w:rsidRDefault="0097384D" w:rsidP="005663F8">
      <w:commentRangeStart w:id="410"/>
      <w:r>
        <w:rPr>
          <w:rStyle w:val="Funotenzeichen"/>
        </w:rPr>
        <w:footnoteReference w:id="91"/>
      </w:r>
      <w:commentRangeEnd w:id="410"/>
      <w:r w:rsidR="00EE4443">
        <w:rPr>
          <w:rStyle w:val="Kommentarzeichen"/>
        </w:rPr>
        <w:commentReference w:id="410"/>
      </w:r>
    </w:p>
    <w:p w14:paraId="57B67E53" w14:textId="77777777" w:rsidR="0097384D" w:rsidRDefault="0097384D" w:rsidP="005663F8">
      <w:pPr>
        <w:rPr>
          <w:color w:val="000000"/>
          <w:szCs w:val="24"/>
        </w:rPr>
      </w:pPr>
      <w:bookmarkStart w:id="412" w:name="_CTVK001b122360d1cb441f3bdd0035e19bf1db2"/>
      <w:r w:rsidRPr="0097384D">
        <w:rPr>
          <w:color w:val="000000"/>
          <w:szCs w:val="24"/>
        </w:rPr>
        <w:t>Jeder einzelne dieser Zweige hat ihm zugewiesene Aufgaben und alle unte</w:t>
      </w:r>
      <w:r w:rsidRPr="0097384D">
        <w:rPr>
          <w:color w:val="000000"/>
          <w:szCs w:val="24"/>
        </w:rPr>
        <w:t>r</w:t>
      </w:r>
      <w:r w:rsidRPr="0097384D">
        <w:rPr>
          <w:color w:val="000000"/>
          <w:szCs w:val="24"/>
        </w:rPr>
        <w:t>stehen strengen Regeln. Es ist darauf zu achten, welcher Zweig von we</w:t>
      </w:r>
      <w:r w:rsidRPr="0097384D">
        <w:rPr>
          <w:color w:val="000000"/>
          <w:szCs w:val="24"/>
        </w:rPr>
        <w:t>l</w:t>
      </w:r>
      <w:r w:rsidRPr="0097384D">
        <w:rPr>
          <w:color w:val="000000"/>
          <w:szCs w:val="24"/>
        </w:rPr>
        <w:t>chem hervorgeht und welcher Zweig mit welchem zusammengeführt werden darf.</w:t>
      </w:r>
      <w:bookmarkEnd w:id="412"/>
      <w:r>
        <w:rPr>
          <w:rStyle w:val="Funotenzeichen"/>
        </w:rPr>
        <w:footnoteReference w:id="92"/>
      </w:r>
    </w:p>
    <w:p w14:paraId="0F190C19" w14:textId="77777777" w:rsidR="009420B0" w:rsidRDefault="00C77F2A" w:rsidP="009420B0">
      <w:pPr>
        <w:pStyle w:val="berschrift3"/>
      </w:pPr>
      <w:bookmarkStart w:id="413" w:name="_Toc491708015"/>
      <w:r>
        <w:t>Der Feature-Branch</w:t>
      </w:r>
      <w:bookmarkEnd w:id="413"/>
    </w:p>
    <w:p w14:paraId="4EF1DBAB" w14:textId="77777777" w:rsidR="00C77F2A" w:rsidRDefault="00C77F2A" w:rsidP="00C77F2A"/>
    <w:p w14:paraId="2F851EFE" w14:textId="4F2DCF9C" w:rsidR="006C67EE" w:rsidRDefault="006C67EE" w:rsidP="00C77F2A">
      <w:pPr>
        <w:rPr>
          <w:szCs w:val="24"/>
        </w:rPr>
      </w:pPr>
      <w:bookmarkStart w:id="414" w:name="_CTVK0019db72c5d116a4670b989b9c4fd1b1e87"/>
      <w:r w:rsidRPr="006C67EE">
        <w:rPr>
          <w:szCs w:val="24"/>
        </w:rPr>
        <w:t>Fe</w:t>
      </w:r>
      <w:r w:rsidR="005171C2">
        <w:rPr>
          <w:szCs w:val="24"/>
        </w:rPr>
        <w:t>a</w:t>
      </w:r>
      <w:r w:rsidRPr="006C67EE">
        <w:rPr>
          <w:szCs w:val="24"/>
        </w:rPr>
        <w:t>ture-Branches dienen dazu neue Funktionen und Eigenschaften für das Projekt zu einem beliebigen Zeitpunkt zu entwickeln. Die Frist an dem diese Neuerungen in das Projekt integriert werden soll, ist am Anfang noch unb</w:t>
      </w:r>
      <w:r w:rsidRPr="006C67EE">
        <w:rPr>
          <w:szCs w:val="24"/>
        </w:rPr>
        <w:t>e</w:t>
      </w:r>
      <w:r w:rsidRPr="006C67EE">
        <w:rPr>
          <w:szCs w:val="24"/>
        </w:rPr>
        <w:t>kannt. Ein Feature-Branch zeichnet sich dadurch aus, das es so lange b</w:t>
      </w:r>
      <w:r w:rsidRPr="006C67EE">
        <w:rPr>
          <w:szCs w:val="24"/>
        </w:rPr>
        <w:t>e</w:t>
      </w:r>
      <w:r w:rsidRPr="006C67EE">
        <w:rPr>
          <w:szCs w:val="24"/>
        </w:rPr>
        <w:t>stehen bleibt, so lange der zu entwickelnde und benötigte Teil in Arbeit ist. Danach wird der Zweig in den Develop-Zweig überführt oder im Falle eines Fehlschlages entfernt.</w:t>
      </w:r>
      <w:r>
        <w:rPr>
          <w:szCs w:val="24"/>
        </w:rPr>
        <w:t xml:space="preserve"> </w:t>
      </w:r>
      <w:r w:rsidRPr="006C67EE">
        <w:rPr>
          <w:szCs w:val="24"/>
        </w:rPr>
        <w:t>Der Feature-Branch darf aus dem Develop-Zweig en</w:t>
      </w:r>
      <w:r w:rsidRPr="006C67EE">
        <w:rPr>
          <w:szCs w:val="24"/>
        </w:rPr>
        <w:t>t</w:t>
      </w:r>
      <w:r w:rsidRPr="006C67EE">
        <w:rPr>
          <w:szCs w:val="24"/>
        </w:rPr>
        <w:t>stehen und darf nur mit ihm wieder zusammengeführt werden.</w:t>
      </w:r>
      <w:r>
        <w:rPr>
          <w:szCs w:val="24"/>
        </w:rPr>
        <w:t xml:space="preserve"> </w:t>
      </w:r>
      <w:r w:rsidRPr="006C67EE">
        <w:rPr>
          <w:szCs w:val="24"/>
        </w:rPr>
        <w:t>Typische</w:t>
      </w:r>
      <w:r w:rsidRPr="006C67EE">
        <w:rPr>
          <w:szCs w:val="24"/>
        </w:rPr>
        <w:t>r</w:t>
      </w:r>
      <w:r w:rsidRPr="006C67EE">
        <w:rPr>
          <w:szCs w:val="24"/>
        </w:rPr>
        <w:t>weise existieren diese Feature-Branches nur in den Repositories der En</w:t>
      </w:r>
      <w:r w:rsidRPr="006C67EE">
        <w:rPr>
          <w:szCs w:val="24"/>
        </w:rPr>
        <w:t>t</w:t>
      </w:r>
      <w:r w:rsidRPr="006C67EE">
        <w:rPr>
          <w:szCs w:val="24"/>
        </w:rPr>
        <w:t xml:space="preserve">wickler und nicht auf dem </w:t>
      </w:r>
      <w:r w:rsidRPr="006C67EE">
        <w:rPr>
          <w:i/>
          <w:szCs w:val="24"/>
        </w:rPr>
        <w:t>origin</w:t>
      </w:r>
      <w:r w:rsidRPr="006C67EE">
        <w:rPr>
          <w:szCs w:val="24"/>
        </w:rPr>
        <w:t>.</w:t>
      </w:r>
      <w:bookmarkEnd w:id="414"/>
      <w:r>
        <w:rPr>
          <w:rStyle w:val="Funotenzeichen"/>
        </w:rPr>
        <w:footnoteReference w:id="93"/>
      </w:r>
    </w:p>
    <w:p w14:paraId="2102B105" w14:textId="2A1731A0" w:rsidR="00C3668C" w:rsidRDefault="00C3668C" w:rsidP="00C77F2A">
      <w:pPr>
        <w:rPr>
          <w:szCs w:val="24"/>
        </w:rPr>
      </w:pPr>
      <w:bookmarkStart w:id="415" w:name="_CTVK00175a6dff69e3246acb378ae18fa7b9a71"/>
      <w:r w:rsidRPr="00C3668C">
        <w:rPr>
          <w:szCs w:val="24"/>
        </w:rPr>
        <w:t xml:space="preserve">Die Planung eines neuen Projektes oder Produktes sollte so gestaltet sein, das Anforderungen paketweise bearbeitet und übergeben werden. Je länger die Bearbeitung an einem Feature </w:t>
      </w:r>
      <w:r w:rsidR="005171C2">
        <w:rPr>
          <w:szCs w:val="24"/>
        </w:rPr>
        <w:t>andauert</w:t>
      </w:r>
      <w:r w:rsidRPr="00C3668C">
        <w:rPr>
          <w:szCs w:val="24"/>
        </w:rPr>
        <w:t>, desto höher ist die Wahrschei</w:t>
      </w:r>
      <w:r w:rsidRPr="00C3668C">
        <w:rPr>
          <w:szCs w:val="24"/>
        </w:rPr>
        <w:t>n</w:t>
      </w:r>
      <w:r w:rsidRPr="00C3668C">
        <w:rPr>
          <w:szCs w:val="24"/>
        </w:rPr>
        <w:t>lichkeit, dass bei der Übergabe des Features erhebliche Schwierigkeiten au</w:t>
      </w:r>
      <w:r w:rsidRPr="00C3668C">
        <w:rPr>
          <w:szCs w:val="24"/>
        </w:rPr>
        <w:t>f</w:t>
      </w:r>
      <w:r w:rsidRPr="00C3668C">
        <w:rPr>
          <w:szCs w:val="24"/>
        </w:rPr>
        <w:lastRenderedPageBreak/>
        <w:t>treten. Daher sollte die Vervollständigung in eine paar Stunden oder wenigen Tagen erfolgen. Um Fehler auf einem Minimum zu halten, müssen vorher auf dem lokalen Rechner Tests durchgeführt werden. Getestet wird, ob die Ä</w:t>
      </w:r>
      <w:r w:rsidRPr="00C3668C">
        <w:rPr>
          <w:szCs w:val="24"/>
        </w:rPr>
        <w:t>n</w:t>
      </w:r>
      <w:r w:rsidRPr="00C3668C">
        <w:rPr>
          <w:szCs w:val="24"/>
        </w:rPr>
        <w:t xml:space="preserve">derungen negative Auswirkungen </w:t>
      </w:r>
      <w:r w:rsidR="009020A1">
        <w:rPr>
          <w:szCs w:val="24"/>
        </w:rPr>
        <w:t>das Zusammenspiel von Features haben</w:t>
      </w:r>
      <w:r w:rsidRPr="00C3668C">
        <w:rPr>
          <w:szCs w:val="24"/>
        </w:rPr>
        <w:t xml:space="preserve"> und ob diese Änderungen ein weiteres Zusammenarbeiten von Anforderu</w:t>
      </w:r>
      <w:r w:rsidRPr="00C3668C">
        <w:rPr>
          <w:szCs w:val="24"/>
        </w:rPr>
        <w:t>n</w:t>
      </w:r>
      <w:r w:rsidRPr="00C3668C">
        <w:rPr>
          <w:szCs w:val="24"/>
        </w:rPr>
        <w:t xml:space="preserve">gen ermöglichen. Das Auslassen solcher Tests </w:t>
      </w:r>
      <w:r w:rsidR="005171C2">
        <w:rPr>
          <w:szCs w:val="24"/>
        </w:rPr>
        <w:t>hätte</w:t>
      </w:r>
      <w:r w:rsidR="005171C2" w:rsidRPr="00C3668C">
        <w:rPr>
          <w:szCs w:val="24"/>
        </w:rPr>
        <w:t xml:space="preserve"> </w:t>
      </w:r>
      <w:r w:rsidRPr="00C3668C">
        <w:rPr>
          <w:szCs w:val="24"/>
        </w:rPr>
        <w:t>zur Folge, dass ein Fehlerhaftes Projekt in den Master-Branch gemerged wird und Fehler erst in diesem Branch entdeckt werden.</w:t>
      </w:r>
      <w:bookmarkEnd w:id="415"/>
      <w:r>
        <w:rPr>
          <w:rStyle w:val="Funotenzeichen"/>
        </w:rPr>
        <w:footnoteReference w:id="94"/>
      </w:r>
    </w:p>
    <w:p w14:paraId="7F4DCFE0" w14:textId="77777777" w:rsidR="00BB6B3E" w:rsidRPr="00BB6B3E" w:rsidRDefault="00BB6B3E" w:rsidP="00BB6B3E">
      <w:pPr>
        <w:rPr>
          <w:rFonts w:cs="Times New Roman"/>
          <w:szCs w:val="24"/>
        </w:rPr>
      </w:pPr>
      <w:bookmarkStart w:id="417" w:name="_CTVK001c19fa6c2002c44809c88cc2f7907a748"/>
      <w:r w:rsidRPr="00BB6B3E">
        <w:rPr>
          <w:szCs w:val="24"/>
        </w:rPr>
        <w:t>Es ist sinnvoll zunächst den lokalen Master-Branch auf den neuesten Stand zu bringen. Dadurch wird verhindert, dass es zu Konflikten beim Merging kommt.</w:t>
      </w:r>
    </w:p>
    <w:p w14:paraId="672CB404" w14:textId="77777777" w:rsidR="00BB6B3E" w:rsidRPr="00BB6B3E" w:rsidRDefault="00BB6B3E" w:rsidP="00BB6B3E">
      <w:pPr>
        <w:rPr>
          <w:rFonts w:cs="Times New Roman"/>
          <w:szCs w:val="24"/>
          <w:lang w:val="en-US"/>
        </w:rPr>
      </w:pPr>
      <w:r w:rsidRPr="00BB6B3E">
        <w:rPr>
          <w:szCs w:val="24"/>
          <w:lang w:val="en-US"/>
        </w:rPr>
        <w:t xml:space="preserve">$ </w:t>
      </w:r>
      <w:proofErr w:type="gramStart"/>
      <w:r w:rsidRPr="00BB6B3E">
        <w:rPr>
          <w:szCs w:val="24"/>
          <w:lang w:val="en-US"/>
        </w:rPr>
        <w:t>git</w:t>
      </w:r>
      <w:proofErr w:type="gramEnd"/>
      <w:r w:rsidRPr="00BB6B3E">
        <w:rPr>
          <w:szCs w:val="24"/>
          <w:lang w:val="en-US"/>
        </w:rPr>
        <w:t xml:space="preserve"> checkout master </w:t>
      </w:r>
    </w:p>
    <w:p w14:paraId="3902F02B" w14:textId="77777777" w:rsidR="00BB6B3E" w:rsidRPr="00BB6B3E" w:rsidRDefault="00BB6B3E" w:rsidP="00BB6B3E">
      <w:pPr>
        <w:rPr>
          <w:rFonts w:cs="Times New Roman"/>
          <w:szCs w:val="24"/>
          <w:lang w:val="en-US"/>
        </w:rPr>
      </w:pPr>
      <w:r w:rsidRPr="00BB6B3E">
        <w:rPr>
          <w:szCs w:val="24"/>
          <w:lang w:val="en-US"/>
        </w:rPr>
        <w:t xml:space="preserve">$ </w:t>
      </w:r>
      <w:proofErr w:type="gramStart"/>
      <w:r w:rsidRPr="00BB6B3E">
        <w:rPr>
          <w:szCs w:val="24"/>
          <w:lang w:val="en-US"/>
        </w:rPr>
        <w:t>git</w:t>
      </w:r>
      <w:proofErr w:type="gramEnd"/>
      <w:r w:rsidRPr="00BB6B3E">
        <w:rPr>
          <w:szCs w:val="24"/>
          <w:lang w:val="en-US"/>
        </w:rPr>
        <w:t xml:space="preserve"> pull --ff-only</w:t>
      </w:r>
    </w:p>
    <w:p w14:paraId="40C47EFB" w14:textId="0B45EF24" w:rsidR="00BB6B3E" w:rsidRDefault="00BB6B3E" w:rsidP="00BB6B3E">
      <w:pPr>
        <w:rPr>
          <w:szCs w:val="24"/>
        </w:rPr>
      </w:pPr>
      <w:r w:rsidRPr="00BB6B3E">
        <w:rPr>
          <w:szCs w:val="24"/>
        </w:rPr>
        <w:t>Der letzte Befehl sorgt dafür, da</w:t>
      </w:r>
      <w:r w:rsidR="005171C2">
        <w:rPr>
          <w:szCs w:val="24"/>
        </w:rPr>
        <w:t>s</w:t>
      </w:r>
      <w:r w:rsidRPr="00BB6B3E">
        <w:rPr>
          <w:szCs w:val="24"/>
        </w:rPr>
        <w:t xml:space="preserve">s nur ein Fast-Forward-Merge erlaubt ist. Dies bedeutet, dass ein Merge abgebrochen wird, wenn lokale Änderungen vorliegen. </w:t>
      </w:r>
      <w:r w:rsidR="005171C2">
        <w:rPr>
          <w:szCs w:val="24"/>
        </w:rPr>
        <w:t>Falls</w:t>
      </w:r>
      <w:r w:rsidR="005171C2" w:rsidRPr="00BB6B3E">
        <w:rPr>
          <w:szCs w:val="24"/>
        </w:rPr>
        <w:t xml:space="preserve"> </w:t>
      </w:r>
      <w:r w:rsidRPr="00BB6B3E">
        <w:rPr>
          <w:szCs w:val="24"/>
        </w:rPr>
        <w:t>eine Fehlermeldung auftaucht, wurde höchstwahrscheinlich vorher auf dem Master-Branch gearbeitet. Diese Änderungen müssen z</w:t>
      </w:r>
      <w:r w:rsidRPr="00BB6B3E">
        <w:rPr>
          <w:szCs w:val="24"/>
        </w:rPr>
        <w:t>u</w:t>
      </w:r>
      <w:r w:rsidRPr="00BB6B3E">
        <w:rPr>
          <w:szCs w:val="24"/>
        </w:rPr>
        <w:t xml:space="preserve">nächst auf einen Feature-Branch verschoben werden, damit </w:t>
      </w:r>
      <w:r w:rsidR="005171C2">
        <w:rPr>
          <w:szCs w:val="24"/>
        </w:rPr>
        <w:t>weitergearbeitet werden</w:t>
      </w:r>
      <w:r w:rsidRPr="00BB6B3E">
        <w:rPr>
          <w:szCs w:val="24"/>
        </w:rPr>
        <w:t xml:space="preserve"> kann.</w:t>
      </w:r>
      <w:bookmarkEnd w:id="417"/>
      <w:r>
        <w:rPr>
          <w:rStyle w:val="Funotenzeichen"/>
        </w:rPr>
        <w:footnoteReference w:id="95"/>
      </w:r>
    </w:p>
    <w:p w14:paraId="4D484976" w14:textId="77777777" w:rsidR="00956C40" w:rsidRPr="00956C40" w:rsidRDefault="00956C40" w:rsidP="00956C40">
      <w:pPr>
        <w:spacing w:after="0"/>
        <w:rPr>
          <w:rFonts w:cs="Segoe UI"/>
          <w:color w:val="000000"/>
          <w:szCs w:val="24"/>
        </w:rPr>
      </w:pPr>
      <w:bookmarkStart w:id="419" w:name="_CTVK001dcfa9a4d2b98480680a5874efee93960"/>
      <w:r w:rsidRPr="00956C40">
        <w:rPr>
          <w:color w:val="000000"/>
          <w:szCs w:val="24"/>
        </w:rPr>
        <w:t>Um einen Fetaure Branch aus dem Devel</w:t>
      </w:r>
      <w:r w:rsidR="005B005B">
        <w:rPr>
          <w:color w:val="000000"/>
          <w:szCs w:val="24"/>
        </w:rPr>
        <w:t>op-Zweig zu erzeugen und mit ihm</w:t>
      </w:r>
      <w:r w:rsidRPr="00956C40">
        <w:rPr>
          <w:color w:val="000000"/>
          <w:szCs w:val="24"/>
        </w:rPr>
        <w:t xml:space="preserve"> zu arbeiten, verwendet man folgenden Befehl:</w:t>
      </w:r>
    </w:p>
    <w:p w14:paraId="69370B62" w14:textId="77777777" w:rsidR="00956C40" w:rsidRPr="00956C40" w:rsidRDefault="00956C40" w:rsidP="00956C40">
      <w:pPr>
        <w:spacing w:after="0"/>
        <w:rPr>
          <w:rFonts w:cs="Segoe UI"/>
          <w:color w:val="000000"/>
          <w:szCs w:val="24"/>
        </w:rPr>
      </w:pPr>
    </w:p>
    <w:p w14:paraId="7FBC8E6E" w14:textId="77777777" w:rsidR="00956C40" w:rsidRPr="00956C40" w:rsidRDefault="00956C40" w:rsidP="00956C40">
      <w:pPr>
        <w:spacing w:after="0"/>
        <w:rPr>
          <w:rFonts w:cs="Segoe UI"/>
          <w:color w:val="000000"/>
          <w:szCs w:val="24"/>
        </w:rPr>
      </w:pPr>
      <w:r w:rsidRPr="00956C40">
        <w:rPr>
          <w:color w:val="000000"/>
          <w:szCs w:val="24"/>
        </w:rPr>
        <w:t>$ git checkout -b &lt;Name des neuen Branches&gt; develop</w:t>
      </w:r>
    </w:p>
    <w:p w14:paraId="7FB11E5F" w14:textId="77777777" w:rsidR="00956C40" w:rsidRPr="00956C40" w:rsidRDefault="00956C40" w:rsidP="00956C40">
      <w:pPr>
        <w:spacing w:after="0"/>
        <w:rPr>
          <w:rFonts w:cs="Segoe UI"/>
          <w:color w:val="000000"/>
          <w:szCs w:val="24"/>
        </w:rPr>
      </w:pPr>
    </w:p>
    <w:p w14:paraId="48E73200" w14:textId="77777777" w:rsidR="00956C40" w:rsidRPr="00956C40" w:rsidRDefault="00956C40" w:rsidP="00956C40">
      <w:pPr>
        <w:spacing w:after="0"/>
        <w:rPr>
          <w:rFonts w:cs="Segoe UI"/>
          <w:color w:val="000000"/>
          <w:szCs w:val="24"/>
        </w:rPr>
      </w:pPr>
      <w:r w:rsidRPr="00956C40">
        <w:rPr>
          <w:color w:val="000000"/>
          <w:szCs w:val="24"/>
        </w:rPr>
        <w:t xml:space="preserve">Wenn die Arbeit im Feature-Branch vollbracht ist, muss er mit dem Develop-Zweig gemerged werden. Dabei muss man als erstes in den Develop-Zweig wechseln, also in den Zweig in den gemerged werden soll. Dies geschieht </w:t>
      </w:r>
      <w:commentRangeStart w:id="420"/>
      <w:r w:rsidRPr="00956C40">
        <w:rPr>
          <w:color w:val="000000"/>
          <w:szCs w:val="24"/>
        </w:rPr>
        <w:t>mit</w:t>
      </w:r>
      <w:commentRangeEnd w:id="420"/>
      <w:r w:rsidR="00EE4443">
        <w:rPr>
          <w:rStyle w:val="Kommentarzeichen"/>
        </w:rPr>
        <w:commentReference w:id="420"/>
      </w:r>
      <w:r w:rsidRPr="00956C40">
        <w:rPr>
          <w:color w:val="000000"/>
          <w:szCs w:val="24"/>
        </w:rPr>
        <w:t>:</w:t>
      </w:r>
    </w:p>
    <w:p w14:paraId="6875FDD8" w14:textId="77777777" w:rsidR="00956C40" w:rsidRPr="00956C40" w:rsidRDefault="00956C40" w:rsidP="00956C40">
      <w:pPr>
        <w:spacing w:after="0"/>
        <w:rPr>
          <w:rFonts w:cs="Segoe UI"/>
          <w:color w:val="000000"/>
          <w:szCs w:val="24"/>
        </w:rPr>
      </w:pPr>
    </w:p>
    <w:p w14:paraId="11982B20" w14:textId="77777777" w:rsidR="00956C40" w:rsidRPr="00956C40" w:rsidRDefault="00956C40" w:rsidP="00956C40">
      <w:pPr>
        <w:spacing w:after="0"/>
        <w:rPr>
          <w:rFonts w:cs="Segoe UI"/>
          <w:color w:val="000000"/>
          <w:szCs w:val="24"/>
        </w:rPr>
      </w:pPr>
      <w:r w:rsidRPr="00956C40">
        <w:rPr>
          <w:color w:val="000000"/>
          <w:szCs w:val="24"/>
        </w:rPr>
        <w:lastRenderedPageBreak/>
        <w:t>$ git checkout develop</w:t>
      </w:r>
    </w:p>
    <w:p w14:paraId="15BB346F" w14:textId="77777777" w:rsidR="00956C40" w:rsidRPr="00956C40" w:rsidRDefault="00956C40" w:rsidP="00956C40">
      <w:pPr>
        <w:spacing w:after="0"/>
        <w:rPr>
          <w:rFonts w:cs="Segoe UI"/>
          <w:color w:val="000000"/>
          <w:szCs w:val="24"/>
        </w:rPr>
      </w:pPr>
    </w:p>
    <w:p w14:paraId="49D73694" w14:textId="77777777" w:rsidR="00956C40" w:rsidRPr="00956C40" w:rsidRDefault="00956C40" w:rsidP="00956C40">
      <w:pPr>
        <w:spacing w:after="0"/>
        <w:rPr>
          <w:rFonts w:cs="Segoe UI"/>
          <w:color w:val="000000"/>
          <w:szCs w:val="24"/>
        </w:rPr>
      </w:pPr>
      <w:r w:rsidRPr="00956C40">
        <w:rPr>
          <w:color w:val="000000"/>
          <w:szCs w:val="24"/>
        </w:rPr>
        <w:t>Anschließend erstellt man ein Commit-Objekt und verhindert somit, dass ke</w:t>
      </w:r>
      <w:r w:rsidRPr="00956C40">
        <w:rPr>
          <w:color w:val="000000"/>
          <w:szCs w:val="24"/>
        </w:rPr>
        <w:t>i</w:t>
      </w:r>
      <w:r w:rsidRPr="00956C40">
        <w:rPr>
          <w:color w:val="000000"/>
          <w:szCs w:val="24"/>
        </w:rPr>
        <w:t>ne Informationen innerhalb der Änderungshistorie verloren gehen und all di</w:t>
      </w:r>
      <w:r w:rsidRPr="00956C40">
        <w:rPr>
          <w:color w:val="000000"/>
          <w:szCs w:val="24"/>
        </w:rPr>
        <w:t>e</w:t>
      </w:r>
      <w:r w:rsidRPr="00956C40">
        <w:rPr>
          <w:color w:val="000000"/>
          <w:szCs w:val="24"/>
        </w:rPr>
        <w:t xml:space="preserve">jenigen Commits, welche die neuen Änderungen beinhalten zusammen als Gruppe übertragen werden. </w:t>
      </w:r>
    </w:p>
    <w:p w14:paraId="6055A4B4" w14:textId="77777777" w:rsidR="00956C40" w:rsidRPr="00956C40" w:rsidRDefault="00956C40" w:rsidP="00956C40">
      <w:pPr>
        <w:spacing w:after="0"/>
        <w:rPr>
          <w:rFonts w:cs="Segoe UI"/>
          <w:color w:val="000000"/>
          <w:szCs w:val="24"/>
        </w:rPr>
      </w:pPr>
    </w:p>
    <w:p w14:paraId="509C7E88" w14:textId="77777777" w:rsidR="00956C40" w:rsidRPr="00956C40" w:rsidRDefault="00956C40" w:rsidP="00956C40">
      <w:pPr>
        <w:spacing w:after="0"/>
        <w:rPr>
          <w:rFonts w:cs="Segoe UI"/>
          <w:color w:val="000000"/>
          <w:szCs w:val="24"/>
        </w:rPr>
      </w:pPr>
      <w:r w:rsidRPr="00956C40">
        <w:rPr>
          <w:color w:val="000000"/>
          <w:szCs w:val="24"/>
        </w:rPr>
        <w:t>§ git merge --no-ff &lt;Name des Feature-Branches&gt;</w:t>
      </w:r>
    </w:p>
    <w:p w14:paraId="1EAF0BE3" w14:textId="77777777" w:rsidR="00956C40" w:rsidRPr="00956C40" w:rsidRDefault="00956C40" w:rsidP="00956C40">
      <w:pPr>
        <w:spacing w:after="0"/>
        <w:rPr>
          <w:rFonts w:cs="Segoe UI"/>
          <w:color w:val="000000"/>
          <w:szCs w:val="24"/>
        </w:rPr>
      </w:pPr>
    </w:p>
    <w:p w14:paraId="3C67CD32" w14:textId="77777777" w:rsidR="00956C40" w:rsidRPr="00956C40" w:rsidRDefault="00956C40" w:rsidP="00956C40">
      <w:pPr>
        <w:spacing w:after="0"/>
        <w:rPr>
          <w:rFonts w:cs="Segoe UI"/>
          <w:color w:val="000000"/>
          <w:szCs w:val="24"/>
        </w:rPr>
      </w:pPr>
      <w:r w:rsidRPr="00956C40">
        <w:rPr>
          <w:color w:val="000000"/>
          <w:szCs w:val="24"/>
        </w:rPr>
        <w:t>Es ist schlichtweg unmöglich durch die Änderungshistorie zu sehen, welche Commits zusammen gehören und gemeinsam ein Feature beigetragen h</w:t>
      </w:r>
      <w:r w:rsidRPr="00956C40">
        <w:rPr>
          <w:color w:val="000000"/>
          <w:szCs w:val="24"/>
        </w:rPr>
        <w:t>a</w:t>
      </w:r>
      <w:r w:rsidRPr="00956C40">
        <w:rPr>
          <w:color w:val="000000"/>
          <w:szCs w:val="24"/>
        </w:rPr>
        <w:t xml:space="preserve">ben. Dazu müsste man sich die einzelnen Protokolldaten manuell ansehen. Falls im Vorfeld zum </w:t>
      </w:r>
      <w:r w:rsidRPr="00EE4443">
        <w:rPr>
          <w:i/>
          <w:color w:val="000000"/>
          <w:szCs w:val="24"/>
        </w:rPr>
        <w:t>mergen</w:t>
      </w:r>
      <w:r w:rsidRPr="00956C40">
        <w:rPr>
          <w:color w:val="000000"/>
          <w:szCs w:val="24"/>
        </w:rPr>
        <w:t xml:space="preserve"> der obige Befehl genutzt worden ist, ist es j</w:t>
      </w:r>
      <w:r w:rsidRPr="00956C40">
        <w:rPr>
          <w:color w:val="000000"/>
          <w:szCs w:val="24"/>
        </w:rPr>
        <w:t>e</w:t>
      </w:r>
      <w:r w:rsidRPr="00956C40">
        <w:rPr>
          <w:color w:val="000000"/>
          <w:szCs w:val="24"/>
        </w:rPr>
        <w:t>doch wiederum ein Leichtes eine Gruppe von Commits, welche zusammen gehören und ein gemeinsames Feature implementiert haben, gemeinsam zu entfernen.</w:t>
      </w:r>
    </w:p>
    <w:p w14:paraId="7537C6CF" w14:textId="77777777" w:rsidR="00956C40" w:rsidRPr="00956C40" w:rsidRDefault="00956C40" w:rsidP="00956C40">
      <w:pPr>
        <w:spacing w:after="0"/>
        <w:rPr>
          <w:rFonts w:cs="Segoe UI"/>
          <w:color w:val="000000"/>
          <w:szCs w:val="24"/>
        </w:rPr>
      </w:pPr>
    </w:p>
    <w:p w14:paraId="77D2F69F" w14:textId="77777777" w:rsidR="00956C40" w:rsidRPr="00956C40" w:rsidRDefault="00956C40" w:rsidP="00956C40">
      <w:pPr>
        <w:spacing w:after="0"/>
        <w:rPr>
          <w:rFonts w:cs="Segoe UI"/>
          <w:color w:val="000000"/>
          <w:szCs w:val="24"/>
        </w:rPr>
      </w:pPr>
      <w:r w:rsidRPr="00956C40">
        <w:rPr>
          <w:color w:val="000000"/>
          <w:szCs w:val="24"/>
        </w:rPr>
        <w:t>Danach kann man den Feature-Branch löschen.</w:t>
      </w:r>
    </w:p>
    <w:p w14:paraId="734C22AD" w14:textId="77777777" w:rsidR="00956C40" w:rsidRPr="00956C40" w:rsidRDefault="00956C40" w:rsidP="00956C40">
      <w:pPr>
        <w:spacing w:after="0"/>
        <w:rPr>
          <w:rFonts w:cs="Segoe UI"/>
          <w:color w:val="000000"/>
          <w:szCs w:val="24"/>
        </w:rPr>
      </w:pPr>
    </w:p>
    <w:p w14:paraId="4ADB3CDC" w14:textId="77777777" w:rsidR="00956C40" w:rsidRPr="00956C40" w:rsidRDefault="00956C40" w:rsidP="00956C40">
      <w:pPr>
        <w:spacing w:after="0"/>
        <w:rPr>
          <w:rFonts w:cs="Segoe UI"/>
          <w:color w:val="000000"/>
          <w:szCs w:val="24"/>
        </w:rPr>
      </w:pPr>
      <w:r w:rsidRPr="00956C40">
        <w:rPr>
          <w:color w:val="000000"/>
          <w:szCs w:val="24"/>
        </w:rPr>
        <w:t>$ git branch -d &lt;Name des Feature-Branches&gt;</w:t>
      </w:r>
    </w:p>
    <w:p w14:paraId="57BAA10E" w14:textId="77777777" w:rsidR="00956C40" w:rsidRPr="00956C40" w:rsidRDefault="00956C40" w:rsidP="00956C40">
      <w:pPr>
        <w:spacing w:after="0"/>
        <w:rPr>
          <w:rFonts w:cs="Segoe UI"/>
          <w:color w:val="000000"/>
          <w:szCs w:val="24"/>
        </w:rPr>
      </w:pPr>
    </w:p>
    <w:p w14:paraId="2DC18DD3" w14:textId="77777777" w:rsidR="00956C40" w:rsidRPr="00956C40" w:rsidRDefault="00956C40" w:rsidP="00956C40">
      <w:pPr>
        <w:spacing w:after="0"/>
        <w:rPr>
          <w:rFonts w:cs="Segoe UI"/>
          <w:color w:val="000000"/>
          <w:szCs w:val="24"/>
        </w:rPr>
      </w:pPr>
      <w:r w:rsidRPr="00956C40">
        <w:rPr>
          <w:color w:val="000000"/>
          <w:szCs w:val="24"/>
        </w:rPr>
        <w:t xml:space="preserve">Als letztes werden die Änderungen in den Develop-Zweig, welcher sich auf dem </w:t>
      </w:r>
      <w:r w:rsidRPr="00EE4443">
        <w:rPr>
          <w:color w:val="000000"/>
          <w:szCs w:val="24"/>
        </w:rPr>
        <w:t>origin</w:t>
      </w:r>
      <w:r w:rsidRPr="00956C40">
        <w:rPr>
          <w:i/>
          <w:color w:val="000000"/>
          <w:szCs w:val="24"/>
        </w:rPr>
        <w:t xml:space="preserve"> </w:t>
      </w:r>
      <w:r w:rsidRPr="00956C40">
        <w:rPr>
          <w:color w:val="000000"/>
          <w:szCs w:val="24"/>
        </w:rPr>
        <w:t>befindet, übertragen.</w:t>
      </w:r>
    </w:p>
    <w:p w14:paraId="756A952A" w14:textId="77777777" w:rsidR="00956C40" w:rsidRPr="00956C40" w:rsidRDefault="00956C40" w:rsidP="00956C40">
      <w:pPr>
        <w:spacing w:after="0"/>
        <w:rPr>
          <w:rFonts w:cs="Segoe UI"/>
          <w:color w:val="000000"/>
          <w:szCs w:val="24"/>
        </w:rPr>
      </w:pPr>
    </w:p>
    <w:p w14:paraId="14E97155" w14:textId="77777777" w:rsidR="00956C40" w:rsidRDefault="00956C40" w:rsidP="00956C40">
      <w:pPr>
        <w:rPr>
          <w:color w:val="000000"/>
          <w:szCs w:val="24"/>
        </w:rPr>
      </w:pPr>
      <w:r w:rsidRPr="00956C40">
        <w:rPr>
          <w:color w:val="000000"/>
          <w:szCs w:val="24"/>
        </w:rPr>
        <w:t>$ push origin develop</w:t>
      </w:r>
      <w:bookmarkEnd w:id="419"/>
      <w:r>
        <w:rPr>
          <w:rStyle w:val="Funotenzeichen"/>
        </w:rPr>
        <w:footnoteReference w:id="96"/>
      </w:r>
    </w:p>
    <w:p w14:paraId="5AAD9422" w14:textId="77777777" w:rsidR="00E85DE7" w:rsidRPr="00E85DE7" w:rsidRDefault="00E85DE7" w:rsidP="00E85DE7">
      <w:pPr>
        <w:rPr>
          <w:rFonts w:cs="Times New Roman"/>
          <w:szCs w:val="24"/>
        </w:rPr>
      </w:pPr>
      <w:bookmarkStart w:id="422" w:name="_CTVK001722372615ef04f2090c1095b80bbe6e1"/>
      <w:r w:rsidRPr="00E85DE7">
        <w:rPr>
          <w:szCs w:val="24"/>
        </w:rPr>
        <w:t>Weil Feature-Branches oft eine kurze Lebensdauer haben, werden sie meist nur lokal angelegt. Jedoch kann es vorkommen, dass die Entwicklung eines neuen Features länger dauert, das Sichern von Zwischenergebnissen sehr wichtig ist oder dass mehrere Entwickler an einem Feature gleichzeitig en</w:t>
      </w:r>
      <w:r w:rsidRPr="00E85DE7">
        <w:rPr>
          <w:szCs w:val="24"/>
        </w:rPr>
        <w:t>t</w:t>
      </w:r>
      <w:r w:rsidRPr="00E85DE7">
        <w:rPr>
          <w:szCs w:val="24"/>
        </w:rPr>
        <w:t>wickeln. In diesen Fällen kann der Branch auch im zentralen Repository a</w:t>
      </w:r>
      <w:r w:rsidRPr="00E85DE7">
        <w:rPr>
          <w:szCs w:val="24"/>
        </w:rPr>
        <w:t>n</w:t>
      </w:r>
      <w:r w:rsidRPr="00E85DE7">
        <w:rPr>
          <w:szCs w:val="24"/>
        </w:rPr>
        <w:t>gelegt werden. Dazu benutzt man folgenden Befehl:</w:t>
      </w:r>
    </w:p>
    <w:p w14:paraId="5018B66A" w14:textId="77777777" w:rsidR="00E85DE7" w:rsidRPr="00E85DE7" w:rsidRDefault="00E85DE7" w:rsidP="00E85DE7">
      <w:pPr>
        <w:rPr>
          <w:rFonts w:cs="Times New Roman"/>
          <w:szCs w:val="24"/>
        </w:rPr>
      </w:pPr>
      <w:r w:rsidRPr="00E85DE7">
        <w:rPr>
          <w:szCs w:val="24"/>
        </w:rPr>
        <w:lastRenderedPageBreak/>
        <w:t>$ git push --set-upstream origin &lt;Name des Feature-Branch&gt;</w:t>
      </w:r>
    </w:p>
    <w:p w14:paraId="5F1AE715" w14:textId="2512371F" w:rsidR="00BB6B3E" w:rsidRDefault="00E85DE7" w:rsidP="00E85DE7">
      <w:pPr>
        <w:rPr>
          <w:color w:val="000000"/>
          <w:szCs w:val="24"/>
        </w:rPr>
      </w:pPr>
      <w:r w:rsidRPr="00E85DE7">
        <w:rPr>
          <w:szCs w:val="24"/>
        </w:rPr>
        <w:t>Durch diesen Befehl wird zeitgleich der lokale Feature-Branch mit dem zen</w:t>
      </w:r>
      <w:r w:rsidRPr="00E85DE7">
        <w:rPr>
          <w:szCs w:val="24"/>
        </w:rPr>
        <w:t>t</w:t>
      </w:r>
      <w:r w:rsidRPr="00E85DE7">
        <w:rPr>
          <w:szCs w:val="24"/>
        </w:rPr>
        <w:t>ralen Repository verknüpft.</w:t>
      </w:r>
      <w:bookmarkEnd w:id="422"/>
      <w:r>
        <w:rPr>
          <w:rStyle w:val="Funotenzeichen"/>
        </w:rPr>
        <w:footnoteReference w:id="97"/>
      </w:r>
    </w:p>
    <w:p w14:paraId="26200405" w14:textId="77777777" w:rsidR="005B005B" w:rsidRDefault="00113008" w:rsidP="00113008">
      <w:pPr>
        <w:pStyle w:val="berschrift3"/>
      </w:pPr>
      <w:bookmarkStart w:id="424" w:name="_Toc491708016"/>
      <w:r>
        <w:t>Der Release-Branch</w:t>
      </w:r>
      <w:bookmarkEnd w:id="424"/>
    </w:p>
    <w:p w14:paraId="3547032B" w14:textId="77777777" w:rsidR="00113008" w:rsidRDefault="00113008" w:rsidP="00113008"/>
    <w:p w14:paraId="005149D0" w14:textId="77777777" w:rsidR="005171C2" w:rsidRDefault="00ED5CEC" w:rsidP="00113008">
      <w:pPr>
        <w:rPr>
          <w:szCs w:val="24"/>
        </w:rPr>
      </w:pPr>
      <w:bookmarkStart w:id="425" w:name="_CTVK00174f87e2b0e2a422aa0f7e24659ce7de1"/>
      <w:r w:rsidRPr="00ED5CEC">
        <w:rPr>
          <w:szCs w:val="24"/>
        </w:rPr>
        <w:t>Wie der Name schon sagt dienen Release-Branches dafür, an den Teilen des Projektes zu arbeiten, welche kurz vor einer Veröffentlichung stehen. Sie erlauben es kleinere Fehler und notwendige Vorbereitungen zu meistern, welche immer wieder kurz vor einem Release entstehen. Durch das Erarbe</w:t>
      </w:r>
      <w:r w:rsidRPr="00ED5CEC">
        <w:rPr>
          <w:szCs w:val="24"/>
        </w:rPr>
        <w:t>i</w:t>
      </w:r>
      <w:r w:rsidRPr="00ED5CEC">
        <w:rPr>
          <w:szCs w:val="24"/>
        </w:rPr>
        <w:t>ten dieser Dinge auf einem separaten Branch wird die Arbeit auf dem Dev</w:t>
      </w:r>
      <w:r w:rsidRPr="00ED5CEC">
        <w:rPr>
          <w:szCs w:val="24"/>
        </w:rPr>
        <w:t>e</w:t>
      </w:r>
      <w:r w:rsidRPr="00ED5CEC">
        <w:rPr>
          <w:szCs w:val="24"/>
        </w:rPr>
        <w:t>lop-Zweig erleichtert damit dieser aus dem Feature-Branch neues empfa</w:t>
      </w:r>
      <w:r w:rsidRPr="00ED5CEC">
        <w:rPr>
          <w:szCs w:val="24"/>
        </w:rPr>
        <w:t>n</w:t>
      </w:r>
      <w:r w:rsidRPr="00ED5CEC">
        <w:rPr>
          <w:szCs w:val="24"/>
        </w:rPr>
        <w:t>gen und einen neuen Release durchführen kann.</w:t>
      </w:r>
    </w:p>
    <w:p w14:paraId="49896516" w14:textId="03D1B625" w:rsidR="00113008" w:rsidRDefault="00ED5CEC" w:rsidP="00113008">
      <w:pPr>
        <w:rPr>
          <w:szCs w:val="24"/>
        </w:rPr>
      </w:pPr>
      <w:r w:rsidRPr="00ED5CEC">
        <w:rPr>
          <w:szCs w:val="24"/>
        </w:rPr>
        <w:t>Der Release-Branch geht, wie schon der Feature-Branch, aus dem Develop-Zweig hervor. Er sollte sich erst dann von dem Develop-Zweig entzweigen, wenn all die vorher geforderten Eigenschaften für die nächste Veröffentl</w:t>
      </w:r>
      <w:r w:rsidRPr="00ED5CEC">
        <w:rPr>
          <w:szCs w:val="24"/>
        </w:rPr>
        <w:t>i</w:t>
      </w:r>
      <w:r w:rsidRPr="00ED5CEC">
        <w:rPr>
          <w:szCs w:val="24"/>
        </w:rPr>
        <w:t>chung bereitstehen. In dem Release-Branch werden dann die Feinheiten b</w:t>
      </w:r>
      <w:r w:rsidRPr="00ED5CEC">
        <w:rPr>
          <w:szCs w:val="24"/>
        </w:rPr>
        <w:t>e</w:t>
      </w:r>
      <w:r w:rsidRPr="00ED5CEC">
        <w:rPr>
          <w:szCs w:val="24"/>
        </w:rPr>
        <w:t>arbeitet, welche dem nächsten Release im Wege stehen. Funktionen und Eigenschaften, die nicht auf dem Release-Branch bearbeitet werden, mü</w:t>
      </w:r>
      <w:r w:rsidRPr="00ED5CEC">
        <w:rPr>
          <w:szCs w:val="24"/>
        </w:rPr>
        <w:t>s</w:t>
      </w:r>
      <w:r w:rsidRPr="00ED5CEC">
        <w:rPr>
          <w:szCs w:val="24"/>
        </w:rPr>
        <w:t>sen auf eine nächste Abzweigung warten. Nach getaner Arbeit wird der R</w:t>
      </w:r>
      <w:r w:rsidRPr="00ED5CEC">
        <w:rPr>
          <w:szCs w:val="24"/>
        </w:rPr>
        <w:t>e</w:t>
      </w:r>
      <w:r w:rsidRPr="00ED5CEC">
        <w:rPr>
          <w:szCs w:val="24"/>
        </w:rPr>
        <w:t xml:space="preserve">lease-Branch wieder mit dem Develop-Zweig zusammengeführt. Dadurch kann der Develop-Zweig letztendlich in den Master </w:t>
      </w:r>
      <w:r w:rsidRPr="00EE4443">
        <w:rPr>
          <w:i/>
          <w:szCs w:val="24"/>
        </w:rPr>
        <w:t>gemerged</w:t>
      </w:r>
      <w:r w:rsidRPr="00ED5CEC">
        <w:rPr>
          <w:szCs w:val="24"/>
        </w:rPr>
        <w:t xml:space="preserve"> und dadurch automatisch </w:t>
      </w:r>
      <w:r w:rsidR="00EE4443">
        <w:rPr>
          <w:szCs w:val="24"/>
        </w:rPr>
        <w:t>veröffentlicht</w:t>
      </w:r>
      <w:r w:rsidRPr="00ED5CEC">
        <w:rPr>
          <w:szCs w:val="24"/>
        </w:rPr>
        <w:t xml:space="preserve"> werden.</w:t>
      </w:r>
      <w:bookmarkEnd w:id="425"/>
      <w:r>
        <w:rPr>
          <w:rStyle w:val="Funotenzeichen"/>
        </w:rPr>
        <w:footnoteReference w:id="98"/>
      </w:r>
    </w:p>
    <w:p w14:paraId="36F7E37F" w14:textId="6AFCCB23" w:rsidR="00813D3A" w:rsidRDefault="00813D3A" w:rsidP="00113008">
      <w:pPr>
        <w:rPr>
          <w:szCs w:val="24"/>
        </w:rPr>
      </w:pPr>
      <w:bookmarkStart w:id="427" w:name="_CTVK0016a87bb472a8c4395ab65e3a3fae3b44b"/>
      <w:r w:rsidRPr="00813D3A">
        <w:rPr>
          <w:szCs w:val="24"/>
        </w:rPr>
        <w:t>Mit dem Erzeugen eines neuen Release-Branches wird diesem auch gleic</w:t>
      </w:r>
      <w:r w:rsidRPr="00813D3A">
        <w:rPr>
          <w:szCs w:val="24"/>
        </w:rPr>
        <w:t>h</w:t>
      </w:r>
      <w:r w:rsidRPr="00813D3A">
        <w:rPr>
          <w:szCs w:val="24"/>
        </w:rPr>
        <w:t>zeitig eine neue Versionsnummer für das neue Release zugewiesen. Durch das Zuweisen einer Versionsnummer wird auch im Vorfeld bekannt um was für eine Art von Release es sich letztendlich handelt. Nehmen wir an unser Produkt befindet sich in der Version mit der Versionsnummer 1.1.5. Der D</w:t>
      </w:r>
      <w:r w:rsidRPr="00813D3A">
        <w:rPr>
          <w:szCs w:val="24"/>
        </w:rPr>
        <w:t>e</w:t>
      </w:r>
      <w:r w:rsidRPr="00813D3A">
        <w:rPr>
          <w:szCs w:val="24"/>
        </w:rPr>
        <w:t xml:space="preserve">velop-Zweig steht für die Veröffentlichung einer neuen Version bereit. Beim Erzeugen eines neuen Release-Branches wird gleich zu Beginn eine neue </w:t>
      </w:r>
      <w:r w:rsidRPr="00813D3A">
        <w:rPr>
          <w:szCs w:val="24"/>
        </w:rPr>
        <w:lastRenderedPageBreak/>
        <w:t xml:space="preserve">Versionsnummer vergeben, z.B. 1.2. Dadurch wird klar ob es sich um einen </w:t>
      </w:r>
      <w:r w:rsidR="005171C2">
        <w:rPr>
          <w:szCs w:val="24"/>
        </w:rPr>
        <w:t>größeren</w:t>
      </w:r>
      <w:r w:rsidR="005171C2" w:rsidRPr="00813D3A">
        <w:rPr>
          <w:szCs w:val="24"/>
        </w:rPr>
        <w:t xml:space="preserve"> </w:t>
      </w:r>
      <w:r w:rsidRPr="00813D3A">
        <w:rPr>
          <w:szCs w:val="24"/>
        </w:rPr>
        <w:t>oder einen kleineren Release handelt.</w:t>
      </w:r>
      <w:bookmarkEnd w:id="427"/>
      <w:r>
        <w:rPr>
          <w:rStyle w:val="Funotenzeichen"/>
        </w:rPr>
        <w:footnoteReference w:id="99"/>
      </w:r>
    </w:p>
    <w:p w14:paraId="5EDF5394" w14:textId="77777777" w:rsidR="00BE6DA4" w:rsidRPr="00BE6DA4" w:rsidRDefault="00BE6DA4" w:rsidP="00BE6DA4">
      <w:pPr>
        <w:rPr>
          <w:rFonts w:cs="Segoe UI"/>
          <w:szCs w:val="24"/>
        </w:rPr>
      </w:pPr>
      <w:bookmarkStart w:id="429" w:name="_CTVK001f247f480c0a1450ea18b284af115d374"/>
      <w:r w:rsidRPr="00BE6DA4">
        <w:rPr>
          <w:szCs w:val="24"/>
        </w:rPr>
        <w:t>Zunächst wird ein neuer Branch aus dem Develop-Zweig erstellt und in di</w:t>
      </w:r>
      <w:r w:rsidRPr="00BE6DA4">
        <w:rPr>
          <w:szCs w:val="24"/>
        </w:rPr>
        <w:t>e</w:t>
      </w:r>
      <w:r w:rsidRPr="00BE6DA4">
        <w:rPr>
          <w:szCs w:val="24"/>
        </w:rPr>
        <w:t>sen gewechselt.</w:t>
      </w:r>
    </w:p>
    <w:p w14:paraId="389649CE" w14:textId="77777777" w:rsidR="00BE6DA4" w:rsidRPr="00BE6DA4" w:rsidRDefault="00BE6DA4" w:rsidP="00BE6DA4">
      <w:pPr>
        <w:rPr>
          <w:rFonts w:cs="Segoe UI"/>
          <w:szCs w:val="24"/>
          <w:lang w:val="en-US"/>
        </w:rPr>
      </w:pPr>
      <w:r w:rsidRPr="00BE6DA4">
        <w:rPr>
          <w:szCs w:val="24"/>
          <w:lang w:val="en-US"/>
        </w:rPr>
        <w:t xml:space="preserve">$ </w:t>
      </w:r>
      <w:proofErr w:type="gramStart"/>
      <w:r w:rsidRPr="00BE6DA4">
        <w:rPr>
          <w:szCs w:val="24"/>
          <w:lang w:val="en-US"/>
        </w:rPr>
        <w:t>git</w:t>
      </w:r>
      <w:proofErr w:type="gramEnd"/>
      <w:r w:rsidRPr="00BE6DA4">
        <w:rPr>
          <w:szCs w:val="24"/>
          <w:lang w:val="en-US"/>
        </w:rPr>
        <w:t xml:space="preserve"> checkout -b &lt;Name des Branches&gt; develop</w:t>
      </w:r>
    </w:p>
    <w:p w14:paraId="789A3308" w14:textId="77777777" w:rsidR="00BE6DA4" w:rsidRPr="00BE6DA4" w:rsidRDefault="00BE6DA4" w:rsidP="00BE6DA4">
      <w:pPr>
        <w:rPr>
          <w:rFonts w:cs="Segoe UI"/>
          <w:szCs w:val="24"/>
        </w:rPr>
      </w:pPr>
      <w:r w:rsidRPr="00BE6DA4">
        <w:rPr>
          <w:szCs w:val="24"/>
        </w:rPr>
        <w:t>In diesem Fall ist es sinvoll auch gleich die Versionnummer in den Namen des Branches einzutragen. Beispielsweise könnte der Befehl dann so auss</w:t>
      </w:r>
      <w:r w:rsidRPr="00BE6DA4">
        <w:rPr>
          <w:szCs w:val="24"/>
        </w:rPr>
        <w:t>e</w:t>
      </w:r>
      <w:r w:rsidRPr="00BE6DA4">
        <w:rPr>
          <w:szCs w:val="24"/>
        </w:rPr>
        <w:t>hen:</w:t>
      </w:r>
    </w:p>
    <w:p w14:paraId="4EA4B9E2" w14:textId="77777777" w:rsidR="00BE6DA4" w:rsidRPr="00BE6DA4" w:rsidRDefault="00BE6DA4" w:rsidP="00BE6DA4">
      <w:pPr>
        <w:rPr>
          <w:rFonts w:cs="Segoe UI"/>
          <w:szCs w:val="24"/>
        </w:rPr>
      </w:pPr>
      <w:r w:rsidRPr="00BE6DA4">
        <w:rPr>
          <w:szCs w:val="24"/>
        </w:rPr>
        <w:t>$ git checkout -b release-1.2 develop</w:t>
      </w:r>
    </w:p>
    <w:p w14:paraId="207BF63C" w14:textId="77777777" w:rsidR="00BE6DA4" w:rsidRPr="00BE6DA4" w:rsidRDefault="00BE6DA4" w:rsidP="00BE6DA4">
      <w:pPr>
        <w:rPr>
          <w:rFonts w:cs="Segoe UI"/>
          <w:szCs w:val="24"/>
        </w:rPr>
      </w:pPr>
      <w:r w:rsidRPr="00BE6DA4">
        <w:rPr>
          <w:szCs w:val="24"/>
        </w:rPr>
        <w:t>Nachdem der Zweig erstellt und in ihn gewechselt wurde, muss ihm die en</w:t>
      </w:r>
      <w:r w:rsidRPr="00BE6DA4">
        <w:rPr>
          <w:szCs w:val="24"/>
        </w:rPr>
        <w:t>t</w:t>
      </w:r>
      <w:r w:rsidRPr="00BE6DA4">
        <w:rPr>
          <w:szCs w:val="24"/>
        </w:rPr>
        <w:t xml:space="preserve">sprechende Versionsnummer nun noch zugewiesen werden. Dies geschieht mit dem Befehl </w:t>
      </w:r>
      <w:r w:rsidRPr="00BE6DA4">
        <w:rPr>
          <w:i/>
          <w:szCs w:val="24"/>
        </w:rPr>
        <w:t>bump</w:t>
      </w:r>
      <w:r w:rsidRPr="00BE6DA4">
        <w:rPr>
          <w:szCs w:val="24"/>
        </w:rPr>
        <w:t>.</w:t>
      </w:r>
    </w:p>
    <w:p w14:paraId="4EA21B30" w14:textId="77777777" w:rsidR="00BE6DA4" w:rsidRPr="00BE6DA4" w:rsidRDefault="00BE6DA4" w:rsidP="00BE6DA4">
      <w:pPr>
        <w:rPr>
          <w:rFonts w:cs="Segoe UI"/>
          <w:szCs w:val="24"/>
        </w:rPr>
      </w:pPr>
      <w:r w:rsidRPr="00BE6DA4">
        <w:rPr>
          <w:szCs w:val="24"/>
        </w:rPr>
        <w:t xml:space="preserve">$ ./bump-version.sh 1.2 </w:t>
      </w:r>
    </w:p>
    <w:p w14:paraId="3BF9CD8A" w14:textId="592A75B7" w:rsidR="00BE6DA4" w:rsidRPr="00BE6DA4" w:rsidRDefault="00BE6DA4" w:rsidP="00BE6DA4">
      <w:pPr>
        <w:rPr>
          <w:rFonts w:cs="Segoe UI"/>
          <w:szCs w:val="24"/>
        </w:rPr>
      </w:pPr>
      <w:r w:rsidRPr="00BE6DA4">
        <w:rPr>
          <w:szCs w:val="24"/>
        </w:rPr>
        <w:t>Dadurch werden einige Dateien verändert, um auf die neue Version zu ve</w:t>
      </w:r>
      <w:r w:rsidRPr="00BE6DA4">
        <w:rPr>
          <w:szCs w:val="24"/>
        </w:rPr>
        <w:t>r</w:t>
      </w:r>
      <w:r w:rsidRPr="00BE6DA4">
        <w:rPr>
          <w:szCs w:val="24"/>
        </w:rPr>
        <w:t xml:space="preserve">weisen. Die neue Versionsnummer wird dadurch auch </w:t>
      </w:r>
      <w:r w:rsidRPr="00454320">
        <w:rPr>
          <w:i/>
          <w:szCs w:val="24"/>
        </w:rPr>
        <w:t>comitte</w:t>
      </w:r>
      <w:r w:rsidR="00454320" w:rsidRPr="00454320">
        <w:rPr>
          <w:i/>
          <w:szCs w:val="24"/>
        </w:rPr>
        <w:t>t</w:t>
      </w:r>
      <w:r w:rsidRPr="00BE6DA4">
        <w:rPr>
          <w:szCs w:val="24"/>
        </w:rPr>
        <w:t>. Dieser Zweig existiert dann solange bis eine offizielle Veröffentlichung der Version stattfi</w:t>
      </w:r>
      <w:r w:rsidRPr="00BE6DA4">
        <w:rPr>
          <w:szCs w:val="24"/>
        </w:rPr>
        <w:t>n</w:t>
      </w:r>
      <w:r w:rsidRPr="00BE6DA4">
        <w:rPr>
          <w:szCs w:val="24"/>
        </w:rPr>
        <w:t>det. Wie schon erwähnt dient dieser Zweig eher dem Bugfixing. Er ist nicht dafür gedacht neue und große Änderungen zu implementieren.</w:t>
      </w:r>
      <w:r w:rsidRPr="00BE6DA4">
        <w:rPr>
          <w:szCs w:val="24"/>
        </w:rPr>
        <w:br/>
        <w:t xml:space="preserve">Um schlussendlich </w:t>
      </w:r>
      <w:r w:rsidR="00454320">
        <w:rPr>
          <w:szCs w:val="24"/>
        </w:rPr>
        <w:t>veröffentlichen</w:t>
      </w:r>
      <w:r w:rsidRPr="00BE6DA4">
        <w:rPr>
          <w:szCs w:val="24"/>
        </w:rPr>
        <w:t xml:space="preserve"> zu können sind einige Schritte notwendig. Als er</w:t>
      </w:r>
      <w:r w:rsidRPr="00BE6DA4">
        <w:rPr>
          <w:szCs w:val="24"/>
        </w:rPr>
        <w:t>s</w:t>
      </w:r>
      <w:r w:rsidRPr="00BE6DA4">
        <w:rPr>
          <w:szCs w:val="24"/>
        </w:rPr>
        <w:t xml:space="preserve">tes muss </w:t>
      </w:r>
      <w:r w:rsidR="00454320">
        <w:rPr>
          <w:szCs w:val="24"/>
        </w:rPr>
        <w:t>man den Release-Branch mit dem M</w:t>
      </w:r>
      <w:r w:rsidRPr="00BE6DA4">
        <w:rPr>
          <w:szCs w:val="24"/>
        </w:rPr>
        <w:t>aster zusammenfüh</w:t>
      </w:r>
      <w:r w:rsidR="00454320">
        <w:rPr>
          <w:szCs w:val="24"/>
        </w:rPr>
        <w:t xml:space="preserve">ren. Dazu muss man erst in den </w:t>
      </w:r>
      <w:commentRangeStart w:id="430"/>
      <w:r w:rsidR="00454320">
        <w:rPr>
          <w:szCs w:val="24"/>
        </w:rPr>
        <w:t>M</w:t>
      </w:r>
      <w:r w:rsidRPr="00BE6DA4">
        <w:rPr>
          <w:szCs w:val="24"/>
        </w:rPr>
        <w:t xml:space="preserve">aster </w:t>
      </w:r>
      <w:commentRangeEnd w:id="430"/>
      <w:r w:rsidR="00454320">
        <w:rPr>
          <w:rStyle w:val="Kommentarzeichen"/>
        </w:rPr>
        <w:commentReference w:id="430"/>
      </w:r>
      <w:r w:rsidRPr="00BE6DA4">
        <w:rPr>
          <w:szCs w:val="24"/>
        </w:rPr>
        <w:t>wechseln.</w:t>
      </w:r>
    </w:p>
    <w:p w14:paraId="794EFD72" w14:textId="77777777" w:rsidR="00BE6DA4" w:rsidRPr="00BE6DA4" w:rsidRDefault="00BE6DA4" w:rsidP="00BE6DA4">
      <w:pPr>
        <w:rPr>
          <w:rFonts w:cs="Segoe UI"/>
          <w:szCs w:val="24"/>
        </w:rPr>
      </w:pPr>
      <w:r w:rsidRPr="00BE6DA4">
        <w:rPr>
          <w:szCs w:val="24"/>
        </w:rPr>
        <w:t>$ git checkout master</w:t>
      </w:r>
    </w:p>
    <w:p w14:paraId="665E0835" w14:textId="77777777" w:rsidR="00BE6DA4" w:rsidRPr="00BE6DA4" w:rsidRDefault="00841DE8" w:rsidP="00BE6DA4">
      <w:pPr>
        <w:rPr>
          <w:rFonts w:cs="Segoe UI"/>
          <w:szCs w:val="24"/>
        </w:rPr>
      </w:pPr>
      <w:r>
        <w:rPr>
          <w:szCs w:val="24"/>
        </w:rPr>
        <w:t>Alles was auf dem M</w:t>
      </w:r>
      <w:r w:rsidR="00BE6DA4" w:rsidRPr="00BE6DA4">
        <w:rPr>
          <w:szCs w:val="24"/>
        </w:rPr>
        <w:t xml:space="preserve">aster landet wird auch veröffentlicht. </w:t>
      </w:r>
    </w:p>
    <w:p w14:paraId="406DB497" w14:textId="77777777" w:rsidR="00BE6DA4" w:rsidRPr="00BE6DA4" w:rsidRDefault="00BE6DA4" w:rsidP="00BE6DA4">
      <w:pPr>
        <w:rPr>
          <w:rFonts w:cs="Segoe UI"/>
          <w:szCs w:val="24"/>
          <w:lang w:val="en-US"/>
        </w:rPr>
      </w:pPr>
      <w:r w:rsidRPr="00BE6DA4">
        <w:rPr>
          <w:szCs w:val="24"/>
          <w:lang w:val="en-US"/>
        </w:rPr>
        <w:t xml:space="preserve">$ </w:t>
      </w:r>
      <w:proofErr w:type="gramStart"/>
      <w:r w:rsidRPr="00BE6DA4">
        <w:rPr>
          <w:szCs w:val="24"/>
          <w:lang w:val="en-US"/>
        </w:rPr>
        <w:t>git</w:t>
      </w:r>
      <w:proofErr w:type="gramEnd"/>
      <w:r w:rsidRPr="00BE6DA4">
        <w:rPr>
          <w:szCs w:val="24"/>
          <w:lang w:val="en-US"/>
        </w:rPr>
        <w:t xml:space="preserve"> merge --no-ff release-1.2</w:t>
      </w:r>
    </w:p>
    <w:p w14:paraId="4BB5EECE" w14:textId="1CB064B3" w:rsidR="00BE6DA4" w:rsidRPr="00BE6DA4" w:rsidRDefault="00454320" w:rsidP="00BE6DA4">
      <w:pPr>
        <w:rPr>
          <w:rFonts w:cs="Segoe UI"/>
          <w:szCs w:val="24"/>
        </w:rPr>
      </w:pPr>
      <w:r>
        <w:rPr>
          <w:szCs w:val="24"/>
        </w:rPr>
        <w:lastRenderedPageBreak/>
        <w:t>Als nächstes muss dieser C</w:t>
      </w:r>
      <w:r w:rsidR="00BE6DA4" w:rsidRPr="00BE6DA4">
        <w:rPr>
          <w:szCs w:val="24"/>
        </w:rPr>
        <w:t xml:space="preserve">ommit durch einen </w:t>
      </w:r>
      <w:r w:rsidR="00BE6DA4" w:rsidRPr="00BE6DA4">
        <w:rPr>
          <w:i/>
          <w:szCs w:val="24"/>
        </w:rPr>
        <w:t xml:space="preserve">tag </w:t>
      </w:r>
      <w:r w:rsidR="00BE6DA4" w:rsidRPr="00BE6DA4">
        <w:rPr>
          <w:szCs w:val="24"/>
        </w:rPr>
        <w:t>gekennzeichnet werden, damit später aus der Änderungshistor</w:t>
      </w:r>
      <w:r>
        <w:rPr>
          <w:szCs w:val="24"/>
        </w:rPr>
        <w:t>ie ersichtlich wird wie dieser C</w:t>
      </w:r>
      <w:r w:rsidR="00BE6DA4" w:rsidRPr="00BE6DA4">
        <w:rPr>
          <w:szCs w:val="24"/>
        </w:rPr>
        <w:t>ommit z</w:t>
      </w:r>
      <w:r w:rsidR="00BE6DA4" w:rsidRPr="00BE6DA4">
        <w:rPr>
          <w:szCs w:val="24"/>
        </w:rPr>
        <w:t>u</w:t>
      </w:r>
      <w:r w:rsidR="00BE6DA4" w:rsidRPr="00BE6DA4">
        <w:rPr>
          <w:szCs w:val="24"/>
        </w:rPr>
        <w:t>geordnet werden kann.</w:t>
      </w:r>
    </w:p>
    <w:p w14:paraId="1D972889" w14:textId="77777777" w:rsidR="00BE6DA4" w:rsidRPr="00BE6DA4" w:rsidRDefault="00BE6DA4" w:rsidP="00BE6DA4">
      <w:pPr>
        <w:rPr>
          <w:rFonts w:cs="Segoe UI"/>
          <w:szCs w:val="24"/>
        </w:rPr>
      </w:pPr>
      <w:r w:rsidRPr="00BE6DA4">
        <w:rPr>
          <w:szCs w:val="24"/>
        </w:rPr>
        <w:t>$ git tag -a 1.2</w:t>
      </w:r>
    </w:p>
    <w:p w14:paraId="4AFABF20" w14:textId="7D53596D" w:rsidR="00BE6DA4" w:rsidRPr="00BE6DA4" w:rsidRDefault="00BE6DA4" w:rsidP="00BE6DA4">
      <w:pPr>
        <w:rPr>
          <w:rFonts w:cs="Segoe UI"/>
          <w:szCs w:val="24"/>
        </w:rPr>
      </w:pPr>
      <w:r w:rsidRPr="00BE6DA4">
        <w:rPr>
          <w:szCs w:val="24"/>
        </w:rPr>
        <w:t>D</w:t>
      </w:r>
      <w:r w:rsidR="005832AD">
        <w:rPr>
          <w:szCs w:val="24"/>
        </w:rPr>
        <w:t>as</w:t>
      </w:r>
      <w:r w:rsidRPr="00BE6DA4">
        <w:rPr>
          <w:szCs w:val="24"/>
        </w:rPr>
        <w:t xml:space="preserve"> Release </w:t>
      </w:r>
      <w:r w:rsidR="005832AD">
        <w:rPr>
          <w:szCs w:val="24"/>
        </w:rPr>
        <w:t>wurde durchgeführt</w:t>
      </w:r>
      <w:r w:rsidRPr="00BE6DA4">
        <w:rPr>
          <w:szCs w:val="24"/>
        </w:rPr>
        <w:t xml:space="preserve"> und </w:t>
      </w:r>
      <w:r w:rsidR="005832AD">
        <w:rPr>
          <w:szCs w:val="24"/>
        </w:rPr>
        <w:t xml:space="preserve">ist </w:t>
      </w:r>
      <w:r w:rsidRPr="00BE6DA4">
        <w:rPr>
          <w:szCs w:val="24"/>
        </w:rPr>
        <w:t>für die Zukunft gekennzeichnet.</w:t>
      </w:r>
    </w:p>
    <w:p w14:paraId="108300AD" w14:textId="77777777" w:rsidR="00BE6DA4" w:rsidRPr="00BE6DA4" w:rsidRDefault="00BE6DA4" w:rsidP="00BE6DA4">
      <w:pPr>
        <w:rPr>
          <w:rFonts w:cs="Segoe UI"/>
          <w:szCs w:val="24"/>
        </w:rPr>
      </w:pPr>
      <w:r w:rsidRPr="00BE6DA4">
        <w:rPr>
          <w:szCs w:val="24"/>
        </w:rPr>
        <w:t xml:space="preserve">Um die in dem Release-Branch gemachten Änderungen nicht zu verlieren, muss dieser wieder mit dem Develop-Zweig zusammengeführt werden, aus dem er hervorgegangen ist. </w:t>
      </w:r>
    </w:p>
    <w:p w14:paraId="0CBD9C5B" w14:textId="77777777" w:rsidR="00BE6DA4" w:rsidRPr="00BE6DA4" w:rsidRDefault="00BE6DA4" w:rsidP="00BE6DA4">
      <w:pPr>
        <w:rPr>
          <w:rFonts w:cs="Segoe UI"/>
          <w:szCs w:val="24"/>
          <w:lang w:val="en-US"/>
        </w:rPr>
      </w:pPr>
      <w:r w:rsidRPr="00BE6DA4">
        <w:rPr>
          <w:szCs w:val="24"/>
          <w:lang w:val="en-US"/>
        </w:rPr>
        <w:t xml:space="preserve">$ </w:t>
      </w:r>
      <w:proofErr w:type="gramStart"/>
      <w:r w:rsidRPr="00BE6DA4">
        <w:rPr>
          <w:szCs w:val="24"/>
          <w:lang w:val="en-US"/>
        </w:rPr>
        <w:t>git</w:t>
      </w:r>
      <w:proofErr w:type="gramEnd"/>
      <w:r w:rsidRPr="00BE6DA4">
        <w:rPr>
          <w:szCs w:val="24"/>
          <w:lang w:val="en-US"/>
        </w:rPr>
        <w:t xml:space="preserve"> checkout develop</w:t>
      </w:r>
    </w:p>
    <w:p w14:paraId="612408AD" w14:textId="77777777" w:rsidR="00BE6DA4" w:rsidRPr="00BE6DA4" w:rsidRDefault="00BE6DA4" w:rsidP="00BE6DA4">
      <w:pPr>
        <w:rPr>
          <w:rFonts w:cs="Segoe UI"/>
          <w:szCs w:val="24"/>
          <w:lang w:val="en-US"/>
        </w:rPr>
      </w:pPr>
      <w:r w:rsidRPr="00BE6DA4">
        <w:rPr>
          <w:szCs w:val="24"/>
          <w:lang w:val="en-US"/>
        </w:rPr>
        <w:t xml:space="preserve">$ </w:t>
      </w:r>
      <w:proofErr w:type="gramStart"/>
      <w:r w:rsidRPr="00BE6DA4">
        <w:rPr>
          <w:szCs w:val="24"/>
          <w:lang w:val="en-US"/>
        </w:rPr>
        <w:t>git</w:t>
      </w:r>
      <w:proofErr w:type="gramEnd"/>
      <w:r w:rsidRPr="00BE6DA4">
        <w:rPr>
          <w:szCs w:val="24"/>
          <w:lang w:val="en-US"/>
        </w:rPr>
        <w:t xml:space="preserve"> merge --no-ff release-1.2</w:t>
      </w:r>
    </w:p>
    <w:p w14:paraId="3E6DC8D6" w14:textId="77777777" w:rsidR="00BE6DA4" w:rsidRPr="00BE6DA4" w:rsidRDefault="00BE6DA4" w:rsidP="00BE6DA4">
      <w:pPr>
        <w:rPr>
          <w:rFonts w:cs="Segoe UI"/>
          <w:szCs w:val="24"/>
        </w:rPr>
      </w:pPr>
      <w:r w:rsidRPr="00BE6DA4">
        <w:rPr>
          <w:szCs w:val="24"/>
        </w:rPr>
        <w:t>Jetzt sind wir mit dem Release durch und können den Release-Branch l</w:t>
      </w:r>
      <w:r w:rsidRPr="00BE6DA4">
        <w:rPr>
          <w:szCs w:val="24"/>
        </w:rPr>
        <w:t>ö</w:t>
      </w:r>
      <w:r w:rsidRPr="00BE6DA4">
        <w:rPr>
          <w:szCs w:val="24"/>
        </w:rPr>
        <w:t>schen, da er nicht mehr gebraucht wird.</w:t>
      </w:r>
    </w:p>
    <w:p w14:paraId="14BE9A7A" w14:textId="77777777" w:rsidR="00BE6DA4" w:rsidRDefault="00BE6DA4" w:rsidP="00BE6DA4">
      <w:pPr>
        <w:rPr>
          <w:szCs w:val="24"/>
        </w:rPr>
      </w:pPr>
      <w:r w:rsidRPr="00BE6DA4">
        <w:rPr>
          <w:szCs w:val="24"/>
        </w:rPr>
        <w:t>$ git branch -d release-1.2</w:t>
      </w:r>
      <w:bookmarkEnd w:id="429"/>
      <w:r>
        <w:rPr>
          <w:rStyle w:val="Funotenzeichen"/>
        </w:rPr>
        <w:footnoteReference w:id="100"/>
      </w:r>
    </w:p>
    <w:p w14:paraId="6F3900E6" w14:textId="77777777" w:rsidR="00BD3CC1" w:rsidRDefault="00BD3CC1" w:rsidP="00BD3CC1">
      <w:pPr>
        <w:pStyle w:val="berschrift3"/>
      </w:pPr>
      <w:bookmarkStart w:id="432" w:name="_Toc491708017"/>
      <w:r>
        <w:t>Der Hotfix-Branch</w:t>
      </w:r>
      <w:bookmarkEnd w:id="432"/>
    </w:p>
    <w:p w14:paraId="78E47BCD" w14:textId="77777777" w:rsidR="00BD3CC1" w:rsidRDefault="00BD3CC1" w:rsidP="00BD3CC1"/>
    <w:p w14:paraId="706E583D" w14:textId="77777777" w:rsidR="008A7929" w:rsidRDefault="008A7929" w:rsidP="00BD3CC1">
      <w:pPr>
        <w:rPr>
          <w:szCs w:val="24"/>
        </w:rPr>
      </w:pPr>
      <w:bookmarkStart w:id="433" w:name="_CTVK001a49d896619da4a628d7973f7973607e4"/>
      <w:r w:rsidRPr="008A7929">
        <w:rPr>
          <w:szCs w:val="24"/>
        </w:rPr>
        <w:t>Hotfix-Branches ähneln sich in ihrem Sinn und Zweck den Release-Branches. Hotfix-Branches sind ebenfalls dazu gedacht, bevorstehende R</w:t>
      </w:r>
      <w:r w:rsidRPr="008A7929">
        <w:rPr>
          <w:szCs w:val="24"/>
        </w:rPr>
        <w:t>e</w:t>
      </w:r>
      <w:r w:rsidRPr="008A7929">
        <w:rPr>
          <w:szCs w:val="24"/>
        </w:rPr>
        <w:t>leases zu unterstützen oder vorzubereiten. Der Unterschied zwischen diesen beiden Zweigen ist allerdings, dass der Hotfix-Branch aus einer Notsituation heraus entsteht. Bei einem fehlerhaften Zustand des Produkts, wird ein ne</w:t>
      </w:r>
      <w:r w:rsidRPr="008A7929">
        <w:rPr>
          <w:szCs w:val="24"/>
        </w:rPr>
        <w:t>u</w:t>
      </w:r>
      <w:r w:rsidRPr="008A7929">
        <w:rPr>
          <w:szCs w:val="24"/>
        </w:rPr>
        <w:t>er Branch gebildet, um diese neu entdeckten Fehler so schnell wie möglich zu beheben. Dieser neue Branch entstammt nicht wie die anderen aus dem Develop-Zweig, sondern entsteht aus dem Master heraus. Dadurch ist es möglich auf dem Develop-Zweig ungehindert weiter zu arbeiten während a</w:t>
      </w:r>
      <w:r w:rsidRPr="008A7929">
        <w:rPr>
          <w:szCs w:val="24"/>
        </w:rPr>
        <w:t>n</w:t>
      </w:r>
      <w:r w:rsidRPr="008A7929">
        <w:rPr>
          <w:szCs w:val="24"/>
        </w:rPr>
        <w:t>dere Teammitglieder, die neu entdeckten Fehler rasch beheben können.</w:t>
      </w:r>
      <w:bookmarkEnd w:id="433"/>
      <w:r>
        <w:rPr>
          <w:rStyle w:val="Funotenzeichen"/>
        </w:rPr>
        <w:footnoteReference w:id="101"/>
      </w:r>
    </w:p>
    <w:p w14:paraId="1D7B572D" w14:textId="77777777" w:rsidR="00841DE8" w:rsidRPr="00841DE8" w:rsidRDefault="00841DE8" w:rsidP="00841DE8">
      <w:pPr>
        <w:rPr>
          <w:rFonts w:cs="Times New Roman"/>
          <w:szCs w:val="24"/>
        </w:rPr>
      </w:pPr>
      <w:bookmarkStart w:id="435" w:name="_CTVK001ec84e181c76f459590e1724f7ea97b20"/>
      <w:r w:rsidRPr="00841DE8">
        <w:rPr>
          <w:szCs w:val="24"/>
        </w:rPr>
        <w:t>$ git checkout -b hotfix-&lt;Versionsnummer&gt; master</w:t>
      </w:r>
    </w:p>
    <w:p w14:paraId="1FCC29F9" w14:textId="77777777" w:rsidR="00841DE8" w:rsidRPr="00841DE8" w:rsidRDefault="00841DE8" w:rsidP="00841DE8">
      <w:pPr>
        <w:rPr>
          <w:rFonts w:cs="Times New Roman"/>
          <w:szCs w:val="24"/>
        </w:rPr>
      </w:pPr>
      <w:r w:rsidRPr="00841DE8">
        <w:rPr>
          <w:szCs w:val="24"/>
        </w:rPr>
        <w:lastRenderedPageBreak/>
        <w:t xml:space="preserve">Die entsprechende Versionsnummer muss nun dem Branch zugewiesen werden. </w:t>
      </w:r>
    </w:p>
    <w:p w14:paraId="7672FA03" w14:textId="77777777" w:rsidR="00841DE8" w:rsidRPr="00841DE8" w:rsidRDefault="00841DE8" w:rsidP="00841DE8">
      <w:pPr>
        <w:rPr>
          <w:rFonts w:cs="Times New Roman"/>
          <w:szCs w:val="24"/>
        </w:rPr>
      </w:pPr>
      <w:r w:rsidRPr="00841DE8">
        <w:rPr>
          <w:szCs w:val="24"/>
        </w:rPr>
        <w:t>$ ./bump-version.sh &lt;Versionsnummer&gt;</w:t>
      </w:r>
    </w:p>
    <w:p w14:paraId="33EE4D03" w14:textId="77777777" w:rsidR="00841DE8" w:rsidRPr="00841DE8" w:rsidRDefault="00841DE8" w:rsidP="00841DE8">
      <w:pPr>
        <w:rPr>
          <w:rFonts w:cs="Times New Roman"/>
          <w:szCs w:val="24"/>
        </w:rPr>
      </w:pPr>
      <w:r w:rsidRPr="00841DE8">
        <w:rPr>
          <w:szCs w:val="24"/>
        </w:rPr>
        <w:t>Nachdem die Fehler behoben wurden, werden die Änderungen comitted.</w:t>
      </w:r>
    </w:p>
    <w:p w14:paraId="580D32BF" w14:textId="77777777" w:rsidR="00841DE8" w:rsidRPr="00841DE8" w:rsidRDefault="00841DE8" w:rsidP="00841DE8">
      <w:pPr>
        <w:rPr>
          <w:rFonts w:cs="Times New Roman"/>
          <w:szCs w:val="24"/>
        </w:rPr>
      </w:pPr>
      <w:r w:rsidRPr="00841DE8">
        <w:rPr>
          <w:szCs w:val="24"/>
        </w:rPr>
        <w:t>$ git commit -m</w:t>
      </w:r>
    </w:p>
    <w:p w14:paraId="0D60AE3E" w14:textId="6A9BC485" w:rsidR="008A7929" w:rsidRDefault="00841DE8" w:rsidP="00841DE8">
      <w:pPr>
        <w:rPr>
          <w:szCs w:val="24"/>
        </w:rPr>
      </w:pPr>
      <w:r w:rsidRPr="00841DE8">
        <w:rPr>
          <w:szCs w:val="24"/>
        </w:rPr>
        <w:t>Anschließend wird der Hotfix-Branch zurück in den Master gemerged aber auch in den Develop-Zweig. Dadurch wird sichergestellt, dass die Fehler</w:t>
      </w:r>
      <w:r w:rsidR="004379EB">
        <w:rPr>
          <w:szCs w:val="24"/>
        </w:rPr>
        <w:t xml:space="preserve"> im neuen Release ebenfalls behoben sind</w:t>
      </w:r>
      <w:r w:rsidRPr="00841DE8">
        <w:rPr>
          <w:szCs w:val="24"/>
        </w:rPr>
        <w:t>.</w:t>
      </w:r>
      <w:bookmarkEnd w:id="435"/>
      <w:r>
        <w:rPr>
          <w:rStyle w:val="Funotenzeichen"/>
        </w:rPr>
        <w:footnoteReference w:id="102"/>
      </w:r>
    </w:p>
    <w:p w14:paraId="510946BB" w14:textId="74CF0EA9" w:rsidR="004B2CAC" w:rsidRDefault="004B2CAC" w:rsidP="00841DE8">
      <w:pPr>
        <w:rPr>
          <w:szCs w:val="24"/>
        </w:rPr>
      </w:pPr>
      <w:bookmarkStart w:id="437" w:name="_CTVK001d0bbe6b90f0447dfb02373254e2051da"/>
      <w:r w:rsidRPr="004B2CAC">
        <w:rPr>
          <w:szCs w:val="24"/>
        </w:rPr>
        <w:t xml:space="preserve">Falls während dieses gesamten Vorgangs ein Release-Branch existiert, müssen die Änderungen aus dem Hotfix in den Release-Branch </w:t>
      </w:r>
      <w:r w:rsidRPr="00454320">
        <w:rPr>
          <w:i/>
          <w:szCs w:val="24"/>
        </w:rPr>
        <w:t>gemerged</w:t>
      </w:r>
      <w:r w:rsidRPr="004B2CAC">
        <w:rPr>
          <w:szCs w:val="24"/>
        </w:rPr>
        <w:t xml:space="preserve"> werden. Da dieser wiederum mit dem Develop-Zweig zusammengeführt wird, werden die Verbesserungen schlussendlich im neuen Release landen. Dies ist jedoch </w:t>
      </w:r>
      <w:r w:rsidR="004379EB">
        <w:rPr>
          <w:szCs w:val="24"/>
        </w:rPr>
        <w:t>s</w:t>
      </w:r>
      <w:r w:rsidRPr="004B2CAC">
        <w:rPr>
          <w:szCs w:val="24"/>
        </w:rPr>
        <w:t xml:space="preserve">ituationsabhängig. Wenn die Verbesserungen aus dem Hotfix zeitnah benötigt werden, können sie auch direkt wieder in den Master </w:t>
      </w:r>
      <w:r w:rsidRPr="00454320">
        <w:rPr>
          <w:i/>
          <w:szCs w:val="24"/>
        </w:rPr>
        <w:t>g</w:t>
      </w:r>
      <w:r w:rsidRPr="00454320">
        <w:rPr>
          <w:i/>
          <w:szCs w:val="24"/>
        </w:rPr>
        <w:t>e</w:t>
      </w:r>
      <w:r w:rsidRPr="00454320">
        <w:rPr>
          <w:i/>
          <w:szCs w:val="24"/>
        </w:rPr>
        <w:t>merged</w:t>
      </w:r>
      <w:r w:rsidRPr="004B2CAC">
        <w:rPr>
          <w:szCs w:val="24"/>
        </w:rPr>
        <w:t xml:space="preserve"> werden.</w:t>
      </w:r>
      <w:bookmarkEnd w:id="437"/>
      <w:r>
        <w:rPr>
          <w:rStyle w:val="Funotenzeichen"/>
        </w:rPr>
        <w:footnoteReference w:id="103"/>
      </w:r>
    </w:p>
    <w:p w14:paraId="6BEB5557" w14:textId="77777777" w:rsidR="002717D7" w:rsidRDefault="002717D7" w:rsidP="00841DE8">
      <w:pPr>
        <w:rPr>
          <w:szCs w:val="24"/>
        </w:rPr>
      </w:pPr>
      <w:r>
        <w:rPr>
          <w:szCs w:val="24"/>
        </w:rPr>
        <w:t>Der Hotfix-Branch wird ab diesem Zeitpunkt nicht mehr benötigt und kann nun gelöscht werden.</w:t>
      </w:r>
    </w:p>
    <w:p w14:paraId="3E35C98A" w14:textId="77777777" w:rsidR="002717D7" w:rsidRDefault="002717D7" w:rsidP="00841DE8">
      <w:r>
        <w:rPr>
          <w:szCs w:val="24"/>
        </w:rPr>
        <w:t>$ git branch -d hotfix-&lt;Versionsnummer&gt;</w:t>
      </w:r>
    </w:p>
    <w:p w14:paraId="3081925E" w14:textId="77777777" w:rsidR="00ED6198" w:rsidRDefault="00ED6198" w:rsidP="00ED6198">
      <w:pPr>
        <w:pStyle w:val="berschrift3"/>
      </w:pPr>
      <w:bookmarkStart w:id="439" w:name="_Toc491708018"/>
      <w:bookmarkEnd w:id="401"/>
      <w:r>
        <w:t>Branches verwalten</w:t>
      </w:r>
      <w:bookmarkEnd w:id="439"/>
    </w:p>
    <w:p w14:paraId="75D8F4D0" w14:textId="77777777" w:rsidR="008067CC" w:rsidRDefault="008067CC" w:rsidP="008067CC"/>
    <w:p w14:paraId="1F34D982" w14:textId="77777777" w:rsidR="006A3FEB" w:rsidRDefault="006A3FEB" w:rsidP="008067CC">
      <w:r w:rsidRPr="006A3FEB">
        <w:rPr>
          <w:color w:val="000000"/>
          <w:szCs w:val="24"/>
        </w:rPr>
        <w:t>Einen neuen Branch anzulegen ist unter Git kein Problem. Dazu muss ledi</w:t>
      </w:r>
      <w:r w:rsidRPr="006A3FEB">
        <w:rPr>
          <w:color w:val="000000"/>
          <w:szCs w:val="24"/>
        </w:rPr>
        <w:t>g</w:t>
      </w:r>
      <w:r w:rsidRPr="006A3FEB">
        <w:rPr>
          <w:color w:val="000000"/>
          <w:szCs w:val="24"/>
        </w:rPr>
        <w:t>lich der aktuell ausgecheckte Commit ausfindig gemacht und der entspr</w:t>
      </w:r>
      <w:r w:rsidRPr="006A3FEB">
        <w:rPr>
          <w:color w:val="000000"/>
          <w:szCs w:val="24"/>
        </w:rPr>
        <w:t>e</w:t>
      </w:r>
      <w:r w:rsidRPr="006A3FEB">
        <w:rPr>
          <w:color w:val="000000"/>
          <w:szCs w:val="24"/>
        </w:rPr>
        <w:t>chende Hash-Wert in der .git-Datei abgelegt werden.</w:t>
      </w:r>
      <w:r>
        <w:rPr>
          <w:rStyle w:val="Funotenzeichen"/>
        </w:rPr>
        <w:footnoteReference w:id="104"/>
      </w:r>
    </w:p>
    <w:p w14:paraId="49891323" w14:textId="77777777" w:rsidR="00850B1C" w:rsidRDefault="00850B1C" w:rsidP="008067CC">
      <w:r>
        <w:t>Einige wichtige Befehle zur Bedienung von Branches sind:</w:t>
      </w:r>
    </w:p>
    <w:p w14:paraId="2AB0076C" w14:textId="77777777" w:rsidR="00606929" w:rsidRDefault="00606929" w:rsidP="00850B1C">
      <w:pPr>
        <w:spacing w:after="0"/>
      </w:pPr>
    </w:p>
    <w:p w14:paraId="3E198EAE" w14:textId="77777777" w:rsidR="00850B1C" w:rsidRDefault="00850B1C" w:rsidP="00850B1C">
      <w:pPr>
        <w:spacing w:after="0"/>
      </w:pPr>
      <w:r>
        <w:lastRenderedPageBreak/>
        <w:t>$ git checkout -b (Name des Branches)</w:t>
      </w:r>
    </w:p>
    <w:p w14:paraId="758377E2" w14:textId="77777777" w:rsidR="00850B1C" w:rsidRDefault="00850B1C" w:rsidP="00850B1C">
      <w:pPr>
        <w:ind w:left="576"/>
      </w:pPr>
      <w:r>
        <w:t>Neuen Branch erstellen und in diesen Branch wechseln.</w:t>
      </w:r>
    </w:p>
    <w:p w14:paraId="4F9B0EAA" w14:textId="77777777" w:rsidR="00850B1C" w:rsidRDefault="00850B1C" w:rsidP="00850B1C">
      <w:pPr>
        <w:spacing w:after="0"/>
      </w:pPr>
    </w:p>
    <w:p w14:paraId="0A8E6973" w14:textId="77777777" w:rsidR="00850B1C" w:rsidRDefault="00850B1C" w:rsidP="00850B1C">
      <w:pPr>
        <w:spacing w:after="0"/>
      </w:pPr>
      <w:r>
        <w:t>$ git checkout master</w:t>
      </w:r>
    </w:p>
    <w:p w14:paraId="14702484" w14:textId="77777777" w:rsidR="00850B1C" w:rsidRDefault="00850B1C" w:rsidP="00850B1C">
      <w:pPr>
        <w:ind w:left="576"/>
      </w:pPr>
      <w:r>
        <w:t>Zum Master-Branch wechseln.</w:t>
      </w:r>
    </w:p>
    <w:p w14:paraId="2D359739" w14:textId="77777777" w:rsidR="00850B1C" w:rsidRDefault="00850B1C" w:rsidP="00850B1C"/>
    <w:p w14:paraId="7BF7332E" w14:textId="77777777" w:rsidR="00850B1C" w:rsidRDefault="00850B1C" w:rsidP="00850B1C">
      <w:pPr>
        <w:spacing w:after="0"/>
      </w:pPr>
      <w:r>
        <w:t xml:space="preserve">$ git branch -d </w:t>
      </w:r>
      <w:r w:rsidR="001F3D7E">
        <w:t>&lt;branch&gt;</w:t>
      </w:r>
    </w:p>
    <w:p w14:paraId="557364DE" w14:textId="77777777" w:rsidR="00850B1C" w:rsidRDefault="00850B1C" w:rsidP="00850B1C">
      <w:pPr>
        <w:ind w:left="576"/>
      </w:pPr>
      <w:r>
        <w:t>Einen bestehenden oder erstellten Branch löschen.</w:t>
      </w:r>
      <w:r w:rsidR="001F3D7E">
        <w:t xml:space="preserve"> Es können mehrere Branches </w:t>
      </w:r>
      <w:r w:rsidR="007E6C18">
        <w:t xml:space="preserve">gleichzeitig </w:t>
      </w:r>
      <w:r w:rsidR="001F3D7E">
        <w:t xml:space="preserve">ausgewählt werden, jedoch </w:t>
      </w:r>
      <w:r w:rsidR="007E6C18">
        <w:t>müssen diese ko</w:t>
      </w:r>
      <w:r w:rsidR="007E6C18">
        <w:t>m</w:t>
      </w:r>
      <w:r w:rsidR="007E6C18">
        <w:t>plett im HEAD integriert sein.</w:t>
      </w:r>
    </w:p>
    <w:p w14:paraId="46F18DE9" w14:textId="77777777" w:rsidR="00E941C6" w:rsidRDefault="00E941C6" w:rsidP="00E941C6"/>
    <w:p w14:paraId="3BDE07C0" w14:textId="77777777" w:rsidR="00E941C6" w:rsidRDefault="00E941C6" w:rsidP="00E941C6">
      <w:pPr>
        <w:spacing w:after="0"/>
      </w:pPr>
      <w:r>
        <w:t>$ git push origin (Name des Branches)</w:t>
      </w:r>
    </w:p>
    <w:p w14:paraId="4FDC1E00" w14:textId="77777777" w:rsidR="00E941C6" w:rsidRDefault="00E941C6" w:rsidP="00E941C6">
      <w:pPr>
        <w:ind w:left="576"/>
      </w:pPr>
      <w:r>
        <w:t xml:space="preserve">Lädt den Branch in das </w:t>
      </w:r>
      <w:r w:rsidR="00693B98">
        <w:t>remote</w:t>
      </w:r>
      <w:r>
        <w:t xml:space="preserve"> Repository hoch, um es für andere z</w:t>
      </w:r>
      <w:r>
        <w:t>u</w:t>
      </w:r>
      <w:r>
        <w:t>gänglich zu machen</w:t>
      </w:r>
    </w:p>
    <w:p w14:paraId="4A77CA41" w14:textId="77777777" w:rsidR="00E941C6" w:rsidRDefault="00E941C6" w:rsidP="00E941C6"/>
    <w:p w14:paraId="7096FACC" w14:textId="77777777" w:rsidR="00693B98" w:rsidRPr="004379EB" w:rsidRDefault="00693B98" w:rsidP="00693B98">
      <w:pPr>
        <w:spacing w:after="0"/>
      </w:pPr>
      <w:r>
        <w:t>$ git branch</w:t>
      </w:r>
    </w:p>
    <w:p w14:paraId="6B20667B" w14:textId="77777777" w:rsidR="00693B98" w:rsidRDefault="00693B98" w:rsidP="00693B98">
      <w:pPr>
        <w:ind w:left="576"/>
      </w:pPr>
      <w:r>
        <w:t>Gibt eine Liste mit allen vorhandenen Entwicklungszweigen aus.</w:t>
      </w:r>
    </w:p>
    <w:p w14:paraId="55087EFC" w14:textId="77777777" w:rsidR="00693B98" w:rsidRDefault="00693B98" w:rsidP="00693B98"/>
    <w:p w14:paraId="41FC5E97" w14:textId="77777777" w:rsidR="00693B98" w:rsidRDefault="00891CF2" w:rsidP="00472A9B">
      <w:pPr>
        <w:spacing w:after="0"/>
      </w:pPr>
      <w:r>
        <w:t>$</w:t>
      </w:r>
      <w:r w:rsidR="00693B98">
        <w:t xml:space="preserve"> git branch -v</w:t>
      </w:r>
    </w:p>
    <w:p w14:paraId="09C5A6EB" w14:textId="77777777" w:rsidR="00693B98" w:rsidRDefault="00472A9B" w:rsidP="00472A9B">
      <w:pPr>
        <w:ind w:left="576"/>
      </w:pPr>
      <w:r>
        <w:t>Liste mit vorhandenen Branches und den dazugehörigen letzten Co</w:t>
      </w:r>
      <w:r>
        <w:t>m</w:t>
      </w:r>
      <w:r>
        <w:t>mits.</w:t>
      </w:r>
    </w:p>
    <w:p w14:paraId="7EA13399" w14:textId="77777777" w:rsidR="00472A9B" w:rsidRDefault="00472A9B" w:rsidP="00472A9B"/>
    <w:p w14:paraId="0945778F" w14:textId="77777777" w:rsidR="00472A9B" w:rsidRDefault="00891CF2" w:rsidP="00472A9B">
      <w:pPr>
        <w:spacing w:after="0"/>
      </w:pPr>
      <w:r>
        <w:t>$</w:t>
      </w:r>
      <w:r w:rsidR="00472A9B">
        <w:t xml:space="preserve"> git branch -- merged</w:t>
      </w:r>
    </w:p>
    <w:p w14:paraId="49086FE8" w14:textId="77777777" w:rsidR="00472A9B" w:rsidRDefault="00472A9B" w:rsidP="00472A9B">
      <w:pPr>
        <w:ind w:left="576"/>
      </w:pPr>
      <w:r>
        <w:t>Zeigt an, welche Branches bereits mit dem aktuell benutzten Zweig z</w:t>
      </w:r>
      <w:r>
        <w:t>u</w:t>
      </w:r>
      <w:r>
        <w:t>sammengeführt wurden.</w:t>
      </w:r>
    </w:p>
    <w:p w14:paraId="63B9F1A5" w14:textId="77777777" w:rsidR="00891CF2" w:rsidRDefault="00891CF2" w:rsidP="00891CF2"/>
    <w:p w14:paraId="3613F93A" w14:textId="77777777" w:rsidR="00454320" w:rsidRDefault="00454320" w:rsidP="00891CF2"/>
    <w:p w14:paraId="6F782307" w14:textId="77777777" w:rsidR="00891CF2" w:rsidRDefault="00891CF2" w:rsidP="00891CF2">
      <w:pPr>
        <w:spacing w:after="0"/>
      </w:pPr>
      <w:r>
        <w:lastRenderedPageBreak/>
        <w:t>$ git branch --no –merged</w:t>
      </w:r>
    </w:p>
    <w:p w14:paraId="6EE4A672" w14:textId="77777777" w:rsidR="00891CF2" w:rsidRDefault="00891CF2" w:rsidP="00891CF2">
      <w:pPr>
        <w:ind w:left="576"/>
      </w:pPr>
      <w:r>
        <w:t>Zeigt an, welche Branches mit dem aktuell benutzten Zweig noch nicht zusammengeführt wurden.</w:t>
      </w:r>
    </w:p>
    <w:p w14:paraId="54D25AA0" w14:textId="77777777" w:rsidR="00516CC3" w:rsidRDefault="00516CC3" w:rsidP="00516CC3"/>
    <w:p w14:paraId="24EB85AB" w14:textId="77777777" w:rsidR="00516CC3" w:rsidRDefault="00516CC3" w:rsidP="00516CC3">
      <w:pPr>
        <w:spacing w:after="0"/>
      </w:pPr>
      <w:r>
        <w:t>$ git checkout &lt;branch&gt;</w:t>
      </w:r>
    </w:p>
    <w:p w14:paraId="7A73A6EB" w14:textId="77777777" w:rsidR="00516CC3" w:rsidRDefault="00516CC3" w:rsidP="00516CC3">
      <w:pPr>
        <w:ind w:left="576"/>
      </w:pPr>
      <w:r>
        <w:t>Wechseln zwischen Branches.</w:t>
      </w:r>
    </w:p>
    <w:p w14:paraId="41D76F3F" w14:textId="77777777" w:rsidR="00516CC3" w:rsidRDefault="00516CC3" w:rsidP="00516CC3"/>
    <w:p w14:paraId="00D390B1" w14:textId="77777777" w:rsidR="00606929" w:rsidRDefault="00606929" w:rsidP="00516CC3">
      <w:pPr>
        <w:rPr>
          <w:szCs w:val="24"/>
        </w:rPr>
      </w:pPr>
      <w:r w:rsidRPr="00606929">
        <w:rPr>
          <w:szCs w:val="24"/>
        </w:rPr>
        <w:t>Was passiert denn nun genau bei einem Checkout? Jeder Branch nimmt B</w:t>
      </w:r>
      <w:r w:rsidRPr="00606929">
        <w:rPr>
          <w:szCs w:val="24"/>
        </w:rPr>
        <w:t>e</w:t>
      </w:r>
      <w:r w:rsidRPr="00606929">
        <w:rPr>
          <w:szCs w:val="24"/>
        </w:rPr>
        <w:t xml:space="preserve">zug zu einem Commit. Dieser Commit wiederum bezieht sich auf einen Tree. Ein Tree </w:t>
      </w:r>
      <w:r w:rsidR="001D7FCA">
        <w:rPr>
          <w:szCs w:val="24"/>
        </w:rPr>
        <w:t>stellt</w:t>
      </w:r>
      <w:r w:rsidRPr="00606929">
        <w:rPr>
          <w:szCs w:val="24"/>
        </w:rPr>
        <w:t xml:space="preserve"> das Abbild einer Verzeichnisstruktur</w:t>
      </w:r>
      <w:r w:rsidR="001D7FCA">
        <w:rPr>
          <w:szCs w:val="24"/>
        </w:rPr>
        <w:t xml:space="preserve"> dar</w:t>
      </w:r>
      <w:r w:rsidRPr="00606929">
        <w:rPr>
          <w:szCs w:val="24"/>
        </w:rPr>
        <w:t xml:space="preserve">. Durch den Befehl </w:t>
      </w:r>
      <w:r w:rsidRPr="00454320">
        <w:rPr>
          <w:i/>
          <w:szCs w:val="24"/>
        </w:rPr>
        <w:t>git checkout &lt;branch&gt;</w:t>
      </w:r>
      <w:r w:rsidRPr="00606929">
        <w:rPr>
          <w:szCs w:val="24"/>
        </w:rPr>
        <w:t xml:space="preserve"> werden die Beziehungen von diesem Commit zu dem Zweig aufgelöst. Der Tree des Commits wird dabei kopiert und auf dem In-dex und </w:t>
      </w:r>
      <w:r>
        <w:rPr>
          <w:szCs w:val="24"/>
        </w:rPr>
        <w:t xml:space="preserve">dem </w:t>
      </w:r>
      <w:r w:rsidRPr="00606929">
        <w:rPr>
          <w:szCs w:val="24"/>
        </w:rPr>
        <w:t>Working Tree abgelegt. Er wurde also repliziert.</w:t>
      </w:r>
      <w:r>
        <w:rPr>
          <w:szCs w:val="24"/>
        </w:rPr>
        <w:t xml:space="preserve"> Git weiß in welcher Version sich Dateien auf dem Index und auf dem Working Tree b</w:t>
      </w:r>
      <w:r>
        <w:rPr>
          <w:szCs w:val="24"/>
        </w:rPr>
        <w:t>e</w:t>
      </w:r>
      <w:r>
        <w:rPr>
          <w:szCs w:val="24"/>
        </w:rPr>
        <w:t>finden. Daher müssen nur die Dateien ausgecheckt werden, die sich auf dem neuen und dem alten Branch unterscheiden.</w:t>
      </w:r>
      <w:r>
        <w:rPr>
          <w:rStyle w:val="Funotenzeichen"/>
        </w:rPr>
        <w:footnoteReference w:id="105"/>
      </w:r>
    </w:p>
    <w:p w14:paraId="4F6290BF" w14:textId="374CE383" w:rsidR="000F42D8" w:rsidRDefault="000F42D8" w:rsidP="00516CC3">
      <w:pPr>
        <w:rPr>
          <w:szCs w:val="24"/>
        </w:rPr>
      </w:pPr>
      <w:r w:rsidRPr="000F42D8">
        <w:rPr>
          <w:color w:val="000000"/>
          <w:szCs w:val="24"/>
        </w:rPr>
        <w:t>Git sorgt dafür, dass Informationen nicht verloren gehen. Es ist wahrscheinl</w:t>
      </w:r>
      <w:r w:rsidRPr="000F42D8">
        <w:rPr>
          <w:color w:val="000000"/>
          <w:szCs w:val="24"/>
        </w:rPr>
        <w:t>i</w:t>
      </w:r>
      <w:r w:rsidRPr="000F42D8">
        <w:rPr>
          <w:color w:val="000000"/>
          <w:szCs w:val="24"/>
        </w:rPr>
        <w:t xml:space="preserve">cher dass ein Checkout fehlschlägt, als dass Dateien überschrieben werden. Git würde einen Checkout </w:t>
      </w:r>
      <w:r w:rsidR="00454320">
        <w:rPr>
          <w:color w:val="000000"/>
          <w:szCs w:val="24"/>
        </w:rPr>
        <w:t xml:space="preserve">nur </w:t>
      </w:r>
      <w:r w:rsidRPr="000F42D8">
        <w:rPr>
          <w:color w:val="000000"/>
          <w:szCs w:val="24"/>
        </w:rPr>
        <w:t>fehlschlagen lassen, wenn:</w:t>
      </w:r>
      <w:r>
        <w:rPr>
          <w:rStyle w:val="Funotenzeichen"/>
        </w:rPr>
        <w:footnoteReference w:id="106"/>
      </w:r>
    </w:p>
    <w:p w14:paraId="1357BCF1" w14:textId="46725C42" w:rsidR="000C459A" w:rsidRPr="000C459A" w:rsidRDefault="004379EB" w:rsidP="000C459A">
      <w:pPr>
        <w:pStyle w:val="Listenabsatz"/>
        <w:numPr>
          <w:ilvl w:val="0"/>
          <w:numId w:val="19"/>
        </w:numPr>
        <w:rPr>
          <w:szCs w:val="24"/>
        </w:rPr>
      </w:pPr>
      <w:r>
        <w:rPr>
          <w:szCs w:val="24"/>
        </w:rPr>
        <w:t>e</w:t>
      </w:r>
      <w:r w:rsidR="000C459A" w:rsidRPr="000C459A">
        <w:rPr>
          <w:szCs w:val="24"/>
        </w:rPr>
        <w:t>ine Datei den Working Tree überschreiben wollen würde, auf dem sich Änderungen befinden.</w:t>
      </w:r>
    </w:p>
    <w:p w14:paraId="27F8286B" w14:textId="77777777" w:rsidR="000C459A" w:rsidRPr="000C459A" w:rsidRDefault="000C459A" w:rsidP="000C459A">
      <w:pPr>
        <w:pStyle w:val="Listenabsatz"/>
        <w:numPr>
          <w:ilvl w:val="0"/>
          <w:numId w:val="19"/>
        </w:numPr>
        <w:rPr>
          <w:szCs w:val="24"/>
        </w:rPr>
      </w:pPr>
      <w:r w:rsidRPr="000C459A">
        <w:rPr>
          <w:szCs w:val="24"/>
        </w:rPr>
        <w:t>Änderungen an einer Datei sich auf dem Index befinden und ein Wechsel des Zweiges diese Datei verändern würde.</w:t>
      </w:r>
    </w:p>
    <w:p w14:paraId="7633538E" w14:textId="452D72FA" w:rsidR="000C459A" w:rsidRPr="00454320" w:rsidRDefault="004379EB" w:rsidP="000C459A">
      <w:pPr>
        <w:pStyle w:val="Listenabsatz"/>
        <w:numPr>
          <w:ilvl w:val="0"/>
          <w:numId w:val="19"/>
        </w:numPr>
      </w:pPr>
      <w:r>
        <w:rPr>
          <w:szCs w:val="24"/>
        </w:rPr>
        <w:t>e</w:t>
      </w:r>
      <w:r w:rsidR="000C459A" w:rsidRPr="000C459A">
        <w:rPr>
          <w:szCs w:val="24"/>
        </w:rPr>
        <w:t>ine Datei überschr</w:t>
      </w:r>
      <w:r>
        <w:rPr>
          <w:szCs w:val="24"/>
        </w:rPr>
        <w:t>ie</w:t>
      </w:r>
      <w:r w:rsidR="000C459A" w:rsidRPr="000C459A">
        <w:rPr>
          <w:szCs w:val="24"/>
        </w:rPr>
        <w:t>ben werden würde, welche nicht von Git verwa</w:t>
      </w:r>
      <w:r w:rsidR="000C459A" w:rsidRPr="000C459A">
        <w:rPr>
          <w:szCs w:val="24"/>
        </w:rPr>
        <w:t>l</w:t>
      </w:r>
      <w:r w:rsidR="000C459A" w:rsidRPr="000C459A">
        <w:rPr>
          <w:szCs w:val="24"/>
        </w:rPr>
        <w:t>tet wird.</w:t>
      </w:r>
    </w:p>
    <w:p w14:paraId="1BC0F055" w14:textId="77777777" w:rsidR="00454320" w:rsidRPr="0066049C" w:rsidRDefault="00454320" w:rsidP="00454320"/>
    <w:p w14:paraId="2A1961C1" w14:textId="77777777" w:rsidR="0066049C" w:rsidRDefault="00782C97" w:rsidP="00782C97">
      <w:pPr>
        <w:pStyle w:val="berschrift3"/>
      </w:pPr>
      <w:bookmarkStart w:id="443" w:name="_Toc491708019"/>
      <w:r>
        <w:lastRenderedPageBreak/>
        <w:t xml:space="preserve">Fast Forward </w:t>
      </w:r>
      <w:r w:rsidR="00D05205">
        <w:t>Merge</w:t>
      </w:r>
      <w:bookmarkEnd w:id="443"/>
    </w:p>
    <w:p w14:paraId="2AC7E3A2" w14:textId="77777777" w:rsidR="00D05205" w:rsidRDefault="00D05205" w:rsidP="00D05205"/>
    <w:p w14:paraId="5174925F" w14:textId="491298D9" w:rsidR="00150B94" w:rsidRDefault="007C39B3" w:rsidP="00150B94">
      <w:pPr>
        <w:rPr>
          <w:szCs w:val="24"/>
        </w:rPr>
      </w:pPr>
      <w:r w:rsidRPr="007C39B3">
        <w:rPr>
          <w:szCs w:val="24"/>
        </w:rPr>
        <w:t>Eine Situation, der man bei Git oft begegnet, ist das Vorspulen eines Bra</w:t>
      </w:r>
      <w:r w:rsidRPr="007C39B3">
        <w:rPr>
          <w:szCs w:val="24"/>
        </w:rPr>
        <w:t>n</w:t>
      </w:r>
      <w:r w:rsidRPr="007C39B3">
        <w:rPr>
          <w:szCs w:val="24"/>
        </w:rPr>
        <w:t>ches, ein so genannter Fast-Forward-Merge.</w:t>
      </w:r>
      <w:r>
        <w:rPr>
          <w:rStyle w:val="Funotenzeichen"/>
        </w:rPr>
        <w:footnoteReference w:id="107"/>
      </w:r>
      <w:r w:rsidRPr="007C39B3">
        <w:t xml:space="preserve"> </w:t>
      </w:r>
      <w:bookmarkStart w:id="445" w:name="_CTVK001ebc7d57c2e2947228e81efb1d8825359"/>
      <w:r w:rsidR="00150B94" w:rsidRPr="00150B94">
        <w:rPr>
          <w:szCs w:val="24"/>
        </w:rPr>
        <w:t>Der Fast-Forward-Merge tritt dann auf, wenn es mehrere Branches gibt, jedoch nur auf einem weiter gea</w:t>
      </w:r>
      <w:r w:rsidR="00150B94" w:rsidRPr="00150B94">
        <w:rPr>
          <w:szCs w:val="24"/>
        </w:rPr>
        <w:t>r</w:t>
      </w:r>
      <w:r w:rsidR="00150B94" w:rsidRPr="00150B94">
        <w:rPr>
          <w:szCs w:val="24"/>
        </w:rPr>
        <w:t>beitet wurde</w:t>
      </w:r>
      <w:r w:rsidR="00454320">
        <w:rPr>
          <w:szCs w:val="24"/>
        </w:rPr>
        <w:t>. Angenommen, es existiert ein Branch-a und ein B</w:t>
      </w:r>
      <w:r w:rsidR="00150B94" w:rsidRPr="00150B94">
        <w:rPr>
          <w:szCs w:val="24"/>
        </w:rPr>
        <w:t>ranch-b, w</w:t>
      </w:r>
      <w:r w:rsidR="00150B94" w:rsidRPr="00150B94">
        <w:rPr>
          <w:szCs w:val="24"/>
        </w:rPr>
        <w:t>o</w:t>
      </w:r>
      <w:r w:rsidR="00454320">
        <w:rPr>
          <w:szCs w:val="24"/>
        </w:rPr>
        <w:t>bei Branch-b von Branch-a abstammt. Auf B</w:t>
      </w:r>
      <w:r w:rsidR="00150B94" w:rsidRPr="00150B94">
        <w:rPr>
          <w:szCs w:val="24"/>
        </w:rPr>
        <w:t>ranch-</w:t>
      </w:r>
      <w:r w:rsidR="00454320">
        <w:rPr>
          <w:szCs w:val="24"/>
        </w:rPr>
        <w:t>b wurde weiter gearbeitet, auf B</w:t>
      </w:r>
      <w:r w:rsidR="00150B94" w:rsidRPr="00150B94">
        <w:rPr>
          <w:szCs w:val="24"/>
        </w:rPr>
        <w:t>ranch-a dagegen nicht. Möcht</w:t>
      </w:r>
      <w:r w:rsidR="00454320">
        <w:rPr>
          <w:szCs w:val="24"/>
        </w:rPr>
        <w:t>e man nun Branch-b mit B</w:t>
      </w:r>
      <w:r w:rsidR="00150B94" w:rsidRPr="00150B94">
        <w:rPr>
          <w:szCs w:val="24"/>
        </w:rPr>
        <w:t>ranch-a z</w:t>
      </w:r>
      <w:r w:rsidR="00150B94" w:rsidRPr="00150B94">
        <w:rPr>
          <w:szCs w:val="24"/>
        </w:rPr>
        <w:t>u</w:t>
      </w:r>
      <w:r w:rsidR="00150B94" w:rsidRPr="00150B94">
        <w:rPr>
          <w:szCs w:val="24"/>
        </w:rPr>
        <w:t>sammenf</w:t>
      </w:r>
      <w:r w:rsidR="00454320">
        <w:rPr>
          <w:szCs w:val="24"/>
        </w:rPr>
        <w:t>ühren, zählt Git lediglich den B</w:t>
      </w:r>
      <w:r w:rsidR="00150B94" w:rsidRPr="00150B94">
        <w:rPr>
          <w:szCs w:val="24"/>
        </w:rPr>
        <w:t>ranch-a hoch.</w:t>
      </w:r>
      <w:r w:rsidR="00150B94">
        <w:rPr>
          <w:szCs w:val="24"/>
        </w:rPr>
        <w:t xml:space="preserve"> </w:t>
      </w:r>
      <w:bookmarkStart w:id="446" w:name="_CTVK001252f58af18924730b8d21c1b109c252e"/>
      <w:r w:rsidR="00150B94" w:rsidRPr="00150B94">
        <w:rPr>
          <w:szCs w:val="24"/>
        </w:rPr>
        <w:t>Anders ausgedrückt, wer</w:t>
      </w:r>
      <w:r w:rsidR="00454320">
        <w:rPr>
          <w:szCs w:val="24"/>
        </w:rPr>
        <w:t>den die Commits aus dem B</w:t>
      </w:r>
      <w:r w:rsidR="00150B94" w:rsidRPr="00150B94">
        <w:rPr>
          <w:szCs w:val="24"/>
        </w:rPr>
        <w:t>ranch-b übernommen, ohne dass diese i</w:t>
      </w:r>
      <w:r w:rsidR="00150B94" w:rsidRPr="00150B94">
        <w:rPr>
          <w:szCs w:val="24"/>
        </w:rPr>
        <w:t>n</w:t>
      </w:r>
      <w:r w:rsidR="00150B94" w:rsidRPr="00150B94">
        <w:rPr>
          <w:szCs w:val="24"/>
        </w:rPr>
        <w:t>tern verändert werden.</w:t>
      </w:r>
      <w:bookmarkEnd w:id="446"/>
      <w:r w:rsidR="00150B94">
        <w:rPr>
          <w:rStyle w:val="Funotenzeichen"/>
        </w:rPr>
        <w:footnoteReference w:id="108"/>
      </w:r>
      <w:r w:rsidR="00150B94" w:rsidRPr="00150B94">
        <w:rPr>
          <w:szCs w:val="24"/>
        </w:rPr>
        <w:t xml:space="preserve"> Dadurch ist kein Merge-Commit entstanden</w:t>
      </w:r>
      <w:r w:rsidR="00454320">
        <w:rPr>
          <w:szCs w:val="24"/>
        </w:rPr>
        <w:t>, so</w:t>
      </w:r>
      <w:r w:rsidR="00454320">
        <w:rPr>
          <w:szCs w:val="24"/>
        </w:rPr>
        <w:t>n</w:t>
      </w:r>
      <w:r w:rsidR="00454320">
        <w:rPr>
          <w:szCs w:val="24"/>
        </w:rPr>
        <w:t>dern ein</w:t>
      </w:r>
      <w:r w:rsidR="00150B94" w:rsidRPr="00150B94">
        <w:rPr>
          <w:szCs w:val="24"/>
        </w:rPr>
        <w:t xml:space="preserve"> Fast-Forward-Merge. Der Vorteil liegt darin, dass die Änderungshi</w:t>
      </w:r>
      <w:r w:rsidR="00150B94" w:rsidRPr="00150B94">
        <w:rPr>
          <w:szCs w:val="24"/>
        </w:rPr>
        <w:t>s</w:t>
      </w:r>
      <w:r w:rsidR="00150B94" w:rsidRPr="00150B94">
        <w:rPr>
          <w:szCs w:val="24"/>
        </w:rPr>
        <w:t>torie übersichtlich bleibt. Ein Nachteil ist jedoch, das durch die Änderungshi</w:t>
      </w:r>
      <w:r w:rsidR="00150B94" w:rsidRPr="00150B94">
        <w:rPr>
          <w:szCs w:val="24"/>
        </w:rPr>
        <w:t>s</w:t>
      </w:r>
      <w:r w:rsidR="00150B94" w:rsidRPr="00150B94">
        <w:rPr>
          <w:szCs w:val="24"/>
        </w:rPr>
        <w:t>torie nicht mehr zu sehen ist, dass eine Zusammenführung stattgefunden hat.</w:t>
      </w:r>
      <w:bookmarkEnd w:id="445"/>
      <w:r w:rsidR="00150B94">
        <w:rPr>
          <w:rStyle w:val="Funotenzeichen"/>
        </w:rPr>
        <w:footnoteReference w:id="109"/>
      </w:r>
    </w:p>
    <w:p w14:paraId="00201C29" w14:textId="77777777" w:rsidR="00891CF2" w:rsidRDefault="00891CF2" w:rsidP="003E4CD9">
      <w:pPr>
        <w:pStyle w:val="berschrift2"/>
      </w:pPr>
      <w:bookmarkStart w:id="449" w:name="_Toc491708020"/>
      <w:r>
        <w:t>Der HEAD</w:t>
      </w:r>
      <w:bookmarkEnd w:id="449"/>
    </w:p>
    <w:p w14:paraId="6AE4F59B" w14:textId="77777777" w:rsidR="00550A13" w:rsidRDefault="00550A13" w:rsidP="00550A13"/>
    <w:p w14:paraId="6CAF3BA9" w14:textId="77777777" w:rsidR="00550A13" w:rsidRPr="00550A13" w:rsidRDefault="00550A13" w:rsidP="00550A13">
      <w:bookmarkStart w:id="450" w:name="_CTVK0016690e663a6f34715886a55bbd355d381"/>
      <w:r w:rsidRPr="00550A13">
        <w:rPr>
          <w:szCs w:val="24"/>
        </w:rPr>
        <w:t>Der HEAD wird meist unbewusst benutzt und stellt einen Bezug zu dem a</w:t>
      </w:r>
      <w:r w:rsidRPr="00550A13">
        <w:rPr>
          <w:szCs w:val="24"/>
        </w:rPr>
        <w:t>k</w:t>
      </w:r>
      <w:r w:rsidRPr="00550A13">
        <w:rPr>
          <w:szCs w:val="24"/>
        </w:rPr>
        <w:t>tuell ausgecheckten Branch dar. Technisch gesehen bedeutet das, dass der HEAD anzeigt wo man sich im Moment befindet und auf was sich die näch</w:t>
      </w:r>
      <w:r w:rsidRPr="00550A13">
        <w:rPr>
          <w:szCs w:val="24"/>
        </w:rPr>
        <w:t>s</w:t>
      </w:r>
      <w:r w:rsidRPr="00550A13">
        <w:rPr>
          <w:szCs w:val="24"/>
        </w:rPr>
        <w:t>ten Operationen und Befehle beziehen. Durch den HEAD wird unter And</w:t>
      </w:r>
      <w:r w:rsidRPr="00550A13">
        <w:rPr>
          <w:szCs w:val="24"/>
        </w:rPr>
        <w:t>e</w:t>
      </w:r>
      <w:r w:rsidRPr="00550A13">
        <w:rPr>
          <w:szCs w:val="24"/>
        </w:rPr>
        <w:t xml:space="preserve">rem bestimmt, welche Dateien auf dem Working Tree zu finden sind und welche Commits Vorgänger von darauf folgenden Commits werden. Durch den Befehl </w:t>
      </w:r>
      <w:r w:rsidRPr="005832AD">
        <w:rPr>
          <w:i/>
          <w:szCs w:val="24"/>
        </w:rPr>
        <w:t>git checkout &lt;commit-id&gt;</w:t>
      </w:r>
      <w:r w:rsidRPr="00550A13">
        <w:rPr>
          <w:szCs w:val="24"/>
        </w:rPr>
        <w:t xml:space="preserve"> kann der HEAD auch direkt auf einen bestimmten Commit zeigen, allerdings besteht hier die Gefahr das Commits verloren gehen können. Die meisten Befehle, welche über die Kommand</w:t>
      </w:r>
      <w:r w:rsidRPr="00550A13">
        <w:rPr>
          <w:szCs w:val="24"/>
        </w:rPr>
        <w:t>o</w:t>
      </w:r>
      <w:r w:rsidRPr="00550A13">
        <w:rPr>
          <w:szCs w:val="24"/>
        </w:rPr>
        <w:t xml:space="preserve">zeile eingegeben werden, nehmen HEAD als erstes Argument an, sofern </w:t>
      </w:r>
      <w:r w:rsidRPr="00550A13">
        <w:rPr>
          <w:szCs w:val="24"/>
        </w:rPr>
        <w:lastRenderedPageBreak/>
        <w:t>keine anderen Argumente angegeben wurden. Beispielsweise entspricht der Befehl git log dem Befehl git log HEAD.</w:t>
      </w:r>
      <w:bookmarkEnd w:id="450"/>
      <w:r>
        <w:rPr>
          <w:rStyle w:val="Funotenzeichen"/>
        </w:rPr>
        <w:footnoteReference w:id="110"/>
      </w:r>
    </w:p>
    <w:p w14:paraId="5C6C83F1" w14:textId="49ADC007" w:rsidR="00A916DE" w:rsidRDefault="00A916DE" w:rsidP="00A916DE">
      <w:pPr>
        <w:pStyle w:val="berschrift2"/>
      </w:pPr>
      <w:bookmarkStart w:id="452" w:name="_Toc489710623"/>
      <w:bookmarkStart w:id="453" w:name="_Toc491708021"/>
      <w:r>
        <w:t>Merge-Konflikte</w:t>
      </w:r>
      <w:bookmarkEnd w:id="452"/>
      <w:bookmarkEnd w:id="453"/>
    </w:p>
    <w:p w14:paraId="4A0E9894" w14:textId="77777777" w:rsidR="00A916DE" w:rsidRDefault="00A916DE" w:rsidP="00A916DE"/>
    <w:p w14:paraId="2D00526A" w14:textId="305BF575" w:rsidR="00A916DE" w:rsidRDefault="00A916DE" w:rsidP="00A916DE">
      <w:pPr>
        <w:rPr>
          <w:szCs w:val="24"/>
        </w:rPr>
      </w:pPr>
      <w:bookmarkStart w:id="454" w:name="_CTVK00142b4515b045345a6bcaf9d9230e7ef4a"/>
      <w:bookmarkStart w:id="455" w:name="_CTVK001e9c7035dcdb2452d81849edbb34bcc69"/>
      <w:r w:rsidRPr="0024692A">
        <w:rPr>
          <w:szCs w:val="24"/>
        </w:rPr>
        <w:t xml:space="preserve">Das Verschmelzen von mehreren Entwicklungszweigen funktioniert unter Git weitestgehend sehr gut. Bei kleineren Änderungen treten in der Regel keine Probleme auf. Finden jedoch große Veränderungen in den Branches statt, welche man </w:t>
      </w:r>
      <w:r w:rsidRPr="00454320">
        <w:rPr>
          <w:i/>
          <w:szCs w:val="24"/>
        </w:rPr>
        <w:t>mergen</w:t>
      </w:r>
      <w:r w:rsidRPr="0024692A">
        <w:rPr>
          <w:szCs w:val="24"/>
        </w:rPr>
        <w:t xml:space="preserve"> möchte, kann es zu den sogenannten Merge-Konflikten kommen. Diese Konflikte treten zumeist dann auf, wenn eine Code-Zeile verändert wurde, </w:t>
      </w:r>
      <w:r w:rsidR="003E4CD9">
        <w:rPr>
          <w:szCs w:val="24"/>
        </w:rPr>
        <w:t>die</w:t>
      </w:r>
      <w:r w:rsidRPr="0024692A">
        <w:rPr>
          <w:szCs w:val="24"/>
        </w:rPr>
        <w:t xml:space="preserve"> beide Zweige gemeinsam </w:t>
      </w:r>
      <w:r w:rsidR="003E4CD9">
        <w:rPr>
          <w:szCs w:val="24"/>
        </w:rPr>
        <w:t>haben</w:t>
      </w:r>
      <w:r w:rsidRPr="0024692A">
        <w:rPr>
          <w:szCs w:val="24"/>
        </w:rPr>
        <w:t>. Auch tritt ein Konflikt auf, wenn eine gemeinsame Zeile in einem Zweig gelöscht wird</w:t>
      </w:r>
      <w:r w:rsidR="003E4CD9">
        <w:rPr>
          <w:szCs w:val="24"/>
        </w:rPr>
        <w:t>,</w:t>
      </w:r>
      <w:r w:rsidRPr="0024692A">
        <w:rPr>
          <w:szCs w:val="24"/>
        </w:rPr>
        <w:t xml:space="preserve"> in dem a</w:t>
      </w:r>
      <w:r w:rsidRPr="0024692A">
        <w:rPr>
          <w:szCs w:val="24"/>
        </w:rPr>
        <w:t>n</w:t>
      </w:r>
      <w:r w:rsidRPr="0024692A">
        <w:rPr>
          <w:szCs w:val="24"/>
        </w:rPr>
        <w:t>deren Zweig aber noch vorhanden ist. Diese Konflikte z</w:t>
      </w:r>
      <w:r w:rsidR="003E4CD9">
        <w:rPr>
          <w:szCs w:val="24"/>
        </w:rPr>
        <w:t xml:space="preserve">u lösen ist für Git nicht ohne </w:t>
      </w:r>
      <w:r w:rsidR="00454320">
        <w:rPr>
          <w:szCs w:val="24"/>
        </w:rPr>
        <w:t>w</w:t>
      </w:r>
      <w:r w:rsidRPr="0024692A">
        <w:rPr>
          <w:szCs w:val="24"/>
        </w:rPr>
        <w:t>eiteres möglich, da Git nicht weiß, welche Änderung für die En</w:t>
      </w:r>
      <w:r w:rsidRPr="0024692A">
        <w:rPr>
          <w:szCs w:val="24"/>
        </w:rPr>
        <w:t>t</w:t>
      </w:r>
      <w:r w:rsidR="00454320">
        <w:rPr>
          <w:szCs w:val="24"/>
        </w:rPr>
        <w:t>wickler die W</w:t>
      </w:r>
      <w:r w:rsidRPr="0024692A">
        <w:rPr>
          <w:szCs w:val="24"/>
        </w:rPr>
        <w:t>ichtigere ist. Zwar gibt es mehrere Merge-Strategien, welche das Verhalten von Git in solchen Situationen verbessern können, jedoch ist es unumgänglich, diese Probleme manuell zu lösen.</w:t>
      </w:r>
      <w:bookmarkEnd w:id="454"/>
      <w:r>
        <w:rPr>
          <w:rStyle w:val="Funotenzeichen"/>
        </w:rPr>
        <w:footnoteReference w:id="111"/>
      </w:r>
      <w:r w:rsidRPr="0024692A">
        <w:t xml:space="preserve"> A</w:t>
      </w:r>
      <w:r w:rsidRPr="0024692A">
        <w:rPr>
          <w:szCs w:val="24"/>
        </w:rPr>
        <w:t>uch ist es möglich e</w:t>
      </w:r>
      <w:r w:rsidRPr="0024692A">
        <w:rPr>
          <w:szCs w:val="24"/>
        </w:rPr>
        <w:t>i</w:t>
      </w:r>
      <w:r w:rsidRPr="0024692A">
        <w:rPr>
          <w:szCs w:val="24"/>
        </w:rPr>
        <w:t xml:space="preserve">nen entsprechenden Algorithmus zu erzeugen, welcher eine Lösung bieten würde, der </w:t>
      </w:r>
      <w:r w:rsidR="00454320">
        <w:rPr>
          <w:szCs w:val="24"/>
        </w:rPr>
        <w:t>der</w:t>
      </w:r>
      <w:r>
        <w:rPr>
          <w:szCs w:val="24"/>
        </w:rPr>
        <w:t xml:space="preserve"> </w:t>
      </w:r>
      <w:bookmarkStart w:id="457" w:name="_GoBack"/>
      <w:bookmarkEnd w:id="457"/>
      <w:r w:rsidRPr="0024692A">
        <w:rPr>
          <w:szCs w:val="24"/>
        </w:rPr>
        <w:t>Syntax der jeweiligen Programmiersprache entspricht. Ein Algorithmus ist jedoch nicht in der Lage die Bedeutung eines Codes zu e</w:t>
      </w:r>
      <w:r w:rsidRPr="0024692A">
        <w:rPr>
          <w:szCs w:val="24"/>
        </w:rPr>
        <w:t>r</w:t>
      </w:r>
      <w:r w:rsidRPr="0024692A">
        <w:rPr>
          <w:szCs w:val="24"/>
        </w:rPr>
        <w:t>fassen und ist daher in den meisten Fällen nicht zu empfehlen.</w:t>
      </w:r>
      <w:bookmarkEnd w:id="455"/>
      <w:r>
        <w:rPr>
          <w:rStyle w:val="Funotenzeichen"/>
        </w:rPr>
        <w:footnoteReference w:id="112"/>
      </w:r>
    </w:p>
    <w:p w14:paraId="00666E86" w14:textId="77777777" w:rsidR="00A916DE" w:rsidRDefault="00A916DE" w:rsidP="00A916DE">
      <w:pPr>
        <w:rPr>
          <w:szCs w:val="24"/>
        </w:rPr>
      </w:pPr>
      <w:bookmarkStart w:id="459" w:name="_CTVK00112c3fd3b14094a5b916830d88c8ff343"/>
      <w:r w:rsidRPr="00681A33">
        <w:rPr>
          <w:szCs w:val="24"/>
        </w:rPr>
        <w:t>Wenn nach einem Merge Konflikte auftreten, die Git nicht selbstständig b</w:t>
      </w:r>
      <w:r w:rsidRPr="00681A33">
        <w:rPr>
          <w:szCs w:val="24"/>
        </w:rPr>
        <w:t>e</w:t>
      </w:r>
      <w:r w:rsidRPr="00681A33">
        <w:rPr>
          <w:szCs w:val="24"/>
        </w:rPr>
        <w:t>seitigen kann, wird angezeigt in welchen Dateien es zu Problemen geko</w:t>
      </w:r>
      <w:r w:rsidRPr="00681A33">
        <w:rPr>
          <w:szCs w:val="24"/>
        </w:rPr>
        <w:t>m</w:t>
      </w:r>
      <w:r w:rsidRPr="00681A33">
        <w:rPr>
          <w:szCs w:val="24"/>
        </w:rPr>
        <w:t>men ist. Die entsprechenden Stellen innerhalb dieser Dateien werden mit Markierungen versehen, um auf die Stellen hinzuweisen, welche den Konflikt ausgelöst haben. Diese Markierungen müssen nach der Bearbeitung ebe</w:t>
      </w:r>
      <w:r w:rsidRPr="00681A33">
        <w:rPr>
          <w:szCs w:val="24"/>
        </w:rPr>
        <w:t>n</w:t>
      </w:r>
      <w:r w:rsidRPr="00681A33">
        <w:rPr>
          <w:szCs w:val="24"/>
        </w:rPr>
        <w:t>falls entfernt werden. Nachdem die notwendigen Änderungen vollzogen wo</w:t>
      </w:r>
      <w:r w:rsidRPr="00681A33">
        <w:rPr>
          <w:szCs w:val="24"/>
        </w:rPr>
        <w:t>r</w:t>
      </w:r>
      <w:r w:rsidRPr="00681A33">
        <w:rPr>
          <w:szCs w:val="24"/>
        </w:rPr>
        <w:t xml:space="preserve">den sind, ist es wichtig die entsprechenden Dateien mit dem Befehl </w:t>
      </w:r>
      <w:r w:rsidRPr="00681A33">
        <w:rPr>
          <w:i/>
          <w:szCs w:val="24"/>
        </w:rPr>
        <w:t xml:space="preserve">git add </w:t>
      </w:r>
      <w:r w:rsidRPr="005832AD">
        <w:rPr>
          <w:szCs w:val="24"/>
        </w:rPr>
        <w:t>zu</w:t>
      </w:r>
      <w:r w:rsidRPr="00681A33">
        <w:rPr>
          <w:i/>
          <w:szCs w:val="24"/>
        </w:rPr>
        <w:t xml:space="preserve"> </w:t>
      </w:r>
      <w:r w:rsidRPr="00681A33">
        <w:rPr>
          <w:szCs w:val="24"/>
        </w:rPr>
        <w:t xml:space="preserve">bearbeiten. </w:t>
      </w:r>
      <w:r w:rsidRPr="005D0C59">
        <w:rPr>
          <w:szCs w:val="24"/>
        </w:rPr>
        <w:t>Nachträglich</w:t>
      </w:r>
      <w:r w:rsidRPr="00681A33">
        <w:rPr>
          <w:szCs w:val="24"/>
        </w:rPr>
        <w:t xml:space="preserve"> müssen die Commits mit dem Befehl </w:t>
      </w:r>
      <w:r w:rsidRPr="00681A33">
        <w:rPr>
          <w:i/>
          <w:szCs w:val="24"/>
        </w:rPr>
        <w:t xml:space="preserve">git commit </w:t>
      </w:r>
      <w:r w:rsidRPr="00681A33">
        <w:rPr>
          <w:szCs w:val="24"/>
        </w:rPr>
        <w:lastRenderedPageBreak/>
        <w:t>abgeschlossen werden. Ein Weiterarbeiten ohne die Behebung des Konflikts ist unter Git nicht möglich.</w:t>
      </w:r>
      <w:bookmarkEnd w:id="459"/>
      <w:r>
        <w:rPr>
          <w:rStyle w:val="Funotenzeichen"/>
        </w:rPr>
        <w:footnoteReference w:id="113"/>
      </w:r>
    </w:p>
    <w:p w14:paraId="221CA465" w14:textId="77777777" w:rsidR="00A916DE" w:rsidRDefault="00A916DE" w:rsidP="00A916DE">
      <w:pPr>
        <w:pStyle w:val="berschrift2"/>
      </w:pPr>
      <w:bookmarkStart w:id="461" w:name="_Toc489710626"/>
      <w:bookmarkStart w:id="462" w:name="_Toc491708022"/>
      <w:r>
        <w:t>Hosting von Git</w:t>
      </w:r>
      <w:bookmarkEnd w:id="461"/>
      <w:bookmarkEnd w:id="462"/>
    </w:p>
    <w:p w14:paraId="3FDB8D16" w14:textId="77777777" w:rsidR="00A916DE" w:rsidRDefault="00A916DE" w:rsidP="00A916DE"/>
    <w:p w14:paraId="64C04906" w14:textId="225B7178" w:rsidR="00A916DE" w:rsidRDefault="00133BFE" w:rsidP="00A916DE">
      <w:r>
        <w:rPr>
          <w:szCs w:val="24"/>
        </w:rPr>
        <w:t>Je nach</w:t>
      </w:r>
      <w:r w:rsidR="00A916DE">
        <w:rPr>
          <w:szCs w:val="24"/>
        </w:rPr>
        <w:t xml:space="preserve">dem </w:t>
      </w:r>
      <w:r w:rsidR="00A916DE" w:rsidRPr="00E06BF4">
        <w:rPr>
          <w:szCs w:val="24"/>
        </w:rPr>
        <w:t>ob man zusammen in einem Team oder alleine arbeitet</w:t>
      </w:r>
      <w:r w:rsidR="005D0C59">
        <w:rPr>
          <w:szCs w:val="24"/>
        </w:rPr>
        <w:t>,</w:t>
      </w:r>
      <w:r w:rsidR="00A916DE" w:rsidRPr="00E06BF4">
        <w:rPr>
          <w:szCs w:val="24"/>
        </w:rPr>
        <w:t xml:space="preserve"> bieten sich im Umfeld von Git verschiedene Hosting-Möglichkeiten über Server an. Jede dieser Möglichkeiten hat ihre </w:t>
      </w:r>
      <w:r w:rsidR="005D0C59">
        <w:rPr>
          <w:szCs w:val="24"/>
        </w:rPr>
        <w:t>e</w:t>
      </w:r>
      <w:r w:rsidR="00A916DE" w:rsidRPr="00E06BF4">
        <w:rPr>
          <w:szCs w:val="24"/>
        </w:rPr>
        <w:t>igenen Vor-und Nachteile. Einige dieser Möglichkeiten lassen sich selb</w:t>
      </w:r>
      <w:r w:rsidR="00A916DE">
        <w:rPr>
          <w:szCs w:val="24"/>
        </w:rPr>
        <w:t>s</w:t>
      </w:r>
      <w:r w:rsidR="00A916DE" w:rsidRPr="00E06BF4">
        <w:rPr>
          <w:szCs w:val="24"/>
        </w:rPr>
        <w:t>t hosten, wieder andere werden als Dienste auf fremden Servern zur Verfügung gestellt. Das Hosting für eine einzelne Person gestaltet sich vor allem bei dem Verzicht auf ein Web-Interface ei</w:t>
      </w:r>
      <w:r w:rsidR="00A916DE" w:rsidRPr="00E06BF4">
        <w:rPr>
          <w:szCs w:val="24"/>
        </w:rPr>
        <w:t>n</w:t>
      </w:r>
      <w:r w:rsidR="00A916DE" w:rsidRPr="00E06BF4">
        <w:rPr>
          <w:szCs w:val="24"/>
        </w:rPr>
        <w:t>fach. Sofern beispielsweise Git und SSH auf einem Client und einem Server installiert ist, kann ein Benutzer über diesen Server mehrere Repositories hochladen.</w:t>
      </w:r>
      <w:r w:rsidR="00A916DE">
        <w:rPr>
          <w:rStyle w:val="Funotenzeichen"/>
        </w:rPr>
        <w:footnoteReference w:id="114"/>
      </w:r>
    </w:p>
    <w:p w14:paraId="3FBE68AF" w14:textId="7E38CAE4" w:rsidR="00A916DE" w:rsidRDefault="00A916DE" w:rsidP="00A916DE">
      <w:pPr>
        <w:rPr>
          <w:szCs w:val="24"/>
        </w:rPr>
      </w:pPr>
      <w:r w:rsidRPr="00B00813">
        <w:rPr>
          <w:szCs w:val="24"/>
        </w:rPr>
        <w:t xml:space="preserve">Die ganze Sache wird komplizierter, sobald mehrere Personen an einem </w:t>
      </w:r>
      <w:r w:rsidRPr="00B00813">
        <w:rPr>
          <w:szCs w:val="24"/>
        </w:rPr>
        <w:t>o</w:t>
      </w:r>
      <w:r w:rsidRPr="00B00813">
        <w:rPr>
          <w:szCs w:val="24"/>
        </w:rPr>
        <w:t>der mehreren Remote-Repositories arbeiten möchten. Wenn obendrein für die Entwickler verschiedene Zugriffsrechte geplant sind, erschwert das alles umso mehr. An diesem Punkt setzt GitHub an. Viele Funktionen von GitHub fördern die Zusammenarbeit in großen Projekten, welche mit Git durchg</w:t>
      </w:r>
      <w:r w:rsidRPr="00B00813">
        <w:rPr>
          <w:szCs w:val="24"/>
        </w:rPr>
        <w:t>e</w:t>
      </w:r>
      <w:r w:rsidRPr="00B00813">
        <w:rPr>
          <w:szCs w:val="24"/>
        </w:rPr>
        <w:t>führt werden, auch für das Projekt-Management. Im Bereich von Softwar</w:t>
      </w:r>
      <w:r w:rsidRPr="00B00813">
        <w:rPr>
          <w:szCs w:val="24"/>
        </w:rPr>
        <w:t>e</w:t>
      </w:r>
      <w:r w:rsidRPr="00B00813">
        <w:rPr>
          <w:szCs w:val="24"/>
        </w:rPr>
        <w:t>entwicklungsprojekten bietet GitHub mit hoher Wahrscheinlichkeit die größte Plattform an. Dies gilt vor allem für Open-Source-Software, für die GitHub kostenlos und ohne Einschränkungen zur Verfügung steht. Projekte mit nicht öffentlichem Code sind dagegen kostenpflichtig. Als registrierter Nutzer ist es kein Problem, ein eigenes Repository zu hosten und sich bei bestehendem Interesse in andere Projekte einzubringen. Je nach</w:t>
      </w:r>
      <w:r>
        <w:rPr>
          <w:szCs w:val="24"/>
        </w:rPr>
        <w:t>dem</w:t>
      </w:r>
      <w:r w:rsidRPr="00B00813">
        <w:rPr>
          <w:szCs w:val="24"/>
        </w:rPr>
        <w:t xml:space="preserve"> ob man eine einze</w:t>
      </w:r>
      <w:r w:rsidRPr="00B00813">
        <w:rPr>
          <w:szCs w:val="24"/>
        </w:rPr>
        <w:t>l</w:t>
      </w:r>
      <w:r w:rsidRPr="00B00813">
        <w:rPr>
          <w:szCs w:val="24"/>
        </w:rPr>
        <w:t>ne Privatperson oder ein Unternehmen ist, werden unterschiedliche Kosten fällig. Die meisten Unternehmen lehnen es ab ihre Quellcodes auf öffentl</w:t>
      </w:r>
      <w:r w:rsidRPr="00B00813">
        <w:rPr>
          <w:szCs w:val="24"/>
        </w:rPr>
        <w:t>i</w:t>
      </w:r>
      <w:r w:rsidRPr="00B00813">
        <w:rPr>
          <w:szCs w:val="24"/>
        </w:rPr>
        <w:t>chen Servern abzulegen und entscheiden sich somit für die GitHub Enterpr</w:t>
      </w:r>
      <w:r w:rsidRPr="00B00813">
        <w:rPr>
          <w:szCs w:val="24"/>
        </w:rPr>
        <w:t>i</w:t>
      </w:r>
      <w:r w:rsidRPr="00B00813">
        <w:rPr>
          <w:szCs w:val="24"/>
        </w:rPr>
        <w:t xml:space="preserve">se Variante. Diese ist die teuerste der Varianten in GitHub und ermöglicht es GitHub auf unternehmensinternen Infrastrukturen als eine virtuelle Maschine </w:t>
      </w:r>
      <w:r w:rsidRPr="00B00813">
        <w:rPr>
          <w:szCs w:val="24"/>
        </w:rPr>
        <w:lastRenderedPageBreak/>
        <w:t>laufen zu lassen. Im Gegensatz zu vielen Projekten, welche auf den Servern von GitHub aufbewahrt werden, steht der Quellcode v</w:t>
      </w:r>
      <w:r>
        <w:rPr>
          <w:szCs w:val="24"/>
        </w:rPr>
        <w:t xml:space="preserve">on GitHub selbst nicht als Open </w:t>
      </w:r>
      <w:r w:rsidRPr="00B00813">
        <w:rPr>
          <w:szCs w:val="24"/>
        </w:rPr>
        <w:t>Source zur Verfügung.</w:t>
      </w:r>
      <w:r>
        <w:rPr>
          <w:rStyle w:val="Funotenzeichen"/>
        </w:rPr>
        <w:footnoteReference w:id="115"/>
      </w:r>
    </w:p>
    <w:p w14:paraId="06C2E4EF" w14:textId="631347DB" w:rsidR="00A916DE" w:rsidRDefault="00A916DE" w:rsidP="00A916DE">
      <w:pPr>
        <w:rPr>
          <w:szCs w:val="24"/>
        </w:rPr>
      </w:pPr>
      <w:r w:rsidRPr="00F82001">
        <w:rPr>
          <w:szCs w:val="24"/>
        </w:rPr>
        <w:t>Eine weitere Hosting-Möglichkeit für Git besteht in der Nutzung von GitLab. Dieses ist in seinen grundlegenden Funktionen GitHub sehr ähnlich. Auch hier lassen sich eigene Repositories verwalten, um das gemeinsame Arbe</w:t>
      </w:r>
      <w:r w:rsidRPr="00F82001">
        <w:rPr>
          <w:szCs w:val="24"/>
        </w:rPr>
        <w:t>i</w:t>
      </w:r>
      <w:r w:rsidRPr="00F82001">
        <w:rPr>
          <w:szCs w:val="24"/>
        </w:rPr>
        <w:t>ten in größeren Teams zu erleichtern. Ein wichtiger Unterschied zu GitHub besteht allerdings darin, dass bei GitLab private Repositories, die nicht z</w:t>
      </w:r>
      <w:r w:rsidRPr="00F82001">
        <w:rPr>
          <w:szCs w:val="24"/>
        </w:rPr>
        <w:t>u</w:t>
      </w:r>
      <w:r w:rsidRPr="00F82001">
        <w:rPr>
          <w:szCs w:val="24"/>
        </w:rPr>
        <w:t xml:space="preserve">gänglich für andere sein sollen, kostenlos hochgeladen werden können. Da der Quellcode von GitLab selbst </w:t>
      </w:r>
      <w:r w:rsidR="00133BFE">
        <w:rPr>
          <w:szCs w:val="24"/>
        </w:rPr>
        <w:t>zum größten Teil</w:t>
      </w:r>
      <w:r w:rsidRPr="00F82001">
        <w:rPr>
          <w:szCs w:val="24"/>
        </w:rPr>
        <w:t xml:space="preserve"> frei zugängl</w:t>
      </w:r>
      <w:r w:rsidR="00133BFE">
        <w:rPr>
          <w:szCs w:val="24"/>
        </w:rPr>
        <w:t>i</w:t>
      </w:r>
      <w:r w:rsidRPr="00F82001">
        <w:rPr>
          <w:szCs w:val="24"/>
        </w:rPr>
        <w:t>ch ist, besteht zusätzlich die Möglichkeit die Verwaltung von GitLab selbst in die Hand zu nehmen. Dadurch können vor allem kleinere Unternehmen oder auch Gru</w:t>
      </w:r>
      <w:r w:rsidRPr="00F82001">
        <w:rPr>
          <w:szCs w:val="24"/>
        </w:rPr>
        <w:t>p</w:t>
      </w:r>
      <w:r w:rsidRPr="00F82001">
        <w:rPr>
          <w:szCs w:val="24"/>
        </w:rPr>
        <w:t>pen die Kontrolle über ihre Quellcodes zum größten Teil selbst bestimmen</w:t>
      </w:r>
      <w:r>
        <w:rPr>
          <w:szCs w:val="24"/>
        </w:rPr>
        <w:t>,</w:t>
      </w:r>
      <w:r w:rsidRPr="00F82001">
        <w:rPr>
          <w:szCs w:val="24"/>
        </w:rPr>
        <w:t xml:space="preserve"> ohne da</w:t>
      </w:r>
      <w:r>
        <w:rPr>
          <w:szCs w:val="24"/>
        </w:rPr>
        <w:t>s</w:t>
      </w:r>
      <w:r w:rsidRPr="00F82001">
        <w:rPr>
          <w:szCs w:val="24"/>
        </w:rPr>
        <w:t>s sie gezwungen sind diese auf fremde Server hochzuladen. Durch die eigene Verwaltung allerdings entsteht ein Nachteil eines unzureichenden Speicherbedarfs. Eine kostenfreie Variante von GitLab ermöglicht für Unte</w:t>
      </w:r>
      <w:r w:rsidRPr="00F82001">
        <w:rPr>
          <w:szCs w:val="24"/>
        </w:rPr>
        <w:t>r</w:t>
      </w:r>
      <w:r w:rsidRPr="00F82001">
        <w:rPr>
          <w:szCs w:val="24"/>
        </w:rPr>
        <w:t>nehmen mit kleinen und unterdurchschnittlichen Servern keine zufriedenste</w:t>
      </w:r>
      <w:r w:rsidRPr="00F82001">
        <w:rPr>
          <w:szCs w:val="24"/>
        </w:rPr>
        <w:t>l</w:t>
      </w:r>
      <w:r w:rsidRPr="00F82001">
        <w:rPr>
          <w:szCs w:val="24"/>
        </w:rPr>
        <w:t>lende Arbeitsweise.</w:t>
      </w:r>
      <w:r>
        <w:rPr>
          <w:rStyle w:val="Funotenzeichen"/>
        </w:rPr>
        <w:footnoteReference w:id="116"/>
      </w:r>
    </w:p>
    <w:p w14:paraId="6C6B944F" w14:textId="29ACA52F" w:rsidR="00D40CE5" w:rsidRPr="004E5E5F" w:rsidRDefault="00A916DE" w:rsidP="00D40CE5">
      <w:pPr>
        <w:rPr>
          <w:szCs w:val="24"/>
        </w:rPr>
      </w:pPr>
      <w:bookmarkStart w:id="466" w:name="_CTVK00165090c2b5c564050887b4f9f962ac4eb"/>
      <w:r w:rsidRPr="00CC4A43">
        <w:rPr>
          <w:szCs w:val="24"/>
        </w:rPr>
        <w:t>GitHub ist vor allem für Open-Source-Projekte geeignet, welche auf externe Hilfe angewiesen sind. Nicht zuletzt, weil eine große Anzahl an Leuten Erfa</w:t>
      </w:r>
      <w:r w:rsidRPr="00CC4A43">
        <w:rPr>
          <w:szCs w:val="24"/>
        </w:rPr>
        <w:t>h</w:t>
      </w:r>
      <w:r w:rsidRPr="00CC4A43">
        <w:rPr>
          <w:szCs w:val="24"/>
        </w:rPr>
        <w:t>rung mit GitHub vorweisen kann und die größte Gemeinschaft im Bereich von Open Source hier anzutreffen ist. Darüber hinaus ist GitHub, was das Angebot an externen Tools angeht, anderen Plattformen weit voraus. GitLab hingegen bietet sich für kleinere Unternehmen und Gruppen an, die ihre Repositories auf ihren eigenen Servern kostengünstig verwalten möchten. GitH</w:t>
      </w:r>
      <w:r>
        <w:rPr>
          <w:szCs w:val="24"/>
        </w:rPr>
        <w:t>ub und GitLab sind beide</w:t>
      </w:r>
      <w:r w:rsidRPr="00CC4A43">
        <w:rPr>
          <w:szCs w:val="24"/>
        </w:rPr>
        <w:t xml:space="preserve"> Web-Anwendungen, in deren Natur es liegt im ständigen Wandel zu sein. Bis auf grundlegende Funktionen, können weitere hier aufgeführte Eigenschaften sich schnell ändern und dafür sorgen</w:t>
      </w:r>
      <w:r>
        <w:rPr>
          <w:szCs w:val="24"/>
        </w:rPr>
        <w:t>,</w:t>
      </w:r>
      <w:r w:rsidRPr="00CC4A43">
        <w:rPr>
          <w:szCs w:val="24"/>
        </w:rPr>
        <w:t xml:space="preserve"> da</w:t>
      </w:r>
      <w:r>
        <w:rPr>
          <w:szCs w:val="24"/>
        </w:rPr>
        <w:t>s</w:t>
      </w:r>
      <w:r w:rsidRPr="00CC4A43">
        <w:rPr>
          <w:szCs w:val="24"/>
        </w:rPr>
        <w:t>s diese Tools im Laufe der Zeit anders aussehen.</w:t>
      </w:r>
      <w:bookmarkEnd w:id="466"/>
      <w:r>
        <w:rPr>
          <w:rStyle w:val="Funotenzeichen"/>
        </w:rPr>
        <w:footnoteReference w:id="117"/>
      </w:r>
    </w:p>
    <w:p w14:paraId="1AC4531B" w14:textId="77777777" w:rsidR="00A916DE" w:rsidRDefault="00A916DE" w:rsidP="00A916DE">
      <w:pPr>
        <w:pStyle w:val="berschrift2"/>
      </w:pPr>
      <w:bookmarkStart w:id="468" w:name="_Toc489710631"/>
      <w:bookmarkStart w:id="469" w:name="_Toc491708023"/>
      <w:r>
        <w:lastRenderedPageBreak/>
        <w:t>Zusammenfassung</w:t>
      </w:r>
      <w:bookmarkEnd w:id="468"/>
      <w:bookmarkEnd w:id="469"/>
    </w:p>
    <w:p w14:paraId="78B4FC89" w14:textId="77777777" w:rsidR="00A916DE" w:rsidRPr="00EA3763" w:rsidRDefault="00A916DE" w:rsidP="00A916DE"/>
    <w:p w14:paraId="524909C8" w14:textId="323694BD" w:rsidR="00A916DE" w:rsidRDefault="00A916DE" w:rsidP="00A916DE">
      <w:r>
        <w:t>Die Versionsverwaltungssoftware Git wurde von Linus Torvalds und seinem Team entwickelt, um die Fertigstellung des Linux-Kernels zu unterstützen. Git ist eine verteilte Versionsverwaltungssoftware, was bedeutet dass Änd</w:t>
      </w:r>
      <w:r>
        <w:t>e</w:t>
      </w:r>
      <w:r>
        <w:t>rungen an einem möglichen Quellcode durch einen Entwickler, nicht zwang</w:t>
      </w:r>
      <w:r>
        <w:t>s</w:t>
      </w:r>
      <w:r>
        <w:t xml:space="preserve">läufig jedes Mal auf einem zentralen Server abgelegt werden müssen. Diese Änderungen können zunächst auf dem lokalen Arbeitsbereich eines jeden Entwicklers aufbewahrt werden. Erst wenn gemachte Änderungen </w:t>
      </w:r>
      <w:r w:rsidR="007737F8">
        <w:t>e</w:t>
      </w:r>
      <w:r>
        <w:t>ndgültig sind, wird eine Netzwerkverbindung zum Server benötigt, um sie dort abz</w:t>
      </w:r>
      <w:r>
        <w:t>u</w:t>
      </w:r>
      <w:r>
        <w:t>legen. Eines der wichtigsten Merkmale, welches Git ausmacht ist das Bra</w:t>
      </w:r>
      <w:r>
        <w:t>n</w:t>
      </w:r>
      <w:r>
        <w:t>ching und Merging. Zwar ermöglichen auch andere Versionskontrollsysteme das Arbeiten mit Entwicklungszweigen, doch vor allem das Zusammenführen dieser Zweige gestaltet sich im Gegensatz zu Git schwierig. Branches (deutsch: Zweig) stellen Entwicklungszweige dar, auf denen jeder Entwickler lokal auf seinem eigenen Rechner arbeiten kann. Sind diese Arbeiten erl</w:t>
      </w:r>
      <w:r>
        <w:t>e</w:t>
      </w:r>
      <w:r>
        <w:t>digt, werden sie durch ein Commit (deutsch: Übergabe) auf dem entspr</w:t>
      </w:r>
      <w:r>
        <w:t>e</w:t>
      </w:r>
      <w:r>
        <w:t>chenden Zweig gespeichert. In größeren Projekten ist es üblich, dass mehr</w:t>
      </w:r>
      <w:r>
        <w:t>e</w:t>
      </w:r>
      <w:r>
        <w:t>re Teilteams an mehreren Bereichen eines Produktes arbeiten und für jeden dieser Bereiche Entwicklungszweige existieren. Auf diesen Entwicklung</w:t>
      </w:r>
      <w:r>
        <w:t>s</w:t>
      </w:r>
      <w:r>
        <w:t>zweigen landen zunächst lokal die Änderungen der einzelnen Entwickler. Diese verschiedenen Änderungen auf unterschiedlichen Entwicklungszwe</w:t>
      </w:r>
      <w:r>
        <w:t>i</w:t>
      </w:r>
      <w:r>
        <w:t>gen können miteinander zusammengeführt bzw. verschmolzen werden. Di</w:t>
      </w:r>
      <w:r>
        <w:t>e</w:t>
      </w:r>
      <w:r>
        <w:t>ser Vorgang wird als Merging bezeichnet. Das bedeutet im Groben, dass zwei Entwicklungszweige mitsamt ihrem Inhalt  zu einem gemeinsamen Zweig verschmelzen. Dies ermöglicht beispielsweise die Arbeit von zwei ve</w:t>
      </w:r>
      <w:r>
        <w:t>r</w:t>
      </w:r>
      <w:r>
        <w:t>schiedenen Personen a</w:t>
      </w:r>
      <w:r w:rsidR="007737F8">
        <w:t>m</w:t>
      </w:r>
      <w:r>
        <w:t xml:space="preserve"> selben Dokument zu einem gemeinsamen Dok</w:t>
      </w:r>
      <w:r>
        <w:t>u</w:t>
      </w:r>
      <w:r>
        <w:t>ment zusammenzufügen. Dabei werden jeweils die Änderungen des Anderen übernommen. Probleme könnten jedoch dann auftauchen, wenn beide Pe</w:t>
      </w:r>
      <w:r>
        <w:t>r</w:t>
      </w:r>
      <w:r>
        <w:t xml:space="preserve">sonen Änderungen in </w:t>
      </w:r>
      <w:proofErr w:type="gramStart"/>
      <w:r>
        <w:t xml:space="preserve">der </w:t>
      </w:r>
      <w:r w:rsidR="00D02BB2">
        <w:t>s</w:t>
      </w:r>
      <w:r>
        <w:t>elben</w:t>
      </w:r>
      <w:proofErr w:type="gramEnd"/>
      <w:r>
        <w:t xml:space="preserve"> Zeile durchgeführt haben. Git weiß nicht welche dieser Änderungen die wichtigere ist und dieses Problem muss per Hand gelöst werden.</w:t>
      </w:r>
    </w:p>
    <w:p w14:paraId="57091ACB" w14:textId="72F4F30B" w:rsidR="00A916DE" w:rsidRDefault="00A916DE" w:rsidP="00A916DE">
      <w:r>
        <w:lastRenderedPageBreak/>
        <w:t>Der Hauptentwicklungszweig, auf dem letztendlich alles zusammenkommen muss wird Master genannt. Jeder Commit der auf einem der Entwicklung</w:t>
      </w:r>
      <w:r>
        <w:t>s</w:t>
      </w:r>
      <w:r>
        <w:t xml:space="preserve">zweige landet, wird auf dem Master abgelegt. Hierbei ist zu beachten, dass man zwischen dem Master auf dem lokalen Rechner eines jeden Entwicklers und dem Master-Branch auf dem „zentralen“ Repository unterscheiden muss. Da Git eine verteilte Versionsveraltungssoftware ist, existiert so etwas wie ein „zentrales“ Repository nicht. Daher wird das Repository auf dem Server als </w:t>
      </w:r>
      <w:r w:rsidRPr="00430719">
        <w:rPr>
          <w:i/>
        </w:rPr>
        <w:t>origin</w:t>
      </w:r>
      <w:r>
        <w:t xml:space="preserve"> oder als Remote Repository bezeichnet, also als Quelle oder externes Repository. Endgültige Änderungen werden auf diesem abgelegt oder daraus entnommen um das eigene lokale Repository auf den neusten Stand zu bri</w:t>
      </w:r>
      <w:r>
        <w:t>n</w:t>
      </w:r>
      <w:r>
        <w:t>gen.</w:t>
      </w:r>
    </w:p>
    <w:p w14:paraId="609364F4" w14:textId="545E82D5" w:rsidR="00C23390" w:rsidRDefault="00A916DE" w:rsidP="00A916DE">
      <w:r>
        <w:t>Die Handhabung der Zweige und auch der Repositories kann stark zwischen Unternehmen oder Projekten variieren. Beispielsweise können mehrere Repositories auf dem zentralen Server vorhanden sein, um zusätzlich den Austausch von Commits zwischen verschiedenen Entwicklern zu gewährlei</w:t>
      </w:r>
      <w:r>
        <w:t>s</w:t>
      </w:r>
      <w:r>
        <w:t>ten. Des Weiteren können Entwicklungszweige mit unterschiedlichen Aufg</w:t>
      </w:r>
      <w:r>
        <w:t>a</w:t>
      </w:r>
      <w:r>
        <w:t>benbereichen existieren, welche strengen Regeln unterstehen. Eine mögl</w:t>
      </w:r>
      <w:r>
        <w:t>i</w:t>
      </w:r>
      <w:r>
        <w:t>che Vorgehensweise ist die Existenz von Unterstützungszweigen. Diese b</w:t>
      </w:r>
      <w:r>
        <w:t>e</w:t>
      </w:r>
      <w:r>
        <w:t>stehen unter anderem aus einem Zweig für die weitere Entwicklung, einem Zweig für das beheben von Fehlern kurz vor einem Release und einem Zweig für das schnelle Beheben von Fehlern, welche kurz nach einem R</w:t>
      </w:r>
      <w:r>
        <w:t>e</w:t>
      </w:r>
      <w:r>
        <w:t>lease entdeckt wurden. Keiner dieser genannten Zweige darf zweckentfre</w:t>
      </w:r>
      <w:r>
        <w:t>m</w:t>
      </w:r>
      <w:r>
        <w:t>det werden</w:t>
      </w:r>
      <w:r w:rsidR="00D02BB2">
        <w:t>,</w:t>
      </w:r>
      <w:r>
        <w:t xml:space="preserve"> um darin z.B. Fehler auf de</w:t>
      </w:r>
      <w:r w:rsidR="00C23390">
        <w:t>m Entwicklungszweig zu beheben.</w:t>
      </w:r>
    </w:p>
    <w:p w14:paraId="1355AF1F" w14:textId="3A1CEBC7" w:rsidR="00A916DE" w:rsidRPr="007D7AEF" w:rsidRDefault="00A916DE" w:rsidP="00A916DE">
      <w:r>
        <w:t>Der gemeinsame Ausgangspunkt dieser Unterstützungszweige ist der Dev</w:t>
      </w:r>
      <w:r>
        <w:t>e</w:t>
      </w:r>
      <w:r>
        <w:t>lop-Zweig. Dieser enthält den als letztes abgelieferten Quellcode kurz vor einem Release und befindet sich ebenfalls wie der Master-Branch auf dem Server. Wird kurz vor der Veröffentlichung des Quellcodes auf dem Develop-Zweig ein Problem festgestellt, werden dementsprechend die oben genan</w:t>
      </w:r>
      <w:r>
        <w:t>n</w:t>
      </w:r>
      <w:r>
        <w:t xml:space="preserve">ten Zweige aus dem Develop-Zweig heraus erstellt und nach getaner Arbeit wieder mit ihm zusammengeführt. Werden die </w:t>
      </w:r>
      <w:r w:rsidR="00D02BB2">
        <w:t>e</w:t>
      </w:r>
      <w:r>
        <w:t xml:space="preserve">ndgültigen Commits auf dem Develop-Zweig auf den Master übertragen, sind diese bereit für ein Release. Treten allerdings nach dem Release weitere Probleme oder Fehler auf, wird in diesem Fall aus dem Master-Branch heraus ein Zweig zur Behebung der </w:t>
      </w:r>
      <w:r>
        <w:lastRenderedPageBreak/>
        <w:t>entsprechenden Commits erstellt. Sind die Fehler behoben, ist es ratsam die Commits direkt wieder auf den Master Branch zu übertragen, sonst würde man der weiteren Arbeit auf dem Develop-Zweig, auf dem inzwischen neue Commits vorhanden sind, im Weg stehen. Möglicherweise könnten dadurch sogar die Commits durcheinander kommen und dadurch würde ein Chaos verursacht werden.</w:t>
      </w:r>
    </w:p>
    <w:p w14:paraId="592BF5C7" w14:textId="77777777" w:rsidR="00A916DE" w:rsidRPr="00A320A5" w:rsidRDefault="00A916DE" w:rsidP="00A916DE">
      <w:pPr>
        <w:pStyle w:val="berschrift2"/>
        <w:sectPr w:rsidR="00A916DE" w:rsidRPr="00A320A5" w:rsidSect="00EC4BA7">
          <w:type w:val="oddPage"/>
          <w:pgSz w:w="11906" w:h="16838" w:code="9"/>
          <w:pgMar w:top="1701" w:right="1418" w:bottom="1134" w:left="1418" w:header="709" w:footer="709" w:gutter="851"/>
          <w:cols w:space="708"/>
          <w:docGrid w:linePitch="360"/>
        </w:sectPr>
      </w:pPr>
    </w:p>
    <w:p w14:paraId="0680B202" w14:textId="028DF1A9" w:rsidR="00A916DE" w:rsidRDefault="00A916DE" w:rsidP="00A916DE">
      <w:pPr>
        <w:pStyle w:val="berschrift1"/>
      </w:pPr>
      <w:bookmarkStart w:id="470" w:name="_Toc489710632"/>
      <w:bookmarkStart w:id="471" w:name="_Toc491708024"/>
      <w:r>
        <w:lastRenderedPageBreak/>
        <w:t>Versionsverwaltungssysteme</w:t>
      </w:r>
      <w:bookmarkEnd w:id="470"/>
      <w:r w:rsidR="005832AD">
        <w:t xml:space="preserve"> im Überblick</w:t>
      </w:r>
      <w:bookmarkEnd w:id="471"/>
    </w:p>
    <w:p w14:paraId="12399A9F" w14:textId="77777777" w:rsidR="00A916DE" w:rsidRDefault="00A916DE" w:rsidP="00A916DE"/>
    <w:p w14:paraId="46ED7976" w14:textId="6B5A8329" w:rsidR="00A916DE" w:rsidRDefault="00A916DE" w:rsidP="00A916DE">
      <w:pPr>
        <w:rPr>
          <w:szCs w:val="24"/>
        </w:rPr>
      </w:pPr>
      <w:bookmarkStart w:id="472" w:name="_CTVK001fe8bb942cfe344b7ba850cb2c8d679c5"/>
      <w:r w:rsidRPr="00A06447">
        <w:rPr>
          <w:szCs w:val="24"/>
        </w:rPr>
        <w:t>Werden an Dateien oder Dokumenten Änderungen vorgenommen, entstehen von d</w:t>
      </w:r>
      <w:r>
        <w:rPr>
          <w:szCs w:val="24"/>
        </w:rPr>
        <w:t>iesen Dateien oder Dokumenten</w:t>
      </w:r>
      <w:r w:rsidRPr="00A06447">
        <w:rPr>
          <w:szCs w:val="24"/>
        </w:rPr>
        <w:t xml:space="preserve"> neue Versionen. Versionsverwa</w:t>
      </w:r>
      <w:r w:rsidRPr="00A06447">
        <w:rPr>
          <w:szCs w:val="24"/>
        </w:rPr>
        <w:t>l</w:t>
      </w:r>
      <w:r w:rsidRPr="00A06447">
        <w:rPr>
          <w:szCs w:val="24"/>
        </w:rPr>
        <w:t>tungssysteme sind dazu da, um diese zu erfassen. Neu entstandene Versi</w:t>
      </w:r>
      <w:r w:rsidRPr="00A06447">
        <w:rPr>
          <w:szCs w:val="24"/>
        </w:rPr>
        <w:t>o</w:t>
      </w:r>
      <w:r w:rsidRPr="00A06447">
        <w:rPr>
          <w:szCs w:val="24"/>
        </w:rPr>
        <w:t xml:space="preserve">nen werden archiviert und mit einem Zeitstempel sowie einer Benutzer ID versehen, um bei Bedarf diese Versionen abzurufen oder wiederherzustellen. </w:t>
      </w:r>
      <w:r w:rsidR="00AA28A3">
        <w:rPr>
          <w:szCs w:val="24"/>
        </w:rPr>
        <w:t>D</w:t>
      </w:r>
      <w:r w:rsidRPr="00A06447">
        <w:rPr>
          <w:szCs w:val="24"/>
        </w:rPr>
        <w:t xml:space="preserve">adurch </w:t>
      </w:r>
      <w:r w:rsidR="00D35A64">
        <w:rPr>
          <w:szCs w:val="24"/>
        </w:rPr>
        <w:t xml:space="preserve">kann </w:t>
      </w:r>
      <w:r w:rsidRPr="00A06447">
        <w:rPr>
          <w:szCs w:val="24"/>
        </w:rPr>
        <w:t>nachvollzogen werden, welcher Benutzer zu welchem Zei</w:t>
      </w:r>
      <w:r w:rsidRPr="00A06447">
        <w:rPr>
          <w:szCs w:val="24"/>
        </w:rPr>
        <w:t>t</w:t>
      </w:r>
      <w:r w:rsidRPr="00A06447">
        <w:rPr>
          <w:szCs w:val="24"/>
        </w:rPr>
        <w:t>punkt Änderungen an einer Datei getätigt hat. Ziel eines Versionsverwa</w:t>
      </w:r>
      <w:r w:rsidRPr="00A06447">
        <w:rPr>
          <w:szCs w:val="24"/>
        </w:rPr>
        <w:t>l</w:t>
      </w:r>
      <w:r w:rsidRPr="00A06447">
        <w:rPr>
          <w:szCs w:val="24"/>
        </w:rPr>
        <w:t>tungssystems ist die Ermöglichung des Zugriffs mehrerer Personen gleic</w:t>
      </w:r>
      <w:r w:rsidRPr="00A06447">
        <w:rPr>
          <w:szCs w:val="24"/>
        </w:rPr>
        <w:t>h</w:t>
      </w:r>
      <w:r w:rsidRPr="00A06447">
        <w:rPr>
          <w:szCs w:val="24"/>
        </w:rPr>
        <w:t>zeitig auf Dateien und das Arbeiten mit diesen Dateien auf verschiedenen Entwicklungszweigen. Deshalb sind Versionsverwaltungssysteme überwi</w:t>
      </w:r>
      <w:r w:rsidRPr="00A06447">
        <w:rPr>
          <w:szCs w:val="24"/>
        </w:rPr>
        <w:t>e</w:t>
      </w:r>
      <w:r w:rsidRPr="00A06447">
        <w:rPr>
          <w:szCs w:val="24"/>
        </w:rPr>
        <w:t>gend in der Software-Entwicklung anzutreffen. Dabei haben sich zwei Sy</w:t>
      </w:r>
      <w:r w:rsidRPr="00A06447">
        <w:rPr>
          <w:szCs w:val="24"/>
        </w:rPr>
        <w:t>s</w:t>
      </w:r>
      <w:r w:rsidRPr="00A06447">
        <w:rPr>
          <w:szCs w:val="24"/>
        </w:rPr>
        <w:t xml:space="preserve">teme für die Versionsverwaltung besonders hervorgetan, diese sind </w:t>
      </w:r>
      <w:r>
        <w:rPr>
          <w:szCs w:val="24"/>
        </w:rPr>
        <w:t xml:space="preserve">zu einem </w:t>
      </w:r>
      <w:r w:rsidRPr="00A06447">
        <w:rPr>
          <w:szCs w:val="24"/>
        </w:rPr>
        <w:t xml:space="preserve">Git und das von </w:t>
      </w:r>
      <w:proofErr w:type="gramStart"/>
      <w:r w:rsidRPr="00A06447">
        <w:rPr>
          <w:szCs w:val="24"/>
        </w:rPr>
        <w:t>Apache</w:t>
      </w:r>
      <w:proofErr w:type="gramEnd"/>
      <w:r w:rsidRPr="00A06447">
        <w:rPr>
          <w:szCs w:val="24"/>
        </w:rPr>
        <w:t xml:space="preserve"> entwickelte Subversion (SVN). Beide Systeme kö</w:t>
      </w:r>
      <w:r w:rsidRPr="00A06447">
        <w:rPr>
          <w:szCs w:val="24"/>
        </w:rPr>
        <w:t>n</w:t>
      </w:r>
      <w:r w:rsidRPr="00A06447">
        <w:rPr>
          <w:szCs w:val="24"/>
        </w:rPr>
        <w:t>nen entweder auf dem eigenen Server oder über einen Hoster benutzt we</w:t>
      </w:r>
      <w:r w:rsidRPr="00A06447">
        <w:rPr>
          <w:szCs w:val="24"/>
        </w:rPr>
        <w:t>r</w:t>
      </w:r>
      <w:r w:rsidRPr="00A06447">
        <w:rPr>
          <w:szCs w:val="24"/>
        </w:rPr>
        <w:t xml:space="preserve">den. Hier bieten sich die Hosting-Tools GitHub für Git und RiouxSVN für Subversion an. Über den Dienst SourceForge, </w:t>
      </w:r>
      <w:r>
        <w:rPr>
          <w:szCs w:val="24"/>
        </w:rPr>
        <w:t>ist es möglich</w:t>
      </w:r>
      <w:r w:rsidRPr="00A06447">
        <w:rPr>
          <w:szCs w:val="24"/>
        </w:rPr>
        <w:t xml:space="preserve"> beide Systeme </w:t>
      </w:r>
      <w:r>
        <w:rPr>
          <w:szCs w:val="24"/>
        </w:rPr>
        <w:t>zu hosten</w:t>
      </w:r>
      <w:r w:rsidRPr="00A06447">
        <w:rPr>
          <w:szCs w:val="24"/>
        </w:rPr>
        <w:t>.</w:t>
      </w:r>
      <w:bookmarkEnd w:id="472"/>
      <w:r>
        <w:rPr>
          <w:rStyle w:val="Funotenzeichen"/>
        </w:rPr>
        <w:footnoteReference w:id="118"/>
      </w:r>
    </w:p>
    <w:p w14:paraId="1F598A72" w14:textId="1D75A39F" w:rsidR="00A916DE" w:rsidRDefault="00634D00" w:rsidP="00A916DE">
      <w:pPr>
        <w:pStyle w:val="berschrift2"/>
      </w:pPr>
      <w:bookmarkStart w:id="474" w:name="_Toc491708025"/>
      <w:r>
        <w:t>Anforderungen an Versionsverwaltungssysteme</w:t>
      </w:r>
      <w:bookmarkEnd w:id="474"/>
    </w:p>
    <w:p w14:paraId="4B82D66D" w14:textId="77777777" w:rsidR="00766C9B" w:rsidRDefault="00766C9B" w:rsidP="00766C9B"/>
    <w:p w14:paraId="323D3581" w14:textId="26ACD948" w:rsidR="00DE6EA3" w:rsidRDefault="00DE6EA3" w:rsidP="00766C9B">
      <w:bookmarkStart w:id="475" w:name="_CTVK001db6f469c98e74c4f83f9366dea0731c1"/>
      <w:r w:rsidRPr="00DE6EA3">
        <w:rPr>
          <w:color w:val="000000"/>
          <w:szCs w:val="24"/>
        </w:rPr>
        <w:t>Jedes Versionsverwaltungssystem sollte die folgenden Anforderungen erfü</w:t>
      </w:r>
      <w:r w:rsidRPr="00DE6EA3">
        <w:rPr>
          <w:color w:val="000000"/>
          <w:szCs w:val="24"/>
        </w:rPr>
        <w:t>l</w:t>
      </w:r>
      <w:r w:rsidRPr="00DE6EA3">
        <w:rPr>
          <w:color w:val="000000"/>
          <w:szCs w:val="24"/>
        </w:rPr>
        <w:t>len:</w:t>
      </w:r>
      <w:bookmarkEnd w:id="475"/>
      <w:r>
        <w:rPr>
          <w:rStyle w:val="Funotenzeichen"/>
        </w:rPr>
        <w:footnoteReference w:id="119"/>
      </w:r>
    </w:p>
    <w:p w14:paraId="51713DE0" w14:textId="7807BC8F" w:rsidR="00634D00" w:rsidRDefault="00634D00" w:rsidP="00634D00">
      <w:pPr>
        <w:pStyle w:val="Listenabsatz"/>
        <w:numPr>
          <w:ilvl w:val="0"/>
          <w:numId w:val="23"/>
        </w:numPr>
      </w:pPr>
      <w:r>
        <w:t>Protokollierung: Nachvollziehbarkeit welche Änderung durch wen und wann vorgenommen wurde</w:t>
      </w:r>
    </w:p>
    <w:p w14:paraId="40A95651" w14:textId="5BD9C072" w:rsidR="00634D00" w:rsidRDefault="00634D00" w:rsidP="00634D00">
      <w:pPr>
        <w:pStyle w:val="Listenabsatz"/>
        <w:numPr>
          <w:ilvl w:val="0"/>
          <w:numId w:val="23"/>
        </w:numPr>
      </w:pPr>
      <w:r>
        <w:lastRenderedPageBreak/>
        <w:t>Wiederherstellung: F</w:t>
      </w:r>
      <w:r w:rsidR="002D46F8">
        <w:t>r</w:t>
      </w:r>
      <w:r>
        <w:t>ühere Versionen von Dateien sollten immer wi</w:t>
      </w:r>
      <w:r>
        <w:t>e</w:t>
      </w:r>
      <w:r>
        <w:t>derhergestellt werden können</w:t>
      </w:r>
    </w:p>
    <w:p w14:paraId="05263711" w14:textId="08499300" w:rsidR="00634D00" w:rsidRDefault="00634D00" w:rsidP="00634D00">
      <w:pPr>
        <w:pStyle w:val="Listenabsatz"/>
        <w:numPr>
          <w:ilvl w:val="0"/>
          <w:numId w:val="23"/>
        </w:numPr>
      </w:pPr>
      <w:r>
        <w:t>Archivierung: Einzelne Stände eines Projekts müssen so abgespe</w:t>
      </w:r>
      <w:r>
        <w:t>i</w:t>
      </w:r>
      <w:r>
        <w:t>chert werden, dass sie nachvollziehbar sind.</w:t>
      </w:r>
    </w:p>
    <w:p w14:paraId="09991CF4" w14:textId="5469A87A" w:rsidR="00634D00" w:rsidRDefault="00634D00" w:rsidP="00634D00">
      <w:pPr>
        <w:pStyle w:val="Listenabsatz"/>
        <w:numPr>
          <w:ilvl w:val="0"/>
          <w:numId w:val="23"/>
        </w:numPr>
      </w:pPr>
      <w:r>
        <w:t>Koordinierung: Steuerung des Zugriffs auf dieselbe Datei von mehr</w:t>
      </w:r>
      <w:r>
        <w:t>e</w:t>
      </w:r>
      <w:r>
        <w:t>ren Entwicklern</w:t>
      </w:r>
    </w:p>
    <w:p w14:paraId="7471218A" w14:textId="5DB66ABE" w:rsidR="00634D00" w:rsidRPr="00766C9B" w:rsidRDefault="00634D00" w:rsidP="00634D00">
      <w:pPr>
        <w:pStyle w:val="Listenabsatz"/>
        <w:numPr>
          <w:ilvl w:val="0"/>
          <w:numId w:val="23"/>
        </w:numPr>
      </w:pPr>
      <w:r>
        <w:t>Gleichzeitiges Entwickeln: Unabhängiges Entwickeln auf verschieden Branches</w:t>
      </w:r>
    </w:p>
    <w:p w14:paraId="25FE5A9C" w14:textId="77777777" w:rsidR="00A916DE" w:rsidRDefault="00A916DE" w:rsidP="00F552DC">
      <w:pPr>
        <w:pStyle w:val="berschrift2"/>
      </w:pPr>
      <w:bookmarkStart w:id="477" w:name="_Toc489710636"/>
      <w:bookmarkStart w:id="478" w:name="_Toc491708026"/>
      <w:r w:rsidRPr="00325820">
        <w:t>Git</w:t>
      </w:r>
      <w:bookmarkEnd w:id="477"/>
      <w:bookmarkEnd w:id="478"/>
    </w:p>
    <w:p w14:paraId="38357B7A" w14:textId="77777777" w:rsidR="004D487A" w:rsidRDefault="004D487A" w:rsidP="004D487A"/>
    <w:p w14:paraId="76CECE62" w14:textId="5EDF3FC8" w:rsidR="004D487A" w:rsidRDefault="004D487A" w:rsidP="004D487A">
      <w:bookmarkStart w:id="479" w:name="_CTVK0016b42df20d5ee4d37bfb4421a385fd046"/>
      <w:r w:rsidRPr="004D487A">
        <w:rPr>
          <w:szCs w:val="24"/>
        </w:rPr>
        <w:t>Im Frühling des Jahres 2005 entschied sich Linus Torvalds und sein Entwic</w:t>
      </w:r>
      <w:r w:rsidRPr="004D487A">
        <w:rPr>
          <w:szCs w:val="24"/>
        </w:rPr>
        <w:t>k</w:t>
      </w:r>
      <w:r w:rsidRPr="004D487A">
        <w:rPr>
          <w:szCs w:val="24"/>
        </w:rPr>
        <w:t>lerteam, an einem neuen Versionsverwaltungssystem zu arbeiten, da die Lizenz der vorher genutzten Software namens BitKeeper nicht mehr zur Ve</w:t>
      </w:r>
      <w:r w:rsidRPr="004D487A">
        <w:rPr>
          <w:szCs w:val="24"/>
        </w:rPr>
        <w:t>r</w:t>
      </w:r>
      <w:r w:rsidRPr="004D487A">
        <w:rPr>
          <w:szCs w:val="24"/>
        </w:rPr>
        <w:t>fügung stand. Das neue System sollte genau wie das Alte für eine hohe S</w:t>
      </w:r>
      <w:r w:rsidRPr="004D487A">
        <w:rPr>
          <w:szCs w:val="24"/>
        </w:rPr>
        <w:t>i</w:t>
      </w:r>
      <w:r w:rsidRPr="004D487A">
        <w:rPr>
          <w:szCs w:val="24"/>
        </w:rPr>
        <w:t>cherheit und Effizienz sorgen. Innerhalb weniger Tage wurde eine erste Ve</w:t>
      </w:r>
      <w:r w:rsidRPr="004D487A">
        <w:rPr>
          <w:szCs w:val="24"/>
        </w:rPr>
        <w:t>r</w:t>
      </w:r>
      <w:r w:rsidRPr="004D487A">
        <w:rPr>
          <w:szCs w:val="24"/>
        </w:rPr>
        <w:t>sion namens Git entwickelt.</w:t>
      </w:r>
      <w:bookmarkEnd w:id="479"/>
      <w:r>
        <w:rPr>
          <w:rStyle w:val="Funotenzeichen"/>
        </w:rPr>
        <w:footnoteReference w:id="120"/>
      </w:r>
    </w:p>
    <w:p w14:paraId="2B200FDE" w14:textId="772CDDE7" w:rsidR="00B144C0" w:rsidRDefault="00B144C0" w:rsidP="004D487A">
      <w:pPr>
        <w:rPr>
          <w:szCs w:val="24"/>
        </w:rPr>
      </w:pPr>
      <w:bookmarkStart w:id="481" w:name="_CTVK00194f6a95d78a6419a9a5bca937aabe2a2"/>
      <w:r w:rsidRPr="00B144C0">
        <w:rPr>
          <w:szCs w:val="24"/>
        </w:rPr>
        <w:t xml:space="preserve">Der Kerngedanke von Git, </w:t>
      </w:r>
      <w:r w:rsidR="00AA28A3">
        <w:rPr>
          <w:szCs w:val="24"/>
        </w:rPr>
        <w:t>liegt in der</w:t>
      </w:r>
      <w:r w:rsidRPr="00B144C0">
        <w:rPr>
          <w:szCs w:val="24"/>
        </w:rPr>
        <w:t xml:space="preserve"> Arbeitsweise der verteilten Version</w:t>
      </w:r>
      <w:r w:rsidRPr="00B144C0">
        <w:rPr>
          <w:szCs w:val="24"/>
        </w:rPr>
        <w:t>s</w:t>
      </w:r>
      <w:r w:rsidRPr="00B144C0">
        <w:rPr>
          <w:szCs w:val="24"/>
        </w:rPr>
        <w:t>kontrolle. Es existiert zwar ein zentrales Repository, jedoch wird nur eine Netzwerkverbindung zu diesem gebraucht, um sich eine eigene Arbeitskopie lokal herunterzuladen oder eigene Änderungen darin abzulegen. Durch diese Architektur ist es ebenfalls nicht notwendig nach einem Lock-System zu a</w:t>
      </w:r>
      <w:r w:rsidRPr="00B144C0">
        <w:rPr>
          <w:szCs w:val="24"/>
        </w:rPr>
        <w:t>r</w:t>
      </w:r>
      <w:r w:rsidRPr="00B144C0">
        <w:rPr>
          <w:szCs w:val="24"/>
        </w:rPr>
        <w:t xml:space="preserve">beiten </w:t>
      </w:r>
      <w:r w:rsidR="00AA28A3">
        <w:rPr>
          <w:szCs w:val="24"/>
        </w:rPr>
        <w:t>und</w:t>
      </w:r>
      <w:r w:rsidRPr="00B144C0">
        <w:rPr>
          <w:szCs w:val="24"/>
        </w:rPr>
        <w:t xml:space="preserve"> </w:t>
      </w:r>
      <w:r w:rsidR="00AA28A3">
        <w:rPr>
          <w:szCs w:val="24"/>
        </w:rPr>
        <w:t>zusätzliche</w:t>
      </w:r>
      <w:r w:rsidRPr="00B144C0">
        <w:rPr>
          <w:szCs w:val="24"/>
        </w:rPr>
        <w:t xml:space="preserve"> Lese- </w:t>
      </w:r>
      <w:r>
        <w:rPr>
          <w:szCs w:val="24"/>
        </w:rPr>
        <w:t xml:space="preserve">und Schreibzugriffe </w:t>
      </w:r>
      <w:r w:rsidR="00AA28A3">
        <w:rPr>
          <w:szCs w:val="24"/>
        </w:rPr>
        <w:t>entfallen</w:t>
      </w:r>
      <w:r>
        <w:rPr>
          <w:szCs w:val="24"/>
        </w:rPr>
        <w:t>.</w:t>
      </w:r>
      <w:r w:rsidRPr="00B144C0">
        <w:rPr>
          <w:szCs w:val="24"/>
        </w:rPr>
        <w:t xml:space="preserve"> Jeder Nutzer a</w:t>
      </w:r>
      <w:r w:rsidRPr="00B144C0">
        <w:rPr>
          <w:szCs w:val="24"/>
        </w:rPr>
        <w:t>r</w:t>
      </w:r>
      <w:r w:rsidRPr="00B144C0">
        <w:rPr>
          <w:szCs w:val="24"/>
        </w:rPr>
        <w:t>beitet auf seinen eigenen Branches und wird nicht durch gesperrte Dok</w:t>
      </w:r>
      <w:r w:rsidRPr="00B144C0">
        <w:rPr>
          <w:szCs w:val="24"/>
        </w:rPr>
        <w:t>u</w:t>
      </w:r>
      <w:r w:rsidRPr="00B144C0">
        <w:rPr>
          <w:szCs w:val="24"/>
        </w:rPr>
        <w:t xml:space="preserve">mente ausgebremst. Vorteilhaft ist, dass jede Arbeitskopie gleichzeitig als Back-up fungiert, um im Falle eines Datenverlustes gewappnet zu sein. </w:t>
      </w:r>
      <w:r>
        <w:rPr>
          <w:szCs w:val="24"/>
        </w:rPr>
        <w:t>Da</w:t>
      </w:r>
      <w:r>
        <w:rPr>
          <w:szCs w:val="24"/>
        </w:rPr>
        <w:t>r</w:t>
      </w:r>
      <w:r>
        <w:rPr>
          <w:szCs w:val="24"/>
        </w:rPr>
        <w:t xml:space="preserve">über hinaus </w:t>
      </w:r>
      <w:r w:rsidRPr="00B144C0">
        <w:rPr>
          <w:szCs w:val="24"/>
        </w:rPr>
        <w:t>vermerkt Git lediglich die Inhalte von Verzeichnissen und löscht leere automatisch.</w:t>
      </w:r>
      <w:bookmarkEnd w:id="481"/>
      <w:r>
        <w:rPr>
          <w:rStyle w:val="Funotenzeichen"/>
        </w:rPr>
        <w:footnoteReference w:id="121"/>
      </w:r>
    </w:p>
    <w:p w14:paraId="4BB8B10D" w14:textId="77777777" w:rsidR="002D46F8" w:rsidRPr="004D487A" w:rsidRDefault="002D46F8" w:rsidP="004D487A"/>
    <w:p w14:paraId="1574AFAB" w14:textId="77777777" w:rsidR="00A916DE" w:rsidRDefault="00A916DE" w:rsidP="00F552DC">
      <w:pPr>
        <w:pStyle w:val="berschrift2"/>
      </w:pPr>
      <w:bookmarkStart w:id="483" w:name="_Toc489710638"/>
      <w:bookmarkStart w:id="484" w:name="_Toc491708027"/>
      <w:r w:rsidRPr="00325820">
        <w:lastRenderedPageBreak/>
        <w:t>Apache Subversion</w:t>
      </w:r>
      <w:bookmarkEnd w:id="483"/>
      <w:bookmarkEnd w:id="484"/>
    </w:p>
    <w:p w14:paraId="3883F92E" w14:textId="77777777" w:rsidR="00A916DE" w:rsidRDefault="00A916DE" w:rsidP="00A916DE"/>
    <w:p w14:paraId="29006DE5" w14:textId="0F23F847" w:rsidR="007E1060" w:rsidRDefault="00A916DE" w:rsidP="00A916DE">
      <w:pPr>
        <w:rPr>
          <w:szCs w:val="24"/>
        </w:rPr>
      </w:pPr>
      <w:bookmarkStart w:id="485" w:name="_CTVK001a17ffe4a69ac4a06b63d3241b0ed97b2"/>
      <w:r w:rsidRPr="00523029">
        <w:rPr>
          <w:szCs w:val="24"/>
        </w:rPr>
        <w:t>Apache Subversion ist eine freie Software, welche Anfang des Jahres 2000 von CollabNet entwickelt und knapp vier Jahre später veröffentlicht wurde. Dadurch wurde das Concurrent Versions System abgelöst, welches als Vo</w:t>
      </w:r>
      <w:r w:rsidRPr="00523029">
        <w:rPr>
          <w:szCs w:val="24"/>
        </w:rPr>
        <w:t>r</w:t>
      </w:r>
      <w:r w:rsidRPr="00523029">
        <w:rPr>
          <w:szCs w:val="24"/>
        </w:rPr>
        <w:t xml:space="preserve">bild für Subversion fungierte aber nicht mehr in Stand gehalten </w:t>
      </w:r>
      <w:r w:rsidR="007E1060">
        <w:rPr>
          <w:szCs w:val="24"/>
        </w:rPr>
        <w:t>worden war</w:t>
      </w:r>
      <w:r w:rsidRPr="00523029">
        <w:rPr>
          <w:szCs w:val="24"/>
        </w:rPr>
        <w:t xml:space="preserve">. Im Jahre 2009 </w:t>
      </w:r>
      <w:r w:rsidR="00261A83">
        <w:rPr>
          <w:szCs w:val="24"/>
        </w:rPr>
        <w:t>nahm</w:t>
      </w:r>
      <w:r w:rsidRPr="00523029">
        <w:rPr>
          <w:szCs w:val="24"/>
        </w:rPr>
        <w:t xml:space="preserve"> die Apache Softw</w:t>
      </w:r>
      <w:r w:rsidR="00261A83">
        <w:rPr>
          <w:szCs w:val="24"/>
        </w:rPr>
        <w:t>are Foundation die Software in ihren Besitz</w:t>
      </w:r>
      <w:r w:rsidRPr="00523029">
        <w:rPr>
          <w:szCs w:val="24"/>
        </w:rPr>
        <w:t xml:space="preserve">, wodurch auch der heutige Name entstand. Subversion basiert auf der zentralen Versionsverwaltung. Dadurch ist ein zentraler </w:t>
      </w:r>
      <w:r w:rsidR="00261A83">
        <w:rPr>
          <w:szCs w:val="24"/>
        </w:rPr>
        <w:t xml:space="preserve">Repository auf einem </w:t>
      </w:r>
      <w:r w:rsidRPr="00523029">
        <w:rPr>
          <w:szCs w:val="24"/>
        </w:rPr>
        <w:t>Server verfügbar</w:t>
      </w:r>
      <w:r w:rsidR="00261A83">
        <w:rPr>
          <w:szCs w:val="24"/>
        </w:rPr>
        <w:t>.</w:t>
      </w:r>
      <w:r w:rsidRPr="00523029">
        <w:rPr>
          <w:szCs w:val="24"/>
        </w:rPr>
        <w:t xml:space="preserve"> Dieses Repository </w:t>
      </w:r>
      <w:r w:rsidR="007E1060">
        <w:rPr>
          <w:szCs w:val="24"/>
        </w:rPr>
        <w:t>steht</w:t>
      </w:r>
      <w:r w:rsidRPr="00523029">
        <w:rPr>
          <w:szCs w:val="24"/>
        </w:rPr>
        <w:t xml:space="preserve"> für jeden Nutzer in dem jeweiligen Projekt </w:t>
      </w:r>
      <w:r w:rsidR="007E1060">
        <w:rPr>
          <w:szCs w:val="24"/>
        </w:rPr>
        <w:t>zur Verfügung</w:t>
      </w:r>
      <w:r w:rsidRPr="00523029">
        <w:rPr>
          <w:szCs w:val="24"/>
        </w:rPr>
        <w:t>. Allerdungs ist dafür eine Netzwerkverbindung zum Server erforderlich. Ohne diese Verbindung würde die getane Arbeit nicht auf dem Repository abgelegt werden und der erreichte Fort</w:t>
      </w:r>
      <w:r w:rsidR="007E1060">
        <w:rPr>
          <w:szCs w:val="24"/>
        </w:rPr>
        <w:t>schritt würde verloren gehen.</w:t>
      </w:r>
    </w:p>
    <w:p w14:paraId="39FB2D2F" w14:textId="1A7C94FF" w:rsidR="00A916DE" w:rsidRDefault="00A916DE" w:rsidP="00A916DE">
      <w:r w:rsidRPr="00523029">
        <w:rPr>
          <w:szCs w:val="24"/>
        </w:rPr>
        <w:t xml:space="preserve">Subversion </w:t>
      </w:r>
      <w:r w:rsidR="00346E57">
        <w:rPr>
          <w:szCs w:val="24"/>
        </w:rPr>
        <w:t xml:space="preserve">bietet </w:t>
      </w:r>
      <w:r w:rsidRPr="00523029">
        <w:rPr>
          <w:szCs w:val="24"/>
        </w:rPr>
        <w:t>den Download und das Bearbeiten von beliebigen Unte</w:t>
      </w:r>
      <w:r w:rsidRPr="00523029">
        <w:rPr>
          <w:szCs w:val="24"/>
        </w:rPr>
        <w:t>r</w:t>
      </w:r>
      <w:r w:rsidRPr="00523029">
        <w:rPr>
          <w:szCs w:val="24"/>
        </w:rPr>
        <w:t>pfaden an, ohne hierbei die Abhängigkeiten der einzelnen Pfade zu beac</w:t>
      </w:r>
      <w:r w:rsidRPr="00523029">
        <w:rPr>
          <w:szCs w:val="24"/>
        </w:rPr>
        <w:t>h</w:t>
      </w:r>
      <w:r w:rsidRPr="00523029">
        <w:rPr>
          <w:szCs w:val="24"/>
        </w:rPr>
        <w:t>ten. Hierdurch lassen sich auf verschiedene Pfade, unterschiedliche Lese- und Schreibzugriffe für die Nutzer verteilen. Ein weiteres Merkmal von Su</w:t>
      </w:r>
      <w:r w:rsidRPr="00523029">
        <w:rPr>
          <w:szCs w:val="24"/>
        </w:rPr>
        <w:t>b</w:t>
      </w:r>
      <w:r w:rsidRPr="00523029">
        <w:rPr>
          <w:szCs w:val="24"/>
        </w:rPr>
        <w:t>version ist das problemlose Aufzeichnen von leeren oder verschobenen Pf</w:t>
      </w:r>
      <w:r w:rsidRPr="00523029">
        <w:rPr>
          <w:szCs w:val="24"/>
        </w:rPr>
        <w:t>a</w:t>
      </w:r>
      <w:r w:rsidRPr="00523029">
        <w:rPr>
          <w:szCs w:val="24"/>
        </w:rPr>
        <w:t>den ohne den Verlust der zugehörigen Änderungshistorie.</w:t>
      </w:r>
      <w:bookmarkEnd w:id="485"/>
      <w:r>
        <w:rPr>
          <w:rStyle w:val="Funotenzeichen"/>
        </w:rPr>
        <w:footnoteReference w:id="122"/>
      </w:r>
    </w:p>
    <w:p w14:paraId="4FF7D011" w14:textId="52917BDD" w:rsidR="00BF6141" w:rsidRDefault="00BF6141" w:rsidP="00993BE3">
      <w:pPr>
        <w:pStyle w:val="berschrift2"/>
      </w:pPr>
      <w:bookmarkStart w:id="487" w:name="_Toc491708028"/>
      <w:r>
        <w:t xml:space="preserve">Gegenüberstellung </w:t>
      </w:r>
      <w:r w:rsidR="00421931">
        <w:t>der</w:t>
      </w:r>
      <w:r>
        <w:t xml:space="preserve"> Systeme</w:t>
      </w:r>
      <w:bookmarkEnd w:id="487"/>
    </w:p>
    <w:p w14:paraId="0A669F54" w14:textId="77777777" w:rsidR="00D35A64" w:rsidRDefault="00D35A64" w:rsidP="00D35A64"/>
    <w:p w14:paraId="1DFB0E7E" w14:textId="22DA95B7" w:rsidR="00D35A64" w:rsidRDefault="00E2294F" w:rsidP="00D35A64">
      <w:pPr>
        <w:rPr>
          <w:szCs w:val="24"/>
        </w:rPr>
      </w:pPr>
      <w:bookmarkStart w:id="488" w:name="_CTVK0017f27b3b0edb6408981235ed01e386ab7"/>
      <w:r w:rsidRPr="00E2294F">
        <w:rPr>
          <w:szCs w:val="24"/>
        </w:rPr>
        <w:t>Git und SVN sind auf die verschiedenen Bedürfnisse der Nutzer zugeschni</w:t>
      </w:r>
      <w:r w:rsidRPr="00E2294F">
        <w:rPr>
          <w:szCs w:val="24"/>
        </w:rPr>
        <w:t>t</w:t>
      </w:r>
      <w:r w:rsidRPr="00E2294F">
        <w:rPr>
          <w:szCs w:val="24"/>
        </w:rPr>
        <w:t>ten. Welches Versionsverwaltungssystem zum Einsatz kommt, hängt von den benötigten Arbeitsprozessen ab.</w:t>
      </w:r>
      <w:bookmarkEnd w:id="488"/>
      <w:r>
        <w:rPr>
          <w:rStyle w:val="Funotenzeichen"/>
        </w:rPr>
        <w:footnoteReference w:id="123"/>
      </w:r>
      <w:r>
        <w:rPr>
          <w:szCs w:val="24"/>
        </w:rPr>
        <w:t xml:space="preserve"> Die folgende Tabelle stellt die ve</w:t>
      </w:r>
      <w:r>
        <w:rPr>
          <w:szCs w:val="24"/>
        </w:rPr>
        <w:t>r</w:t>
      </w:r>
      <w:r>
        <w:rPr>
          <w:szCs w:val="24"/>
        </w:rPr>
        <w:t>schiedenen Gegensätze beider System dar:</w:t>
      </w:r>
    </w:p>
    <w:p w14:paraId="076D1F2F" w14:textId="77777777" w:rsidR="002D46F8" w:rsidRDefault="002D46F8" w:rsidP="00D35A64">
      <w:pPr>
        <w:rPr>
          <w:szCs w:val="24"/>
        </w:rPr>
      </w:pPr>
    </w:p>
    <w:p w14:paraId="2B1FC242" w14:textId="40FF0FD3" w:rsidR="00993BE3" w:rsidRPr="00993BE3" w:rsidDel="0086370A" w:rsidRDefault="00993BE3" w:rsidP="00993BE3">
      <w:pPr>
        <w:pStyle w:val="Beschriftung"/>
        <w:keepNext/>
        <w:rPr>
          <w:del w:id="490" w:author="Recep Özkara" w:date="2017-08-28T15:23:00Z"/>
          <w:b/>
        </w:rPr>
      </w:pPr>
      <w:del w:id="491" w:author="Recep Özkara" w:date="2017-08-28T15:23:00Z">
        <w:r w:rsidRPr="00993BE3" w:rsidDel="0086370A">
          <w:rPr>
            <w:b/>
          </w:rPr>
          <w:lastRenderedPageBreak/>
          <w:delText xml:space="preserve">Tabelle </w:delText>
        </w:r>
      </w:del>
      <w:del w:id="492" w:author="Recep Özkara" w:date="2017-08-28T15:22:00Z">
        <w:r w:rsidRPr="00993BE3" w:rsidDel="0086370A">
          <w:rPr>
            <w:b/>
            <w:bCs w:val="0"/>
          </w:rPr>
          <w:fldChar w:fldCharType="begin"/>
        </w:r>
        <w:r w:rsidRPr="00993BE3" w:rsidDel="0086370A">
          <w:rPr>
            <w:b/>
          </w:rPr>
          <w:delInstrText xml:space="preserve"> SEQ Tabelle \* ARABIC </w:delInstrText>
        </w:r>
        <w:r w:rsidRPr="00993BE3" w:rsidDel="0086370A">
          <w:rPr>
            <w:b/>
            <w:bCs w:val="0"/>
          </w:rPr>
          <w:fldChar w:fldCharType="separate"/>
        </w:r>
        <w:r w:rsidRPr="00993BE3" w:rsidDel="0086370A">
          <w:rPr>
            <w:b/>
            <w:noProof/>
          </w:rPr>
          <w:delText>2</w:delText>
        </w:r>
        <w:r w:rsidRPr="00993BE3" w:rsidDel="0086370A">
          <w:rPr>
            <w:b/>
            <w:bCs w:val="0"/>
          </w:rPr>
          <w:fldChar w:fldCharType="end"/>
        </w:r>
      </w:del>
      <w:del w:id="493" w:author="Recep Özkara" w:date="2017-08-28T15:23:00Z">
        <w:r w:rsidRPr="00993BE3" w:rsidDel="0086370A">
          <w:rPr>
            <w:b/>
          </w:rPr>
          <w:delText xml:space="preserve"> - Git vs. SVN</w:delText>
        </w:r>
        <w:r w:rsidR="00C23390" w:rsidDel="0086370A">
          <w:rPr>
            <w:rStyle w:val="Funotenzeichen"/>
            <w:b/>
          </w:rPr>
          <w:footnoteReference w:id="124"/>
        </w:r>
      </w:del>
    </w:p>
    <w:p w14:paraId="1475E1C6" w14:textId="4BA51D9F" w:rsidR="0086370A" w:rsidRDefault="0086370A">
      <w:pPr>
        <w:pStyle w:val="Beschriftung"/>
        <w:keepNext/>
        <w:rPr>
          <w:ins w:id="497" w:author="Recep Özkara" w:date="2017-08-28T15:22:00Z"/>
        </w:rPr>
        <w:pPrChange w:id="498" w:author="Recep Özkara" w:date="2017-08-28T15:22:00Z">
          <w:pPr/>
        </w:pPrChange>
      </w:pPr>
      <w:bookmarkStart w:id="499" w:name="_Toc491697176"/>
      <w:ins w:id="500" w:author="Recep Özkara" w:date="2017-08-28T15:22:00Z">
        <w:r>
          <w:t xml:space="preserve">Tabelle </w:t>
        </w:r>
        <w:r>
          <w:fldChar w:fldCharType="begin"/>
        </w:r>
        <w:r>
          <w:instrText xml:space="preserve"> SEQ Tabelle \* ARABIC </w:instrText>
        </w:r>
      </w:ins>
      <w:r>
        <w:fldChar w:fldCharType="separate"/>
      </w:r>
      <w:ins w:id="501" w:author="Recep Özkara" w:date="2017-08-28T15:22:00Z">
        <w:r>
          <w:rPr>
            <w:noProof/>
          </w:rPr>
          <w:t>2</w:t>
        </w:r>
        <w:r>
          <w:fldChar w:fldCharType="end"/>
        </w:r>
        <w:r>
          <w:t xml:space="preserve"> Git vs. SVN</w:t>
        </w:r>
        <w:bookmarkEnd w:id="499"/>
      </w:ins>
    </w:p>
    <w:tbl>
      <w:tblPr>
        <w:tblStyle w:val="Tabellenraster"/>
        <w:tblW w:w="0" w:type="auto"/>
        <w:tblLook w:val="04A0" w:firstRow="1" w:lastRow="0" w:firstColumn="1" w:lastColumn="0" w:noHBand="0" w:noVBand="1"/>
        <w:tblPrChange w:id="502" w:author="Recep Özkara" w:date="2017-08-28T15:22:00Z">
          <w:tblPr>
            <w:tblStyle w:val="Tabellenraster"/>
            <w:tblW w:w="0" w:type="auto"/>
            <w:tblLook w:val="04A0" w:firstRow="1" w:lastRow="0" w:firstColumn="1" w:lastColumn="0" w:noHBand="0" w:noVBand="1"/>
          </w:tblPr>
        </w:tblPrChange>
      </w:tblPr>
      <w:tblGrid>
        <w:gridCol w:w="3030"/>
        <w:gridCol w:w="2681"/>
        <w:gridCol w:w="2724"/>
        <w:tblGridChange w:id="503">
          <w:tblGrid>
            <w:gridCol w:w="3030"/>
            <w:gridCol w:w="2681"/>
            <w:gridCol w:w="2724"/>
          </w:tblGrid>
        </w:tblGridChange>
      </w:tblGrid>
      <w:tr w:rsidR="00E2294F" w14:paraId="705784AF" w14:textId="77777777" w:rsidTr="0086370A">
        <w:tc>
          <w:tcPr>
            <w:tcW w:w="3030" w:type="dxa"/>
            <w:tcPrChange w:id="504" w:author="Recep Özkara" w:date="2017-08-28T15:22:00Z">
              <w:tcPr>
                <w:tcW w:w="2805" w:type="dxa"/>
              </w:tcPr>
            </w:tcPrChange>
          </w:tcPr>
          <w:p w14:paraId="525AD1E9" w14:textId="77777777" w:rsidR="00E2294F" w:rsidRDefault="00E2294F" w:rsidP="00D35A64"/>
        </w:tc>
        <w:tc>
          <w:tcPr>
            <w:tcW w:w="2681" w:type="dxa"/>
            <w:tcPrChange w:id="505" w:author="Recep Özkara" w:date="2017-08-28T15:22:00Z">
              <w:tcPr>
                <w:tcW w:w="2786" w:type="dxa"/>
              </w:tcPr>
            </w:tcPrChange>
          </w:tcPr>
          <w:p w14:paraId="0133B1DD" w14:textId="5FAA75C1" w:rsidR="00E2294F" w:rsidRPr="00E2294F" w:rsidRDefault="00E2294F" w:rsidP="00D35A64">
            <w:pPr>
              <w:rPr>
                <w:b/>
              </w:rPr>
            </w:pPr>
            <w:r w:rsidRPr="00E2294F">
              <w:rPr>
                <w:b/>
              </w:rPr>
              <w:t>SVN</w:t>
            </w:r>
          </w:p>
        </w:tc>
        <w:tc>
          <w:tcPr>
            <w:tcW w:w="2724" w:type="dxa"/>
            <w:tcPrChange w:id="506" w:author="Recep Özkara" w:date="2017-08-28T15:22:00Z">
              <w:tcPr>
                <w:tcW w:w="2787" w:type="dxa"/>
              </w:tcPr>
            </w:tcPrChange>
          </w:tcPr>
          <w:p w14:paraId="373B1313" w14:textId="29745EA2" w:rsidR="00E2294F" w:rsidRPr="00E2294F" w:rsidRDefault="00E2294F" w:rsidP="00D35A64">
            <w:pPr>
              <w:rPr>
                <w:b/>
              </w:rPr>
            </w:pPr>
            <w:r w:rsidRPr="00E2294F">
              <w:rPr>
                <w:b/>
              </w:rPr>
              <w:t>Git</w:t>
            </w:r>
          </w:p>
        </w:tc>
      </w:tr>
      <w:tr w:rsidR="00E2294F" w14:paraId="2F83CD27" w14:textId="77777777" w:rsidTr="0086370A">
        <w:tc>
          <w:tcPr>
            <w:tcW w:w="3030" w:type="dxa"/>
            <w:tcPrChange w:id="507" w:author="Recep Özkara" w:date="2017-08-28T15:22:00Z">
              <w:tcPr>
                <w:tcW w:w="2805" w:type="dxa"/>
              </w:tcPr>
            </w:tcPrChange>
          </w:tcPr>
          <w:p w14:paraId="688A2F7F" w14:textId="7287F8C6" w:rsidR="00E2294F" w:rsidRPr="00766C9B" w:rsidRDefault="00E2294F" w:rsidP="00E5235E">
            <w:pPr>
              <w:jc w:val="left"/>
              <w:rPr>
                <w:b/>
              </w:rPr>
            </w:pPr>
            <w:r w:rsidRPr="00766C9B">
              <w:rPr>
                <w:b/>
              </w:rPr>
              <w:t>Versionsverwaltungsart</w:t>
            </w:r>
          </w:p>
        </w:tc>
        <w:tc>
          <w:tcPr>
            <w:tcW w:w="2681" w:type="dxa"/>
            <w:tcPrChange w:id="508" w:author="Recep Özkara" w:date="2017-08-28T15:22:00Z">
              <w:tcPr>
                <w:tcW w:w="2786" w:type="dxa"/>
              </w:tcPr>
            </w:tcPrChange>
          </w:tcPr>
          <w:p w14:paraId="184D19FE" w14:textId="7F211770" w:rsidR="00E2294F" w:rsidRDefault="00E2294F" w:rsidP="00E5235E">
            <w:pPr>
              <w:jc w:val="left"/>
            </w:pPr>
            <w:r>
              <w:t>zentral</w:t>
            </w:r>
          </w:p>
        </w:tc>
        <w:tc>
          <w:tcPr>
            <w:tcW w:w="2724" w:type="dxa"/>
            <w:tcPrChange w:id="509" w:author="Recep Özkara" w:date="2017-08-28T15:22:00Z">
              <w:tcPr>
                <w:tcW w:w="2787" w:type="dxa"/>
              </w:tcPr>
            </w:tcPrChange>
          </w:tcPr>
          <w:p w14:paraId="60EAEC9A" w14:textId="3BFCD381" w:rsidR="00E2294F" w:rsidRDefault="00E2294F" w:rsidP="00E5235E">
            <w:pPr>
              <w:jc w:val="left"/>
            </w:pPr>
            <w:r>
              <w:t>dezentral</w:t>
            </w:r>
          </w:p>
        </w:tc>
      </w:tr>
      <w:tr w:rsidR="00E2294F" w14:paraId="1251C0D6" w14:textId="77777777" w:rsidTr="0086370A">
        <w:tc>
          <w:tcPr>
            <w:tcW w:w="3030" w:type="dxa"/>
            <w:tcPrChange w:id="510" w:author="Recep Özkara" w:date="2017-08-28T15:22:00Z">
              <w:tcPr>
                <w:tcW w:w="2805" w:type="dxa"/>
              </w:tcPr>
            </w:tcPrChange>
          </w:tcPr>
          <w:p w14:paraId="6E6218A6" w14:textId="6D4ADF4A" w:rsidR="00E2294F" w:rsidRPr="00766C9B" w:rsidRDefault="00E2294F" w:rsidP="00E5235E">
            <w:pPr>
              <w:jc w:val="left"/>
              <w:rPr>
                <w:b/>
              </w:rPr>
            </w:pPr>
            <w:r w:rsidRPr="00766C9B">
              <w:rPr>
                <w:b/>
              </w:rPr>
              <w:t>Netzwerkverbindung</w:t>
            </w:r>
          </w:p>
        </w:tc>
        <w:tc>
          <w:tcPr>
            <w:tcW w:w="2681" w:type="dxa"/>
            <w:tcPrChange w:id="511" w:author="Recep Özkara" w:date="2017-08-28T15:22:00Z">
              <w:tcPr>
                <w:tcW w:w="2786" w:type="dxa"/>
              </w:tcPr>
            </w:tcPrChange>
          </w:tcPr>
          <w:p w14:paraId="44587D15" w14:textId="28C9DEE7" w:rsidR="00E2294F" w:rsidRDefault="00E2294F" w:rsidP="00E5235E">
            <w:pPr>
              <w:jc w:val="left"/>
            </w:pPr>
            <w:r>
              <w:t>zu jeder Zeit benötigt</w:t>
            </w:r>
          </w:p>
        </w:tc>
        <w:tc>
          <w:tcPr>
            <w:tcW w:w="2724" w:type="dxa"/>
            <w:tcPrChange w:id="512" w:author="Recep Özkara" w:date="2017-08-28T15:22:00Z">
              <w:tcPr>
                <w:tcW w:w="2787" w:type="dxa"/>
              </w:tcPr>
            </w:tcPrChange>
          </w:tcPr>
          <w:p w14:paraId="11C3744F" w14:textId="2F549418" w:rsidR="00E2294F" w:rsidRDefault="00E2294F" w:rsidP="00F72FE5">
            <w:pPr>
              <w:jc w:val="left"/>
            </w:pPr>
            <w:r>
              <w:t>nur bei Synchronisat</w:t>
            </w:r>
            <w:r>
              <w:t>i</w:t>
            </w:r>
            <w:r>
              <w:t xml:space="preserve">on </w:t>
            </w:r>
          </w:p>
        </w:tc>
      </w:tr>
      <w:tr w:rsidR="00E2294F" w14:paraId="78A91750" w14:textId="77777777" w:rsidTr="0086370A">
        <w:tc>
          <w:tcPr>
            <w:tcW w:w="3030" w:type="dxa"/>
            <w:tcPrChange w:id="513" w:author="Recep Özkara" w:date="2017-08-28T15:22:00Z">
              <w:tcPr>
                <w:tcW w:w="2805" w:type="dxa"/>
              </w:tcPr>
            </w:tcPrChange>
          </w:tcPr>
          <w:p w14:paraId="655F85D1" w14:textId="61AC685B" w:rsidR="00E2294F" w:rsidRPr="00766C9B" w:rsidRDefault="00E2294F" w:rsidP="00E5235E">
            <w:pPr>
              <w:jc w:val="left"/>
              <w:rPr>
                <w:b/>
              </w:rPr>
            </w:pPr>
            <w:r w:rsidRPr="00766C9B">
              <w:rPr>
                <w:b/>
              </w:rPr>
              <w:t>Änderungshistorie</w:t>
            </w:r>
          </w:p>
        </w:tc>
        <w:tc>
          <w:tcPr>
            <w:tcW w:w="2681" w:type="dxa"/>
            <w:tcPrChange w:id="514" w:author="Recep Özkara" w:date="2017-08-28T15:22:00Z">
              <w:tcPr>
                <w:tcW w:w="2786" w:type="dxa"/>
              </w:tcPr>
            </w:tcPrChange>
          </w:tcPr>
          <w:p w14:paraId="1C9D85FC" w14:textId="66497758" w:rsidR="00E2294F" w:rsidRDefault="00E5235E" w:rsidP="00E5235E">
            <w:pPr>
              <w:jc w:val="left"/>
            </w:pPr>
            <w:r>
              <w:t>nur auf dem Reposit</w:t>
            </w:r>
            <w:r>
              <w:t>o</w:t>
            </w:r>
            <w:r>
              <w:t>ry komplett</w:t>
            </w:r>
          </w:p>
        </w:tc>
        <w:tc>
          <w:tcPr>
            <w:tcW w:w="2724" w:type="dxa"/>
            <w:tcPrChange w:id="515" w:author="Recep Özkara" w:date="2017-08-28T15:22:00Z">
              <w:tcPr>
                <w:tcW w:w="2787" w:type="dxa"/>
              </w:tcPr>
            </w:tcPrChange>
          </w:tcPr>
          <w:p w14:paraId="6229CCF7" w14:textId="62ED24E4" w:rsidR="00E2294F" w:rsidRDefault="00E5235E" w:rsidP="00E5235E">
            <w:pPr>
              <w:jc w:val="left"/>
            </w:pPr>
            <w:r>
              <w:t>komplett auf Reposit</w:t>
            </w:r>
            <w:r>
              <w:t>o</w:t>
            </w:r>
            <w:r>
              <w:t>ry und Arbeitskopie</w:t>
            </w:r>
          </w:p>
        </w:tc>
      </w:tr>
      <w:tr w:rsidR="00E2294F" w14:paraId="7FA63446" w14:textId="77777777" w:rsidTr="0086370A">
        <w:tc>
          <w:tcPr>
            <w:tcW w:w="3030" w:type="dxa"/>
            <w:tcPrChange w:id="516" w:author="Recep Özkara" w:date="2017-08-28T15:22:00Z">
              <w:tcPr>
                <w:tcW w:w="2805" w:type="dxa"/>
              </w:tcPr>
            </w:tcPrChange>
          </w:tcPr>
          <w:p w14:paraId="09F0545F" w14:textId="2E2C4D11" w:rsidR="00E2294F" w:rsidRPr="00766C9B" w:rsidRDefault="00E2294F" w:rsidP="00E5235E">
            <w:pPr>
              <w:jc w:val="left"/>
              <w:rPr>
                <w:b/>
              </w:rPr>
            </w:pPr>
            <w:r w:rsidRPr="00766C9B">
              <w:rPr>
                <w:b/>
              </w:rPr>
              <w:t>Repository</w:t>
            </w:r>
          </w:p>
        </w:tc>
        <w:tc>
          <w:tcPr>
            <w:tcW w:w="2681" w:type="dxa"/>
            <w:tcPrChange w:id="517" w:author="Recep Özkara" w:date="2017-08-28T15:22:00Z">
              <w:tcPr>
                <w:tcW w:w="2786" w:type="dxa"/>
              </w:tcPr>
            </w:tcPrChange>
          </w:tcPr>
          <w:p w14:paraId="63E1812C" w14:textId="46B53622" w:rsidR="00E2294F" w:rsidRDefault="00E5235E" w:rsidP="00E5235E">
            <w:pPr>
              <w:jc w:val="left"/>
            </w:pPr>
            <w:r>
              <w:t>zentral auf Server</w:t>
            </w:r>
          </w:p>
        </w:tc>
        <w:tc>
          <w:tcPr>
            <w:tcW w:w="2724" w:type="dxa"/>
            <w:tcPrChange w:id="518" w:author="Recep Özkara" w:date="2017-08-28T15:22:00Z">
              <w:tcPr>
                <w:tcW w:w="2787" w:type="dxa"/>
              </w:tcPr>
            </w:tcPrChange>
          </w:tcPr>
          <w:p w14:paraId="5D256BD2" w14:textId="0B8FF149" w:rsidR="00E2294F" w:rsidRDefault="00F72FE5" w:rsidP="00F72FE5">
            <w:pPr>
              <w:jc w:val="left"/>
            </w:pPr>
            <w:r>
              <w:t>lokale Repository-Kopie</w:t>
            </w:r>
          </w:p>
        </w:tc>
      </w:tr>
      <w:tr w:rsidR="00E2294F" w14:paraId="17CA0724" w14:textId="77777777" w:rsidTr="0086370A">
        <w:tc>
          <w:tcPr>
            <w:tcW w:w="3030" w:type="dxa"/>
            <w:tcPrChange w:id="519" w:author="Recep Özkara" w:date="2017-08-28T15:22:00Z">
              <w:tcPr>
                <w:tcW w:w="2805" w:type="dxa"/>
              </w:tcPr>
            </w:tcPrChange>
          </w:tcPr>
          <w:p w14:paraId="26304B3B" w14:textId="4BEE6A32" w:rsidR="00E2294F" w:rsidRPr="00766C9B" w:rsidRDefault="00E2294F" w:rsidP="00E5235E">
            <w:pPr>
              <w:jc w:val="left"/>
              <w:rPr>
                <w:b/>
              </w:rPr>
            </w:pPr>
            <w:r w:rsidRPr="00766C9B">
              <w:rPr>
                <w:b/>
              </w:rPr>
              <w:t>Änderungsaufzeichnung</w:t>
            </w:r>
          </w:p>
        </w:tc>
        <w:tc>
          <w:tcPr>
            <w:tcW w:w="2681" w:type="dxa"/>
            <w:tcPrChange w:id="520" w:author="Recep Özkara" w:date="2017-08-28T15:22:00Z">
              <w:tcPr>
                <w:tcW w:w="2786" w:type="dxa"/>
              </w:tcPr>
            </w:tcPrChange>
          </w:tcPr>
          <w:p w14:paraId="25C2DC32" w14:textId="08E0AFAE" w:rsidR="00E2294F" w:rsidRDefault="00E5235E" w:rsidP="00E5235E">
            <w:pPr>
              <w:jc w:val="left"/>
            </w:pPr>
            <w:r>
              <w:t>vermerkt Daten</w:t>
            </w:r>
          </w:p>
        </w:tc>
        <w:tc>
          <w:tcPr>
            <w:tcW w:w="2724" w:type="dxa"/>
            <w:tcPrChange w:id="521" w:author="Recep Özkara" w:date="2017-08-28T15:22:00Z">
              <w:tcPr>
                <w:tcW w:w="2787" w:type="dxa"/>
              </w:tcPr>
            </w:tcPrChange>
          </w:tcPr>
          <w:p w14:paraId="3F8621C3" w14:textId="6979E975" w:rsidR="00E2294F" w:rsidRDefault="00E5235E" w:rsidP="00E5235E">
            <w:pPr>
              <w:jc w:val="left"/>
            </w:pPr>
            <w:r>
              <w:t>vermerkt Inhalte</w:t>
            </w:r>
          </w:p>
        </w:tc>
      </w:tr>
      <w:tr w:rsidR="00E2294F" w14:paraId="01BA35B1" w14:textId="77777777" w:rsidTr="0086370A">
        <w:tc>
          <w:tcPr>
            <w:tcW w:w="3030" w:type="dxa"/>
            <w:tcPrChange w:id="522" w:author="Recep Özkara" w:date="2017-08-28T15:22:00Z">
              <w:tcPr>
                <w:tcW w:w="2805" w:type="dxa"/>
              </w:tcPr>
            </w:tcPrChange>
          </w:tcPr>
          <w:p w14:paraId="3C80A6A0" w14:textId="1964E66F" w:rsidR="00E2294F" w:rsidRPr="00766C9B" w:rsidRDefault="00E5235E" w:rsidP="00E5235E">
            <w:pPr>
              <w:jc w:val="left"/>
              <w:rPr>
                <w:b/>
              </w:rPr>
            </w:pPr>
            <w:r w:rsidRPr="00766C9B">
              <w:rPr>
                <w:b/>
              </w:rPr>
              <w:t>Berechtigungen</w:t>
            </w:r>
          </w:p>
        </w:tc>
        <w:tc>
          <w:tcPr>
            <w:tcW w:w="2681" w:type="dxa"/>
            <w:tcPrChange w:id="523" w:author="Recep Özkara" w:date="2017-08-28T15:22:00Z">
              <w:tcPr>
                <w:tcW w:w="2786" w:type="dxa"/>
              </w:tcPr>
            </w:tcPrChange>
          </w:tcPr>
          <w:p w14:paraId="2E852AF5" w14:textId="4169CE26" w:rsidR="00E2294F" w:rsidRDefault="00E5235E" w:rsidP="00E5235E">
            <w:pPr>
              <w:jc w:val="left"/>
            </w:pPr>
            <w:r>
              <w:t>für einzelne Pfade</w:t>
            </w:r>
          </w:p>
        </w:tc>
        <w:tc>
          <w:tcPr>
            <w:tcW w:w="2724" w:type="dxa"/>
            <w:tcPrChange w:id="524" w:author="Recep Özkara" w:date="2017-08-28T15:22:00Z">
              <w:tcPr>
                <w:tcW w:w="2787" w:type="dxa"/>
              </w:tcPr>
            </w:tcPrChange>
          </w:tcPr>
          <w:p w14:paraId="45CDC2E2" w14:textId="5F328539" w:rsidR="00E2294F" w:rsidRDefault="00E5235E" w:rsidP="00E5235E">
            <w:pPr>
              <w:jc w:val="left"/>
            </w:pPr>
            <w:r>
              <w:t>für komplettes Ve</w:t>
            </w:r>
            <w:r>
              <w:t>r</w:t>
            </w:r>
            <w:r>
              <w:t>zeichnis</w:t>
            </w:r>
          </w:p>
        </w:tc>
      </w:tr>
    </w:tbl>
    <w:p w14:paraId="36AE3FE8" w14:textId="744C7A41" w:rsidR="00E2294F" w:rsidDel="0086370A" w:rsidRDefault="00216EFF">
      <w:pPr>
        <w:jc w:val="left"/>
        <w:rPr>
          <w:del w:id="525" w:author="Recep Özkara" w:date="2017-08-28T15:23:00Z"/>
        </w:rPr>
        <w:pPrChange w:id="526" w:author="Recep Özkara" w:date="2017-08-28T15:29:00Z">
          <w:pPr/>
        </w:pPrChange>
      </w:pPr>
      <w:ins w:id="527" w:author="Recep Özkara" w:date="2017-08-28T15:26:00Z">
        <w:r>
          <w:t xml:space="preserve">Quelle: Eigene Darstellung </w:t>
        </w:r>
      </w:ins>
      <w:ins w:id="528" w:author="Recep Özkara" w:date="2017-08-28T15:27:00Z">
        <w:r>
          <w:t xml:space="preserve">in Anlehnung an </w:t>
        </w:r>
      </w:ins>
      <w:ins w:id="529" w:author="Recep Özkara" w:date="2017-08-28T15:29:00Z">
        <w:r>
          <w:fldChar w:fldCharType="begin"/>
        </w:r>
      </w:ins>
      <w:r w:rsidR="003647B2">
        <w:instrText>ADDIN CITAVI.PLACEHOLDER 8e68ef86-2f8c-4810-aec5-43f6c23aed6a 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m8uVi4sIOKAnkdpdCB2cy4gU1ZOIOKAkyBWZXJzaW9uc3ZlcndhbHR1bmcgaW0gVmVyZ2xlaWNoLiBWb24gdmVydGVpbHRlciB1bmQgemVudHJhbGlzaWVydGVyIFZlcnNpb25zdmVyd2FsdHVuZy7igJwuIEdlcHLDvGZ0IGFtIDMuIE1haSAyMDE3LiBPbmxpbmU6IGh0dHBzOi8vaG9zdGluZy4xdW5kMS5kZS9kaWdpdGFsZ3VpZGUvd2Vic2l0ZXMvd2ViLWVudHdpY2tsdW5nL2dpdC12cy1zdm4tdmVyc2lvbnN2ZXJ3YWx0dW5nLWltLXZlcmdsZWljaC8uPC9UZXh0Pg0KICAgIDwvVGV4dFVuaXQ+DQogIDwvVGV4dFVuaXRzPg0KPC9QbGFjZWhvbGRlcj4=</w:instrText>
      </w:r>
      <w:ins w:id="530" w:author="Recep Özkara" w:date="2017-08-28T15:29:00Z">
        <w:r>
          <w:fldChar w:fldCharType="separate"/>
        </w:r>
      </w:ins>
      <w:bookmarkStart w:id="531" w:name="_CTVP0018e68ef862f8c4810aec543f6c23aed6a"/>
      <w:r w:rsidR="003647B2">
        <w:t>Vgl.o.V., „Git vs. SVN – Vers</w:t>
      </w:r>
      <w:r w:rsidR="003647B2">
        <w:t>i</w:t>
      </w:r>
      <w:r w:rsidR="003647B2">
        <w:t>onsverwaltung im Vergleich. Von verteilter und zentralisierter Versionsve</w:t>
      </w:r>
      <w:r w:rsidR="003647B2">
        <w:t>r</w:t>
      </w:r>
      <w:r w:rsidR="003647B2">
        <w:t>waltung.“. Geprüft am 3. Mai 2017. Online: https://hosting.1und1.de/digitalguide/websites/web-entwicklung/git-vs-svn-versionsverwaltung-im-vergleich/.</w:t>
      </w:r>
      <w:bookmarkEnd w:id="531"/>
      <w:ins w:id="532" w:author="Recep Özkara" w:date="2017-08-28T15:29:00Z">
        <w:r>
          <w:fldChar w:fldCharType="end"/>
        </w:r>
      </w:ins>
    </w:p>
    <w:p w14:paraId="49EAB086" w14:textId="77777777" w:rsidR="00766C9B" w:rsidRDefault="00766C9B">
      <w:pPr>
        <w:jc w:val="left"/>
        <w:pPrChange w:id="533" w:author="Recep Özkara" w:date="2017-08-28T15:29:00Z">
          <w:pPr/>
        </w:pPrChange>
      </w:pPr>
    </w:p>
    <w:p w14:paraId="70F606A5" w14:textId="77777777" w:rsidR="00223678" w:rsidRDefault="00223678" w:rsidP="00993BE3">
      <w:pPr>
        <w:pStyle w:val="berschrift2"/>
      </w:pPr>
      <w:bookmarkStart w:id="534" w:name="_Toc491708029"/>
      <w:r>
        <w:t>Git oder SVN</w:t>
      </w:r>
      <w:r w:rsidR="00761E01">
        <w:t>?</w:t>
      </w:r>
      <w:bookmarkEnd w:id="534"/>
    </w:p>
    <w:p w14:paraId="69CD3E3F" w14:textId="77777777" w:rsidR="00CF5966" w:rsidRDefault="00CF5966" w:rsidP="00CF5966"/>
    <w:p w14:paraId="7F987644" w14:textId="59C18C14" w:rsidR="00E72CD7" w:rsidRDefault="00CF5966" w:rsidP="00CF5966">
      <w:pPr>
        <w:rPr>
          <w:szCs w:val="24"/>
        </w:rPr>
      </w:pPr>
      <w:bookmarkStart w:id="535" w:name="_CTVK00152a9f0e907734c3ea9e8464f06fa9015"/>
      <w:r w:rsidRPr="00CF5966">
        <w:rPr>
          <w:szCs w:val="24"/>
        </w:rPr>
        <w:t>Das bessere oder schlechtere System gibt es nicht. Bei der Wahl zwischen Git und SVN spielen die eigenen Bedürfnisse sowie die gewünschte Vorg</w:t>
      </w:r>
      <w:r w:rsidRPr="00CF5966">
        <w:rPr>
          <w:szCs w:val="24"/>
        </w:rPr>
        <w:t>e</w:t>
      </w:r>
      <w:r w:rsidRPr="00CF5966">
        <w:rPr>
          <w:szCs w:val="24"/>
        </w:rPr>
        <w:t>hensweise eine Rolle. Um sich zwischen diesen beiden Systemen entsche</w:t>
      </w:r>
      <w:r w:rsidRPr="00CF5966">
        <w:rPr>
          <w:szCs w:val="24"/>
        </w:rPr>
        <w:t>i</w:t>
      </w:r>
      <w:r w:rsidRPr="00CF5966">
        <w:rPr>
          <w:szCs w:val="24"/>
        </w:rPr>
        <w:t>den zu können, ist es empfehlenswert, die jeweiligen Vorteile zu kennen.</w:t>
      </w:r>
      <w:bookmarkEnd w:id="535"/>
      <w:r w:rsidR="00E72CD7">
        <w:rPr>
          <w:szCs w:val="24"/>
        </w:rPr>
        <w:t xml:space="preserve"> Um </w:t>
      </w:r>
      <w:r w:rsidR="00E72CD7">
        <w:rPr>
          <w:szCs w:val="24"/>
        </w:rPr>
        <w:lastRenderedPageBreak/>
        <w:t>eine Entscheidungsfindung zu erleichtern, werden die Vorteile an dieser Ste</w:t>
      </w:r>
      <w:r w:rsidR="00E72CD7">
        <w:rPr>
          <w:szCs w:val="24"/>
        </w:rPr>
        <w:t>l</w:t>
      </w:r>
      <w:r w:rsidR="00E72CD7">
        <w:rPr>
          <w:szCs w:val="24"/>
        </w:rPr>
        <w:t xml:space="preserve">le nochmals </w:t>
      </w:r>
      <w:r w:rsidR="00F846AE">
        <w:rPr>
          <w:szCs w:val="24"/>
        </w:rPr>
        <w:t>zusammengefasst</w:t>
      </w:r>
      <w:r w:rsidR="00E72CD7">
        <w:rPr>
          <w:szCs w:val="24"/>
        </w:rPr>
        <w:t>:</w:t>
      </w:r>
      <w:r>
        <w:rPr>
          <w:rStyle w:val="Funotenzeichen"/>
        </w:rPr>
        <w:footnoteReference w:id="125"/>
      </w:r>
    </w:p>
    <w:p w14:paraId="062E78C4" w14:textId="5ED8A68F" w:rsidR="00E72CD7" w:rsidRDefault="00E72CD7" w:rsidP="00CF5966">
      <w:pPr>
        <w:rPr>
          <w:szCs w:val="24"/>
        </w:rPr>
      </w:pPr>
      <w:r>
        <w:rPr>
          <w:szCs w:val="24"/>
        </w:rPr>
        <w:t>Git ist empfehlenswert, wenn:</w:t>
      </w:r>
    </w:p>
    <w:p w14:paraId="08DAF918" w14:textId="20E2DCF3" w:rsidR="00E72CD7" w:rsidRPr="00C303E7" w:rsidRDefault="00E72CD7" w:rsidP="00C303E7">
      <w:pPr>
        <w:pStyle w:val="Listenabsatz"/>
        <w:numPr>
          <w:ilvl w:val="0"/>
          <w:numId w:val="21"/>
        </w:numPr>
        <w:rPr>
          <w:szCs w:val="24"/>
        </w:rPr>
      </w:pPr>
      <w:r w:rsidRPr="00C303E7">
        <w:rPr>
          <w:szCs w:val="24"/>
        </w:rPr>
        <w:t>die Möglichkeit bestehen soll zu jeder Zeit und an jedem Ort zu arbe</w:t>
      </w:r>
      <w:r w:rsidRPr="00C303E7">
        <w:rPr>
          <w:szCs w:val="24"/>
        </w:rPr>
        <w:t>i</w:t>
      </w:r>
      <w:r w:rsidRPr="00C303E7">
        <w:rPr>
          <w:szCs w:val="24"/>
        </w:rPr>
        <w:t>ten, ohne auf eine Netzwerkverbindung angewiesen zu sein</w:t>
      </w:r>
    </w:p>
    <w:p w14:paraId="3A432600" w14:textId="31316BD2" w:rsidR="00E72CD7" w:rsidRPr="00C303E7" w:rsidRDefault="00E72CD7" w:rsidP="00C303E7">
      <w:pPr>
        <w:pStyle w:val="Listenabsatz"/>
        <w:numPr>
          <w:ilvl w:val="0"/>
          <w:numId w:val="21"/>
        </w:numPr>
        <w:rPr>
          <w:szCs w:val="24"/>
        </w:rPr>
      </w:pPr>
      <w:r w:rsidRPr="00C303E7">
        <w:rPr>
          <w:szCs w:val="24"/>
        </w:rPr>
        <w:t>die Daten auf dem Server vor Verlust oder Ausfall abgesichert sein sollen</w:t>
      </w:r>
    </w:p>
    <w:p w14:paraId="50022F08" w14:textId="15DB5C39" w:rsidR="00E72CD7" w:rsidRPr="00C303E7" w:rsidRDefault="00E72CD7" w:rsidP="00C303E7">
      <w:pPr>
        <w:pStyle w:val="Listenabsatz"/>
        <w:numPr>
          <w:ilvl w:val="0"/>
          <w:numId w:val="21"/>
        </w:numPr>
        <w:rPr>
          <w:szCs w:val="24"/>
        </w:rPr>
      </w:pPr>
      <w:r w:rsidRPr="00C303E7">
        <w:rPr>
          <w:szCs w:val="24"/>
        </w:rPr>
        <w:t xml:space="preserve">keine speziellen Lese- und Schreibberechtigungen </w:t>
      </w:r>
      <w:r w:rsidR="00C303E7">
        <w:rPr>
          <w:szCs w:val="24"/>
        </w:rPr>
        <w:t>notwendig sind</w:t>
      </w:r>
    </w:p>
    <w:p w14:paraId="0662151F" w14:textId="14798173" w:rsidR="00C303E7" w:rsidRDefault="00C303E7" w:rsidP="00C303E7">
      <w:pPr>
        <w:pStyle w:val="Listenabsatz"/>
        <w:numPr>
          <w:ilvl w:val="0"/>
          <w:numId w:val="21"/>
        </w:numPr>
        <w:rPr>
          <w:szCs w:val="24"/>
        </w:rPr>
      </w:pPr>
      <w:r w:rsidRPr="00C303E7">
        <w:rPr>
          <w:szCs w:val="24"/>
        </w:rPr>
        <w:t>Schnelligkeit ein entscheidendes Kriterium ist</w:t>
      </w:r>
    </w:p>
    <w:p w14:paraId="694A2313" w14:textId="243058B7" w:rsidR="00C303E7" w:rsidRDefault="00C303E7" w:rsidP="00C303E7">
      <w:pPr>
        <w:rPr>
          <w:szCs w:val="24"/>
        </w:rPr>
      </w:pPr>
      <w:r>
        <w:rPr>
          <w:szCs w:val="24"/>
        </w:rPr>
        <w:t>Subversion wiederum ist zu empfehlen, wenn:</w:t>
      </w:r>
    </w:p>
    <w:p w14:paraId="758FAEC3" w14:textId="3EC788F5" w:rsidR="00C303E7" w:rsidRPr="00C303E7" w:rsidRDefault="00C303E7" w:rsidP="00C303E7">
      <w:pPr>
        <w:pStyle w:val="Listenabsatz"/>
        <w:numPr>
          <w:ilvl w:val="0"/>
          <w:numId w:val="22"/>
        </w:numPr>
        <w:rPr>
          <w:szCs w:val="24"/>
        </w:rPr>
      </w:pPr>
      <w:r w:rsidRPr="00C303E7">
        <w:rPr>
          <w:szCs w:val="24"/>
        </w:rPr>
        <w:t>kontrollierte Zugriffe auf bestimmte Bereiche eines Projekts benötigt werden</w:t>
      </w:r>
    </w:p>
    <w:p w14:paraId="07DDE9DC" w14:textId="66C58EB7" w:rsidR="00C303E7" w:rsidRPr="00C303E7" w:rsidRDefault="00C303E7" w:rsidP="00C303E7">
      <w:pPr>
        <w:pStyle w:val="Listenabsatz"/>
        <w:numPr>
          <w:ilvl w:val="0"/>
          <w:numId w:val="22"/>
        </w:numPr>
        <w:rPr>
          <w:szCs w:val="24"/>
        </w:rPr>
      </w:pPr>
      <w:r w:rsidRPr="00C303E7">
        <w:rPr>
          <w:szCs w:val="24"/>
        </w:rPr>
        <w:t>ein zentraler Sammelpunkt für ein Projekt vorhanden sein soll</w:t>
      </w:r>
    </w:p>
    <w:p w14:paraId="35B11D80" w14:textId="132920B2" w:rsidR="00C303E7" w:rsidRPr="00C303E7" w:rsidRDefault="00C303E7" w:rsidP="00C303E7">
      <w:pPr>
        <w:pStyle w:val="Listenabsatz"/>
        <w:numPr>
          <w:ilvl w:val="0"/>
          <w:numId w:val="22"/>
        </w:numPr>
        <w:rPr>
          <w:szCs w:val="24"/>
        </w:rPr>
      </w:pPr>
      <w:r w:rsidRPr="00C303E7">
        <w:rPr>
          <w:szCs w:val="24"/>
        </w:rPr>
        <w:t>zahlreiche Binär-Daten zum Einsatz kommen</w:t>
      </w:r>
    </w:p>
    <w:p w14:paraId="2BD80E3A" w14:textId="28591176" w:rsidR="00C303E7" w:rsidRPr="00C303E7" w:rsidRDefault="00C303E7" w:rsidP="00C303E7">
      <w:pPr>
        <w:pStyle w:val="Listenabsatz"/>
        <w:numPr>
          <w:ilvl w:val="0"/>
          <w:numId w:val="22"/>
        </w:numPr>
        <w:rPr>
          <w:szCs w:val="24"/>
        </w:rPr>
      </w:pPr>
      <w:r w:rsidRPr="00C303E7">
        <w:rPr>
          <w:szCs w:val="24"/>
        </w:rPr>
        <w:t>Strukturen leerer Verzeichnisse ebenfalls aufgezeichnet werden sollen</w:t>
      </w:r>
    </w:p>
    <w:p w14:paraId="2969EC6B" w14:textId="77777777" w:rsidR="00A320A5" w:rsidRDefault="00A320A5" w:rsidP="00A320A5">
      <w:pPr>
        <w:pStyle w:val="berschrift2"/>
      </w:pPr>
      <w:bookmarkStart w:id="552" w:name="_Toc491708030"/>
      <w:r>
        <w:t>Zusammenfassung</w:t>
      </w:r>
      <w:bookmarkEnd w:id="552"/>
    </w:p>
    <w:p w14:paraId="09B77B9A" w14:textId="77777777" w:rsidR="00250100" w:rsidRDefault="00250100" w:rsidP="00250100"/>
    <w:p w14:paraId="6621318C" w14:textId="2D71EE8B" w:rsidR="00250100" w:rsidRDefault="00250100" w:rsidP="00250100">
      <w:r>
        <w:t>Neue Versionen entstehen durch jede neue Veränderung an einer Datei oder einem Dokument. Versionsverwaltungssysteme sind dazu da, um die Han</w:t>
      </w:r>
      <w:r>
        <w:t>d</w:t>
      </w:r>
      <w:r>
        <w:t xml:space="preserve">habung von </w:t>
      </w:r>
      <w:r w:rsidR="0067591C">
        <w:t xml:space="preserve">diesen </w:t>
      </w:r>
      <w:r>
        <w:t>veränderten Dateien oder Dokumenten zu gewährleisten. Beispielsweise erhalten neue Versionen durch Versionskontrolle eine Benu</w:t>
      </w:r>
      <w:r>
        <w:t>t</w:t>
      </w:r>
      <w:r>
        <w:lastRenderedPageBreak/>
        <w:t>zer ID sowie einen zugehörigen Zeitstempel</w:t>
      </w:r>
      <w:r w:rsidR="00346E57">
        <w:t>,</w:t>
      </w:r>
      <w:r>
        <w:t xml:space="preserve"> um bestimmte Änderungen leichter auffinden zu k</w:t>
      </w:r>
      <w:r w:rsidR="00346E57">
        <w:t>önnen.</w:t>
      </w:r>
    </w:p>
    <w:p w14:paraId="2AC45578" w14:textId="23BB1E77" w:rsidR="00346E57" w:rsidRDefault="00346E57" w:rsidP="00250100">
      <w:r>
        <w:t>Versionsverwaltungssysteme</w:t>
      </w:r>
      <w:r w:rsidR="007C0E40">
        <w:t xml:space="preserve"> zielen darauf ab,</w:t>
      </w:r>
      <w:r>
        <w:t xml:space="preserve"> </w:t>
      </w:r>
      <w:r w:rsidR="0067591C">
        <w:t>mehreren Personen gleichze</w:t>
      </w:r>
      <w:r w:rsidR="0067591C">
        <w:t>i</w:t>
      </w:r>
      <w:r w:rsidR="0067591C">
        <w:t xml:space="preserve">tig </w:t>
      </w:r>
      <w:r>
        <w:t xml:space="preserve">die unabhängige Arbeit auf verschiedenen Entwicklungszweigen </w:t>
      </w:r>
      <w:r w:rsidR="007C0E40">
        <w:t>zu g</w:t>
      </w:r>
      <w:r w:rsidR="007C0E40">
        <w:t>e</w:t>
      </w:r>
      <w:r w:rsidR="007C0E40">
        <w:t>währleis</w:t>
      </w:r>
      <w:r w:rsidR="0067591C">
        <w:t>ten, weshalb diese vor allem im Bereich der Software-Entwicklung anzutreffen sind.</w:t>
      </w:r>
    </w:p>
    <w:p w14:paraId="4688E534" w14:textId="386CC1BF" w:rsidR="00892644" w:rsidRDefault="0067591C" w:rsidP="00250100">
      <w:r>
        <w:t xml:space="preserve">Zwei der verbreitetsten und bekanntesten Systeme sind Git und Apache Subversion. Git wurde </w:t>
      </w:r>
      <w:r w:rsidR="00EE725E">
        <w:t xml:space="preserve">aus </w:t>
      </w:r>
      <w:r>
        <w:t>eine</w:t>
      </w:r>
      <w:r w:rsidR="00EE725E">
        <w:t>r</w:t>
      </w:r>
      <w:r>
        <w:t xml:space="preserve"> Not heraus von den Linux-Entwicklern </w:t>
      </w:r>
      <w:r w:rsidR="006F4363">
        <w:t>ang</w:t>
      </w:r>
      <w:r w:rsidR="006F4363">
        <w:t>e</w:t>
      </w:r>
      <w:r w:rsidR="006F4363">
        <w:t>fertigt</w:t>
      </w:r>
      <w:r>
        <w:t>, während das Konkurrenzprodukt Subversion, der Apache Software Foundation gehört. Für beide Systeme befinden sich diverse Hosting-Tools wie GitHub oder RiouxSVN im Umlauf. Alternativ können beide Systeme auf eigenen Servern benutzt werden.</w:t>
      </w:r>
    </w:p>
    <w:p w14:paraId="1E0E2B14" w14:textId="16BBD274" w:rsidR="00460B15" w:rsidRDefault="00892644" w:rsidP="00250100">
      <w:r>
        <w:t xml:space="preserve">Der Unterschied zwischen diesen beiden Systemen liegt in ihren </w:t>
      </w:r>
      <w:r w:rsidR="00460B15">
        <w:t>unte</w:t>
      </w:r>
      <w:r w:rsidR="00460B15">
        <w:t>r</w:t>
      </w:r>
      <w:r w:rsidR="00460B15">
        <w:t xml:space="preserve">schiedlichen </w:t>
      </w:r>
      <w:r>
        <w:t>Funktionalitäten. Während Subversion auf eine zentrale Arch</w:t>
      </w:r>
      <w:r>
        <w:t>i</w:t>
      </w:r>
      <w:r>
        <w:t>tektur aufbaut, die ein gesamtes Projekt nur über eine Netzwerkverbindung erreichbar macht, besteht bei Git die Möglichkeit Projekte aus zentralen Se</w:t>
      </w:r>
      <w:r>
        <w:t>r</w:t>
      </w:r>
      <w:r>
        <w:t>vern komplett mit ihrer Historie zu kopieren und mit dieser Kopie lokal zu a</w:t>
      </w:r>
      <w:r>
        <w:t>r</w:t>
      </w:r>
      <w:r>
        <w:t>beiten.</w:t>
      </w:r>
      <w:r w:rsidR="00460B15">
        <w:t xml:space="preserve"> Darüber hinaus wird bei Git grundsätzlich ohne Lese- und Schreibz</w:t>
      </w:r>
      <w:r w:rsidR="00460B15">
        <w:t>u</w:t>
      </w:r>
      <w:r w:rsidR="00460B15">
        <w:t>griffe gearbeitet. Subversion hingegen setzt auf eine pfadbasierte Zugang</w:t>
      </w:r>
      <w:r w:rsidR="00460B15">
        <w:t>s</w:t>
      </w:r>
      <w:r w:rsidR="00460B15">
        <w:t>berechtigung. Hinzu kommt, dass durch die dezentrale Architektur von Git, Datenverlust so gut wie ausgeschlossen ist, da jede lokale Kopie gleichzeitig als ein Back-up fungiert. Jedoch verwirft Git inhaltslose Verzeichnisse, wä</w:t>
      </w:r>
      <w:r w:rsidR="00460B15">
        <w:t>h</w:t>
      </w:r>
      <w:r w:rsidR="00460B15">
        <w:t>rend diese bei Subversion weiter aufbewahrt werde</w:t>
      </w:r>
      <w:r w:rsidR="006F4363">
        <w:t>n</w:t>
      </w:r>
      <w:r w:rsidR="00460B15">
        <w:t>.</w:t>
      </w:r>
    </w:p>
    <w:p w14:paraId="27E1D09E" w14:textId="5E9C4A9A" w:rsidR="00460B15" w:rsidRDefault="00460B15" w:rsidP="00250100">
      <w:r>
        <w:t>Die Entscheidung welches System zum Einsatz kommen soll hängt stark von den eigenen Interessen und der gewünschten Arbeitsweise ab.</w:t>
      </w:r>
    </w:p>
    <w:p w14:paraId="209754BE" w14:textId="77777777" w:rsidR="00460B15" w:rsidRDefault="00460B15" w:rsidP="00250100"/>
    <w:p w14:paraId="689AB285" w14:textId="77777777" w:rsidR="00460B15" w:rsidRDefault="00460B15" w:rsidP="00250100">
      <w:pPr>
        <w:sectPr w:rsidR="00460B15" w:rsidSect="0076686D">
          <w:type w:val="oddPage"/>
          <w:pgSz w:w="11906" w:h="16838" w:code="9"/>
          <w:pgMar w:top="1701" w:right="1418" w:bottom="1134" w:left="1418" w:header="709" w:footer="709" w:gutter="851"/>
          <w:cols w:space="708"/>
          <w:docGrid w:linePitch="360"/>
        </w:sectPr>
      </w:pPr>
    </w:p>
    <w:p w14:paraId="5F9F7DBD" w14:textId="1911C4CB" w:rsidR="005A6595" w:rsidRDefault="00080B95" w:rsidP="005A6595">
      <w:pPr>
        <w:pStyle w:val="berschrift1"/>
      </w:pPr>
      <w:bookmarkStart w:id="553" w:name="_Toc491708031"/>
      <w:r>
        <w:lastRenderedPageBreak/>
        <w:t>eGit-Plugin in</w:t>
      </w:r>
      <w:r w:rsidR="00CB2E91">
        <w:t xml:space="preserve"> Eclipse</w:t>
      </w:r>
      <w:bookmarkEnd w:id="553"/>
    </w:p>
    <w:p w14:paraId="1DFE3C44" w14:textId="77777777" w:rsidR="00080B95" w:rsidRDefault="00080B95" w:rsidP="00080B95"/>
    <w:p w14:paraId="0C4AF4B8" w14:textId="3554D398" w:rsidR="00C27C73" w:rsidRDefault="00C27C73" w:rsidP="00080B95">
      <w:r>
        <w:t xml:space="preserve">Für eine erfolgreiche Integration der Versionsverwaltungssoftware Git in die Java-Programmier-Vorlesung, wird das Plugin eGit für Eclipse verwendet. </w:t>
      </w:r>
      <w:r w:rsidR="00827B36">
        <w:t xml:space="preserve">Der Einsatz von eGit erleichtert das Zusammenspiel von Git und Eclipse </w:t>
      </w:r>
      <w:r w:rsidR="004E5E5F">
        <w:t>i</w:t>
      </w:r>
      <w:r w:rsidR="004E5E5F">
        <w:t>n</w:t>
      </w:r>
      <w:r w:rsidR="004E5E5F">
        <w:t>dem es</w:t>
      </w:r>
      <w:r w:rsidR="00827B36">
        <w:t xml:space="preserve"> </w:t>
      </w:r>
      <w:r w:rsidR="004E5E5F">
        <w:t xml:space="preserve">für eine Verbindung zum lokalen und zum remote Repository </w:t>
      </w:r>
      <w:r w:rsidR="00827B36">
        <w:t>sorgt, wodurch eine nahtlose Übertragung des Java-Quellcodes zu diesen Repos</w:t>
      </w:r>
      <w:r w:rsidR="00827B36">
        <w:t>i</w:t>
      </w:r>
      <w:r w:rsidR="00827B36">
        <w:t>tories ermöglicht wird.</w:t>
      </w:r>
    </w:p>
    <w:p w14:paraId="4D0FF517" w14:textId="1AD741D8" w:rsidR="0003379A" w:rsidRPr="00080B95" w:rsidRDefault="0003379A" w:rsidP="00080B95">
      <w:r>
        <w:t>Als erste Voraussetzung muss die Software Eclipse auf dem Rechner vori</w:t>
      </w:r>
      <w:r>
        <w:t>n</w:t>
      </w:r>
      <w:r>
        <w:t>stalliert werden. Die zweite Voraussetzung ist die Registrierung bei GitHub, zu der eine simple Anleitung folgt. Die Anleitung zu Eclipse entfällt, da davon ausgegangen wird, dass die Software schon in der Java-Programmier-Vorlesung erfolgreich installiert wurde.</w:t>
      </w:r>
    </w:p>
    <w:p w14:paraId="311887E2" w14:textId="7146338D" w:rsidR="007732FD" w:rsidRDefault="00342A1A" w:rsidP="007732FD">
      <w:pPr>
        <w:pStyle w:val="berschrift2"/>
      </w:pPr>
      <w:bookmarkStart w:id="554" w:name="_Toc491708032"/>
      <w:r>
        <w:t xml:space="preserve">Registrierung bei </w:t>
      </w:r>
      <w:r w:rsidR="007732FD">
        <w:t>GitHub</w:t>
      </w:r>
      <w:bookmarkEnd w:id="554"/>
    </w:p>
    <w:p w14:paraId="2036D5B5" w14:textId="77777777" w:rsidR="00AB0D55" w:rsidRDefault="00AB0D55" w:rsidP="00AB0D55"/>
    <w:p w14:paraId="247AB512" w14:textId="2AAC5720" w:rsidR="00952418" w:rsidRDefault="00342A1A" w:rsidP="00952418">
      <w:pPr>
        <w:rPr>
          <w:noProof/>
          <w:lang w:eastAsia="de-DE"/>
        </w:rPr>
      </w:pPr>
      <w:r>
        <w:rPr>
          <w:noProof/>
          <w:lang w:eastAsia="de-DE"/>
        </w:rPr>
        <w:t xml:space="preserve">Rufen Sie </w:t>
      </w:r>
      <w:r w:rsidR="00952418">
        <w:rPr>
          <w:noProof/>
          <w:lang w:eastAsia="de-DE"/>
        </w:rPr>
        <w:t xml:space="preserve">zunächst </w:t>
      </w:r>
      <w:r>
        <w:rPr>
          <w:noProof/>
          <w:lang w:eastAsia="de-DE"/>
        </w:rPr>
        <w:t xml:space="preserve">die Seite </w:t>
      </w:r>
      <w:r w:rsidRPr="004E5E5F">
        <w:rPr>
          <w:noProof/>
          <w:lang w:eastAsia="de-DE"/>
        </w:rPr>
        <w:t>https://github.com/</w:t>
      </w:r>
      <w:r>
        <w:rPr>
          <w:noProof/>
          <w:lang w:eastAsia="de-DE"/>
        </w:rPr>
        <w:t xml:space="preserve"> auf</w:t>
      </w:r>
      <w:r w:rsidR="00952418">
        <w:rPr>
          <w:noProof/>
          <w:lang w:eastAsia="de-DE"/>
        </w:rPr>
        <w:t>. Auf der rechten Seite befindet sich der Registrierungsbereich</w:t>
      </w:r>
      <w:r>
        <w:rPr>
          <w:noProof/>
          <w:lang w:eastAsia="de-DE"/>
        </w:rPr>
        <w:t xml:space="preserve"> Nachdem S</w:t>
      </w:r>
      <w:r w:rsidR="006B6250">
        <w:rPr>
          <w:noProof/>
          <w:lang w:eastAsia="de-DE"/>
        </w:rPr>
        <w:t xml:space="preserve">ie einen passenden Benutzernamen </w:t>
      </w:r>
      <w:r>
        <w:rPr>
          <w:noProof/>
          <w:lang w:eastAsia="de-DE"/>
        </w:rPr>
        <w:t xml:space="preserve">gefunden haben, der noch nicht vergeben ist, benötigen Sie </w:t>
      </w:r>
      <w:r w:rsidR="006B6250">
        <w:rPr>
          <w:noProof/>
          <w:lang w:eastAsia="de-DE"/>
        </w:rPr>
        <w:t>eine dazugehörige E-Mail-Adresse</w:t>
      </w:r>
      <w:r>
        <w:rPr>
          <w:noProof/>
          <w:lang w:eastAsia="de-DE"/>
        </w:rPr>
        <w:t>.</w:t>
      </w:r>
      <w:r w:rsidR="006B6250">
        <w:rPr>
          <w:noProof/>
          <w:lang w:eastAsia="de-DE"/>
        </w:rPr>
        <w:t xml:space="preserve"> Nach dem Auswählen eines Passworts klickt man auf die Schalfläche „Sign up fo</w:t>
      </w:r>
      <w:r w:rsidR="00952418">
        <w:rPr>
          <w:noProof/>
          <w:lang w:eastAsia="de-DE"/>
        </w:rPr>
        <w:t>r GitHub“ und es kann losgehen.</w:t>
      </w:r>
    </w:p>
    <w:p w14:paraId="592BE505" w14:textId="4CCF1896" w:rsidR="00CA0855" w:rsidRDefault="00CA0855" w:rsidP="00CA0855">
      <w:pPr>
        <w:rPr>
          <w:noProof/>
          <w:lang w:eastAsia="de-DE"/>
        </w:rPr>
      </w:pPr>
      <w:r>
        <w:rPr>
          <w:noProof/>
          <w:lang w:eastAsia="de-DE"/>
        </w:rPr>
        <w:t>Anschließend wird an die angegebene E-Mail-Adresse eine N</w:t>
      </w:r>
      <w:r w:rsidR="00503536">
        <w:rPr>
          <w:noProof/>
          <w:lang w:eastAsia="de-DE"/>
        </w:rPr>
        <w:t>a</w:t>
      </w:r>
      <w:r>
        <w:rPr>
          <w:noProof/>
          <w:lang w:eastAsia="de-DE"/>
        </w:rPr>
        <w:t>chricht gesendet, in der der Verifizierungsvorgang abgeschlossen wird.</w:t>
      </w:r>
    </w:p>
    <w:p w14:paraId="08E8770D" w14:textId="67EF6BB2" w:rsidR="00CA0855" w:rsidRDefault="00CA0855" w:rsidP="00952418">
      <w:pPr>
        <w:rPr>
          <w:noProof/>
          <w:lang w:eastAsia="de-DE"/>
        </w:rPr>
      </w:pPr>
      <w:r>
        <w:rPr>
          <w:noProof/>
          <w:lang w:eastAsia="de-DE"/>
        </w:rPr>
        <w:t>In unserem Fall können wir im zweiten Schritt einfach auf weiter klicken, da wir unsere Repositories öffentlich halten. Private Repositories wären kostenpflichtig.</w:t>
      </w:r>
    </w:p>
    <w:p w14:paraId="01E17F4F" w14:textId="77777777" w:rsidR="000D2007" w:rsidRDefault="00952418">
      <w:pPr>
        <w:keepNext/>
        <w:rPr>
          <w:ins w:id="555" w:author="Recep Özkara" w:date="2017-08-27T00:52:00Z"/>
        </w:rPr>
        <w:pPrChange w:id="556" w:author="Recep Özkara" w:date="2017-08-27T00:52:00Z">
          <w:pPr/>
        </w:pPrChange>
      </w:pPr>
      <w:commentRangeStart w:id="557"/>
      <w:r>
        <w:rPr>
          <w:noProof/>
          <w:lang w:eastAsia="de-DE"/>
        </w:rPr>
        <w:lastRenderedPageBreak/>
        <w:drawing>
          <wp:inline distT="0" distB="0" distL="0" distR="0" wp14:anchorId="106DE7A8" wp14:editId="73FC3560">
            <wp:extent cx="3489960" cy="3710940"/>
            <wp:effectExtent l="0" t="0" r="0" b="381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ithub reg.PNG"/>
                    <pic:cNvPicPr/>
                  </pic:nvPicPr>
                  <pic:blipFill rotWithShape="1">
                    <a:blip r:embed="rId20">
                      <a:extLst>
                        <a:ext uri="{28A0092B-C50C-407E-A947-70E740481C1C}">
                          <a14:useLocalDpi xmlns:a14="http://schemas.microsoft.com/office/drawing/2010/main" val="0"/>
                        </a:ext>
                      </a:extLst>
                    </a:blip>
                    <a:srcRect t="5455" r="3781" b="5999"/>
                    <a:stretch/>
                  </pic:blipFill>
                  <pic:spPr bwMode="auto">
                    <a:xfrm>
                      <a:off x="0" y="0"/>
                      <a:ext cx="3490262" cy="3711261"/>
                    </a:xfrm>
                    <a:prstGeom prst="rect">
                      <a:avLst/>
                    </a:prstGeom>
                    <a:ln>
                      <a:noFill/>
                    </a:ln>
                    <a:extLst>
                      <a:ext uri="{53640926-AAD7-44D8-BBD7-CCE9431645EC}">
                        <a14:shadowObscured xmlns:a14="http://schemas.microsoft.com/office/drawing/2010/main"/>
                      </a:ext>
                    </a:extLst>
                  </pic:spPr>
                </pic:pic>
              </a:graphicData>
            </a:graphic>
          </wp:inline>
        </w:drawing>
      </w:r>
      <w:commentRangeEnd w:id="557"/>
    </w:p>
    <w:p w14:paraId="56ABACBC" w14:textId="77777777" w:rsidR="007C400F" w:rsidRDefault="000D2007">
      <w:pPr>
        <w:pStyle w:val="Beschriftung"/>
        <w:jc w:val="both"/>
        <w:rPr>
          <w:ins w:id="558" w:author="Recep Özkara" w:date="2017-08-27T01:11:00Z"/>
        </w:rPr>
        <w:pPrChange w:id="559" w:author="Recep Özkara" w:date="2017-08-27T00:52:00Z">
          <w:pPr>
            <w:pStyle w:val="Beschriftung"/>
          </w:pPr>
        </w:pPrChange>
      </w:pPr>
      <w:bookmarkStart w:id="560" w:name="_Toc491688814"/>
      <w:ins w:id="561" w:author="Recep Özkara" w:date="2017-08-27T00:52:00Z">
        <w:r>
          <w:t xml:space="preserve">Abbildung </w:t>
        </w:r>
        <w:r>
          <w:fldChar w:fldCharType="begin"/>
        </w:r>
        <w:r>
          <w:instrText xml:space="preserve"> SEQ Abbildung \* ARABIC </w:instrText>
        </w:r>
      </w:ins>
      <w:r>
        <w:fldChar w:fldCharType="separate"/>
      </w:r>
      <w:ins w:id="562" w:author="Recep Özkara" w:date="2017-08-27T14:20:00Z">
        <w:r w:rsidR="00053E2C">
          <w:rPr>
            <w:noProof/>
          </w:rPr>
          <w:t>3</w:t>
        </w:r>
      </w:ins>
      <w:ins w:id="563" w:author="Recep Özkara" w:date="2017-08-27T00:52:00Z">
        <w:r>
          <w:fldChar w:fldCharType="end"/>
        </w:r>
        <w:r>
          <w:t xml:space="preserve"> Registrierung auf GitHub.com</w:t>
        </w:r>
      </w:ins>
      <w:bookmarkEnd w:id="560"/>
      <w:ins w:id="564" w:author="Recep Özkara" w:date="2017-08-27T01:04:00Z">
        <w:r w:rsidR="007C400F">
          <w:t xml:space="preserve"> </w:t>
        </w:r>
      </w:ins>
    </w:p>
    <w:p w14:paraId="42DD9B6B" w14:textId="74976AEF" w:rsidR="000D2007" w:rsidRDefault="007C400F">
      <w:pPr>
        <w:pStyle w:val="Beschriftung"/>
        <w:jc w:val="both"/>
        <w:rPr>
          <w:ins w:id="565" w:author="Recep Özkara" w:date="2017-08-27T00:52:00Z"/>
        </w:rPr>
        <w:pPrChange w:id="566" w:author="Recep Özkara" w:date="2017-08-27T00:52:00Z">
          <w:pPr>
            <w:pStyle w:val="Beschriftung"/>
          </w:pPr>
        </w:pPrChange>
      </w:pPr>
      <w:ins w:id="567" w:author="Recep Özkara" w:date="2017-08-27T01:04:00Z">
        <w:r>
          <w:t xml:space="preserve">Quelle: </w:t>
        </w:r>
      </w:ins>
      <w:ins w:id="568" w:author="Recep Özkara" w:date="2017-08-27T01:05:00Z">
        <w:r>
          <w:t>www.GitHub.com</w:t>
        </w:r>
      </w:ins>
    </w:p>
    <w:p w14:paraId="740D4073" w14:textId="69F89E65" w:rsidR="00952418" w:rsidRDefault="00D14644" w:rsidP="00AB0D55">
      <w:pPr>
        <w:rPr>
          <w:noProof/>
          <w:lang w:eastAsia="de-DE"/>
        </w:rPr>
      </w:pPr>
      <w:r>
        <w:rPr>
          <w:rStyle w:val="Kommentarzeichen"/>
        </w:rPr>
        <w:commentReference w:id="557"/>
      </w:r>
    </w:p>
    <w:p w14:paraId="2A1FEA11" w14:textId="73019F0E" w:rsidR="00832912" w:rsidRDefault="00832912" w:rsidP="00AB0D55">
      <w:pPr>
        <w:rPr>
          <w:noProof/>
          <w:lang w:eastAsia="de-DE"/>
        </w:rPr>
      </w:pPr>
      <w:r>
        <w:rPr>
          <w:noProof/>
          <w:lang w:eastAsia="de-DE"/>
        </w:rPr>
        <w:t xml:space="preserve">Im dritten Schritt kann man </w:t>
      </w:r>
      <w:r w:rsidR="00F3073A">
        <w:rPr>
          <w:noProof/>
          <w:lang w:eastAsia="de-DE"/>
        </w:rPr>
        <w:t xml:space="preserve">optional </w:t>
      </w:r>
      <w:r>
        <w:rPr>
          <w:noProof/>
          <w:lang w:eastAsia="de-DE"/>
        </w:rPr>
        <w:t>den eigene</w:t>
      </w:r>
      <w:r w:rsidR="00D14644">
        <w:rPr>
          <w:noProof/>
          <w:lang w:eastAsia="de-DE"/>
        </w:rPr>
        <w:t>n</w:t>
      </w:r>
      <w:r>
        <w:rPr>
          <w:noProof/>
          <w:lang w:eastAsia="de-DE"/>
        </w:rPr>
        <w:t xml:space="preserve"> Status der Erfahrung wiedergeben. Anschließend ist das R</w:t>
      </w:r>
      <w:r w:rsidR="0058661C">
        <w:rPr>
          <w:noProof/>
          <w:lang w:eastAsia="de-DE"/>
        </w:rPr>
        <w:t>egistrieren erfolgreich beendet.</w:t>
      </w:r>
    </w:p>
    <w:p w14:paraId="184C65FC" w14:textId="012B8B60" w:rsidR="004B058E" w:rsidRDefault="004B058E" w:rsidP="00AB0D55"/>
    <w:p w14:paraId="6C7DBC5B" w14:textId="789628CF" w:rsidR="00A7141D" w:rsidRDefault="00A7141D" w:rsidP="00A7141D">
      <w:r>
        <w:t xml:space="preserve">Nun befindet man sich auf der Hauptseite des gerade erstellten Repositorys. In diesem befindet sich zurzeit nur ein einziger Branch und zwar der Master, auf dem die README-Datei </w:t>
      </w:r>
      <w:r w:rsidR="00F3073A">
        <w:t>vorhanden</w:t>
      </w:r>
      <w:r>
        <w:t xml:space="preserve"> ist. Der Master wird mit einem </w:t>
      </w:r>
      <w:r>
        <w:rPr>
          <w:i/>
        </w:rPr>
        <w:t xml:space="preserve">Initial Commit </w:t>
      </w:r>
      <w:r>
        <w:t>(deutsch: einleitende Übergabe) eingeleitet, was bedeutet, dass di</w:t>
      </w:r>
      <w:r>
        <w:t>e</w:t>
      </w:r>
      <w:r>
        <w:t xml:space="preserve">ser Commit keine Vorgänger besitzt. Ebenso erhält man Informationen </w:t>
      </w:r>
      <w:r w:rsidR="00425748">
        <w:t>über den Namen des Repositorys,</w:t>
      </w:r>
      <w:r>
        <w:t xml:space="preserve"> welche Commits zur welchen Zeit getätigt wu</w:t>
      </w:r>
      <w:r>
        <w:t>r</w:t>
      </w:r>
      <w:r>
        <w:t>den, wie viele Branches aktuell auf diesem Repository vorhanden sind und die Möglichkeit zwischen diesen Branches zu wechseln.</w:t>
      </w:r>
    </w:p>
    <w:p w14:paraId="42E8E06E" w14:textId="77D44B68" w:rsidR="00F3073A" w:rsidRDefault="00F3073A" w:rsidP="00A7141D">
      <w:r>
        <w:t>Für den Fall, das man ein Repository löschen möchte</w:t>
      </w:r>
      <w:r w:rsidR="009137F5">
        <w:t xml:space="preserve">, begibt man sich auf dem entsprechenden Repository auf den Reiter „Settings“ und scrollt ganz </w:t>
      </w:r>
      <w:r w:rsidR="009137F5">
        <w:lastRenderedPageBreak/>
        <w:t>runter. Nach dem klicken auf das Feld „Delete this repository“ folgt man den Anweisungen und das Repository ist gelöscht.</w:t>
      </w:r>
    </w:p>
    <w:p w14:paraId="76C01B2D" w14:textId="3981C82B" w:rsidR="00F3073A" w:rsidRDefault="00F3073A" w:rsidP="00A7141D">
      <w:r>
        <w:t>Damit wären alle nötigen Schritte im Bereich GitHub abgeschlossen. Was jetzt noch fehlt, ist die Installation des Plugins in Eclipse.</w:t>
      </w:r>
    </w:p>
    <w:p w14:paraId="256C2DF3" w14:textId="279B669F" w:rsidR="009137F5" w:rsidRDefault="009137F5" w:rsidP="009137F5">
      <w:pPr>
        <w:pStyle w:val="berschrift2"/>
      </w:pPr>
      <w:bookmarkStart w:id="569" w:name="_Toc491708033"/>
      <w:r>
        <w:t>eGit-Integration von Eclipse</w:t>
      </w:r>
      <w:bookmarkEnd w:id="569"/>
    </w:p>
    <w:p w14:paraId="422B8FA1" w14:textId="77777777" w:rsidR="009137F5" w:rsidRDefault="009137F5" w:rsidP="009137F5"/>
    <w:p w14:paraId="5A62B8ED" w14:textId="2402D20F" w:rsidR="00CB7F69" w:rsidRPr="009137F5" w:rsidRDefault="009137F5" w:rsidP="009137F5">
      <w:r>
        <w:t>Um das eGit Plugin in Eclipse zu installieren, muss man zunächst Eclipse starten. Über den Reiter „Help“ erreicht man „Install new Software“</w:t>
      </w:r>
      <w:r w:rsidR="00CB7F69">
        <w:t>. Hierüber lässt sich die Software downloaden. Dazu muss in dem Feld des neu e</w:t>
      </w:r>
      <w:r w:rsidR="00CB7F69">
        <w:t>r</w:t>
      </w:r>
      <w:r w:rsidR="00CB7F69">
        <w:t>schienen</w:t>
      </w:r>
      <w:r w:rsidR="00A12DFE">
        <w:t>en</w:t>
      </w:r>
      <w:r w:rsidR="00CB7F69">
        <w:t xml:space="preserve"> Fensters „Work with:“ folgende URL einge</w:t>
      </w:r>
      <w:r w:rsidR="00D14644">
        <w:t>ge</w:t>
      </w:r>
      <w:r w:rsidR="00CB7F69">
        <w:t>ben</w:t>
      </w:r>
      <w:r w:rsidR="00D14644">
        <w:t xml:space="preserve"> werden</w:t>
      </w:r>
      <w:r w:rsidR="00CB7F69">
        <w:t xml:space="preserve">: </w:t>
      </w:r>
      <w:r w:rsidR="00CB7F69" w:rsidRPr="00CB7F69">
        <w:t>"</w:t>
      </w:r>
      <w:r w:rsidR="00CB7F69" w:rsidRPr="004E5E5F">
        <w:t>http://download.eclipse.org/egit/updates</w:t>
      </w:r>
      <w:r w:rsidR="00CB7F69" w:rsidRPr="00CB7F69">
        <w:t>"</w:t>
      </w:r>
      <w:r w:rsidR="00CB7F69">
        <w:t>. Aus den nun neu erschienen</w:t>
      </w:r>
      <w:r w:rsidR="00A12DFE">
        <w:t>en</w:t>
      </w:r>
      <w:r w:rsidR="00CB7F69">
        <w:t xml:space="preserve"> Checkboxen </w:t>
      </w:r>
      <w:r w:rsidR="004E5E5F">
        <w:t>wird</w:t>
      </w:r>
      <w:r w:rsidR="00CB7F69">
        <w:t xml:space="preserve"> </w:t>
      </w:r>
      <w:r w:rsidR="00ED47BD">
        <w:t>„Git Integration for Eclipse“</w:t>
      </w:r>
      <w:r w:rsidR="004E5E5F">
        <w:t xml:space="preserve"> gewählt</w:t>
      </w:r>
      <w:r w:rsidR="00ED47BD">
        <w:t xml:space="preserve">. Nach der Installation </w:t>
      </w:r>
      <w:r w:rsidR="004A5F8D">
        <w:t xml:space="preserve">und dem </w:t>
      </w:r>
      <w:r w:rsidR="00ED47BD">
        <w:t>erfolgt</w:t>
      </w:r>
      <w:r w:rsidR="004A5F8D">
        <w:t>en</w:t>
      </w:r>
      <w:r w:rsidR="00ED47BD">
        <w:t xml:space="preserve"> Neustar</w:t>
      </w:r>
      <w:r w:rsidR="004A5F8D">
        <w:t>t von Eclipse,</w:t>
      </w:r>
      <w:r w:rsidR="00ED47BD">
        <w:t xml:space="preserve"> befindet sich unter „Help“ und „Help Contents“ eine Dokumentation über</w:t>
      </w:r>
      <w:r w:rsidR="004A5F8D">
        <w:t xml:space="preserve"> eGit.</w:t>
      </w:r>
    </w:p>
    <w:p w14:paraId="1521ABF1" w14:textId="5B567A8C" w:rsidR="007732FD" w:rsidRDefault="00E04720" w:rsidP="00F6165C">
      <w:pPr>
        <w:pStyle w:val="berschrift3"/>
      </w:pPr>
      <w:bookmarkStart w:id="570" w:name="_Toc491708034"/>
      <w:r>
        <w:t>Lokales und Externes Repository aufbauen</w:t>
      </w:r>
      <w:bookmarkEnd w:id="570"/>
    </w:p>
    <w:p w14:paraId="3EEBB741" w14:textId="77777777" w:rsidR="00F6165C" w:rsidRDefault="00F6165C" w:rsidP="00F6165C">
      <w:pPr>
        <w:rPr>
          <w:ins w:id="571" w:author="Recep Özkara" w:date="2017-08-27T20:06:00Z"/>
        </w:rPr>
      </w:pPr>
    </w:p>
    <w:p w14:paraId="47108567" w14:textId="131200A5" w:rsidR="003743E7" w:rsidRDefault="003743E7" w:rsidP="00F6165C">
      <w:ins w:id="572" w:author="Recep Özkara" w:date="2017-08-27T20:07:00Z">
        <w:r>
          <w:t xml:space="preserve">Um ein lokales </w:t>
        </w:r>
      </w:ins>
      <w:ins w:id="573" w:author="Recep Özkara" w:date="2017-08-28T12:22:00Z">
        <w:r w:rsidR="00940D07">
          <w:t>sowie</w:t>
        </w:r>
      </w:ins>
      <w:ins w:id="574" w:author="Recep Özkara" w:date="2017-08-27T20:07:00Z">
        <w:r>
          <w:t xml:space="preserve"> externes Repository aufzubauen, sind folgende Schritte notwendig</w:t>
        </w:r>
        <w:r>
          <w:rPr>
            <w:rStyle w:val="Funotenzeichen"/>
          </w:rPr>
          <w:footnoteReference w:id="126"/>
        </w:r>
        <w:r>
          <w:t>:</w:t>
        </w:r>
      </w:ins>
    </w:p>
    <w:p w14:paraId="73E22089" w14:textId="10A68018" w:rsidR="00F6165C" w:rsidRDefault="00F6165C" w:rsidP="00F6165C">
      <w:r>
        <w:t xml:space="preserve">Erstellen Sie als Erstes einen Projektordner, in dem Sie arbeiten wollen und in dem sich die benötigten Java-Klassen befinden. Mit einem Rechtsklick </w:t>
      </w:r>
      <w:r w:rsidR="00BB03D9">
        <w:t xml:space="preserve">auf den Projektordner </w:t>
      </w:r>
      <w:r w:rsidR="00A0201F">
        <w:t>kommen Sie über „Team“ auf den Befehl „Share Project“.</w:t>
      </w:r>
    </w:p>
    <w:p w14:paraId="269F0516" w14:textId="18343A5C" w:rsidR="007F0E6D" w:rsidRDefault="007F0E6D" w:rsidP="00F6165C">
      <w:r>
        <w:t xml:space="preserve">Wählen Sie den Pfad aus, an dem Ihr lokales Repository </w:t>
      </w:r>
      <w:r w:rsidR="00136905">
        <w:t>angelegt werden</w:t>
      </w:r>
      <w:r>
        <w:t xml:space="preserve"> soll und geben Sie ihm einen Namen.</w:t>
      </w:r>
    </w:p>
    <w:p w14:paraId="45B04351" w14:textId="77777777" w:rsidR="007C400F" w:rsidRDefault="0020740B">
      <w:pPr>
        <w:keepNext/>
        <w:rPr>
          <w:ins w:id="596" w:author="Recep Özkara" w:date="2017-08-27T01:11:00Z"/>
        </w:rPr>
        <w:pPrChange w:id="597" w:author="Recep Özkara" w:date="2017-08-27T01:11:00Z">
          <w:pPr/>
        </w:pPrChange>
      </w:pPr>
      <w:r>
        <w:rPr>
          <w:noProof/>
          <w:lang w:eastAsia="de-DE"/>
        </w:rPr>
        <w:lastRenderedPageBreak/>
        <w:drawing>
          <wp:inline distT="0" distB="0" distL="0" distR="0" wp14:anchorId="317A4F90" wp14:editId="27A89956">
            <wp:extent cx="5204911" cy="3139712"/>
            <wp:effectExtent l="0" t="0" r="0" b="381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kalesRepo.PNG"/>
                    <pic:cNvPicPr/>
                  </pic:nvPicPr>
                  <pic:blipFill>
                    <a:blip r:embed="rId21">
                      <a:extLst>
                        <a:ext uri="{28A0092B-C50C-407E-A947-70E740481C1C}">
                          <a14:useLocalDpi xmlns:a14="http://schemas.microsoft.com/office/drawing/2010/main" val="0"/>
                        </a:ext>
                      </a:extLst>
                    </a:blip>
                    <a:stretch>
                      <a:fillRect/>
                    </a:stretch>
                  </pic:blipFill>
                  <pic:spPr>
                    <a:xfrm>
                      <a:off x="0" y="0"/>
                      <a:ext cx="5204911" cy="3139712"/>
                    </a:xfrm>
                    <a:prstGeom prst="rect">
                      <a:avLst/>
                    </a:prstGeom>
                  </pic:spPr>
                </pic:pic>
              </a:graphicData>
            </a:graphic>
          </wp:inline>
        </w:drawing>
      </w:r>
    </w:p>
    <w:p w14:paraId="7E6B9B23" w14:textId="783D9266" w:rsidR="0058661C" w:rsidRDefault="007C400F">
      <w:pPr>
        <w:pStyle w:val="Beschriftung"/>
        <w:spacing w:after="0"/>
        <w:jc w:val="both"/>
        <w:rPr>
          <w:ins w:id="598" w:author="Recep Özkara" w:date="2017-08-27T01:11:00Z"/>
        </w:rPr>
        <w:pPrChange w:id="599" w:author="Recep Özkara" w:date="2017-08-28T14:44:00Z">
          <w:pPr/>
        </w:pPrChange>
      </w:pPr>
      <w:bookmarkStart w:id="600" w:name="_Toc491688815"/>
      <w:ins w:id="601" w:author="Recep Özkara" w:date="2017-08-27T01:11:00Z">
        <w:r>
          <w:t xml:space="preserve">Abbildung </w:t>
        </w:r>
        <w:r>
          <w:fldChar w:fldCharType="begin"/>
        </w:r>
        <w:r>
          <w:instrText xml:space="preserve"> SEQ Abbildung \* ARABIC </w:instrText>
        </w:r>
      </w:ins>
      <w:r>
        <w:fldChar w:fldCharType="separate"/>
      </w:r>
      <w:ins w:id="602" w:author="Recep Özkara" w:date="2017-08-27T14:20:00Z">
        <w:r w:rsidR="00053E2C">
          <w:rPr>
            <w:noProof/>
          </w:rPr>
          <w:t>4</w:t>
        </w:r>
      </w:ins>
      <w:ins w:id="603" w:author="Recep Özkara" w:date="2017-08-27T01:11:00Z">
        <w:r>
          <w:fldChar w:fldCharType="end"/>
        </w:r>
        <w:r>
          <w:t xml:space="preserve"> Erstellung lokales Repository</w:t>
        </w:r>
        <w:bookmarkEnd w:id="600"/>
      </w:ins>
    </w:p>
    <w:p w14:paraId="6D264671" w14:textId="152510D1" w:rsidR="007C400F" w:rsidRPr="007C400F" w:rsidRDefault="007C400F">
      <w:pPr>
        <w:rPr>
          <w:ins w:id="604" w:author="Recep Özkara" w:date="2017-08-27T01:06:00Z"/>
        </w:rPr>
      </w:pPr>
      <w:ins w:id="605" w:author="Recep Özkara" w:date="2017-08-27T01:11:00Z">
        <w:r>
          <w:t xml:space="preserve">Quelle: </w:t>
        </w:r>
      </w:ins>
      <w:ins w:id="606" w:author="Recep Özkara" w:date="2017-08-28T14:50:00Z">
        <w:r w:rsidR="0063087F">
          <w:t>Eigene Darstellung</w:t>
        </w:r>
      </w:ins>
    </w:p>
    <w:p w14:paraId="3D4B8767" w14:textId="77777777" w:rsidR="007C400F" w:rsidRDefault="007C400F" w:rsidP="00F6165C"/>
    <w:p w14:paraId="2ECAA20E" w14:textId="61F6A7C2" w:rsidR="00A454E5" w:rsidRDefault="00BB03D9" w:rsidP="00BB03D9">
      <w:r>
        <w:t xml:space="preserve">Danach suchen Sie unter „Window“, „Show View“ und „Other“ den Ordner Git und wählen </w:t>
      </w:r>
      <w:r w:rsidR="00A454E5">
        <w:t>„</w:t>
      </w:r>
      <w:r>
        <w:t>Git Repositories</w:t>
      </w:r>
      <w:r w:rsidR="00A454E5">
        <w:t>“</w:t>
      </w:r>
      <w:r>
        <w:t xml:space="preserve"> und </w:t>
      </w:r>
      <w:r w:rsidR="00A454E5">
        <w:t>„</w:t>
      </w:r>
      <w:r>
        <w:t>Git Staging</w:t>
      </w:r>
      <w:r w:rsidR="00A454E5">
        <w:t>“</w:t>
      </w:r>
      <w:r>
        <w:t xml:space="preserve"> aus</w:t>
      </w:r>
      <w:r w:rsidR="00EE7A32">
        <w:t xml:space="preserve">. Dadurch lassen sich nun die vorhandenen </w:t>
      </w:r>
      <w:r>
        <w:t>Repositories anzeigen.</w:t>
      </w:r>
    </w:p>
    <w:p w14:paraId="2EB7B134" w14:textId="22BCC56B" w:rsidR="00A454E5" w:rsidRDefault="00BB03D9" w:rsidP="00BB03D9">
      <w:r>
        <w:t xml:space="preserve">Über dieselbe Abfolge </w:t>
      </w:r>
      <w:r w:rsidR="00136905">
        <w:t>wird</w:t>
      </w:r>
      <w:r>
        <w:t xml:space="preserve"> unter dem Ordner „Team“ </w:t>
      </w:r>
      <w:r w:rsidR="00136905">
        <w:t xml:space="preserve">ebenfalls </w:t>
      </w:r>
      <w:r>
        <w:t xml:space="preserve">die Historie </w:t>
      </w:r>
      <w:r w:rsidR="00136905">
        <w:t>angezeigt</w:t>
      </w:r>
      <w:r>
        <w:t>.</w:t>
      </w:r>
      <w:r w:rsidR="00F10B7C">
        <w:t xml:space="preserve"> Zusätzlich kann man sich </w:t>
      </w:r>
      <w:r w:rsidR="008518DF">
        <w:t>eine Git-Toolbar einblenden lassen. D</w:t>
      </w:r>
      <w:r w:rsidR="008518DF">
        <w:t>a</w:t>
      </w:r>
      <w:r w:rsidR="008518DF">
        <w:t xml:space="preserve">zu wählt man </w:t>
      </w:r>
      <w:r w:rsidR="00F10B7C">
        <w:t xml:space="preserve">unter „Window“, „Customize Perspective“ </w:t>
      </w:r>
      <w:r w:rsidR="008518DF">
        <w:t>aus und geht in dem neu erschienen</w:t>
      </w:r>
      <w:r w:rsidR="00A12DFE">
        <w:t>en</w:t>
      </w:r>
      <w:r w:rsidR="008518DF">
        <w:t xml:space="preserve"> Fenster auf den Reiter „Command Groups Availability“. Abschließend setzt man auf der linken Seite einen Haken bei Git.</w:t>
      </w:r>
    </w:p>
    <w:p w14:paraId="7D1B8A32" w14:textId="77777777" w:rsidR="007C400F" w:rsidRDefault="00A454E5">
      <w:pPr>
        <w:keepNext/>
        <w:rPr>
          <w:ins w:id="607" w:author="Recep Özkara" w:date="2017-08-27T01:12:00Z"/>
        </w:rPr>
        <w:pPrChange w:id="608" w:author="Recep Özkara" w:date="2017-08-27T01:12:00Z">
          <w:pPr/>
        </w:pPrChange>
      </w:pPr>
      <w:r>
        <w:rPr>
          <w:noProof/>
          <w:lang w:eastAsia="de-DE"/>
        </w:rPr>
        <w:lastRenderedPageBreak/>
        <w:drawing>
          <wp:inline distT="0" distB="0" distL="0" distR="0" wp14:anchorId="6A4C0508" wp14:editId="63124178">
            <wp:extent cx="3421380" cy="3169920"/>
            <wp:effectExtent l="0" t="0" r="762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tomize.PNG"/>
                    <pic:cNvPicPr/>
                  </pic:nvPicPr>
                  <pic:blipFill rotWithShape="1">
                    <a:blip r:embed="rId22">
                      <a:extLst>
                        <a:ext uri="{28A0092B-C50C-407E-A947-70E740481C1C}">
                          <a14:useLocalDpi xmlns:a14="http://schemas.microsoft.com/office/drawing/2010/main" val="0"/>
                        </a:ext>
                      </a:extLst>
                    </a:blip>
                    <a:srcRect r="13984"/>
                    <a:stretch/>
                  </pic:blipFill>
                  <pic:spPr bwMode="auto">
                    <a:xfrm>
                      <a:off x="0" y="0"/>
                      <a:ext cx="3421677" cy="3170195"/>
                    </a:xfrm>
                    <a:prstGeom prst="rect">
                      <a:avLst/>
                    </a:prstGeom>
                    <a:ln>
                      <a:noFill/>
                    </a:ln>
                    <a:extLst>
                      <a:ext uri="{53640926-AAD7-44D8-BBD7-CCE9431645EC}">
                        <a14:shadowObscured xmlns:a14="http://schemas.microsoft.com/office/drawing/2010/main"/>
                      </a:ext>
                    </a:extLst>
                  </pic:spPr>
                </pic:pic>
              </a:graphicData>
            </a:graphic>
          </wp:inline>
        </w:drawing>
      </w:r>
    </w:p>
    <w:p w14:paraId="293F3530" w14:textId="6EB228D0" w:rsidR="00BB03D9" w:rsidRDefault="007C400F">
      <w:pPr>
        <w:pStyle w:val="Beschriftung"/>
        <w:spacing w:after="0"/>
        <w:jc w:val="both"/>
        <w:rPr>
          <w:ins w:id="609" w:author="Recep Özkara" w:date="2017-08-27T01:12:00Z"/>
        </w:rPr>
        <w:pPrChange w:id="610" w:author="Recep Özkara" w:date="2017-08-28T14:44:00Z">
          <w:pPr/>
        </w:pPrChange>
      </w:pPr>
      <w:bookmarkStart w:id="611" w:name="_Toc491688816"/>
      <w:ins w:id="612" w:author="Recep Özkara" w:date="2017-08-27T01:12:00Z">
        <w:r>
          <w:t xml:space="preserve">Abbildung </w:t>
        </w:r>
        <w:r>
          <w:fldChar w:fldCharType="begin"/>
        </w:r>
        <w:r>
          <w:instrText xml:space="preserve"> SEQ Abbildung \* ARABIC </w:instrText>
        </w:r>
      </w:ins>
      <w:r>
        <w:fldChar w:fldCharType="separate"/>
      </w:r>
      <w:ins w:id="613" w:author="Recep Özkara" w:date="2017-08-27T14:20:00Z">
        <w:r w:rsidR="00053E2C">
          <w:t>5</w:t>
        </w:r>
      </w:ins>
      <w:ins w:id="614" w:author="Recep Özkara" w:date="2017-08-27T01:12:00Z">
        <w:r>
          <w:fldChar w:fldCharType="end"/>
        </w:r>
        <w:r>
          <w:t xml:space="preserve"> Git-Toolbar einblenden</w:t>
        </w:r>
        <w:bookmarkEnd w:id="611"/>
      </w:ins>
    </w:p>
    <w:p w14:paraId="43D4B4D0" w14:textId="4A02F000" w:rsidR="007C400F" w:rsidRPr="007C400F" w:rsidRDefault="007C400F">
      <w:pPr>
        <w:pStyle w:val="Beschriftung"/>
        <w:spacing w:after="0"/>
        <w:jc w:val="both"/>
        <w:pPrChange w:id="615" w:author="Recep Özkara" w:date="2017-08-28T14:44:00Z">
          <w:pPr/>
        </w:pPrChange>
      </w:pPr>
      <w:ins w:id="616" w:author="Recep Özkara" w:date="2017-08-27T01:12:00Z">
        <w:r>
          <w:t xml:space="preserve">Quelle: </w:t>
        </w:r>
      </w:ins>
      <w:ins w:id="617" w:author="Recep Özkara" w:date="2017-08-28T14:50:00Z">
        <w:r w:rsidR="0063087F">
          <w:t>Eigene Darstellung</w:t>
        </w:r>
      </w:ins>
    </w:p>
    <w:p w14:paraId="11EFDBA2" w14:textId="77777777" w:rsidR="00280F3F" w:rsidRDefault="00280F3F" w:rsidP="00BB03D9"/>
    <w:p w14:paraId="400C70DE" w14:textId="3EEE62ED" w:rsidR="00FA6D4C" w:rsidRDefault="00C56BD3" w:rsidP="00F6165C">
      <w:r>
        <w:t xml:space="preserve">Wenn Sie Ihr Projekt </w:t>
      </w:r>
      <w:r w:rsidRPr="00C56BD3">
        <w:rPr>
          <w:i/>
        </w:rPr>
        <w:t>committen</w:t>
      </w:r>
      <w:r>
        <w:t xml:space="preserve"> möchten, dann gehen Sie m</w:t>
      </w:r>
      <w:r w:rsidR="006040FE">
        <w:t>it einem Recht</w:t>
      </w:r>
      <w:r w:rsidR="006040FE">
        <w:t>s</w:t>
      </w:r>
      <w:r w:rsidR="006040FE">
        <w:t xml:space="preserve">klick auf den Projektordner erneut auf „Team“ und danach ganz oben </w:t>
      </w:r>
      <w:r w:rsidR="00D87608">
        <w:t>auf</w:t>
      </w:r>
      <w:r w:rsidR="006040FE">
        <w:t xml:space="preserve"> „Commit</w:t>
      </w:r>
      <w:r w:rsidR="00527DEA">
        <w:t xml:space="preserve">“. </w:t>
      </w:r>
      <w:r w:rsidR="005849F8">
        <w:t>In dem neu erschienen</w:t>
      </w:r>
      <w:r w:rsidR="00A12DFE">
        <w:t>en</w:t>
      </w:r>
      <w:r w:rsidR="005849F8">
        <w:t xml:space="preserve"> Fenster</w:t>
      </w:r>
      <w:r w:rsidR="00527DEA">
        <w:t xml:space="preserve"> können Sie einen Kommentar für </w:t>
      </w:r>
      <w:r w:rsidR="005849F8">
        <w:t>Ihren</w:t>
      </w:r>
      <w:r w:rsidR="00527DEA">
        <w:t xml:space="preserve"> Commit eingeben und Ihre Änderungen übergeben. </w:t>
      </w:r>
      <w:r w:rsidR="00B66968">
        <w:t>Wählen Sie zunächst nur „Commit“.</w:t>
      </w:r>
    </w:p>
    <w:p w14:paraId="47ABFA0B" w14:textId="700819D4" w:rsidR="005849F8" w:rsidRDefault="00D87608" w:rsidP="00F6165C">
      <w:r>
        <w:t xml:space="preserve">Falls der Commit fehlschlägt und die Fehlermeldung „There are no staged files“ auftaucht, dann </w:t>
      </w:r>
      <w:r w:rsidR="00B66968">
        <w:t>klicken</w:t>
      </w:r>
      <w:r w:rsidR="00551E78">
        <w:t xml:space="preserve"> Sie mit </w:t>
      </w:r>
      <w:r w:rsidR="00B66968">
        <w:t>der rechten Maustaste</w:t>
      </w:r>
      <w:r w:rsidR="00551E78">
        <w:t xml:space="preserve"> auf ihre einze</w:t>
      </w:r>
      <w:r w:rsidR="00551E78">
        <w:t>l</w:t>
      </w:r>
      <w:r w:rsidR="00551E78">
        <w:t xml:space="preserve">nen Java-Klassen, anschließend auf „Team“ und zum Schluss auf „add to Index“. </w:t>
      </w:r>
      <w:r w:rsidR="00B66968">
        <w:t>Ein erneuter Versuch zu committen, sollte nun erfolgreich sein.</w:t>
      </w:r>
    </w:p>
    <w:p w14:paraId="45B1FDA9" w14:textId="4E3461A2" w:rsidR="00E13AE0" w:rsidRDefault="00E13AE0" w:rsidP="00F6165C">
      <w:r>
        <w:t xml:space="preserve">Als nächstes sollte der Commit </w:t>
      </w:r>
      <w:r w:rsidR="00551B0F">
        <w:t>auf</w:t>
      </w:r>
      <w:r>
        <w:t xml:space="preserve"> dem master-Branch </w:t>
      </w:r>
      <w:r w:rsidR="00CB586F">
        <w:t xml:space="preserve">zusammen mit </w:t>
      </w:r>
      <w:r w:rsidR="00280F3F">
        <w:t>einem</w:t>
      </w:r>
      <w:r>
        <w:t xml:space="preserve"> Kommentar zu sehen sein.</w:t>
      </w:r>
      <w:r w:rsidR="00C56BD3">
        <w:t xml:space="preserve"> Für eine bessere Ansicht </w:t>
      </w:r>
      <w:r w:rsidR="00280F3F">
        <w:t xml:space="preserve">wird ein </w:t>
      </w:r>
      <w:r w:rsidR="00C56BD3">
        <w:t>Rechts</w:t>
      </w:r>
      <w:r w:rsidR="00280F3F">
        <w:t>klick auf das</w:t>
      </w:r>
      <w:r w:rsidR="00C56BD3">
        <w:t xml:space="preserve"> Repository</w:t>
      </w:r>
      <w:r w:rsidR="00280F3F">
        <w:t xml:space="preserve"> ausgeführt. Anschließend wird „Show In“ und danach „Hist</w:t>
      </w:r>
      <w:r w:rsidR="00280F3F">
        <w:t>o</w:t>
      </w:r>
      <w:r w:rsidR="00280F3F">
        <w:t>ry“ gewählt.</w:t>
      </w:r>
    </w:p>
    <w:p w14:paraId="36049B75" w14:textId="77777777" w:rsidR="007C400F" w:rsidRDefault="00E13AE0">
      <w:pPr>
        <w:keepNext/>
        <w:rPr>
          <w:ins w:id="618" w:author="Recep Özkara" w:date="2017-08-27T01:13:00Z"/>
        </w:rPr>
        <w:pPrChange w:id="619" w:author="Recep Özkara" w:date="2017-08-27T01:13:00Z">
          <w:pPr/>
        </w:pPrChange>
      </w:pPr>
      <w:r>
        <w:rPr>
          <w:noProof/>
          <w:lang w:eastAsia="de-DE"/>
        </w:rPr>
        <w:lastRenderedPageBreak/>
        <w:drawing>
          <wp:inline distT="0" distB="0" distL="0" distR="0" wp14:anchorId="1CB7A0B7" wp14:editId="4B9D6006">
            <wp:extent cx="2994920" cy="2080440"/>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chCommit.PNG"/>
                    <pic:cNvPicPr/>
                  </pic:nvPicPr>
                  <pic:blipFill>
                    <a:blip r:embed="rId23">
                      <a:extLst>
                        <a:ext uri="{28A0092B-C50C-407E-A947-70E740481C1C}">
                          <a14:useLocalDpi xmlns:a14="http://schemas.microsoft.com/office/drawing/2010/main" val="0"/>
                        </a:ext>
                      </a:extLst>
                    </a:blip>
                    <a:stretch>
                      <a:fillRect/>
                    </a:stretch>
                  </pic:blipFill>
                  <pic:spPr>
                    <a:xfrm>
                      <a:off x="0" y="0"/>
                      <a:ext cx="2994920" cy="2080440"/>
                    </a:xfrm>
                    <a:prstGeom prst="rect">
                      <a:avLst/>
                    </a:prstGeom>
                  </pic:spPr>
                </pic:pic>
              </a:graphicData>
            </a:graphic>
          </wp:inline>
        </w:drawing>
      </w:r>
    </w:p>
    <w:p w14:paraId="33578833" w14:textId="2639B111" w:rsidR="00E13AE0" w:rsidRDefault="007C400F">
      <w:pPr>
        <w:pStyle w:val="Beschriftung"/>
        <w:spacing w:after="0"/>
        <w:jc w:val="both"/>
        <w:rPr>
          <w:ins w:id="620" w:author="Recep Özkara" w:date="2017-08-27T01:13:00Z"/>
        </w:rPr>
        <w:pPrChange w:id="621" w:author="Recep Özkara" w:date="2017-08-28T14:44:00Z">
          <w:pPr/>
        </w:pPrChange>
      </w:pPr>
      <w:bookmarkStart w:id="622" w:name="_Toc491688817"/>
      <w:ins w:id="623" w:author="Recep Özkara" w:date="2017-08-27T01:13:00Z">
        <w:r>
          <w:t xml:space="preserve">Abbildung </w:t>
        </w:r>
        <w:r>
          <w:fldChar w:fldCharType="begin"/>
        </w:r>
        <w:r>
          <w:instrText xml:space="preserve"> SEQ Abbildung \* ARABIC </w:instrText>
        </w:r>
      </w:ins>
      <w:r>
        <w:fldChar w:fldCharType="separate"/>
      </w:r>
      <w:ins w:id="624" w:author="Recep Özkara" w:date="2017-08-27T14:20:00Z">
        <w:r w:rsidR="00053E2C">
          <w:t>6</w:t>
        </w:r>
      </w:ins>
      <w:ins w:id="625" w:author="Recep Özkara" w:date="2017-08-27T01:13:00Z">
        <w:r>
          <w:fldChar w:fldCharType="end"/>
        </w:r>
        <w:r>
          <w:t xml:space="preserve"> Lokaler Master-Branch in Eclipse</w:t>
        </w:r>
        <w:bookmarkEnd w:id="622"/>
      </w:ins>
    </w:p>
    <w:p w14:paraId="0E4A8DEE" w14:textId="6DBE142D" w:rsidR="007C400F" w:rsidRPr="007C400F" w:rsidRDefault="007C400F">
      <w:pPr>
        <w:pStyle w:val="Beschriftung"/>
        <w:spacing w:after="0"/>
        <w:jc w:val="both"/>
        <w:pPrChange w:id="626" w:author="Recep Özkara" w:date="2017-08-28T14:44:00Z">
          <w:pPr/>
        </w:pPrChange>
      </w:pPr>
      <w:ins w:id="627" w:author="Recep Özkara" w:date="2017-08-27T01:13:00Z">
        <w:r>
          <w:t xml:space="preserve">Quelle: </w:t>
        </w:r>
      </w:ins>
      <w:ins w:id="628" w:author="Recep Özkara" w:date="2017-08-28T14:50:00Z">
        <w:r w:rsidR="0063087F">
          <w:t>Eigene Darstellung</w:t>
        </w:r>
      </w:ins>
    </w:p>
    <w:p w14:paraId="58A4CD86" w14:textId="77777777" w:rsidR="006B6828" w:rsidRDefault="006B6828" w:rsidP="00F6165C"/>
    <w:p w14:paraId="1B7E14C2" w14:textId="38FAE26D" w:rsidR="002B5E1A" w:rsidRDefault="002B5E1A" w:rsidP="002B5E1A">
      <w:r>
        <w:t>Im nächsten Schritt wird ein Repository in GitHub erstellt, um eine Verbi</w:t>
      </w:r>
      <w:r>
        <w:t>n</w:t>
      </w:r>
      <w:r>
        <w:t>dung zu diesem über Ec</w:t>
      </w:r>
      <w:r w:rsidR="00A12DFE">
        <w:t>lip</w:t>
      </w:r>
      <w:r>
        <w:t xml:space="preserve">se zu gewährleisten. </w:t>
      </w:r>
      <w:r w:rsidR="003E26B9">
        <w:t>D</w:t>
      </w:r>
      <w:r>
        <w:t xml:space="preserve">azu </w:t>
      </w:r>
      <w:r w:rsidR="003E26B9">
        <w:t>wird mit dem</w:t>
      </w:r>
      <w:r>
        <w:t xml:space="preserve"> Browser die Startseite von GitHub </w:t>
      </w:r>
      <w:r w:rsidR="003E26B9">
        <w:t xml:space="preserve">aufgerufen und </w:t>
      </w:r>
      <w:r>
        <w:t>oben rechts „New repository“</w:t>
      </w:r>
      <w:r w:rsidR="003E26B9">
        <w:t xml:space="preserve"> au</w:t>
      </w:r>
      <w:r w:rsidR="003E26B9">
        <w:t>s</w:t>
      </w:r>
      <w:r w:rsidR="003E26B9">
        <w:t>gewählt</w:t>
      </w:r>
      <w:r w:rsidR="008B7749">
        <w:t>.</w:t>
      </w:r>
    </w:p>
    <w:p w14:paraId="26F74105" w14:textId="77777777" w:rsidR="007C400F" w:rsidRDefault="006B6828">
      <w:pPr>
        <w:keepNext/>
        <w:rPr>
          <w:ins w:id="629" w:author="Recep Özkara" w:date="2017-08-27T01:14:00Z"/>
        </w:rPr>
        <w:pPrChange w:id="630" w:author="Recep Özkara" w:date="2017-08-27T01:14:00Z">
          <w:pPr/>
        </w:pPrChange>
      </w:pPr>
      <w:r>
        <w:rPr>
          <w:noProof/>
          <w:lang w:eastAsia="de-DE"/>
        </w:rPr>
        <w:drawing>
          <wp:inline distT="0" distB="0" distL="0" distR="0" wp14:anchorId="334BBFF2" wp14:editId="78EB07DF">
            <wp:extent cx="2392887" cy="1653683"/>
            <wp:effectExtent l="0" t="0" r="7620"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uesRepo.PNG"/>
                    <pic:cNvPicPr/>
                  </pic:nvPicPr>
                  <pic:blipFill>
                    <a:blip r:embed="rId24">
                      <a:extLst>
                        <a:ext uri="{28A0092B-C50C-407E-A947-70E740481C1C}">
                          <a14:useLocalDpi xmlns:a14="http://schemas.microsoft.com/office/drawing/2010/main" val="0"/>
                        </a:ext>
                      </a:extLst>
                    </a:blip>
                    <a:stretch>
                      <a:fillRect/>
                    </a:stretch>
                  </pic:blipFill>
                  <pic:spPr>
                    <a:xfrm>
                      <a:off x="0" y="0"/>
                      <a:ext cx="2392887" cy="1653683"/>
                    </a:xfrm>
                    <a:prstGeom prst="rect">
                      <a:avLst/>
                    </a:prstGeom>
                  </pic:spPr>
                </pic:pic>
              </a:graphicData>
            </a:graphic>
          </wp:inline>
        </w:drawing>
      </w:r>
    </w:p>
    <w:p w14:paraId="29FA4577" w14:textId="74D0F719" w:rsidR="0041558E" w:rsidRDefault="007C400F">
      <w:pPr>
        <w:pStyle w:val="Beschriftung"/>
        <w:spacing w:after="0"/>
        <w:jc w:val="both"/>
        <w:rPr>
          <w:ins w:id="631" w:author="Recep Özkara" w:date="2017-08-27T01:14:00Z"/>
        </w:rPr>
        <w:pPrChange w:id="632" w:author="Recep Özkara" w:date="2017-08-28T14:45:00Z">
          <w:pPr/>
        </w:pPrChange>
      </w:pPr>
      <w:bookmarkStart w:id="633" w:name="_Toc491688818"/>
      <w:ins w:id="634" w:author="Recep Özkara" w:date="2017-08-27T01:14:00Z">
        <w:r>
          <w:t xml:space="preserve">Abbildung </w:t>
        </w:r>
        <w:r>
          <w:fldChar w:fldCharType="begin"/>
        </w:r>
        <w:r>
          <w:instrText xml:space="preserve"> SEQ Abbildung \* ARABIC </w:instrText>
        </w:r>
      </w:ins>
      <w:r>
        <w:fldChar w:fldCharType="separate"/>
      </w:r>
      <w:ins w:id="635" w:author="Recep Özkara" w:date="2017-08-27T14:20:00Z">
        <w:r w:rsidR="00053E2C">
          <w:t>7</w:t>
        </w:r>
      </w:ins>
      <w:ins w:id="636" w:author="Recep Özkara" w:date="2017-08-27T01:14:00Z">
        <w:r>
          <w:fldChar w:fldCharType="end"/>
        </w:r>
        <w:r>
          <w:t xml:space="preserve"> Neues Repository erstellen</w:t>
        </w:r>
        <w:bookmarkEnd w:id="633"/>
      </w:ins>
    </w:p>
    <w:p w14:paraId="0FA47EA2" w14:textId="0F83F126" w:rsidR="007C400F" w:rsidRPr="007C400F" w:rsidRDefault="007C400F">
      <w:pPr>
        <w:pStyle w:val="Beschriftung"/>
        <w:spacing w:after="0"/>
        <w:jc w:val="both"/>
        <w:pPrChange w:id="637" w:author="Recep Özkara" w:date="2017-08-28T14:45:00Z">
          <w:pPr/>
        </w:pPrChange>
      </w:pPr>
      <w:ins w:id="638" w:author="Recep Özkara" w:date="2017-08-27T01:14:00Z">
        <w:r>
          <w:t>Quelle:</w:t>
        </w:r>
      </w:ins>
      <w:ins w:id="639" w:author="Recep Özkara" w:date="2017-08-28T14:51:00Z">
        <w:r w:rsidR="0063087F" w:rsidRPr="0063087F">
          <w:t xml:space="preserve"> </w:t>
        </w:r>
        <w:r w:rsidR="0063087F">
          <w:t>Eigene Darstellung</w:t>
        </w:r>
      </w:ins>
    </w:p>
    <w:p w14:paraId="34D78FCB" w14:textId="77777777" w:rsidR="0041558E" w:rsidRDefault="0041558E" w:rsidP="00F6165C"/>
    <w:p w14:paraId="4CB43FDB" w14:textId="3AAE4442" w:rsidR="0041558E" w:rsidRDefault="0041558E" w:rsidP="00F6165C">
      <w:r>
        <w:t xml:space="preserve">Ist das Repository fertiggestellt, </w:t>
      </w:r>
      <w:r w:rsidR="003E26B9">
        <w:t>muss die angezeigte URL kopiert werden.</w:t>
      </w:r>
      <w:del w:id="640" w:author="Recep Özkara" w:date="2017-08-27T01:15:00Z">
        <w:r w:rsidR="000075BA" w:rsidDel="001057C0">
          <w:delText xml:space="preserve"> </w:delText>
        </w:r>
      </w:del>
    </w:p>
    <w:p w14:paraId="6D90BD90" w14:textId="77777777" w:rsidR="001057C0" w:rsidRDefault="0041558E">
      <w:pPr>
        <w:keepNext/>
        <w:rPr>
          <w:ins w:id="641" w:author="Recep Özkara" w:date="2017-08-27T01:15:00Z"/>
        </w:rPr>
        <w:pPrChange w:id="642" w:author="Recep Özkara" w:date="2017-08-27T01:15:00Z">
          <w:pPr/>
        </w:pPrChange>
      </w:pPr>
      <w:r>
        <w:rPr>
          <w:noProof/>
          <w:lang w:eastAsia="de-DE"/>
        </w:rPr>
        <w:drawing>
          <wp:inline distT="0" distB="0" distL="0" distR="0" wp14:anchorId="2F8EAAE2" wp14:editId="4EA766ED">
            <wp:extent cx="5090160" cy="734149"/>
            <wp:effectExtent l="0" t="0" r="0" b="889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Repo1.PNG"/>
                    <pic:cNvPicPr/>
                  </pic:nvPicPr>
                  <pic:blipFill rotWithShape="1">
                    <a:blip r:embed="rId25">
                      <a:extLst>
                        <a:ext uri="{28A0092B-C50C-407E-A947-70E740481C1C}">
                          <a14:useLocalDpi xmlns:a14="http://schemas.microsoft.com/office/drawing/2010/main" val="0"/>
                        </a:ext>
                      </a:extLst>
                    </a:blip>
                    <a:srcRect r="2481"/>
                    <a:stretch/>
                  </pic:blipFill>
                  <pic:spPr bwMode="auto">
                    <a:xfrm>
                      <a:off x="0" y="0"/>
                      <a:ext cx="5090160" cy="734149"/>
                    </a:xfrm>
                    <a:prstGeom prst="rect">
                      <a:avLst/>
                    </a:prstGeom>
                    <a:ln>
                      <a:noFill/>
                    </a:ln>
                    <a:extLst>
                      <a:ext uri="{53640926-AAD7-44D8-BBD7-CCE9431645EC}">
                        <a14:shadowObscured xmlns:a14="http://schemas.microsoft.com/office/drawing/2010/main"/>
                      </a:ext>
                    </a:extLst>
                  </pic:spPr>
                </pic:pic>
              </a:graphicData>
            </a:graphic>
          </wp:inline>
        </w:drawing>
      </w:r>
    </w:p>
    <w:p w14:paraId="1BE56703" w14:textId="324AF0EF" w:rsidR="0041558E" w:rsidRDefault="001057C0">
      <w:pPr>
        <w:pStyle w:val="Beschriftung"/>
        <w:spacing w:after="0"/>
        <w:jc w:val="both"/>
        <w:rPr>
          <w:ins w:id="643" w:author="Recep Özkara" w:date="2017-08-27T01:15:00Z"/>
        </w:rPr>
        <w:pPrChange w:id="644" w:author="Recep Özkara" w:date="2017-08-28T14:45:00Z">
          <w:pPr/>
        </w:pPrChange>
      </w:pPr>
      <w:bookmarkStart w:id="645" w:name="_Toc491688819"/>
      <w:ins w:id="646" w:author="Recep Özkara" w:date="2017-08-27T01:15:00Z">
        <w:r>
          <w:t xml:space="preserve">Abbildung </w:t>
        </w:r>
        <w:r>
          <w:fldChar w:fldCharType="begin"/>
        </w:r>
        <w:r>
          <w:instrText xml:space="preserve"> SEQ Abbildung \* ARABIC </w:instrText>
        </w:r>
      </w:ins>
      <w:r>
        <w:fldChar w:fldCharType="separate"/>
      </w:r>
      <w:ins w:id="647" w:author="Recep Özkara" w:date="2017-08-27T14:20:00Z">
        <w:r w:rsidR="00053E2C">
          <w:t>8</w:t>
        </w:r>
      </w:ins>
      <w:ins w:id="648" w:author="Recep Özkara" w:date="2017-08-27T01:15:00Z">
        <w:r>
          <w:fldChar w:fldCharType="end"/>
        </w:r>
        <w:r>
          <w:t xml:space="preserve"> URL des neuen Repositorys</w:t>
        </w:r>
        <w:bookmarkEnd w:id="645"/>
      </w:ins>
    </w:p>
    <w:p w14:paraId="0009C563" w14:textId="1543438F" w:rsidR="001057C0" w:rsidRDefault="001057C0">
      <w:pPr>
        <w:pStyle w:val="Beschriftung"/>
        <w:spacing w:after="0"/>
        <w:jc w:val="both"/>
        <w:rPr>
          <w:ins w:id="649" w:author="Recep Özkara" w:date="2017-08-27T01:16:00Z"/>
        </w:rPr>
        <w:pPrChange w:id="650" w:author="Recep Özkara" w:date="2017-08-28T14:45:00Z">
          <w:pPr/>
        </w:pPrChange>
      </w:pPr>
      <w:ins w:id="651" w:author="Recep Özkara" w:date="2017-08-27T01:15:00Z">
        <w:r>
          <w:t>Quelle:</w:t>
        </w:r>
      </w:ins>
      <w:ins w:id="652" w:author="Recep Özkara" w:date="2017-08-28T14:51:00Z">
        <w:r w:rsidR="0063087F" w:rsidRPr="0063087F">
          <w:t xml:space="preserve"> </w:t>
        </w:r>
        <w:r w:rsidR="0063087F">
          <w:t>Eigene Darstellung</w:t>
        </w:r>
      </w:ins>
    </w:p>
    <w:p w14:paraId="448C5D8F" w14:textId="77777777" w:rsidR="001057C0" w:rsidRPr="001057C0" w:rsidRDefault="001057C0"/>
    <w:p w14:paraId="1C711B8F" w14:textId="45B2DC92" w:rsidR="0041558E" w:rsidRDefault="0064700E" w:rsidP="00F6165C">
      <w:r>
        <w:lastRenderedPageBreak/>
        <w:t>Die Benutzung einer URL eines schon existierenden Repositorys könnte Fehler verursachen. Daher wird geraten dieser Anleitung schrittweise zu fo</w:t>
      </w:r>
      <w:r>
        <w:t>l</w:t>
      </w:r>
      <w:r>
        <w:t>gen.</w:t>
      </w:r>
    </w:p>
    <w:p w14:paraId="3A3AFB97" w14:textId="7AE19FF9" w:rsidR="0041558E" w:rsidRDefault="003E26B9" w:rsidP="00F6165C">
      <w:r>
        <w:t>Zurück in</w:t>
      </w:r>
      <w:r w:rsidR="0041558E">
        <w:t xml:space="preserve"> Eclipse </w:t>
      </w:r>
      <w:r>
        <w:t>wird mit der rechten Maustaste „Remotes“ und danach „Create Remote“ ausgewählt.</w:t>
      </w:r>
    </w:p>
    <w:p w14:paraId="1342D577" w14:textId="77777777" w:rsidR="001057C0" w:rsidRDefault="0041558E">
      <w:pPr>
        <w:keepNext/>
        <w:rPr>
          <w:ins w:id="653" w:author="Recep Özkara" w:date="2017-08-27T01:16:00Z"/>
        </w:rPr>
        <w:pPrChange w:id="654" w:author="Recep Özkara" w:date="2017-08-27T01:16:00Z">
          <w:pPr/>
        </w:pPrChange>
      </w:pPr>
      <w:r>
        <w:rPr>
          <w:noProof/>
          <w:lang w:eastAsia="de-DE"/>
        </w:rPr>
        <w:drawing>
          <wp:inline distT="0" distB="0" distL="0" distR="0" wp14:anchorId="20ECE92C" wp14:editId="3BBA097D">
            <wp:extent cx="2994920" cy="1943268"/>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Remote.PNG"/>
                    <pic:cNvPicPr/>
                  </pic:nvPicPr>
                  <pic:blipFill>
                    <a:blip r:embed="rId26">
                      <a:extLst>
                        <a:ext uri="{28A0092B-C50C-407E-A947-70E740481C1C}">
                          <a14:useLocalDpi xmlns:a14="http://schemas.microsoft.com/office/drawing/2010/main" val="0"/>
                        </a:ext>
                      </a:extLst>
                    </a:blip>
                    <a:stretch>
                      <a:fillRect/>
                    </a:stretch>
                  </pic:blipFill>
                  <pic:spPr>
                    <a:xfrm>
                      <a:off x="0" y="0"/>
                      <a:ext cx="2994920" cy="1943268"/>
                    </a:xfrm>
                    <a:prstGeom prst="rect">
                      <a:avLst/>
                    </a:prstGeom>
                  </pic:spPr>
                </pic:pic>
              </a:graphicData>
            </a:graphic>
          </wp:inline>
        </w:drawing>
      </w:r>
    </w:p>
    <w:p w14:paraId="0DA0D850" w14:textId="5D1190EB" w:rsidR="0041558E" w:rsidRDefault="001057C0">
      <w:pPr>
        <w:pStyle w:val="Beschriftung"/>
        <w:spacing w:after="0"/>
        <w:jc w:val="both"/>
        <w:rPr>
          <w:ins w:id="655" w:author="Recep Özkara" w:date="2017-08-27T01:16:00Z"/>
        </w:rPr>
        <w:pPrChange w:id="656" w:author="Recep Özkara" w:date="2017-08-28T14:45:00Z">
          <w:pPr/>
        </w:pPrChange>
      </w:pPr>
      <w:bookmarkStart w:id="657" w:name="_Toc491688820"/>
      <w:ins w:id="658" w:author="Recep Özkara" w:date="2017-08-27T01:16:00Z">
        <w:r>
          <w:t xml:space="preserve">Abbildung </w:t>
        </w:r>
        <w:r>
          <w:fldChar w:fldCharType="begin"/>
        </w:r>
        <w:r>
          <w:instrText xml:space="preserve"> SEQ Abbildung \* ARABIC </w:instrText>
        </w:r>
      </w:ins>
      <w:r>
        <w:fldChar w:fldCharType="separate"/>
      </w:r>
      <w:ins w:id="659" w:author="Recep Özkara" w:date="2017-08-27T14:20:00Z">
        <w:r w:rsidR="00053E2C">
          <w:t>9</w:t>
        </w:r>
      </w:ins>
      <w:ins w:id="660" w:author="Recep Özkara" w:date="2017-08-27T01:16:00Z">
        <w:r>
          <w:fldChar w:fldCharType="end"/>
        </w:r>
        <w:r>
          <w:t xml:space="preserve"> Remote erstellen</w:t>
        </w:r>
        <w:bookmarkEnd w:id="657"/>
      </w:ins>
    </w:p>
    <w:p w14:paraId="05F15F57" w14:textId="61AF3CBD" w:rsidR="001057C0" w:rsidRPr="001057C0" w:rsidRDefault="001057C0">
      <w:pPr>
        <w:pStyle w:val="Beschriftung"/>
        <w:spacing w:after="0"/>
        <w:jc w:val="both"/>
        <w:pPrChange w:id="661" w:author="Recep Özkara" w:date="2017-08-28T14:45:00Z">
          <w:pPr/>
        </w:pPrChange>
      </w:pPr>
      <w:ins w:id="662" w:author="Recep Özkara" w:date="2017-08-27T01:16:00Z">
        <w:r>
          <w:t>Quelle:</w:t>
        </w:r>
      </w:ins>
      <w:ins w:id="663" w:author="Recep Özkara" w:date="2017-08-28T14:51:00Z">
        <w:r w:rsidR="0063087F" w:rsidRPr="0063087F">
          <w:t xml:space="preserve"> </w:t>
        </w:r>
        <w:r w:rsidR="0063087F">
          <w:t>Eigene Darstellung</w:t>
        </w:r>
      </w:ins>
    </w:p>
    <w:p w14:paraId="6B0AC558" w14:textId="77777777" w:rsidR="0041558E" w:rsidRDefault="0041558E" w:rsidP="00F6165C"/>
    <w:p w14:paraId="17419F02" w14:textId="7494E60D" w:rsidR="0041558E" w:rsidRDefault="003E26B9" w:rsidP="00F6165C">
      <w:r>
        <w:t>Beim ersten Fenster wird</w:t>
      </w:r>
      <w:r w:rsidR="0041558E">
        <w:t xml:space="preserve"> „Ok“ und beim darauffolgenden „Change“</w:t>
      </w:r>
      <w:r>
        <w:t xml:space="preserve"> ang</w:t>
      </w:r>
      <w:r>
        <w:t>e</w:t>
      </w:r>
      <w:r>
        <w:t>klickt,</w:t>
      </w:r>
      <w:r w:rsidR="0041558E">
        <w:t xml:space="preserve"> um die eben kopierte URL </w:t>
      </w:r>
      <w:r>
        <w:t>einfügen zu können</w:t>
      </w:r>
      <w:r w:rsidR="0041558E">
        <w:t xml:space="preserve">. </w:t>
      </w:r>
      <w:r>
        <w:t>Bevor auf „Finish“ g</w:t>
      </w:r>
      <w:r>
        <w:t>e</w:t>
      </w:r>
      <w:r>
        <w:t>klickt werden kann</w:t>
      </w:r>
      <w:r w:rsidR="00D14644">
        <w:t>,</w:t>
      </w:r>
      <w:r>
        <w:t xml:space="preserve"> muss sichergestellt werden, dass Benutzername und Passwort übereinstimmen.</w:t>
      </w:r>
      <w:r w:rsidR="0041558E">
        <w:t xml:space="preserve"> Daraufhin </w:t>
      </w:r>
      <w:r>
        <w:t>erscheint</w:t>
      </w:r>
      <w:r w:rsidR="0041558E">
        <w:t xml:space="preserve"> das vorherige Fenster</w:t>
      </w:r>
      <w:r>
        <w:t xml:space="preserve">. Mit </w:t>
      </w:r>
      <w:r w:rsidR="0041558E">
        <w:t xml:space="preserve">„Advanced“ </w:t>
      </w:r>
      <w:r>
        <w:t>wird der</w:t>
      </w:r>
      <w:r w:rsidR="0041558E">
        <w:t xml:space="preserve"> Quell- und d</w:t>
      </w:r>
      <w:r>
        <w:t>er</w:t>
      </w:r>
      <w:r w:rsidR="0041558E">
        <w:t xml:space="preserve"> Ziel</w:t>
      </w:r>
      <w:r>
        <w:t>branch bestimmt.</w:t>
      </w:r>
    </w:p>
    <w:p w14:paraId="49920670" w14:textId="77777777" w:rsidR="001057C0" w:rsidRDefault="00B52EA6">
      <w:pPr>
        <w:keepNext/>
        <w:rPr>
          <w:ins w:id="664" w:author="Recep Özkara" w:date="2017-08-27T01:17:00Z"/>
        </w:rPr>
        <w:pPrChange w:id="665" w:author="Recep Özkara" w:date="2017-08-27T01:17:00Z">
          <w:pPr/>
        </w:pPrChange>
      </w:pPr>
      <w:r>
        <w:rPr>
          <w:noProof/>
          <w:lang w:eastAsia="de-DE"/>
        </w:rPr>
        <w:lastRenderedPageBreak/>
        <w:drawing>
          <wp:inline distT="0" distB="0" distL="0" distR="0" wp14:anchorId="7738B203" wp14:editId="12CD4DE6">
            <wp:extent cx="5082540" cy="2761951"/>
            <wp:effectExtent l="0" t="0" r="3810" b="63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Remote1.PNG"/>
                    <pic:cNvPicPr/>
                  </pic:nvPicPr>
                  <pic:blipFill rotWithShape="1">
                    <a:blip r:embed="rId27">
                      <a:extLst>
                        <a:ext uri="{28A0092B-C50C-407E-A947-70E740481C1C}">
                          <a14:useLocalDpi xmlns:a14="http://schemas.microsoft.com/office/drawing/2010/main" val="0"/>
                        </a:ext>
                      </a:extLst>
                    </a:blip>
                    <a:srcRect l="876" r="1752"/>
                    <a:stretch/>
                  </pic:blipFill>
                  <pic:spPr bwMode="auto">
                    <a:xfrm>
                      <a:off x="0" y="0"/>
                      <a:ext cx="5081922" cy="2761615"/>
                    </a:xfrm>
                    <a:prstGeom prst="rect">
                      <a:avLst/>
                    </a:prstGeom>
                    <a:ln>
                      <a:noFill/>
                    </a:ln>
                    <a:extLst>
                      <a:ext uri="{53640926-AAD7-44D8-BBD7-CCE9431645EC}">
                        <a14:shadowObscured xmlns:a14="http://schemas.microsoft.com/office/drawing/2010/main"/>
                      </a:ext>
                    </a:extLst>
                  </pic:spPr>
                </pic:pic>
              </a:graphicData>
            </a:graphic>
          </wp:inline>
        </w:drawing>
      </w:r>
    </w:p>
    <w:p w14:paraId="7B544B3C" w14:textId="6E7DEC25" w:rsidR="00B52EA6" w:rsidRDefault="001057C0">
      <w:pPr>
        <w:pStyle w:val="Beschriftung"/>
        <w:spacing w:after="0"/>
        <w:jc w:val="both"/>
        <w:rPr>
          <w:ins w:id="666" w:author="Recep Özkara" w:date="2017-08-27T01:17:00Z"/>
        </w:rPr>
        <w:pPrChange w:id="667" w:author="Recep Özkara" w:date="2017-08-28T14:45:00Z">
          <w:pPr/>
        </w:pPrChange>
      </w:pPr>
      <w:bookmarkStart w:id="668" w:name="_Toc491688821"/>
      <w:ins w:id="669" w:author="Recep Özkara" w:date="2017-08-27T01:17:00Z">
        <w:r>
          <w:t xml:space="preserve">Abbildung </w:t>
        </w:r>
        <w:r>
          <w:fldChar w:fldCharType="begin"/>
        </w:r>
        <w:r>
          <w:instrText xml:space="preserve"> SEQ Abbildung \* ARABIC </w:instrText>
        </w:r>
      </w:ins>
      <w:r>
        <w:fldChar w:fldCharType="separate"/>
      </w:r>
      <w:ins w:id="670" w:author="Recep Özkara" w:date="2017-08-27T14:20:00Z">
        <w:r w:rsidR="00053E2C">
          <w:t>10</w:t>
        </w:r>
      </w:ins>
      <w:ins w:id="671" w:author="Recep Özkara" w:date="2017-08-27T01:17:00Z">
        <w:r>
          <w:fldChar w:fldCharType="end"/>
        </w:r>
        <w:r>
          <w:t xml:space="preserve"> Quell- und Zielbranch</w:t>
        </w:r>
        <w:bookmarkEnd w:id="668"/>
      </w:ins>
    </w:p>
    <w:p w14:paraId="6FD9319D" w14:textId="6D4263DE" w:rsidR="001057C0" w:rsidRPr="001057C0" w:rsidRDefault="001057C0">
      <w:pPr>
        <w:pStyle w:val="Beschriftung"/>
        <w:spacing w:after="0"/>
        <w:jc w:val="both"/>
        <w:pPrChange w:id="672" w:author="Recep Özkara" w:date="2017-08-28T14:45:00Z">
          <w:pPr/>
        </w:pPrChange>
      </w:pPr>
      <w:ins w:id="673" w:author="Recep Özkara" w:date="2017-08-27T01:17:00Z">
        <w:r>
          <w:t>Quelle:</w:t>
        </w:r>
      </w:ins>
      <w:ins w:id="674" w:author="Recep Özkara" w:date="2017-08-28T14:51:00Z">
        <w:r w:rsidR="0063087F" w:rsidRPr="0063087F">
          <w:t xml:space="preserve"> </w:t>
        </w:r>
        <w:r w:rsidR="0063087F">
          <w:t>Eigene Darstellung</w:t>
        </w:r>
      </w:ins>
    </w:p>
    <w:p w14:paraId="1BB3AC9C" w14:textId="77777777" w:rsidR="0070550F" w:rsidRDefault="0070550F" w:rsidP="00F6165C"/>
    <w:p w14:paraId="15BE6A24" w14:textId="616715B3" w:rsidR="00B52EA6" w:rsidRDefault="003E26B9" w:rsidP="00F6165C">
      <w:r>
        <w:t>A</w:t>
      </w:r>
      <w:r w:rsidR="00B52EA6">
        <w:t xml:space="preserve">bschließend </w:t>
      </w:r>
      <w:r>
        <w:t>wird</w:t>
      </w:r>
      <w:r w:rsidR="00B52EA6">
        <w:t xml:space="preserve"> „Add Spec“ und weiter unten „Finish“</w:t>
      </w:r>
      <w:r>
        <w:t xml:space="preserve"> </w:t>
      </w:r>
      <w:r w:rsidR="0042086E">
        <w:t>an</w:t>
      </w:r>
      <w:r>
        <w:t>gewählt</w:t>
      </w:r>
      <w:r w:rsidR="00B52EA6">
        <w:t>.</w:t>
      </w:r>
    </w:p>
    <w:p w14:paraId="1E2255D4" w14:textId="27591A29" w:rsidR="00B52EA6" w:rsidRDefault="0042086E" w:rsidP="00F841FC">
      <w:r>
        <w:t xml:space="preserve">Unter </w:t>
      </w:r>
      <w:r w:rsidR="00B52EA6">
        <w:t>„Remotes“</w:t>
      </w:r>
      <w:r>
        <w:t xml:space="preserve"> und</w:t>
      </w:r>
      <w:r w:rsidR="00B52EA6">
        <w:t xml:space="preserve"> „origin“ </w:t>
      </w:r>
      <w:r>
        <w:t>wird ein</w:t>
      </w:r>
      <w:r w:rsidR="00B52EA6">
        <w:t xml:space="preserve"> Rechtsklick auf den Pfad mit dem roten Pfeil aus</w:t>
      </w:r>
      <w:r>
        <w:t>geführt.</w:t>
      </w:r>
    </w:p>
    <w:p w14:paraId="697D1BD9" w14:textId="77777777" w:rsidR="001057C0" w:rsidRDefault="00B52EA6">
      <w:pPr>
        <w:keepNext/>
        <w:rPr>
          <w:ins w:id="675" w:author="Recep Özkara" w:date="2017-08-27T01:18:00Z"/>
        </w:rPr>
        <w:pPrChange w:id="676" w:author="Recep Özkara" w:date="2017-08-27T01:18:00Z">
          <w:pPr/>
        </w:pPrChange>
      </w:pPr>
      <w:r>
        <w:rPr>
          <w:noProof/>
          <w:lang w:eastAsia="de-DE"/>
        </w:rPr>
        <w:drawing>
          <wp:inline distT="0" distB="0" distL="0" distR="0" wp14:anchorId="4B2BC01D" wp14:editId="12DCBC26">
            <wp:extent cx="2888230" cy="914479"/>
            <wp:effectExtent l="0" t="0" r="762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Push.PNG"/>
                    <pic:cNvPicPr/>
                  </pic:nvPicPr>
                  <pic:blipFill>
                    <a:blip r:embed="rId28">
                      <a:extLst>
                        <a:ext uri="{28A0092B-C50C-407E-A947-70E740481C1C}">
                          <a14:useLocalDpi xmlns:a14="http://schemas.microsoft.com/office/drawing/2010/main" val="0"/>
                        </a:ext>
                      </a:extLst>
                    </a:blip>
                    <a:stretch>
                      <a:fillRect/>
                    </a:stretch>
                  </pic:blipFill>
                  <pic:spPr>
                    <a:xfrm>
                      <a:off x="0" y="0"/>
                      <a:ext cx="2888230" cy="914479"/>
                    </a:xfrm>
                    <a:prstGeom prst="rect">
                      <a:avLst/>
                    </a:prstGeom>
                  </pic:spPr>
                </pic:pic>
              </a:graphicData>
            </a:graphic>
          </wp:inline>
        </w:drawing>
      </w:r>
    </w:p>
    <w:p w14:paraId="57841319" w14:textId="67A054EB" w:rsidR="00B52EA6" w:rsidRDefault="001057C0">
      <w:pPr>
        <w:pStyle w:val="Beschriftung"/>
        <w:spacing w:after="0"/>
        <w:jc w:val="both"/>
        <w:rPr>
          <w:ins w:id="677" w:author="Recep Özkara" w:date="2017-08-27T01:18:00Z"/>
        </w:rPr>
        <w:pPrChange w:id="678" w:author="Recep Özkara" w:date="2017-08-28T14:45:00Z">
          <w:pPr/>
        </w:pPrChange>
      </w:pPr>
      <w:bookmarkStart w:id="679" w:name="_Toc491688822"/>
      <w:ins w:id="680" w:author="Recep Özkara" w:date="2017-08-27T01:18:00Z">
        <w:r>
          <w:t xml:space="preserve">Abbildung </w:t>
        </w:r>
        <w:r>
          <w:fldChar w:fldCharType="begin"/>
        </w:r>
        <w:r>
          <w:instrText xml:space="preserve"> SEQ Abbildung \* ARABIC </w:instrText>
        </w:r>
      </w:ins>
      <w:r>
        <w:fldChar w:fldCharType="separate"/>
      </w:r>
      <w:ins w:id="681" w:author="Recep Özkara" w:date="2017-08-27T14:20:00Z">
        <w:r w:rsidR="00053E2C">
          <w:t>11</w:t>
        </w:r>
      </w:ins>
      <w:ins w:id="682" w:author="Recep Özkara" w:date="2017-08-27T01:18:00Z">
        <w:r>
          <w:fldChar w:fldCharType="end"/>
        </w:r>
        <w:r>
          <w:t xml:space="preserve"> Pushen auf origin</w:t>
        </w:r>
        <w:bookmarkEnd w:id="679"/>
      </w:ins>
    </w:p>
    <w:p w14:paraId="0CE6BBBA" w14:textId="7D4045EE" w:rsidR="001057C0" w:rsidRPr="001057C0" w:rsidRDefault="001057C0">
      <w:pPr>
        <w:pStyle w:val="Beschriftung"/>
        <w:spacing w:after="0"/>
        <w:jc w:val="both"/>
        <w:pPrChange w:id="683" w:author="Recep Özkara" w:date="2017-08-28T14:45:00Z">
          <w:pPr/>
        </w:pPrChange>
      </w:pPr>
      <w:ins w:id="684" w:author="Recep Özkara" w:date="2017-08-27T01:18:00Z">
        <w:r>
          <w:t>Quelle:</w:t>
        </w:r>
      </w:ins>
      <w:ins w:id="685" w:author="Recep Özkara" w:date="2017-08-28T14:51:00Z">
        <w:r w:rsidR="0063087F" w:rsidRPr="0063087F">
          <w:t xml:space="preserve"> </w:t>
        </w:r>
        <w:r w:rsidR="0063087F">
          <w:t>Eigene Darstellung</w:t>
        </w:r>
      </w:ins>
    </w:p>
    <w:p w14:paraId="392AC12A" w14:textId="77777777" w:rsidR="00B52EA6" w:rsidRDefault="00B52EA6" w:rsidP="00F841FC"/>
    <w:p w14:paraId="38414D69" w14:textId="40993786" w:rsidR="00B52EA6" w:rsidRDefault="0042086E" w:rsidP="00F841FC">
      <w:r>
        <w:t>Mit „Push“ wird das Projekt auf das Repository in GitHub übertragen.</w:t>
      </w:r>
    </w:p>
    <w:p w14:paraId="075F4750" w14:textId="77777777" w:rsidR="001057C0" w:rsidRDefault="005D0A21">
      <w:pPr>
        <w:keepNext/>
        <w:rPr>
          <w:ins w:id="686" w:author="Recep Özkara" w:date="2017-08-27T01:18:00Z"/>
        </w:rPr>
        <w:pPrChange w:id="687" w:author="Recep Özkara" w:date="2017-08-27T01:18:00Z">
          <w:pPr/>
        </w:pPrChange>
      </w:pPr>
      <w:r>
        <w:rPr>
          <w:noProof/>
          <w:lang w:eastAsia="de-DE"/>
        </w:rPr>
        <w:lastRenderedPageBreak/>
        <w:drawing>
          <wp:inline distT="0" distB="0" distL="0" distR="0" wp14:anchorId="4B4B558C" wp14:editId="3A0A3134">
            <wp:extent cx="5212080" cy="3482340"/>
            <wp:effectExtent l="0" t="0" r="762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Push1.PNG"/>
                    <pic:cNvPicPr/>
                  </pic:nvPicPr>
                  <pic:blipFill rotWithShape="1">
                    <a:blip r:embed="rId29">
                      <a:extLst>
                        <a:ext uri="{28A0092B-C50C-407E-A947-70E740481C1C}">
                          <a14:useLocalDpi xmlns:a14="http://schemas.microsoft.com/office/drawing/2010/main" val="0"/>
                        </a:ext>
                      </a:extLst>
                    </a:blip>
                    <a:srcRect b="3178"/>
                    <a:stretch/>
                  </pic:blipFill>
                  <pic:spPr bwMode="auto">
                    <a:xfrm>
                      <a:off x="0" y="0"/>
                      <a:ext cx="5212532" cy="3482642"/>
                    </a:xfrm>
                    <a:prstGeom prst="rect">
                      <a:avLst/>
                    </a:prstGeom>
                    <a:ln>
                      <a:noFill/>
                    </a:ln>
                    <a:extLst>
                      <a:ext uri="{53640926-AAD7-44D8-BBD7-CCE9431645EC}">
                        <a14:shadowObscured xmlns:a14="http://schemas.microsoft.com/office/drawing/2010/main"/>
                      </a:ext>
                    </a:extLst>
                  </pic:spPr>
                </pic:pic>
              </a:graphicData>
            </a:graphic>
          </wp:inline>
        </w:drawing>
      </w:r>
    </w:p>
    <w:p w14:paraId="3CD83A08" w14:textId="1049ABD1" w:rsidR="005D0A21" w:rsidRDefault="001057C0">
      <w:pPr>
        <w:pStyle w:val="Beschriftung"/>
        <w:spacing w:after="0"/>
        <w:jc w:val="both"/>
        <w:rPr>
          <w:ins w:id="688" w:author="Recep Özkara" w:date="2017-08-27T01:18:00Z"/>
        </w:rPr>
        <w:pPrChange w:id="689" w:author="Recep Özkara" w:date="2017-08-28T14:45:00Z">
          <w:pPr/>
        </w:pPrChange>
      </w:pPr>
      <w:bookmarkStart w:id="690" w:name="_Toc491688823"/>
      <w:ins w:id="691" w:author="Recep Özkara" w:date="2017-08-27T01:18:00Z">
        <w:r>
          <w:t xml:space="preserve">Abbildung </w:t>
        </w:r>
        <w:r>
          <w:fldChar w:fldCharType="begin"/>
        </w:r>
        <w:r>
          <w:instrText xml:space="preserve"> SEQ Abbildung \* ARABIC </w:instrText>
        </w:r>
      </w:ins>
      <w:r>
        <w:fldChar w:fldCharType="separate"/>
      </w:r>
      <w:ins w:id="692" w:author="Recep Özkara" w:date="2017-08-27T14:20:00Z">
        <w:r w:rsidR="00053E2C">
          <w:t>12</w:t>
        </w:r>
      </w:ins>
      <w:ins w:id="693" w:author="Recep Özkara" w:date="2017-08-27T01:18:00Z">
        <w:r>
          <w:fldChar w:fldCharType="end"/>
        </w:r>
        <w:r w:rsidR="003934C5">
          <w:t xml:space="preserve"> In </w:t>
        </w:r>
      </w:ins>
      <w:ins w:id="694" w:author="Recep Özkara" w:date="2017-08-27T20:05:00Z">
        <w:r w:rsidR="003934C5">
          <w:t>M</w:t>
        </w:r>
      </w:ins>
      <w:ins w:id="695" w:author="Recep Özkara" w:date="2017-08-27T01:18:00Z">
        <w:r>
          <w:t xml:space="preserve">aster </w:t>
        </w:r>
      </w:ins>
      <w:ins w:id="696" w:author="Recep Özkara" w:date="2017-08-27T01:19:00Z">
        <w:r>
          <w:t>P</w:t>
        </w:r>
      </w:ins>
      <w:ins w:id="697" w:author="Recep Özkara" w:date="2017-08-27T01:18:00Z">
        <w:r>
          <w:t>ushen</w:t>
        </w:r>
        <w:bookmarkEnd w:id="690"/>
      </w:ins>
    </w:p>
    <w:p w14:paraId="448E9346" w14:textId="7BBC0BD0" w:rsidR="001057C0" w:rsidRPr="001057C0" w:rsidRDefault="001057C0">
      <w:pPr>
        <w:pStyle w:val="Beschriftung"/>
        <w:spacing w:after="0"/>
        <w:jc w:val="both"/>
        <w:pPrChange w:id="698" w:author="Recep Özkara" w:date="2017-08-28T14:45:00Z">
          <w:pPr/>
        </w:pPrChange>
      </w:pPr>
      <w:ins w:id="699" w:author="Recep Özkara" w:date="2017-08-27T01:18:00Z">
        <w:r>
          <w:t>Quelle:</w:t>
        </w:r>
      </w:ins>
      <w:ins w:id="700" w:author="Recep Özkara" w:date="2017-08-28T14:51:00Z">
        <w:r w:rsidR="0063087F" w:rsidRPr="0063087F">
          <w:t xml:space="preserve"> </w:t>
        </w:r>
        <w:r w:rsidR="0063087F">
          <w:t>Eigene Darstellung</w:t>
        </w:r>
      </w:ins>
    </w:p>
    <w:p w14:paraId="494EA0E3" w14:textId="77777777" w:rsidR="005D0A21" w:rsidRDefault="005D0A21" w:rsidP="00F841FC"/>
    <w:p w14:paraId="687F0FE9" w14:textId="0294BA14" w:rsidR="005D0A21" w:rsidRDefault="00DF2060" w:rsidP="00F841FC">
      <w:r>
        <w:t>Danach</w:t>
      </w:r>
      <w:r w:rsidR="005D0A21">
        <w:t xml:space="preserve"> auf „OK“, um den Vorgang abzuschließen. </w:t>
      </w:r>
      <w:r>
        <w:t xml:space="preserve">Wenn alles geklappt hat, dann sollte auf </w:t>
      </w:r>
      <w:r w:rsidR="0070550F">
        <w:t>dem Browser in</w:t>
      </w:r>
      <w:r>
        <w:t xml:space="preserve"> </w:t>
      </w:r>
      <w:r w:rsidR="0070550F">
        <w:t>GitHub</w:t>
      </w:r>
      <w:r>
        <w:t xml:space="preserve"> nun das Projekt aus Eclipse </w:t>
      </w:r>
      <w:r w:rsidR="00FA22BD">
        <w:t>mit de</w:t>
      </w:r>
      <w:r w:rsidR="00FA22BD">
        <w:t>s</w:t>
      </w:r>
      <w:r w:rsidR="00FA22BD">
        <w:t xml:space="preserve">sen Inhalten </w:t>
      </w:r>
      <w:r>
        <w:t>zu sehen sein.</w:t>
      </w:r>
    </w:p>
    <w:p w14:paraId="3AB71B38" w14:textId="77777777" w:rsidR="001057C0" w:rsidRDefault="00DF2060">
      <w:pPr>
        <w:keepNext/>
        <w:rPr>
          <w:ins w:id="701" w:author="Recep Özkara" w:date="2017-08-27T01:19:00Z"/>
        </w:rPr>
        <w:pPrChange w:id="702" w:author="Recep Özkara" w:date="2017-08-27T01:19:00Z">
          <w:pPr/>
        </w:pPrChange>
      </w:pPr>
      <w:r>
        <w:rPr>
          <w:noProof/>
          <w:lang w:eastAsia="de-DE"/>
        </w:rPr>
        <w:drawing>
          <wp:inline distT="0" distB="0" distL="0" distR="0" wp14:anchorId="7785E76C" wp14:editId="1585FA9F">
            <wp:extent cx="5219065" cy="99441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stPush2.PNG"/>
                    <pic:cNvPicPr/>
                  </pic:nvPicPr>
                  <pic:blipFill>
                    <a:blip r:embed="rId30">
                      <a:extLst>
                        <a:ext uri="{28A0092B-C50C-407E-A947-70E740481C1C}">
                          <a14:useLocalDpi xmlns:a14="http://schemas.microsoft.com/office/drawing/2010/main" val="0"/>
                        </a:ext>
                      </a:extLst>
                    </a:blip>
                    <a:stretch>
                      <a:fillRect/>
                    </a:stretch>
                  </pic:blipFill>
                  <pic:spPr>
                    <a:xfrm>
                      <a:off x="0" y="0"/>
                      <a:ext cx="5219065" cy="994410"/>
                    </a:xfrm>
                    <a:prstGeom prst="rect">
                      <a:avLst/>
                    </a:prstGeom>
                  </pic:spPr>
                </pic:pic>
              </a:graphicData>
            </a:graphic>
          </wp:inline>
        </w:drawing>
      </w:r>
    </w:p>
    <w:p w14:paraId="5C7593EE" w14:textId="3C4C9148" w:rsidR="00F94F4C" w:rsidRDefault="001057C0">
      <w:pPr>
        <w:pStyle w:val="Beschriftung"/>
        <w:spacing w:after="0"/>
        <w:jc w:val="both"/>
        <w:rPr>
          <w:ins w:id="703" w:author="Recep Özkara" w:date="2017-08-27T01:19:00Z"/>
        </w:rPr>
        <w:pPrChange w:id="704" w:author="Recep Özkara" w:date="2017-08-28T14:45:00Z">
          <w:pPr/>
        </w:pPrChange>
      </w:pPr>
      <w:bookmarkStart w:id="705" w:name="_Toc491688824"/>
      <w:ins w:id="706" w:author="Recep Özkara" w:date="2017-08-27T01:19:00Z">
        <w:r>
          <w:t xml:space="preserve">Abbildung </w:t>
        </w:r>
        <w:r>
          <w:fldChar w:fldCharType="begin"/>
        </w:r>
        <w:r>
          <w:instrText xml:space="preserve"> SEQ Abbildung \* ARABIC </w:instrText>
        </w:r>
      </w:ins>
      <w:r>
        <w:fldChar w:fldCharType="separate"/>
      </w:r>
      <w:ins w:id="707" w:author="Recep Özkara" w:date="2017-08-27T14:20:00Z">
        <w:r w:rsidR="00053E2C">
          <w:t>13</w:t>
        </w:r>
      </w:ins>
      <w:ins w:id="708" w:author="Recep Özkara" w:date="2017-08-27T01:19:00Z">
        <w:r>
          <w:fldChar w:fldCharType="end"/>
        </w:r>
        <w:r>
          <w:t xml:space="preserve"> Erfolgreicher Push</w:t>
        </w:r>
        <w:bookmarkEnd w:id="705"/>
      </w:ins>
    </w:p>
    <w:p w14:paraId="606E4F92" w14:textId="377E1CD5" w:rsidR="001057C0" w:rsidRPr="001057C0" w:rsidRDefault="001057C0">
      <w:pPr>
        <w:pStyle w:val="Beschriftung"/>
        <w:spacing w:after="0"/>
        <w:jc w:val="both"/>
        <w:pPrChange w:id="709" w:author="Recep Özkara" w:date="2017-08-28T14:45:00Z">
          <w:pPr/>
        </w:pPrChange>
      </w:pPr>
      <w:ins w:id="710" w:author="Recep Özkara" w:date="2017-08-27T01:19:00Z">
        <w:r>
          <w:t>Quelle:</w:t>
        </w:r>
      </w:ins>
      <w:ins w:id="711" w:author="Recep Özkara" w:date="2017-08-28T14:51:00Z">
        <w:r w:rsidR="0063087F" w:rsidRPr="0063087F">
          <w:t xml:space="preserve"> </w:t>
        </w:r>
        <w:r w:rsidR="0063087F">
          <w:t>Eigene Darstellung</w:t>
        </w:r>
      </w:ins>
    </w:p>
    <w:p w14:paraId="07245E61" w14:textId="77777777" w:rsidR="001A506B" w:rsidRDefault="001A506B" w:rsidP="00F6165C"/>
    <w:p w14:paraId="340E6092" w14:textId="7EAB643F" w:rsidR="0042086E" w:rsidRDefault="0042086E" w:rsidP="00F6165C">
      <w:r>
        <w:t>Wird eine Änderung in Eclipse vorgenommen, so kann diese auf GitHub hochgeladen werden. Diese Änderungen werden zusätzlich markiert, um die Unterschiede zur vorherigen Version aufzuzeigen</w:t>
      </w:r>
    </w:p>
    <w:p w14:paraId="222237A9" w14:textId="3555BDA7" w:rsidR="00FA22BD" w:rsidRDefault="0005672E" w:rsidP="00F6165C">
      <w:r>
        <w:lastRenderedPageBreak/>
        <w:t>Dazu muss eine Änderung in der Java-Klasse stattfinden und committet we</w:t>
      </w:r>
      <w:r>
        <w:t>r</w:t>
      </w:r>
      <w:r>
        <w:t>den. Anschließend erfolgt ein Push und die Änderung ist somit auf den Se</w:t>
      </w:r>
      <w:r>
        <w:t>r</w:t>
      </w:r>
      <w:r>
        <w:t>ver übertragen.</w:t>
      </w:r>
    </w:p>
    <w:p w14:paraId="06D5DC0A" w14:textId="77777777" w:rsidR="001057C0" w:rsidRDefault="00FA22BD">
      <w:pPr>
        <w:keepNext/>
        <w:rPr>
          <w:ins w:id="712" w:author="Recep Özkara" w:date="2017-08-27T01:20:00Z"/>
        </w:rPr>
        <w:pPrChange w:id="713" w:author="Recep Özkara" w:date="2017-08-27T01:20:00Z">
          <w:pPr/>
        </w:pPrChange>
      </w:pPr>
      <w:r>
        <w:rPr>
          <w:noProof/>
          <w:lang w:eastAsia="de-DE"/>
        </w:rPr>
        <w:drawing>
          <wp:inline distT="0" distB="0" distL="0" distR="0" wp14:anchorId="2820F41E" wp14:editId="014DDCAE">
            <wp:extent cx="5158740" cy="2133600"/>
            <wp:effectExtent l="0" t="0" r="381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änderungPushen.PNG"/>
                    <pic:cNvPicPr/>
                  </pic:nvPicPr>
                  <pic:blipFill rotWithShape="1">
                    <a:blip r:embed="rId31">
                      <a:extLst>
                        <a:ext uri="{28A0092B-C50C-407E-A947-70E740481C1C}">
                          <a14:useLocalDpi xmlns:a14="http://schemas.microsoft.com/office/drawing/2010/main" val="0"/>
                        </a:ext>
                      </a:extLst>
                    </a:blip>
                    <a:srcRect t="-1" r="1023" b="2778"/>
                    <a:stretch/>
                  </pic:blipFill>
                  <pic:spPr bwMode="auto">
                    <a:xfrm>
                      <a:off x="0" y="0"/>
                      <a:ext cx="5159187" cy="2133785"/>
                    </a:xfrm>
                    <a:prstGeom prst="rect">
                      <a:avLst/>
                    </a:prstGeom>
                    <a:ln>
                      <a:noFill/>
                    </a:ln>
                    <a:extLst>
                      <a:ext uri="{53640926-AAD7-44D8-BBD7-CCE9431645EC}">
                        <a14:shadowObscured xmlns:a14="http://schemas.microsoft.com/office/drawing/2010/main"/>
                      </a:ext>
                    </a:extLst>
                  </pic:spPr>
                </pic:pic>
              </a:graphicData>
            </a:graphic>
          </wp:inline>
        </w:drawing>
      </w:r>
    </w:p>
    <w:p w14:paraId="2677ABD7" w14:textId="65FE0D2D" w:rsidR="00FA22BD" w:rsidRDefault="001057C0">
      <w:pPr>
        <w:pStyle w:val="Beschriftung"/>
        <w:spacing w:after="0"/>
        <w:jc w:val="both"/>
        <w:rPr>
          <w:ins w:id="714" w:author="Recep Özkara" w:date="2017-08-27T01:20:00Z"/>
        </w:rPr>
        <w:pPrChange w:id="715" w:author="Recep Özkara" w:date="2017-08-28T14:45:00Z">
          <w:pPr/>
        </w:pPrChange>
      </w:pPr>
      <w:bookmarkStart w:id="716" w:name="_Toc491688825"/>
      <w:ins w:id="717" w:author="Recep Özkara" w:date="2017-08-27T01:20:00Z">
        <w:r>
          <w:t xml:space="preserve">Abbildung </w:t>
        </w:r>
        <w:r>
          <w:fldChar w:fldCharType="begin"/>
        </w:r>
        <w:r>
          <w:instrText xml:space="preserve"> SEQ Abbildung \* ARABIC </w:instrText>
        </w:r>
      </w:ins>
      <w:r>
        <w:fldChar w:fldCharType="separate"/>
      </w:r>
      <w:ins w:id="718" w:author="Recep Özkara" w:date="2017-08-27T14:20:00Z">
        <w:r w:rsidR="00053E2C">
          <w:t>14</w:t>
        </w:r>
      </w:ins>
      <w:ins w:id="719" w:author="Recep Özkara" w:date="2017-08-27T01:20:00Z">
        <w:r>
          <w:fldChar w:fldCharType="end"/>
        </w:r>
        <w:r>
          <w:t xml:space="preserve"> Push-Details</w:t>
        </w:r>
        <w:bookmarkEnd w:id="716"/>
      </w:ins>
    </w:p>
    <w:p w14:paraId="5E4C5887" w14:textId="31C7F1B0" w:rsidR="001057C0" w:rsidRPr="001057C0" w:rsidRDefault="001057C0">
      <w:pPr>
        <w:pStyle w:val="Beschriftung"/>
        <w:spacing w:after="0"/>
        <w:jc w:val="both"/>
        <w:pPrChange w:id="720" w:author="Recep Özkara" w:date="2017-08-28T14:45:00Z">
          <w:pPr/>
        </w:pPrChange>
      </w:pPr>
      <w:ins w:id="721" w:author="Recep Özkara" w:date="2017-08-27T01:20:00Z">
        <w:r>
          <w:t>Quelle:</w:t>
        </w:r>
      </w:ins>
      <w:ins w:id="722" w:author="Recep Özkara" w:date="2017-08-28T14:51:00Z">
        <w:r w:rsidR="0063087F" w:rsidRPr="0063087F">
          <w:t xml:space="preserve"> </w:t>
        </w:r>
        <w:r w:rsidR="0063087F">
          <w:t>Eigene Darstellung</w:t>
        </w:r>
      </w:ins>
    </w:p>
    <w:p w14:paraId="7F1A2D26" w14:textId="77777777" w:rsidR="00FA22BD" w:rsidRDefault="00FA22BD" w:rsidP="00F6165C"/>
    <w:p w14:paraId="2A43108E" w14:textId="102B3E76" w:rsidR="00FA22BD" w:rsidRDefault="00FA22BD" w:rsidP="00F6165C">
      <w:r>
        <w:t>GitHub zeigt jetzt die Änderungen an, die an der Java-Klasse vorgenomm</w:t>
      </w:r>
      <w:r w:rsidR="004E12A6">
        <w:t>en wurde</w:t>
      </w:r>
      <w:r>
        <w:t>.</w:t>
      </w:r>
    </w:p>
    <w:p w14:paraId="2740D8CF" w14:textId="77777777" w:rsidR="001057C0" w:rsidRDefault="00A12DFE">
      <w:pPr>
        <w:keepNext/>
        <w:rPr>
          <w:ins w:id="723" w:author="Recep Özkara" w:date="2017-08-27T01:20:00Z"/>
        </w:rPr>
        <w:pPrChange w:id="724" w:author="Recep Özkara" w:date="2017-08-27T01:20:00Z">
          <w:pPr/>
        </w:pPrChange>
      </w:pPr>
      <w:r>
        <w:rPr>
          <w:noProof/>
          <w:lang w:eastAsia="de-DE"/>
        </w:rPr>
        <w:drawing>
          <wp:inline distT="0" distB="0" distL="0" distR="0" wp14:anchorId="2D8EFE82" wp14:editId="0F2BA344">
            <wp:extent cx="5021580" cy="934199"/>
            <wp:effectExtent l="0" t="0" r="762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änderungAnzeigen.PNG"/>
                    <pic:cNvPicPr/>
                  </pic:nvPicPr>
                  <pic:blipFill rotWithShape="1">
                    <a:blip r:embed="rId32">
                      <a:extLst>
                        <a:ext uri="{28A0092B-C50C-407E-A947-70E740481C1C}">
                          <a14:useLocalDpi xmlns:a14="http://schemas.microsoft.com/office/drawing/2010/main" val="0"/>
                        </a:ext>
                      </a:extLst>
                    </a:blip>
                    <a:srcRect l="3796"/>
                    <a:stretch/>
                  </pic:blipFill>
                  <pic:spPr bwMode="auto">
                    <a:xfrm>
                      <a:off x="0" y="0"/>
                      <a:ext cx="5020969" cy="934085"/>
                    </a:xfrm>
                    <a:prstGeom prst="rect">
                      <a:avLst/>
                    </a:prstGeom>
                    <a:ln>
                      <a:noFill/>
                    </a:ln>
                    <a:extLst>
                      <a:ext uri="{53640926-AAD7-44D8-BBD7-CCE9431645EC}">
                        <a14:shadowObscured xmlns:a14="http://schemas.microsoft.com/office/drawing/2010/main"/>
                      </a:ext>
                    </a:extLst>
                  </pic:spPr>
                </pic:pic>
              </a:graphicData>
            </a:graphic>
          </wp:inline>
        </w:drawing>
      </w:r>
    </w:p>
    <w:p w14:paraId="5A6B2A69" w14:textId="6F104D33" w:rsidR="00FD4D2F" w:rsidRDefault="001057C0">
      <w:pPr>
        <w:pStyle w:val="Beschriftung"/>
        <w:spacing w:after="0"/>
        <w:jc w:val="both"/>
        <w:rPr>
          <w:ins w:id="725" w:author="Recep Özkara" w:date="2017-08-27T01:20:00Z"/>
        </w:rPr>
        <w:pPrChange w:id="726" w:author="Recep Özkara" w:date="2017-08-28T14:45:00Z">
          <w:pPr/>
        </w:pPrChange>
      </w:pPr>
      <w:bookmarkStart w:id="727" w:name="_Toc491688826"/>
      <w:ins w:id="728" w:author="Recep Özkara" w:date="2017-08-27T01:20:00Z">
        <w:r>
          <w:t xml:space="preserve">Abbildung </w:t>
        </w:r>
        <w:r>
          <w:fldChar w:fldCharType="begin"/>
        </w:r>
        <w:r>
          <w:instrText xml:space="preserve"> SEQ Abbildung \* ARABIC </w:instrText>
        </w:r>
      </w:ins>
      <w:r>
        <w:fldChar w:fldCharType="separate"/>
      </w:r>
      <w:ins w:id="729" w:author="Recep Özkara" w:date="2017-08-27T14:20:00Z">
        <w:r w:rsidR="00053E2C">
          <w:t>15</w:t>
        </w:r>
      </w:ins>
      <w:ins w:id="730" w:author="Recep Özkara" w:date="2017-08-27T01:20:00Z">
        <w:r>
          <w:fldChar w:fldCharType="end"/>
        </w:r>
        <w:r>
          <w:t xml:space="preserve"> Versionsunterschiede</w:t>
        </w:r>
        <w:bookmarkEnd w:id="727"/>
      </w:ins>
    </w:p>
    <w:p w14:paraId="5F6E92FA" w14:textId="4A73ACDD" w:rsidR="001057C0" w:rsidRDefault="001057C0">
      <w:pPr>
        <w:pStyle w:val="Beschriftung"/>
        <w:spacing w:after="0"/>
        <w:jc w:val="both"/>
        <w:rPr>
          <w:ins w:id="731" w:author="Recep Özkara" w:date="2017-08-27T01:20:00Z"/>
        </w:rPr>
        <w:pPrChange w:id="732" w:author="Recep Özkara" w:date="2017-08-28T14:45:00Z">
          <w:pPr/>
        </w:pPrChange>
      </w:pPr>
      <w:ins w:id="733" w:author="Recep Özkara" w:date="2017-08-27T01:20:00Z">
        <w:r>
          <w:t>Quelle:</w:t>
        </w:r>
      </w:ins>
      <w:ins w:id="734" w:author="Recep Özkara" w:date="2017-08-28T14:51:00Z">
        <w:r w:rsidR="0063087F" w:rsidRPr="0063087F">
          <w:t xml:space="preserve"> </w:t>
        </w:r>
        <w:r w:rsidR="0063087F">
          <w:t>Eigene Darstellung</w:t>
        </w:r>
      </w:ins>
    </w:p>
    <w:p w14:paraId="018DA81B" w14:textId="77777777" w:rsidR="001057C0" w:rsidRPr="001057C0" w:rsidRDefault="001057C0"/>
    <w:p w14:paraId="19455F45" w14:textId="1AAC5EE6" w:rsidR="001A506B" w:rsidRDefault="001A506B" w:rsidP="00F6165C">
      <w:pPr>
        <w:rPr>
          <w:ins w:id="735" w:author="Recep Özkara" w:date="2017-08-28T14:59:00Z"/>
        </w:rPr>
      </w:pPr>
      <w:r>
        <w:t>Rot markierte Zeilen sind diejenigen, die entfernt wurden, grün markierte Ze</w:t>
      </w:r>
      <w:r>
        <w:t>i</w:t>
      </w:r>
      <w:r>
        <w:t xml:space="preserve">len wurden hinzugefügt. </w:t>
      </w:r>
      <w:r w:rsidR="00854190">
        <w:t xml:space="preserve">Darüber hinaus bietet </w:t>
      </w:r>
      <w:r>
        <w:t>GitHub die praktische Mö</w:t>
      </w:r>
      <w:r>
        <w:t>g</w:t>
      </w:r>
      <w:r>
        <w:t>lichkeit jede einzelne Änderung mit einem Kommentar zu vers</w:t>
      </w:r>
      <w:r w:rsidR="00D9212D">
        <w:t>ehen.</w:t>
      </w:r>
    </w:p>
    <w:p w14:paraId="55EA1544" w14:textId="77777777" w:rsidR="00442CF5" w:rsidRDefault="00442CF5" w:rsidP="00F6165C">
      <w:pPr>
        <w:rPr>
          <w:ins w:id="736" w:author="Recep Özkara" w:date="2017-08-28T14:59:00Z"/>
        </w:rPr>
      </w:pPr>
    </w:p>
    <w:p w14:paraId="103EBD01" w14:textId="77777777" w:rsidR="00442CF5" w:rsidRDefault="00442CF5" w:rsidP="00F6165C">
      <w:pPr>
        <w:rPr>
          <w:ins w:id="737" w:author="Recep Özkara" w:date="2017-08-28T14:59:00Z"/>
        </w:rPr>
      </w:pPr>
    </w:p>
    <w:p w14:paraId="51E58709" w14:textId="77777777" w:rsidR="00442CF5" w:rsidRDefault="00442CF5" w:rsidP="00F6165C">
      <w:pPr>
        <w:rPr>
          <w:ins w:id="738" w:author="Recep Özkara" w:date="2017-08-28T12:27:00Z"/>
        </w:rPr>
      </w:pPr>
    </w:p>
    <w:p w14:paraId="7E4B6B4F" w14:textId="5DDBD793" w:rsidR="0063087F" w:rsidDel="00442CF5" w:rsidRDefault="0063087F" w:rsidP="00F6165C">
      <w:pPr>
        <w:rPr>
          <w:del w:id="739" w:author="Recep Özkara" w:date="2017-08-28T14:59:00Z"/>
        </w:rPr>
      </w:pPr>
      <w:bookmarkStart w:id="740" w:name="_Toc491708035"/>
      <w:bookmarkEnd w:id="740"/>
    </w:p>
    <w:p w14:paraId="47CDF0ED" w14:textId="50712CD4" w:rsidR="00ED6198" w:rsidRDefault="00190A41" w:rsidP="00ED6198">
      <w:pPr>
        <w:pStyle w:val="berschrift3"/>
        <w:rPr>
          <w:ins w:id="741" w:author="Recep Özkara" w:date="2017-08-28T12:27:00Z"/>
        </w:rPr>
      </w:pPr>
      <w:bookmarkStart w:id="742" w:name="_Toc491708036"/>
      <w:r>
        <w:lastRenderedPageBreak/>
        <w:t>Vorhandene Projekte importieren</w:t>
      </w:r>
      <w:bookmarkEnd w:id="742"/>
    </w:p>
    <w:p w14:paraId="4F60A485" w14:textId="5F017546" w:rsidR="00184842" w:rsidRPr="00C352F5" w:rsidDel="00184842" w:rsidRDefault="00184842">
      <w:pPr>
        <w:rPr>
          <w:del w:id="743" w:author="Recep Özkara" w:date="2017-08-28T12:27:00Z"/>
        </w:rPr>
        <w:pPrChange w:id="744" w:author="Recep Özkara" w:date="2017-08-28T12:27:00Z">
          <w:pPr>
            <w:pStyle w:val="berschrift3"/>
          </w:pPr>
        </w:pPrChange>
      </w:pPr>
    </w:p>
    <w:p w14:paraId="778725D5" w14:textId="77777777" w:rsidR="003E5FD7" w:rsidRDefault="003E5FD7" w:rsidP="003E5FD7">
      <w:pPr>
        <w:rPr>
          <w:ins w:id="745" w:author="Recep Özkara" w:date="2017-08-28T12:27:00Z"/>
        </w:rPr>
      </w:pPr>
    </w:p>
    <w:p w14:paraId="55FCF15E" w14:textId="33421BD4" w:rsidR="00184842" w:rsidRDefault="00184842" w:rsidP="003E5FD7">
      <w:ins w:id="746" w:author="Recep Özkara" w:date="2017-08-28T12:27:00Z">
        <w:r>
          <w:t>Zum Importieren eines bereits vorhandenen Projekts, müssen Sie wie folgt vorgehen</w:t>
        </w:r>
      </w:ins>
      <w:ins w:id="747" w:author="Recep Özkara" w:date="2017-08-28T12:28:00Z">
        <w:r>
          <w:rPr>
            <w:rStyle w:val="Funotenzeichen"/>
          </w:rPr>
          <w:footnoteReference w:id="127"/>
        </w:r>
        <w:r>
          <w:t>:</w:t>
        </w:r>
      </w:ins>
    </w:p>
    <w:p w14:paraId="18C6F2F3" w14:textId="26702773" w:rsidR="003E5FD7" w:rsidRDefault="003E5FD7" w:rsidP="003E5FD7">
      <w:r>
        <w:t>Es ist möglich vorhandene Projekte in Eclipse zu importieren. Dazu wird in Eclipse auf dem „Package Explorer“ die rechte Maustaste betätigt und a</w:t>
      </w:r>
      <w:r>
        <w:t>n</w:t>
      </w:r>
      <w:r>
        <w:t xml:space="preserve">schließend „Import“ gewählt. </w:t>
      </w:r>
      <w:r w:rsidR="00D211D5">
        <w:t>Anschließend</w:t>
      </w:r>
      <w:r>
        <w:t xml:space="preserve"> wird der Ordner „Git“ und „Pr</w:t>
      </w:r>
      <w:r>
        <w:t>o</w:t>
      </w:r>
      <w:r>
        <w:t>jects from Git“</w:t>
      </w:r>
      <w:r w:rsidR="00D211D5">
        <w:t xml:space="preserve"> ausgesucht.</w:t>
      </w:r>
    </w:p>
    <w:p w14:paraId="26031B21" w14:textId="77777777" w:rsidR="001057C0" w:rsidRDefault="003E5FD7">
      <w:pPr>
        <w:keepNext/>
        <w:rPr>
          <w:ins w:id="766" w:author="Recep Özkara" w:date="2017-08-27T01:21:00Z"/>
        </w:rPr>
        <w:pPrChange w:id="767" w:author="Recep Özkara" w:date="2017-08-27T01:21:00Z">
          <w:pPr/>
        </w:pPrChange>
      </w:pPr>
      <w:r>
        <w:rPr>
          <w:noProof/>
          <w:lang w:eastAsia="de-DE"/>
        </w:rPr>
        <w:drawing>
          <wp:inline distT="0" distB="0" distL="0" distR="0" wp14:anchorId="7835C7BC" wp14:editId="423C75B3">
            <wp:extent cx="4427220" cy="3162300"/>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427220" cy="3162300"/>
                    </a:xfrm>
                    <a:prstGeom prst="rect">
                      <a:avLst/>
                    </a:prstGeom>
                  </pic:spPr>
                </pic:pic>
              </a:graphicData>
            </a:graphic>
          </wp:inline>
        </w:drawing>
      </w:r>
    </w:p>
    <w:p w14:paraId="07977BF0" w14:textId="16C058C6" w:rsidR="003E5FD7" w:rsidRDefault="001057C0">
      <w:pPr>
        <w:pStyle w:val="Beschriftung"/>
        <w:spacing w:after="0"/>
        <w:jc w:val="both"/>
        <w:rPr>
          <w:ins w:id="768" w:author="Recep Özkara" w:date="2017-08-27T01:21:00Z"/>
        </w:rPr>
        <w:pPrChange w:id="769" w:author="Recep Özkara" w:date="2017-08-28T14:46:00Z">
          <w:pPr/>
        </w:pPrChange>
      </w:pPr>
      <w:bookmarkStart w:id="770" w:name="_Toc491688827"/>
      <w:ins w:id="771" w:author="Recep Özkara" w:date="2017-08-27T01:21:00Z">
        <w:r>
          <w:t xml:space="preserve">Abbildung </w:t>
        </w:r>
        <w:r>
          <w:fldChar w:fldCharType="begin"/>
        </w:r>
        <w:r>
          <w:instrText xml:space="preserve"> SEQ Abbildung \* ARABIC </w:instrText>
        </w:r>
      </w:ins>
      <w:r>
        <w:fldChar w:fldCharType="separate"/>
      </w:r>
      <w:ins w:id="772" w:author="Recep Özkara" w:date="2017-08-27T14:20:00Z">
        <w:r w:rsidR="00053E2C">
          <w:t>16</w:t>
        </w:r>
      </w:ins>
      <w:ins w:id="773" w:author="Recep Özkara" w:date="2017-08-27T01:21:00Z">
        <w:r>
          <w:fldChar w:fldCharType="end"/>
        </w:r>
        <w:r>
          <w:t xml:space="preserve"> Git-Projekt importieren</w:t>
        </w:r>
        <w:bookmarkEnd w:id="770"/>
      </w:ins>
    </w:p>
    <w:p w14:paraId="6C1A69FC" w14:textId="4D9CC2C5" w:rsidR="001057C0" w:rsidRPr="001057C0" w:rsidRDefault="001057C0">
      <w:pPr>
        <w:pStyle w:val="Beschriftung"/>
        <w:spacing w:after="0"/>
        <w:jc w:val="both"/>
        <w:pPrChange w:id="774" w:author="Recep Özkara" w:date="2017-08-28T14:46:00Z">
          <w:pPr/>
        </w:pPrChange>
      </w:pPr>
      <w:ins w:id="775" w:author="Recep Özkara" w:date="2017-08-27T01:21:00Z">
        <w:r>
          <w:t>Quelle:</w:t>
        </w:r>
      </w:ins>
      <w:ins w:id="776" w:author="Recep Özkara" w:date="2017-08-28T14:51:00Z">
        <w:r w:rsidR="0063087F" w:rsidRPr="0063087F">
          <w:t xml:space="preserve"> </w:t>
        </w:r>
        <w:r w:rsidR="0063087F">
          <w:t>Eigene Darstellung</w:t>
        </w:r>
      </w:ins>
    </w:p>
    <w:p w14:paraId="744DA470" w14:textId="77777777" w:rsidR="003E5FD7" w:rsidRDefault="003E5FD7" w:rsidP="003E5FD7"/>
    <w:p w14:paraId="0D2DEA7A" w14:textId="398F9DF2" w:rsidR="003E5FD7" w:rsidRDefault="00D211D5" w:rsidP="003E5FD7">
      <w:r>
        <w:t>Es wird solange mit „Next“ bestätigt, bis die URL des zu importierenden Pr</w:t>
      </w:r>
      <w:r>
        <w:t>o</w:t>
      </w:r>
      <w:r>
        <w:t>jekts, eingegeben werden kann.</w:t>
      </w:r>
    </w:p>
    <w:p w14:paraId="39821AB1" w14:textId="77777777" w:rsidR="001057C0" w:rsidRDefault="003E5FD7">
      <w:pPr>
        <w:keepNext/>
        <w:rPr>
          <w:ins w:id="777" w:author="Recep Özkara" w:date="2017-08-27T01:22:00Z"/>
        </w:rPr>
        <w:pPrChange w:id="778" w:author="Recep Özkara" w:date="2017-08-27T01:22:00Z">
          <w:pPr/>
        </w:pPrChange>
      </w:pPr>
      <w:r>
        <w:rPr>
          <w:noProof/>
          <w:lang w:eastAsia="de-DE"/>
        </w:rPr>
        <w:lastRenderedPageBreak/>
        <w:drawing>
          <wp:inline distT="0" distB="0" distL="0" distR="0" wp14:anchorId="772EC622" wp14:editId="133FF4EC">
            <wp:extent cx="4312920" cy="3581400"/>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4"/>
                    <a:srcRect l="1027" t="1687" r="2055" b="19055"/>
                    <a:stretch/>
                  </pic:blipFill>
                  <pic:spPr bwMode="auto">
                    <a:xfrm>
                      <a:off x="0" y="0"/>
                      <a:ext cx="4312920" cy="3581400"/>
                    </a:xfrm>
                    <a:prstGeom prst="rect">
                      <a:avLst/>
                    </a:prstGeom>
                    <a:ln>
                      <a:noFill/>
                    </a:ln>
                    <a:extLst>
                      <a:ext uri="{53640926-AAD7-44D8-BBD7-CCE9431645EC}">
                        <a14:shadowObscured xmlns:a14="http://schemas.microsoft.com/office/drawing/2010/main"/>
                      </a:ext>
                    </a:extLst>
                  </pic:spPr>
                </pic:pic>
              </a:graphicData>
            </a:graphic>
          </wp:inline>
        </w:drawing>
      </w:r>
    </w:p>
    <w:p w14:paraId="014A42E3" w14:textId="374A2AF0" w:rsidR="003E5FD7" w:rsidRDefault="001057C0">
      <w:pPr>
        <w:pStyle w:val="Beschriftung"/>
        <w:spacing w:after="0"/>
        <w:jc w:val="both"/>
        <w:rPr>
          <w:ins w:id="779" w:author="Recep Özkara" w:date="2017-08-27T01:22:00Z"/>
        </w:rPr>
        <w:pPrChange w:id="780" w:author="Recep Özkara" w:date="2017-08-28T14:46:00Z">
          <w:pPr/>
        </w:pPrChange>
      </w:pPr>
      <w:bookmarkStart w:id="781" w:name="_Toc491688828"/>
      <w:ins w:id="782" w:author="Recep Özkara" w:date="2017-08-27T01:22:00Z">
        <w:r>
          <w:t xml:space="preserve">Abbildung </w:t>
        </w:r>
        <w:r>
          <w:fldChar w:fldCharType="begin"/>
        </w:r>
        <w:r>
          <w:instrText xml:space="preserve"> SEQ Abbildung \* ARABIC </w:instrText>
        </w:r>
      </w:ins>
      <w:r>
        <w:fldChar w:fldCharType="separate"/>
      </w:r>
      <w:ins w:id="783" w:author="Recep Özkara" w:date="2017-08-27T14:20:00Z">
        <w:r w:rsidR="00053E2C">
          <w:t>17</w:t>
        </w:r>
      </w:ins>
      <w:ins w:id="784" w:author="Recep Özkara" w:date="2017-08-27T01:22:00Z">
        <w:r>
          <w:fldChar w:fldCharType="end"/>
        </w:r>
        <w:r>
          <w:t xml:space="preserve"> Quell-Repository</w:t>
        </w:r>
        <w:bookmarkEnd w:id="781"/>
      </w:ins>
    </w:p>
    <w:p w14:paraId="335E1B45" w14:textId="2E1CCE9E" w:rsidR="001057C0" w:rsidRPr="001057C0" w:rsidRDefault="001057C0">
      <w:pPr>
        <w:pStyle w:val="Beschriftung"/>
        <w:spacing w:after="0"/>
        <w:jc w:val="both"/>
        <w:pPrChange w:id="785" w:author="Recep Özkara" w:date="2017-08-28T14:46:00Z">
          <w:pPr/>
        </w:pPrChange>
      </w:pPr>
      <w:ins w:id="786" w:author="Recep Özkara" w:date="2017-08-27T01:22:00Z">
        <w:r>
          <w:t>Quelle:</w:t>
        </w:r>
      </w:ins>
      <w:ins w:id="787" w:author="Recep Özkara" w:date="2017-08-28T14:52:00Z">
        <w:r w:rsidR="0063087F" w:rsidRPr="0063087F">
          <w:t xml:space="preserve"> </w:t>
        </w:r>
        <w:r w:rsidR="0063087F">
          <w:t>Eigene Darstellung</w:t>
        </w:r>
      </w:ins>
    </w:p>
    <w:p w14:paraId="5B862304" w14:textId="77777777" w:rsidR="00F17C71" w:rsidRDefault="00F17C71" w:rsidP="003E5FD7"/>
    <w:p w14:paraId="560BECD4" w14:textId="5020FDBB" w:rsidR="00BA19A1" w:rsidRDefault="00BA19A1" w:rsidP="003E5FD7">
      <w:r>
        <w:t xml:space="preserve">Falls beim Import keine Projekte gefunden werden, wird die Option „Import as general project“ </w:t>
      </w:r>
      <w:r w:rsidR="00D211D5">
        <w:t>ausgesucht</w:t>
      </w:r>
      <w:r>
        <w:t>.</w:t>
      </w:r>
    </w:p>
    <w:p w14:paraId="790624EB" w14:textId="77777777" w:rsidR="001057C0" w:rsidRDefault="00BA19A1">
      <w:pPr>
        <w:keepNext/>
        <w:rPr>
          <w:ins w:id="788" w:author="Recep Özkara" w:date="2017-08-27T01:23:00Z"/>
        </w:rPr>
        <w:pPrChange w:id="789" w:author="Recep Özkara" w:date="2017-08-27T01:23:00Z">
          <w:pPr/>
        </w:pPrChange>
      </w:pPr>
      <w:r>
        <w:rPr>
          <w:noProof/>
          <w:lang w:eastAsia="de-DE"/>
        </w:rPr>
        <w:drawing>
          <wp:inline distT="0" distB="0" distL="0" distR="0" wp14:anchorId="27320A8C" wp14:editId="220CAF91">
            <wp:extent cx="5219700" cy="3048000"/>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5"/>
                    <a:srcRect t="954" b="3580"/>
                    <a:stretch/>
                  </pic:blipFill>
                  <pic:spPr bwMode="auto">
                    <a:xfrm>
                      <a:off x="0" y="0"/>
                      <a:ext cx="5219065" cy="3047629"/>
                    </a:xfrm>
                    <a:prstGeom prst="rect">
                      <a:avLst/>
                    </a:prstGeom>
                    <a:ln>
                      <a:noFill/>
                    </a:ln>
                    <a:extLst>
                      <a:ext uri="{53640926-AAD7-44D8-BBD7-CCE9431645EC}">
                        <a14:shadowObscured xmlns:a14="http://schemas.microsoft.com/office/drawing/2010/main"/>
                      </a:ext>
                    </a:extLst>
                  </pic:spPr>
                </pic:pic>
              </a:graphicData>
            </a:graphic>
          </wp:inline>
        </w:drawing>
      </w:r>
    </w:p>
    <w:p w14:paraId="368A350C" w14:textId="0847BF65" w:rsidR="00F17C71" w:rsidRDefault="001057C0">
      <w:pPr>
        <w:pStyle w:val="Beschriftung"/>
        <w:spacing w:after="0"/>
        <w:jc w:val="both"/>
        <w:rPr>
          <w:ins w:id="790" w:author="Recep Özkara" w:date="2017-08-27T01:23:00Z"/>
        </w:rPr>
        <w:pPrChange w:id="791" w:author="Recep Özkara" w:date="2017-08-28T14:46:00Z">
          <w:pPr/>
        </w:pPrChange>
      </w:pPr>
      <w:bookmarkStart w:id="792" w:name="_Toc491688829"/>
      <w:ins w:id="793" w:author="Recep Özkara" w:date="2017-08-27T01:23:00Z">
        <w:r>
          <w:t xml:space="preserve">Abbildung </w:t>
        </w:r>
        <w:r>
          <w:fldChar w:fldCharType="begin"/>
        </w:r>
        <w:r>
          <w:instrText xml:space="preserve"> SEQ Abbildung \* ARABIC </w:instrText>
        </w:r>
      </w:ins>
      <w:r>
        <w:fldChar w:fldCharType="separate"/>
      </w:r>
      <w:ins w:id="794" w:author="Recep Özkara" w:date="2017-08-27T14:20:00Z">
        <w:r w:rsidR="00053E2C">
          <w:t>18</w:t>
        </w:r>
      </w:ins>
      <w:ins w:id="795" w:author="Recep Özkara" w:date="2017-08-27T01:23:00Z">
        <w:r>
          <w:fldChar w:fldCharType="end"/>
        </w:r>
        <w:r>
          <w:t xml:space="preserve"> Allgemeines Projekt</w:t>
        </w:r>
        <w:bookmarkEnd w:id="792"/>
      </w:ins>
    </w:p>
    <w:p w14:paraId="43862C0E" w14:textId="0B304055" w:rsidR="001057C0" w:rsidRPr="001057C0" w:rsidRDefault="001057C0">
      <w:pPr>
        <w:pStyle w:val="Beschriftung"/>
        <w:spacing w:after="0"/>
        <w:jc w:val="both"/>
        <w:pPrChange w:id="796" w:author="Recep Özkara" w:date="2017-08-28T14:46:00Z">
          <w:pPr/>
        </w:pPrChange>
      </w:pPr>
      <w:ins w:id="797" w:author="Recep Özkara" w:date="2017-08-27T01:23:00Z">
        <w:r>
          <w:t>Quelle:</w:t>
        </w:r>
      </w:ins>
      <w:ins w:id="798" w:author="Recep Özkara" w:date="2017-08-28T14:52:00Z">
        <w:r w:rsidR="0063087F" w:rsidRPr="0063087F">
          <w:t xml:space="preserve"> </w:t>
        </w:r>
        <w:r w:rsidR="0063087F">
          <w:t>Eigene Darstellung</w:t>
        </w:r>
      </w:ins>
    </w:p>
    <w:p w14:paraId="2494F24E" w14:textId="5520A916" w:rsidR="00F17C71" w:rsidDel="0063087F" w:rsidRDefault="00F17C71" w:rsidP="00F17C71">
      <w:pPr>
        <w:rPr>
          <w:del w:id="799" w:author="Recep Özkara" w:date="2017-08-28T14:52:00Z"/>
        </w:rPr>
      </w:pPr>
      <w:bookmarkStart w:id="800" w:name="_Toc491708037"/>
      <w:bookmarkEnd w:id="800"/>
    </w:p>
    <w:p w14:paraId="7211262B" w14:textId="77777777" w:rsidR="007732FD" w:rsidRDefault="007732FD" w:rsidP="007732FD">
      <w:pPr>
        <w:pStyle w:val="berschrift2"/>
      </w:pPr>
      <w:bookmarkStart w:id="801" w:name="_Toc491708038"/>
      <w:r>
        <w:t>Commit-Verlauf einsehen</w:t>
      </w:r>
      <w:bookmarkEnd w:id="801"/>
    </w:p>
    <w:p w14:paraId="31356CC2" w14:textId="77777777" w:rsidR="00FC1EF5" w:rsidRDefault="00FC1EF5" w:rsidP="00FC1EF5"/>
    <w:p w14:paraId="699A16F8" w14:textId="1D6E99D6" w:rsidR="00FC1EF5" w:rsidRDefault="00FC1EF5" w:rsidP="00FC1EF5">
      <w:r>
        <w:t xml:space="preserve">Um Unterschiede zwischen den Commits sehen zu können, müssen in den vorhandenen Java-Klassen zunächst Änderungen vorgenommen werden. Anschließend werden diese Comittet und mit einem </w:t>
      </w:r>
      <w:r w:rsidRPr="00FC1EF5">
        <w:rPr>
          <w:i/>
        </w:rPr>
        <w:t>push</w:t>
      </w:r>
      <w:r>
        <w:t xml:space="preserve"> auf das Repository in GitHub verschoben. Für beide Befehle kann die Toolbar verwendet we</w:t>
      </w:r>
      <w:r>
        <w:t>r</w:t>
      </w:r>
      <w:r>
        <w:t xml:space="preserve">den. War der </w:t>
      </w:r>
      <w:r w:rsidRPr="00FC1EF5">
        <w:rPr>
          <w:i/>
        </w:rPr>
        <w:t>push</w:t>
      </w:r>
      <w:r>
        <w:rPr>
          <w:i/>
        </w:rPr>
        <w:t xml:space="preserve"> </w:t>
      </w:r>
      <w:r>
        <w:t>erfolgreich, ist auf dem lokalen und dem externen master-Branch dieselbe Commitmeldung mit demselben Hashcode zu sehen.</w:t>
      </w:r>
    </w:p>
    <w:p w14:paraId="7862CD42" w14:textId="77777777" w:rsidR="001057C0" w:rsidRDefault="00FC1EF5">
      <w:pPr>
        <w:keepNext/>
        <w:rPr>
          <w:ins w:id="802" w:author="Recep Özkara" w:date="2017-08-27T01:24:00Z"/>
        </w:rPr>
        <w:pPrChange w:id="803" w:author="Recep Özkara" w:date="2017-08-27T01:24:00Z">
          <w:pPr/>
        </w:pPrChange>
      </w:pPr>
      <w:r>
        <w:rPr>
          <w:noProof/>
          <w:lang w:eastAsia="de-DE"/>
        </w:rPr>
        <w:drawing>
          <wp:inline distT="0" distB="0" distL="0" distR="0" wp14:anchorId="4CB9236F" wp14:editId="75912659">
            <wp:extent cx="2964180" cy="906780"/>
            <wp:effectExtent l="0" t="0" r="7620" b="762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2964180" cy="906780"/>
                    </a:xfrm>
                    <a:prstGeom prst="rect">
                      <a:avLst/>
                    </a:prstGeom>
                  </pic:spPr>
                </pic:pic>
              </a:graphicData>
            </a:graphic>
          </wp:inline>
        </w:drawing>
      </w:r>
    </w:p>
    <w:p w14:paraId="37106469" w14:textId="28870027" w:rsidR="00FC1EF5" w:rsidRDefault="001057C0">
      <w:pPr>
        <w:pStyle w:val="Beschriftung"/>
        <w:spacing w:after="0"/>
        <w:jc w:val="both"/>
        <w:rPr>
          <w:ins w:id="804" w:author="Recep Özkara" w:date="2017-08-27T01:24:00Z"/>
        </w:rPr>
        <w:pPrChange w:id="805" w:author="Recep Özkara" w:date="2017-08-28T14:46:00Z">
          <w:pPr/>
        </w:pPrChange>
      </w:pPr>
      <w:bookmarkStart w:id="806" w:name="_Toc491688830"/>
      <w:ins w:id="807" w:author="Recep Özkara" w:date="2017-08-27T01:24:00Z">
        <w:r>
          <w:t xml:space="preserve">Abbildung </w:t>
        </w:r>
        <w:r>
          <w:fldChar w:fldCharType="begin"/>
        </w:r>
        <w:r>
          <w:instrText xml:space="preserve"> SEQ Abbildung \* ARABIC </w:instrText>
        </w:r>
      </w:ins>
      <w:r>
        <w:fldChar w:fldCharType="separate"/>
      </w:r>
      <w:ins w:id="808" w:author="Recep Özkara" w:date="2017-08-27T14:20:00Z">
        <w:r w:rsidR="00053E2C">
          <w:t>19</w:t>
        </w:r>
      </w:ins>
      <w:ins w:id="809" w:author="Recep Özkara" w:date="2017-08-27T01:24:00Z">
        <w:r>
          <w:fldChar w:fldCharType="end"/>
        </w:r>
        <w:r>
          <w:t xml:space="preserve"> Erfolgreiches Branching</w:t>
        </w:r>
        <w:bookmarkEnd w:id="806"/>
      </w:ins>
    </w:p>
    <w:p w14:paraId="5E1DA93D" w14:textId="60E913ED" w:rsidR="001057C0" w:rsidRPr="001057C0" w:rsidRDefault="001057C0">
      <w:pPr>
        <w:pStyle w:val="Beschriftung"/>
        <w:spacing w:after="0"/>
        <w:jc w:val="both"/>
        <w:pPrChange w:id="810" w:author="Recep Özkara" w:date="2017-08-28T14:46:00Z">
          <w:pPr/>
        </w:pPrChange>
      </w:pPr>
      <w:ins w:id="811" w:author="Recep Özkara" w:date="2017-08-27T01:24:00Z">
        <w:r>
          <w:t>Quelle:</w:t>
        </w:r>
      </w:ins>
      <w:ins w:id="812" w:author="Recep Özkara" w:date="2017-08-28T14:52:00Z">
        <w:r w:rsidR="0063087F" w:rsidRPr="0063087F">
          <w:t xml:space="preserve"> </w:t>
        </w:r>
        <w:r w:rsidR="0063087F">
          <w:t>Eigene Darstellung</w:t>
        </w:r>
      </w:ins>
    </w:p>
    <w:p w14:paraId="566D8771" w14:textId="77777777" w:rsidR="00802F7F" w:rsidRDefault="00802F7F" w:rsidP="00FC1EF5"/>
    <w:p w14:paraId="5C791A0B" w14:textId="6EECFBBA" w:rsidR="00FC1EF5" w:rsidRDefault="00FC1EF5" w:rsidP="00FC1EF5">
      <w:r>
        <w:t xml:space="preserve">Wird daraufhin auf die Webseite von GitHub gewechselt, ist es möglich die vorgenommenen Änderungen genauer zu betrachten. </w:t>
      </w:r>
      <w:r w:rsidR="00802F7F">
        <w:t>Dazu wählt man auf der Seite des jeweiligen Repositorys den Reiter „Commits“ aus und wählt daraufhin den Hashcode von dem Commit, den man betrachten möchte.</w:t>
      </w:r>
    </w:p>
    <w:p w14:paraId="41245D91" w14:textId="69CB9BAC" w:rsidR="001057C0" w:rsidRDefault="00802F7F">
      <w:pPr>
        <w:keepNext/>
        <w:rPr>
          <w:ins w:id="813" w:author="Recep Özkara" w:date="2017-08-27T01:25:00Z"/>
        </w:rPr>
        <w:pPrChange w:id="814" w:author="Recep Özkara" w:date="2017-08-27T01:25:00Z">
          <w:pPr/>
        </w:pPrChange>
      </w:pPr>
      <w:r>
        <w:rPr>
          <w:noProof/>
          <w:lang w:eastAsia="de-DE"/>
        </w:rPr>
        <w:drawing>
          <wp:inline distT="0" distB="0" distL="0" distR="0" wp14:anchorId="0437BBA6" wp14:editId="43201623">
            <wp:extent cx="5214562" cy="1623060"/>
            <wp:effectExtent l="0" t="0" r="5715" b="0"/>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s.PNG"/>
                    <pic:cNvPicPr/>
                  </pic:nvPicPr>
                  <pic:blipFill>
                    <a:blip r:embed="rId37">
                      <a:extLst>
                        <a:ext uri="{28A0092B-C50C-407E-A947-70E740481C1C}">
                          <a14:useLocalDpi xmlns:a14="http://schemas.microsoft.com/office/drawing/2010/main" val="0"/>
                        </a:ext>
                      </a:extLst>
                    </a:blip>
                    <a:stretch>
                      <a:fillRect/>
                    </a:stretch>
                  </pic:blipFill>
                  <pic:spPr>
                    <a:xfrm>
                      <a:off x="0" y="0"/>
                      <a:ext cx="5219065" cy="1624462"/>
                    </a:xfrm>
                    <a:prstGeom prst="rect">
                      <a:avLst/>
                    </a:prstGeom>
                  </pic:spPr>
                </pic:pic>
              </a:graphicData>
            </a:graphic>
          </wp:inline>
        </w:drawing>
      </w:r>
    </w:p>
    <w:p w14:paraId="1481FC45" w14:textId="5943B216" w:rsidR="00802F7F" w:rsidRDefault="001057C0">
      <w:pPr>
        <w:pStyle w:val="Beschriftung"/>
        <w:spacing w:after="0"/>
        <w:jc w:val="both"/>
        <w:rPr>
          <w:ins w:id="815" w:author="Recep Özkara" w:date="2017-08-27T01:25:00Z"/>
        </w:rPr>
        <w:pPrChange w:id="816" w:author="Recep Özkara" w:date="2017-08-28T14:46:00Z">
          <w:pPr/>
        </w:pPrChange>
      </w:pPr>
      <w:bookmarkStart w:id="817" w:name="_Toc491688831"/>
      <w:ins w:id="818" w:author="Recep Özkara" w:date="2017-08-27T01:25:00Z">
        <w:r>
          <w:t xml:space="preserve">Abbildung </w:t>
        </w:r>
        <w:r>
          <w:fldChar w:fldCharType="begin"/>
        </w:r>
        <w:r>
          <w:instrText xml:space="preserve"> SEQ Abbildung \* ARABIC </w:instrText>
        </w:r>
      </w:ins>
      <w:r>
        <w:fldChar w:fldCharType="separate"/>
      </w:r>
      <w:ins w:id="819" w:author="Recep Özkara" w:date="2017-08-27T14:20:00Z">
        <w:r w:rsidR="00053E2C">
          <w:t>20</w:t>
        </w:r>
      </w:ins>
      <w:ins w:id="820" w:author="Recep Özkara" w:date="2017-08-27T01:25:00Z">
        <w:r>
          <w:fldChar w:fldCharType="end"/>
        </w:r>
        <w:r>
          <w:t xml:space="preserve"> Hauptseite des Repository</w:t>
        </w:r>
        <w:bookmarkEnd w:id="817"/>
      </w:ins>
    </w:p>
    <w:p w14:paraId="1513E843" w14:textId="04E74B34" w:rsidR="001057C0" w:rsidRDefault="007471A7">
      <w:pPr>
        <w:pStyle w:val="Beschriftung"/>
        <w:spacing w:line="480" w:lineRule="auto"/>
        <w:jc w:val="both"/>
        <w:rPr>
          <w:ins w:id="821" w:author="Recep Özkara" w:date="2017-08-28T14:52:00Z"/>
        </w:rPr>
        <w:pPrChange w:id="822" w:author="Recep Özkara" w:date="2017-08-28T14:55:00Z">
          <w:pPr/>
        </w:pPrChange>
      </w:pPr>
      <w:ins w:id="823" w:author="Recep Özkara" w:date="2017-08-27T01:26:00Z">
        <w:r>
          <w:t>Quelle:</w:t>
        </w:r>
      </w:ins>
      <w:ins w:id="824" w:author="Recep Özkara" w:date="2017-08-28T14:52:00Z">
        <w:r w:rsidR="0063087F" w:rsidRPr="0063087F">
          <w:t xml:space="preserve"> </w:t>
        </w:r>
        <w:r w:rsidR="0063087F">
          <w:t>Eigene Darstellung</w:t>
        </w:r>
      </w:ins>
    </w:p>
    <w:p w14:paraId="383CB354" w14:textId="0BB86227" w:rsidR="0063087F" w:rsidRPr="00C352F5" w:rsidDel="0063087F" w:rsidRDefault="0063087F" w:rsidP="00C352F5">
      <w:pPr>
        <w:rPr>
          <w:del w:id="825" w:author="Recep Özkara" w:date="2017-08-28T14:52:00Z"/>
        </w:rPr>
      </w:pPr>
    </w:p>
    <w:p w14:paraId="1E357306" w14:textId="50594C60" w:rsidR="00802F7F" w:rsidDel="00BD51A0" w:rsidRDefault="00802F7F" w:rsidP="00FC1EF5">
      <w:pPr>
        <w:rPr>
          <w:del w:id="826" w:author="Recep Özkara" w:date="2017-08-28T14:46:00Z"/>
        </w:rPr>
      </w:pPr>
    </w:p>
    <w:p w14:paraId="7F55E0D8" w14:textId="77777777" w:rsidR="007471A7" w:rsidRDefault="00802F7F">
      <w:pPr>
        <w:keepNext/>
        <w:spacing w:before="200"/>
        <w:rPr>
          <w:ins w:id="827" w:author="Recep Özkara" w:date="2017-08-27T01:26:00Z"/>
        </w:rPr>
        <w:pPrChange w:id="828" w:author="Recep Özkara" w:date="2017-08-28T14:54:00Z">
          <w:pPr/>
        </w:pPrChange>
      </w:pPr>
      <w:r>
        <w:rPr>
          <w:noProof/>
          <w:lang w:eastAsia="de-DE"/>
        </w:rPr>
        <w:lastRenderedPageBreak/>
        <w:drawing>
          <wp:inline distT="0" distB="0" distL="0" distR="0" wp14:anchorId="6319859D" wp14:editId="47432F43">
            <wp:extent cx="5219065" cy="653415"/>
            <wp:effectExtent l="0" t="0" r="635"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ffs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219065" cy="653415"/>
                    </a:xfrm>
                    <a:prstGeom prst="rect">
                      <a:avLst/>
                    </a:prstGeom>
                  </pic:spPr>
                </pic:pic>
              </a:graphicData>
            </a:graphic>
          </wp:inline>
        </w:drawing>
      </w:r>
    </w:p>
    <w:p w14:paraId="42F1EDF7" w14:textId="537C3B96" w:rsidR="00802F7F" w:rsidRDefault="007471A7">
      <w:pPr>
        <w:pStyle w:val="Beschriftung"/>
        <w:spacing w:after="0"/>
        <w:jc w:val="both"/>
        <w:rPr>
          <w:ins w:id="829" w:author="Recep Özkara" w:date="2017-08-27T01:26:00Z"/>
        </w:rPr>
        <w:pPrChange w:id="830" w:author="Recep Özkara" w:date="2017-08-28T14:46:00Z">
          <w:pPr/>
        </w:pPrChange>
      </w:pPr>
      <w:bookmarkStart w:id="831" w:name="_Toc491688832"/>
      <w:ins w:id="832" w:author="Recep Özkara" w:date="2017-08-27T01:26:00Z">
        <w:r>
          <w:t xml:space="preserve">Abbildung </w:t>
        </w:r>
        <w:r>
          <w:fldChar w:fldCharType="begin"/>
        </w:r>
        <w:r>
          <w:instrText xml:space="preserve"> SEQ Abbildung \* ARABIC </w:instrText>
        </w:r>
      </w:ins>
      <w:r>
        <w:fldChar w:fldCharType="separate"/>
      </w:r>
      <w:ins w:id="833" w:author="Recep Özkara" w:date="2017-08-27T14:20:00Z">
        <w:r w:rsidR="00053E2C">
          <w:t>21</w:t>
        </w:r>
      </w:ins>
      <w:ins w:id="834" w:author="Recep Özkara" w:date="2017-08-27T01:26:00Z">
        <w:r>
          <w:fldChar w:fldCharType="end"/>
        </w:r>
        <w:r>
          <w:t xml:space="preserve"> Commits mit Hash-Wert</w:t>
        </w:r>
        <w:bookmarkEnd w:id="831"/>
      </w:ins>
    </w:p>
    <w:p w14:paraId="6006C7CA" w14:textId="74DEC67F" w:rsidR="007471A7" w:rsidRDefault="007471A7">
      <w:pPr>
        <w:pStyle w:val="Beschriftung"/>
        <w:spacing w:after="0"/>
        <w:jc w:val="both"/>
        <w:rPr>
          <w:ins w:id="835" w:author="Recep Özkara" w:date="2017-08-28T14:46:00Z"/>
        </w:rPr>
        <w:pPrChange w:id="836" w:author="Recep Özkara" w:date="2017-08-28T14:46:00Z">
          <w:pPr/>
        </w:pPrChange>
      </w:pPr>
      <w:ins w:id="837" w:author="Recep Özkara" w:date="2017-08-27T01:26:00Z">
        <w:r>
          <w:t>Quelle:</w:t>
        </w:r>
      </w:ins>
      <w:ins w:id="838" w:author="Recep Özkara" w:date="2017-08-28T14:53:00Z">
        <w:r w:rsidR="0063087F" w:rsidRPr="0063087F">
          <w:t xml:space="preserve"> </w:t>
        </w:r>
        <w:r w:rsidR="0063087F">
          <w:t>Eigene Darstellung</w:t>
        </w:r>
      </w:ins>
    </w:p>
    <w:p w14:paraId="5829A2D9" w14:textId="0CD3EE26" w:rsidR="00BD51A0" w:rsidRPr="00C352F5" w:rsidDel="00BD51A0" w:rsidRDefault="00BD51A0" w:rsidP="00C352F5">
      <w:pPr>
        <w:rPr>
          <w:del w:id="839" w:author="Recep Özkara" w:date="2017-08-28T14:46:00Z"/>
        </w:rPr>
      </w:pPr>
    </w:p>
    <w:p w14:paraId="3963D12A" w14:textId="77777777" w:rsidR="00BD51A0" w:rsidRDefault="00BD51A0" w:rsidP="00FC1EF5">
      <w:pPr>
        <w:rPr>
          <w:ins w:id="840" w:author="Recep Özkara" w:date="2017-08-28T14:46:00Z"/>
        </w:rPr>
      </w:pPr>
    </w:p>
    <w:p w14:paraId="7778FC59" w14:textId="3674B49C" w:rsidR="00802F7F" w:rsidRDefault="00802F7F" w:rsidP="00FC1EF5">
      <w:r>
        <w:t>Daraufhin wird der Inhalt der Java-Klasse mit den entsprechenden Änderu</w:t>
      </w:r>
      <w:r>
        <w:t>n</w:t>
      </w:r>
      <w:r>
        <w:t>gen angezeigt.</w:t>
      </w:r>
    </w:p>
    <w:p w14:paraId="0E9556C1" w14:textId="77777777" w:rsidR="007471A7" w:rsidRDefault="00802F7F">
      <w:pPr>
        <w:keepNext/>
        <w:rPr>
          <w:ins w:id="841" w:author="Recep Özkara" w:date="2017-08-27T01:27:00Z"/>
        </w:rPr>
        <w:pPrChange w:id="842" w:author="Recep Özkara" w:date="2017-08-27T01:27:00Z">
          <w:pPr/>
        </w:pPrChange>
      </w:pPr>
      <w:r>
        <w:rPr>
          <w:noProof/>
          <w:lang w:eastAsia="de-DE"/>
        </w:rPr>
        <w:drawing>
          <wp:inline distT="0" distB="0" distL="0" distR="0" wp14:anchorId="4D26E3E5" wp14:editId="1E32AF36">
            <wp:extent cx="5680366" cy="777240"/>
            <wp:effectExtent l="0" t="0" r="0" b="381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9"/>
                    <a:srcRect r="33723"/>
                    <a:stretch/>
                  </pic:blipFill>
                  <pic:spPr bwMode="auto">
                    <a:xfrm>
                      <a:off x="0" y="0"/>
                      <a:ext cx="5690973" cy="778691"/>
                    </a:xfrm>
                    <a:prstGeom prst="rect">
                      <a:avLst/>
                    </a:prstGeom>
                    <a:ln>
                      <a:noFill/>
                    </a:ln>
                    <a:extLst>
                      <a:ext uri="{53640926-AAD7-44D8-BBD7-CCE9431645EC}">
                        <a14:shadowObscured xmlns:a14="http://schemas.microsoft.com/office/drawing/2010/main"/>
                      </a:ext>
                    </a:extLst>
                  </pic:spPr>
                </pic:pic>
              </a:graphicData>
            </a:graphic>
          </wp:inline>
        </w:drawing>
      </w:r>
    </w:p>
    <w:p w14:paraId="31702629" w14:textId="7E11095B" w:rsidR="00802F7F" w:rsidRDefault="007471A7">
      <w:pPr>
        <w:pStyle w:val="Beschriftung"/>
        <w:spacing w:after="0"/>
        <w:jc w:val="both"/>
        <w:rPr>
          <w:ins w:id="843" w:author="Recep Özkara" w:date="2017-08-27T01:27:00Z"/>
        </w:rPr>
        <w:pPrChange w:id="844" w:author="Recep Özkara" w:date="2017-08-28T14:47:00Z">
          <w:pPr/>
        </w:pPrChange>
      </w:pPr>
      <w:bookmarkStart w:id="845" w:name="_Toc491688833"/>
      <w:ins w:id="846" w:author="Recep Özkara" w:date="2017-08-27T01:27:00Z">
        <w:r>
          <w:t xml:space="preserve">Abbildung </w:t>
        </w:r>
        <w:r>
          <w:fldChar w:fldCharType="begin"/>
        </w:r>
        <w:r>
          <w:instrText xml:space="preserve"> SEQ Abbildung \* ARABIC </w:instrText>
        </w:r>
      </w:ins>
      <w:r>
        <w:fldChar w:fldCharType="separate"/>
      </w:r>
      <w:ins w:id="847" w:author="Recep Özkara" w:date="2017-08-27T14:20:00Z">
        <w:r w:rsidR="00053E2C">
          <w:t>22</w:t>
        </w:r>
      </w:ins>
      <w:ins w:id="848" w:author="Recep Özkara" w:date="2017-08-27T01:27:00Z">
        <w:r>
          <w:fldChar w:fldCharType="end"/>
        </w:r>
        <w:r>
          <w:t xml:space="preserve"> </w:t>
        </w:r>
      </w:ins>
      <w:ins w:id="849" w:author="Recep Özkara" w:date="2017-08-27T12:50:00Z">
        <w:r w:rsidR="002E0735">
          <w:t xml:space="preserve">Weitere </w:t>
        </w:r>
      </w:ins>
      <w:ins w:id="850" w:author="Recep Özkara" w:date="2017-08-27T01:27:00Z">
        <w:r>
          <w:t>Versionsunterschiede</w:t>
        </w:r>
        <w:bookmarkEnd w:id="845"/>
      </w:ins>
    </w:p>
    <w:p w14:paraId="0D608955" w14:textId="296F1719" w:rsidR="007471A7" w:rsidRPr="007471A7" w:rsidRDefault="007471A7">
      <w:pPr>
        <w:pStyle w:val="Beschriftung"/>
        <w:spacing w:after="0"/>
        <w:jc w:val="both"/>
        <w:pPrChange w:id="851" w:author="Recep Özkara" w:date="2017-08-28T14:47:00Z">
          <w:pPr/>
        </w:pPrChange>
      </w:pPr>
      <w:ins w:id="852" w:author="Recep Özkara" w:date="2017-08-27T01:27:00Z">
        <w:r>
          <w:t>Quelle:</w:t>
        </w:r>
      </w:ins>
      <w:ins w:id="853" w:author="Recep Özkara" w:date="2017-08-28T14:53:00Z">
        <w:r w:rsidR="0063087F" w:rsidRPr="0063087F">
          <w:t xml:space="preserve"> </w:t>
        </w:r>
        <w:r w:rsidR="0063087F">
          <w:t>Eigene Darstellung</w:t>
        </w:r>
      </w:ins>
    </w:p>
    <w:p w14:paraId="67139BDF" w14:textId="77777777" w:rsidR="007471A7" w:rsidRDefault="007471A7" w:rsidP="00FC1EF5"/>
    <w:p w14:paraId="71B4D2B0" w14:textId="40D48497" w:rsidR="00A27409" w:rsidRDefault="00A27409" w:rsidP="00A27409">
      <w:pPr>
        <w:pStyle w:val="berschrift2"/>
      </w:pPr>
      <w:bookmarkStart w:id="854" w:name="_Toc491708039"/>
      <w:r>
        <w:t>Branching mit eGit</w:t>
      </w:r>
      <w:bookmarkEnd w:id="854"/>
    </w:p>
    <w:p w14:paraId="1D498000" w14:textId="77777777" w:rsidR="00A27409" w:rsidRDefault="00A27409" w:rsidP="00A27409">
      <w:pPr>
        <w:rPr>
          <w:ins w:id="855" w:author="Recep Özkara" w:date="2017-08-28T12:41:00Z"/>
        </w:rPr>
      </w:pPr>
    </w:p>
    <w:p w14:paraId="5C50041C" w14:textId="03D60D5C" w:rsidR="00084BEC" w:rsidRDefault="00084BEC" w:rsidP="00A27409">
      <w:ins w:id="856" w:author="Recep Özkara" w:date="2017-08-28T12:41:00Z">
        <w:r>
          <w:t>Das Branching und Merging unter eGit funktioniert folgendermaßen</w:t>
        </w:r>
        <w:r>
          <w:rPr>
            <w:rStyle w:val="Funotenzeichen"/>
          </w:rPr>
          <w:footnoteReference w:id="128"/>
        </w:r>
      </w:ins>
    </w:p>
    <w:p w14:paraId="27C04F0D" w14:textId="4E8553F2" w:rsidR="00A27409" w:rsidRDefault="00A27409" w:rsidP="00A27409">
      <w:pPr>
        <w:rPr>
          <w:ins w:id="868" w:author="Recep Özkara" w:date="2017-08-28T15:01:00Z"/>
        </w:rPr>
      </w:pPr>
      <w:r>
        <w:t>Zum Arbeiten mit einem zusätzlichen Branch, wird ein Rechtsklick auf den aktuellen lokalen Branch ausgeführt und der Befehl „Create Branch“ ausg</w:t>
      </w:r>
      <w:r>
        <w:t>e</w:t>
      </w:r>
      <w:r>
        <w:t xml:space="preserve">wählt. </w:t>
      </w:r>
      <w:r w:rsidR="0042167D">
        <w:t xml:space="preserve">Anschließend wird beschlossen aus welchem Branch der neue Zweig entstehen soll und ein aussagekräftiger Name für diesen Zweig gewählt. </w:t>
      </w:r>
      <w:del w:id="869" w:author="Recep Özkara" w:date="2017-08-28T12:38:00Z">
        <w:r w:rsidR="0042167D" w:rsidDel="0084345E">
          <w:delText>E</w:delText>
        </w:r>
        <w:r w:rsidR="0042167D" w:rsidDel="0084345E">
          <w:delText xml:space="preserve">clipse </w:delText>
        </w:r>
      </w:del>
      <w:ins w:id="870" w:author="Recep Özkara" w:date="2017-08-28T12:38:00Z">
        <w:r w:rsidR="0084345E">
          <w:t>E</w:t>
        </w:r>
        <w:r w:rsidR="0084345E">
          <w:t xml:space="preserve">clipse </w:t>
        </w:r>
      </w:ins>
      <w:r w:rsidR="0042167D">
        <w:t>wechselt automatisch zu dem neu erstellten Zweig.</w:t>
      </w:r>
    </w:p>
    <w:p w14:paraId="4798E613" w14:textId="77777777" w:rsidR="00442CF5" w:rsidRDefault="00442CF5" w:rsidP="00A27409">
      <w:pPr>
        <w:rPr>
          <w:ins w:id="871" w:author="Recep Özkara" w:date="2017-08-28T14:47:00Z"/>
        </w:rPr>
      </w:pPr>
    </w:p>
    <w:p w14:paraId="78DC6E29" w14:textId="6EF6C7DB" w:rsidR="00BD51A0" w:rsidDel="0063087F" w:rsidRDefault="00BD51A0" w:rsidP="00A27409">
      <w:pPr>
        <w:rPr>
          <w:del w:id="872" w:author="Recep Özkara" w:date="2017-08-28T14:55:00Z"/>
        </w:rPr>
      </w:pPr>
    </w:p>
    <w:p w14:paraId="1A289353" w14:textId="77777777" w:rsidR="007471A7" w:rsidRDefault="0042167D">
      <w:pPr>
        <w:keepNext/>
        <w:spacing w:after="0"/>
        <w:rPr>
          <w:ins w:id="873" w:author="Recep Özkara" w:date="2017-08-27T01:28:00Z"/>
        </w:rPr>
        <w:pPrChange w:id="874" w:author="Recep Özkara" w:date="2017-08-28T14:58:00Z">
          <w:pPr/>
        </w:pPrChange>
      </w:pPr>
      <w:r>
        <w:rPr>
          <w:noProof/>
          <w:lang w:eastAsia="de-DE"/>
        </w:rPr>
        <w:lastRenderedPageBreak/>
        <w:drawing>
          <wp:inline distT="0" distB="0" distL="0" distR="0" wp14:anchorId="047D407E" wp14:editId="541FDE77">
            <wp:extent cx="2796540" cy="1036320"/>
            <wp:effectExtent l="0" t="0" r="381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796540" cy="1036320"/>
                    </a:xfrm>
                    <a:prstGeom prst="rect">
                      <a:avLst/>
                    </a:prstGeom>
                  </pic:spPr>
                </pic:pic>
              </a:graphicData>
            </a:graphic>
          </wp:inline>
        </w:drawing>
      </w:r>
    </w:p>
    <w:p w14:paraId="0E9B7A9D" w14:textId="461B1979" w:rsidR="0042167D" w:rsidRDefault="007471A7">
      <w:pPr>
        <w:pStyle w:val="Beschriftung"/>
        <w:spacing w:after="0"/>
        <w:jc w:val="both"/>
        <w:rPr>
          <w:ins w:id="875" w:author="Recep Özkara" w:date="2017-08-27T01:28:00Z"/>
        </w:rPr>
        <w:pPrChange w:id="876" w:author="Recep Özkara" w:date="2017-08-28T15:01:00Z">
          <w:pPr/>
        </w:pPrChange>
      </w:pPr>
      <w:bookmarkStart w:id="877" w:name="_Toc491688834"/>
      <w:ins w:id="878" w:author="Recep Özkara" w:date="2017-08-27T01:28:00Z">
        <w:r>
          <w:t xml:space="preserve">Abbildung </w:t>
        </w:r>
        <w:r>
          <w:fldChar w:fldCharType="begin"/>
        </w:r>
        <w:r>
          <w:instrText xml:space="preserve"> SEQ Abbildung \* ARABIC </w:instrText>
        </w:r>
      </w:ins>
      <w:r>
        <w:fldChar w:fldCharType="separate"/>
      </w:r>
      <w:ins w:id="879" w:author="Recep Özkara" w:date="2017-08-27T14:20:00Z">
        <w:r w:rsidR="00053E2C">
          <w:t>23</w:t>
        </w:r>
      </w:ins>
      <w:ins w:id="880" w:author="Recep Özkara" w:date="2017-08-27T01:28:00Z">
        <w:r>
          <w:fldChar w:fldCharType="end"/>
        </w:r>
        <w:r>
          <w:t xml:space="preserve"> Neuen Branch erstellen</w:t>
        </w:r>
        <w:bookmarkEnd w:id="877"/>
      </w:ins>
    </w:p>
    <w:p w14:paraId="18AD14D8" w14:textId="1B465E8E" w:rsidR="007471A7" w:rsidRPr="007471A7" w:rsidRDefault="007471A7">
      <w:pPr>
        <w:pStyle w:val="Beschriftung"/>
        <w:spacing w:after="0"/>
        <w:jc w:val="both"/>
        <w:pPrChange w:id="881" w:author="Recep Özkara" w:date="2017-08-28T15:01:00Z">
          <w:pPr/>
        </w:pPrChange>
      </w:pPr>
      <w:ins w:id="882" w:author="Recep Özkara" w:date="2017-08-27T01:28:00Z">
        <w:r>
          <w:t>Quelle:</w:t>
        </w:r>
      </w:ins>
      <w:ins w:id="883" w:author="Recep Özkara" w:date="2017-08-28T14:53:00Z">
        <w:r w:rsidR="0063087F" w:rsidRPr="0063087F">
          <w:t xml:space="preserve"> </w:t>
        </w:r>
        <w:r w:rsidR="0063087F">
          <w:t>Eigene Darstellung</w:t>
        </w:r>
      </w:ins>
    </w:p>
    <w:p w14:paraId="65A65A03" w14:textId="77777777" w:rsidR="0042167D" w:rsidRDefault="0042167D" w:rsidP="00A27409"/>
    <w:p w14:paraId="39D81CAD" w14:textId="53A7BDA6" w:rsidR="0042167D" w:rsidRDefault="0042167D" w:rsidP="00A27409">
      <w:r>
        <w:t>Da der neue Branch in diesem Fall aus dem master-Branch entstanden ist, hat er sämtliche auf ihm befindliche Daten mitgenommen, einschließlich de</w:t>
      </w:r>
      <w:r>
        <w:t>s</w:t>
      </w:r>
      <w:r>
        <w:t>selben Hash-Wertes und des Kommentars.</w:t>
      </w:r>
    </w:p>
    <w:p w14:paraId="5AB2880D" w14:textId="5515D086" w:rsidR="0042167D" w:rsidRDefault="0042167D" w:rsidP="00A27409">
      <w:r>
        <w:t>Nach der Arbeit und dem Commit, kann man sehen, das</w:t>
      </w:r>
      <w:r w:rsidR="00CC3FD2">
        <w:t>s</w:t>
      </w:r>
      <w:r>
        <w:t xml:space="preserve"> der Hash-Wert und der Kommentar sich auf dem neuen Branch </w:t>
      </w:r>
      <w:r w:rsidR="00D92FF0">
        <w:t>ändern</w:t>
      </w:r>
      <w:r w:rsidR="00A278E3">
        <w:t>.</w:t>
      </w:r>
    </w:p>
    <w:p w14:paraId="2F9FFBFD" w14:textId="77777777" w:rsidR="007471A7" w:rsidRDefault="0042167D">
      <w:pPr>
        <w:keepNext/>
        <w:rPr>
          <w:ins w:id="884" w:author="Recep Özkara" w:date="2017-08-27T01:29:00Z"/>
        </w:rPr>
        <w:pPrChange w:id="885" w:author="Recep Özkara" w:date="2017-08-27T01:29:00Z">
          <w:pPr/>
        </w:pPrChange>
      </w:pPr>
      <w:r>
        <w:rPr>
          <w:noProof/>
          <w:lang w:eastAsia="de-DE"/>
        </w:rPr>
        <w:drawing>
          <wp:inline distT="0" distB="0" distL="0" distR="0" wp14:anchorId="491262BA" wp14:editId="61624E8A">
            <wp:extent cx="2926080" cy="1043940"/>
            <wp:effectExtent l="0" t="0" r="762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926080" cy="1043940"/>
                    </a:xfrm>
                    <a:prstGeom prst="rect">
                      <a:avLst/>
                    </a:prstGeom>
                  </pic:spPr>
                </pic:pic>
              </a:graphicData>
            </a:graphic>
          </wp:inline>
        </w:drawing>
      </w:r>
    </w:p>
    <w:p w14:paraId="0C8D9688" w14:textId="50CF32CD" w:rsidR="0042167D" w:rsidRDefault="007471A7">
      <w:pPr>
        <w:pStyle w:val="Beschriftung"/>
        <w:spacing w:after="0"/>
        <w:jc w:val="both"/>
        <w:rPr>
          <w:ins w:id="886" w:author="Recep Özkara" w:date="2017-08-27T01:29:00Z"/>
        </w:rPr>
        <w:pPrChange w:id="887" w:author="Recep Özkara" w:date="2017-08-28T14:47:00Z">
          <w:pPr/>
        </w:pPrChange>
      </w:pPr>
      <w:bookmarkStart w:id="888" w:name="_Toc491688835"/>
      <w:ins w:id="889" w:author="Recep Özkara" w:date="2017-08-27T01:29:00Z">
        <w:r>
          <w:t xml:space="preserve">Abbildung </w:t>
        </w:r>
        <w:r>
          <w:fldChar w:fldCharType="begin"/>
        </w:r>
        <w:r>
          <w:instrText xml:space="preserve"> SEQ Abbildung \* ARABIC </w:instrText>
        </w:r>
      </w:ins>
      <w:r>
        <w:fldChar w:fldCharType="separate"/>
      </w:r>
      <w:ins w:id="890" w:author="Recep Özkara" w:date="2017-08-27T14:20:00Z">
        <w:r w:rsidR="00053E2C">
          <w:t>24</w:t>
        </w:r>
      </w:ins>
      <w:ins w:id="891" w:author="Recep Özkara" w:date="2017-08-27T01:29:00Z">
        <w:r>
          <w:fldChar w:fldCharType="end"/>
        </w:r>
        <w:r>
          <w:t xml:space="preserve"> Commit auf neuem Branch</w:t>
        </w:r>
        <w:bookmarkEnd w:id="888"/>
      </w:ins>
    </w:p>
    <w:p w14:paraId="37DCC24F" w14:textId="05A7A270" w:rsidR="007471A7" w:rsidRPr="007471A7" w:rsidRDefault="007471A7">
      <w:pPr>
        <w:pStyle w:val="Beschriftung"/>
        <w:spacing w:after="0"/>
        <w:jc w:val="both"/>
        <w:pPrChange w:id="892" w:author="Recep Özkara" w:date="2017-08-28T14:47:00Z">
          <w:pPr/>
        </w:pPrChange>
      </w:pPr>
      <w:ins w:id="893" w:author="Recep Özkara" w:date="2017-08-27T01:29:00Z">
        <w:r>
          <w:t>Quelle:</w:t>
        </w:r>
      </w:ins>
      <w:ins w:id="894" w:author="Recep Özkara" w:date="2017-08-28T14:53:00Z">
        <w:r w:rsidR="0063087F" w:rsidRPr="0063087F">
          <w:t xml:space="preserve"> </w:t>
        </w:r>
        <w:r w:rsidR="0063087F">
          <w:t>Eigene Darstellung</w:t>
        </w:r>
      </w:ins>
    </w:p>
    <w:p w14:paraId="2A3DCF73" w14:textId="77777777" w:rsidR="00CC3FD2" w:rsidRDefault="00CC3FD2" w:rsidP="00A27409"/>
    <w:p w14:paraId="204C47DF" w14:textId="019FAF06" w:rsidR="00CC3FD2" w:rsidRDefault="00CC3FD2" w:rsidP="00A27409">
      <w:r>
        <w:t>Als nächstes werden diese Änderungen zurück in den master-Branch übe</w:t>
      </w:r>
      <w:r>
        <w:t>r</w:t>
      </w:r>
      <w:r>
        <w:t>tragen. Dazu wird in den Branch, in den die Neuerungen übertragen werden sollen</w:t>
      </w:r>
      <w:r w:rsidR="00B84C9A">
        <w:t>,</w:t>
      </w:r>
      <w:r>
        <w:t xml:space="preserve"> gewechselt. Es folgt ein weiterer Rechtsklick auf den Branch, aus dem die Änderungen übertragen werden soll</w:t>
      </w:r>
      <w:r w:rsidR="00B84C9A">
        <w:t>en</w:t>
      </w:r>
      <w:r>
        <w:t xml:space="preserve"> und die Wahl des Befehls „Merge“.</w:t>
      </w:r>
      <w:r w:rsidR="00A15A89">
        <w:t xml:space="preserve"> Dadurch werden beide Zweige miteinander verschmolzen.</w:t>
      </w:r>
    </w:p>
    <w:p w14:paraId="1DE5E80C" w14:textId="77777777" w:rsidR="007471A7" w:rsidRDefault="00CC3FD2">
      <w:pPr>
        <w:keepNext/>
        <w:rPr>
          <w:ins w:id="895" w:author="Recep Özkara" w:date="2017-08-27T01:29:00Z"/>
        </w:rPr>
        <w:pPrChange w:id="896" w:author="Recep Özkara" w:date="2017-08-27T01:29:00Z">
          <w:pPr/>
        </w:pPrChange>
      </w:pPr>
      <w:r>
        <w:rPr>
          <w:noProof/>
          <w:lang w:eastAsia="de-DE"/>
        </w:rPr>
        <w:lastRenderedPageBreak/>
        <w:drawing>
          <wp:inline distT="0" distB="0" distL="0" distR="0" wp14:anchorId="0ACF2D08" wp14:editId="4321704B">
            <wp:extent cx="4076700" cy="1973580"/>
            <wp:effectExtent l="0" t="0" r="0" b="762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a:srcRect l="1109" t="2264"/>
                    <a:stretch/>
                  </pic:blipFill>
                  <pic:spPr bwMode="auto">
                    <a:xfrm>
                      <a:off x="0" y="0"/>
                      <a:ext cx="4076700" cy="1973580"/>
                    </a:xfrm>
                    <a:prstGeom prst="rect">
                      <a:avLst/>
                    </a:prstGeom>
                    <a:ln>
                      <a:noFill/>
                    </a:ln>
                    <a:extLst>
                      <a:ext uri="{53640926-AAD7-44D8-BBD7-CCE9431645EC}">
                        <a14:shadowObscured xmlns:a14="http://schemas.microsoft.com/office/drawing/2010/main"/>
                      </a:ext>
                    </a:extLst>
                  </pic:spPr>
                </pic:pic>
              </a:graphicData>
            </a:graphic>
          </wp:inline>
        </w:drawing>
      </w:r>
    </w:p>
    <w:p w14:paraId="43083D89" w14:textId="35B66E00" w:rsidR="00CC3FD2" w:rsidRDefault="007471A7">
      <w:pPr>
        <w:pStyle w:val="Beschriftung"/>
        <w:spacing w:after="0"/>
        <w:jc w:val="both"/>
        <w:rPr>
          <w:ins w:id="897" w:author="Recep Özkara" w:date="2017-08-27T01:29:00Z"/>
        </w:rPr>
        <w:pPrChange w:id="898" w:author="Recep Özkara" w:date="2017-08-28T14:47:00Z">
          <w:pPr/>
        </w:pPrChange>
      </w:pPr>
      <w:bookmarkStart w:id="899" w:name="_Toc491688836"/>
      <w:ins w:id="900" w:author="Recep Özkara" w:date="2017-08-27T01:29:00Z">
        <w:r>
          <w:t xml:space="preserve">Abbildung </w:t>
        </w:r>
        <w:r>
          <w:fldChar w:fldCharType="begin"/>
        </w:r>
        <w:r>
          <w:instrText xml:space="preserve"> SEQ Abbildung \* ARABIC </w:instrText>
        </w:r>
      </w:ins>
      <w:r>
        <w:fldChar w:fldCharType="separate"/>
      </w:r>
      <w:ins w:id="901" w:author="Recep Özkara" w:date="2017-08-27T14:20:00Z">
        <w:r w:rsidR="00053E2C">
          <w:t>25</w:t>
        </w:r>
      </w:ins>
      <w:ins w:id="902" w:author="Recep Özkara" w:date="2017-08-27T01:29:00Z">
        <w:r>
          <w:fldChar w:fldCharType="end"/>
        </w:r>
        <w:r>
          <w:t xml:space="preserve"> Merge-Details</w:t>
        </w:r>
        <w:bookmarkEnd w:id="899"/>
      </w:ins>
    </w:p>
    <w:p w14:paraId="32A6B71D" w14:textId="68D07F40" w:rsidR="007471A7" w:rsidRPr="007471A7" w:rsidRDefault="007471A7">
      <w:pPr>
        <w:pStyle w:val="Beschriftung"/>
        <w:spacing w:after="0"/>
        <w:jc w:val="both"/>
        <w:pPrChange w:id="903" w:author="Recep Özkara" w:date="2017-08-28T14:47:00Z">
          <w:pPr/>
        </w:pPrChange>
      </w:pPr>
      <w:ins w:id="904" w:author="Recep Özkara" w:date="2017-08-27T01:29:00Z">
        <w:r>
          <w:t>Quelle:</w:t>
        </w:r>
      </w:ins>
      <w:ins w:id="905" w:author="Recep Özkara" w:date="2017-08-28T14:53:00Z">
        <w:r w:rsidR="0063087F" w:rsidRPr="0063087F">
          <w:t xml:space="preserve"> </w:t>
        </w:r>
        <w:r w:rsidR="0063087F">
          <w:t>Eigene Darstellung</w:t>
        </w:r>
      </w:ins>
    </w:p>
    <w:p w14:paraId="13D3668F" w14:textId="77777777" w:rsidR="00A15A89" w:rsidRDefault="00A15A89" w:rsidP="00A27409"/>
    <w:p w14:paraId="7A919CF5" w14:textId="4568A4D4" w:rsidR="00A15A89" w:rsidRDefault="00A15A89" w:rsidP="00A27409">
      <w:r>
        <w:t xml:space="preserve">Nach </w:t>
      </w:r>
      <w:r w:rsidR="00C76A8F">
        <w:t>dem</w:t>
      </w:r>
      <w:r>
        <w:t xml:space="preserve"> erfolgreichen </w:t>
      </w:r>
      <w:r w:rsidR="00C76A8F">
        <w:t>Zusammenfügen</w:t>
      </w:r>
      <w:r>
        <w:t>, sind die Kommentare und der Hash-Wert ein weiteres Mal identisch. Ist die Arbeit auf dem neuen Branch zu Ende, kann dieser gelöscht werden. Andernfalls steht er für weitere Änd</w:t>
      </w:r>
      <w:r>
        <w:t>e</w:t>
      </w:r>
      <w:r>
        <w:t>rungen zur Verfügu</w:t>
      </w:r>
      <w:r w:rsidR="00C76A8F">
        <w:t>ng.</w:t>
      </w:r>
    </w:p>
    <w:p w14:paraId="7895804B" w14:textId="1B2DDE76" w:rsidR="00C76A8F" w:rsidRDefault="00C76A8F" w:rsidP="00A27409">
      <w:r>
        <w:t xml:space="preserve">Um die Änderungen in das Remote-Repository zu übertragen, betätigt man mit der rechten Maustaste den lokalen </w:t>
      </w:r>
      <w:ins w:id="906" w:author="Recep Özkara" w:date="2017-08-27T01:29:00Z">
        <w:r w:rsidR="007471A7">
          <w:t>M</w:t>
        </w:r>
      </w:ins>
      <w:del w:id="907" w:author="Recep Özkara" w:date="2017-08-27T01:29:00Z">
        <w:r w:rsidDel="007471A7">
          <w:delText>m</w:delText>
        </w:r>
      </w:del>
      <w:r>
        <w:t>aster-Branch und wählt „Push Branch“. Nach Abschluss sollten alle Zweige denselben Hasch-Wert und di</w:t>
      </w:r>
      <w:r>
        <w:t>e</w:t>
      </w:r>
      <w:r>
        <w:t>selben Kommentare aufzeigen.</w:t>
      </w:r>
    </w:p>
    <w:p w14:paraId="6B4FA95A" w14:textId="77777777" w:rsidR="007471A7" w:rsidRDefault="00C76A8F">
      <w:pPr>
        <w:keepNext/>
        <w:rPr>
          <w:ins w:id="908" w:author="Recep Özkara" w:date="2017-08-27T01:30:00Z"/>
        </w:rPr>
        <w:pPrChange w:id="909" w:author="Recep Özkara" w:date="2017-08-27T01:30:00Z">
          <w:pPr/>
        </w:pPrChange>
      </w:pPr>
      <w:r>
        <w:rPr>
          <w:noProof/>
          <w:lang w:eastAsia="de-DE"/>
        </w:rPr>
        <w:drawing>
          <wp:inline distT="0" distB="0" distL="0" distR="0" wp14:anchorId="1D1FD580" wp14:editId="694E50E9">
            <wp:extent cx="2552700" cy="1059180"/>
            <wp:effectExtent l="0" t="0" r="0" b="762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552700" cy="1059180"/>
                    </a:xfrm>
                    <a:prstGeom prst="rect">
                      <a:avLst/>
                    </a:prstGeom>
                  </pic:spPr>
                </pic:pic>
              </a:graphicData>
            </a:graphic>
          </wp:inline>
        </w:drawing>
      </w:r>
    </w:p>
    <w:p w14:paraId="01E8BBBB" w14:textId="6A18BB91" w:rsidR="00C76A8F" w:rsidRDefault="007471A7">
      <w:pPr>
        <w:pStyle w:val="Beschriftung"/>
        <w:spacing w:after="0"/>
        <w:jc w:val="both"/>
        <w:rPr>
          <w:ins w:id="910" w:author="Recep Özkara" w:date="2017-08-27T01:30:00Z"/>
        </w:rPr>
        <w:pPrChange w:id="911" w:author="Recep Özkara" w:date="2017-08-28T14:48:00Z">
          <w:pPr/>
        </w:pPrChange>
      </w:pPr>
      <w:bookmarkStart w:id="912" w:name="_Toc491688837"/>
      <w:ins w:id="913" w:author="Recep Özkara" w:date="2017-08-27T01:30:00Z">
        <w:r>
          <w:t xml:space="preserve">Abbildung </w:t>
        </w:r>
        <w:r>
          <w:fldChar w:fldCharType="begin"/>
        </w:r>
        <w:r>
          <w:instrText xml:space="preserve"> SEQ Abbildung \* ARABIC </w:instrText>
        </w:r>
      </w:ins>
      <w:r>
        <w:fldChar w:fldCharType="separate"/>
      </w:r>
      <w:ins w:id="914" w:author="Recep Özkara" w:date="2017-08-27T14:20:00Z">
        <w:r w:rsidR="00053E2C">
          <w:t>26</w:t>
        </w:r>
      </w:ins>
      <w:ins w:id="915" w:author="Recep Özkara" w:date="2017-08-27T01:30:00Z">
        <w:r>
          <w:fldChar w:fldCharType="end"/>
        </w:r>
        <w:r>
          <w:t xml:space="preserve"> Erfolgreicher Push nach Branching und Merging</w:t>
        </w:r>
        <w:bookmarkEnd w:id="912"/>
      </w:ins>
    </w:p>
    <w:p w14:paraId="235A7791" w14:textId="4733C5D0" w:rsidR="00922B0C" w:rsidRDefault="007471A7">
      <w:pPr>
        <w:pStyle w:val="Beschriftung"/>
        <w:spacing w:after="0"/>
        <w:jc w:val="both"/>
        <w:rPr>
          <w:ins w:id="916" w:author="Recep Özkara" w:date="2017-08-28T14:48:00Z"/>
        </w:rPr>
        <w:pPrChange w:id="917" w:author="Recep Özkara" w:date="2017-08-28T14:48:00Z">
          <w:pPr/>
        </w:pPrChange>
      </w:pPr>
      <w:ins w:id="918" w:author="Recep Özkara" w:date="2017-08-27T01:30:00Z">
        <w:r>
          <w:t>Quelle:</w:t>
        </w:r>
      </w:ins>
      <w:ins w:id="919" w:author="Recep Özkara" w:date="2017-08-28T14:53:00Z">
        <w:r w:rsidR="0063087F" w:rsidRPr="0063087F">
          <w:t xml:space="preserve"> </w:t>
        </w:r>
        <w:r w:rsidR="0063087F">
          <w:t>Eigene Darstellung</w:t>
        </w:r>
      </w:ins>
    </w:p>
    <w:p w14:paraId="5BDA17D1" w14:textId="77777777" w:rsidR="00BD51A0" w:rsidRPr="00C352F5" w:rsidRDefault="00BD51A0" w:rsidP="00C352F5">
      <w:pPr>
        <w:rPr>
          <w:ins w:id="920" w:author="Recep Özkara" w:date="2017-08-27T12:53:00Z"/>
        </w:rPr>
      </w:pPr>
    </w:p>
    <w:p w14:paraId="6FC73F51" w14:textId="7DEC253B" w:rsidR="006A7E19" w:rsidRDefault="006A7E19">
      <w:pPr>
        <w:rPr>
          <w:ins w:id="921" w:author="Recep Özkara" w:date="2017-08-27T14:03:00Z"/>
        </w:rPr>
      </w:pPr>
      <w:ins w:id="922" w:author="Recep Özkara" w:date="2017-08-27T14:01:00Z">
        <w:r>
          <w:t>Falls beim Versuch zu pushen ein Konflikt auftritt und die Fehlermeldung „r</w:t>
        </w:r>
        <w:r>
          <w:t>e</w:t>
        </w:r>
        <w:r>
          <w:t>jected – non-fast-forward</w:t>
        </w:r>
      </w:ins>
      <w:ins w:id="923" w:author="Recep Özkara" w:date="2017-08-27T14:02:00Z">
        <w:r>
          <w:t>“ ausgegeben wird, gehen Sie wie folgt vor</w:t>
        </w:r>
      </w:ins>
      <w:ins w:id="924" w:author="Recep Özkara" w:date="2017-08-27T14:03:00Z">
        <w:r>
          <w:t>:</w:t>
        </w:r>
      </w:ins>
    </w:p>
    <w:p w14:paraId="4BCC7688" w14:textId="402382B9" w:rsidR="006A7E19" w:rsidRDefault="006A7E19">
      <w:pPr>
        <w:rPr>
          <w:ins w:id="925" w:author="Recep Özkara" w:date="2017-08-27T14:16:00Z"/>
        </w:rPr>
      </w:pPr>
      <w:ins w:id="926" w:author="Recep Özkara" w:date="2017-08-27T14:04:00Z">
        <w:r>
          <w:t xml:space="preserve">Wählen Sie unter „Remotes“ und „origin“ mit der rechten Maustaste den Pfad mit dem grünen Pfeil und klicken Sie auf </w:t>
        </w:r>
      </w:ins>
      <w:ins w:id="927" w:author="Recep Özkara" w:date="2017-08-27T14:05:00Z">
        <w:r>
          <w:t>„Configure Fetch“</w:t>
        </w:r>
      </w:ins>
      <w:ins w:id="928" w:author="Recep Özkara" w:date="2017-08-27T14:06:00Z">
        <w:r>
          <w:t>.</w:t>
        </w:r>
      </w:ins>
      <w:ins w:id="929" w:author="Recep Özkara" w:date="2017-08-27T14:07:00Z">
        <w:r>
          <w:t xml:space="preserve"> D</w:t>
        </w:r>
      </w:ins>
      <w:ins w:id="930" w:author="Recep Özkara" w:date="2017-08-27T14:09:00Z">
        <w:r>
          <w:t xml:space="preserve">urch einen Fetch werden Daten aus dem externen Repository in das lokale übertragen. </w:t>
        </w:r>
        <w:r>
          <w:lastRenderedPageBreak/>
          <w:t>Die nun angezeigte URL sollte mit der des externen Repositorys überei</w:t>
        </w:r>
        <w:r>
          <w:t>n</w:t>
        </w:r>
        <w:r>
          <w:t xml:space="preserve">stimmen. </w:t>
        </w:r>
      </w:ins>
      <w:ins w:id="931" w:author="Recep Özkara" w:date="2017-08-27T14:10:00Z">
        <w:r>
          <w:t xml:space="preserve">Klicken Sie auf „Add“ und geben Sie den Namen des Branches an, aus dem die Daten übertragen werden sollen. </w:t>
        </w:r>
      </w:ins>
      <w:ins w:id="932" w:author="Recep Özkara" w:date="2017-08-27T14:11:00Z">
        <w:r>
          <w:t>Üblicherweise ist das der Ma</w:t>
        </w:r>
        <w:r>
          <w:t>s</w:t>
        </w:r>
        <w:r>
          <w:t>ter-Branch. Bestätigen Sie mit „Finish</w:t>
        </w:r>
      </w:ins>
      <w:ins w:id="933" w:author="Recep Özkara" w:date="2017-08-27T14:12:00Z">
        <w:r>
          <w:t xml:space="preserve">“ und schließen Sie mit „Save and Fetch“ ab. </w:t>
        </w:r>
      </w:ins>
      <w:ins w:id="934" w:author="Recep Özkara" w:date="2017-08-27T14:15:00Z">
        <w:r w:rsidR="00053E2C">
          <w:t xml:space="preserve">Spätestens jetzt sollte unter </w:t>
        </w:r>
      </w:ins>
      <w:ins w:id="935" w:author="Recep Özkara" w:date="2017-08-27T14:16:00Z">
        <w:r w:rsidR="00053E2C">
          <w:t>„Remote Tracking“ ein weiterer Branch zu sehen sein.</w:t>
        </w:r>
      </w:ins>
    </w:p>
    <w:p w14:paraId="5B0F7801" w14:textId="77777777" w:rsidR="00053E2C" w:rsidRDefault="00053E2C">
      <w:pPr>
        <w:keepNext/>
        <w:rPr>
          <w:ins w:id="936" w:author="Recep Özkara" w:date="2017-08-27T14:20:00Z"/>
        </w:rPr>
        <w:pPrChange w:id="937" w:author="Recep Özkara" w:date="2017-08-27T14:20:00Z">
          <w:pPr/>
        </w:pPrChange>
      </w:pPr>
      <w:ins w:id="938" w:author="Recep Özkara" w:date="2017-08-27T14:19:00Z">
        <w:r>
          <w:rPr>
            <w:noProof/>
            <w:lang w:eastAsia="de-DE"/>
          </w:rPr>
          <w:drawing>
            <wp:inline distT="0" distB="0" distL="0" distR="0" wp14:anchorId="2AE50D68" wp14:editId="57AACA13">
              <wp:extent cx="2781300" cy="1249680"/>
              <wp:effectExtent l="0" t="0" r="0" b="762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a:srcRect l="1351"/>
                      <a:stretch/>
                    </pic:blipFill>
                    <pic:spPr bwMode="auto">
                      <a:xfrm>
                        <a:off x="0" y="0"/>
                        <a:ext cx="2781300" cy="1249680"/>
                      </a:xfrm>
                      <a:prstGeom prst="rect">
                        <a:avLst/>
                      </a:prstGeom>
                      <a:ln>
                        <a:noFill/>
                      </a:ln>
                      <a:extLst>
                        <a:ext uri="{53640926-AAD7-44D8-BBD7-CCE9431645EC}">
                          <a14:shadowObscured xmlns:a14="http://schemas.microsoft.com/office/drawing/2010/main"/>
                        </a:ext>
                      </a:extLst>
                    </pic:spPr>
                  </pic:pic>
                </a:graphicData>
              </a:graphic>
            </wp:inline>
          </w:drawing>
        </w:r>
      </w:ins>
    </w:p>
    <w:p w14:paraId="3E556B7D" w14:textId="64D12B80" w:rsidR="00053E2C" w:rsidRDefault="00053E2C">
      <w:pPr>
        <w:pStyle w:val="Beschriftung"/>
        <w:spacing w:after="0"/>
        <w:jc w:val="both"/>
        <w:rPr>
          <w:ins w:id="939" w:author="Recep Özkara" w:date="2017-08-27T14:20:00Z"/>
        </w:rPr>
        <w:pPrChange w:id="940" w:author="Recep Özkara" w:date="2017-08-28T14:48:00Z">
          <w:pPr/>
        </w:pPrChange>
      </w:pPr>
      <w:bookmarkStart w:id="941" w:name="_Toc491688838"/>
      <w:ins w:id="942" w:author="Recep Özkara" w:date="2017-08-27T14:20:00Z">
        <w:r>
          <w:t xml:space="preserve">Abbildung </w:t>
        </w:r>
        <w:r>
          <w:fldChar w:fldCharType="begin"/>
        </w:r>
        <w:r>
          <w:instrText xml:space="preserve"> SEQ Abbildung \* ARABIC </w:instrText>
        </w:r>
      </w:ins>
      <w:r>
        <w:fldChar w:fldCharType="separate"/>
      </w:r>
      <w:ins w:id="943" w:author="Recep Özkara" w:date="2017-08-27T14:20:00Z">
        <w:r>
          <w:t>27</w:t>
        </w:r>
        <w:r>
          <w:fldChar w:fldCharType="end"/>
        </w:r>
        <w:r>
          <w:t xml:space="preserve"> Fetch</w:t>
        </w:r>
        <w:bookmarkEnd w:id="941"/>
      </w:ins>
    </w:p>
    <w:p w14:paraId="59E7238E" w14:textId="1DDD7FDE" w:rsidR="00053E2C" w:rsidRDefault="00053E2C">
      <w:pPr>
        <w:pStyle w:val="Beschriftung"/>
        <w:spacing w:after="0"/>
        <w:jc w:val="both"/>
        <w:rPr>
          <w:ins w:id="944" w:author="Recep Özkara" w:date="2017-08-28T14:48:00Z"/>
        </w:rPr>
        <w:pPrChange w:id="945" w:author="Recep Özkara" w:date="2017-08-28T14:48:00Z">
          <w:pPr/>
        </w:pPrChange>
      </w:pPr>
      <w:ins w:id="946" w:author="Recep Özkara" w:date="2017-08-27T14:20:00Z">
        <w:r>
          <w:t>Quelle:</w:t>
        </w:r>
      </w:ins>
      <w:ins w:id="947" w:author="Recep Özkara" w:date="2017-08-28T14:53:00Z">
        <w:r w:rsidR="0063087F" w:rsidRPr="0063087F">
          <w:t xml:space="preserve"> </w:t>
        </w:r>
        <w:r w:rsidR="0063087F">
          <w:t>Eigene Darstellung</w:t>
        </w:r>
      </w:ins>
    </w:p>
    <w:p w14:paraId="7CD6702B" w14:textId="77777777" w:rsidR="00BD51A0" w:rsidRPr="00C352F5" w:rsidRDefault="00BD51A0" w:rsidP="00C352F5">
      <w:pPr>
        <w:rPr>
          <w:ins w:id="948" w:author="Recep Özkara" w:date="2017-08-27T14:20:00Z"/>
        </w:rPr>
      </w:pPr>
    </w:p>
    <w:p w14:paraId="423459C8" w14:textId="10F623CC" w:rsidR="00053E2C" w:rsidRDefault="00053E2C" w:rsidP="00D71776">
      <w:pPr>
        <w:rPr>
          <w:ins w:id="949" w:author="Recep Özkara" w:date="2017-08-27T14:24:00Z"/>
        </w:rPr>
      </w:pPr>
      <w:ins w:id="950" w:author="Recep Özkara" w:date="2017-08-27T14:20:00Z">
        <w:r>
          <w:t>Führen Sie einen Rechtsklick auf den lokalen Master-Branch aus und wählen Sie „Merge</w:t>
        </w:r>
      </w:ins>
      <w:ins w:id="951" w:author="Recep Özkara" w:date="2017-08-27T14:23:00Z">
        <w:r>
          <w:t>“, um den lokalen Master Branch und den „origin“ zusammenz</w:t>
        </w:r>
        <w:r>
          <w:t>u</w:t>
        </w:r>
        <w:r>
          <w:t>führen“.</w:t>
        </w:r>
      </w:ins>
    </w:p>
    <w:p w14:paraId="4B1DB9C4" w14:textId="1B8D29A6" w:rsidR="00964383" w:rsidRDefault="00053E2C" w:rsidP="00D71776">
      <w:pPr>
        <w:rPr>
          <w:ins w:id="952" w:author="Recep Özkara" w:date="2017-08-27T19:52:00Z"/>
        </w:rPr>
      </w:pPr>
      <w:ins w:id="953" w:author="Recep Özkara" w:date="2017-08-27T14:24:00Z">
        <w:r>
          <w:t>Nachdem der Merge abgeschlossen ist,</w:t>
        </w:r>
      </w:ins>
      <w:ins w:id="954" w:author="Recep Özkara" w:date="2017-08-27T14:25:00Z">
        <w:r>
          <w:t xml:space="preserve"> muss als Nächstes ein Commit auf dem lokalen Master erfolgen und abschließend ein Push auf das externe Rep</w:t>
        </w:r>
        <w:r w:rsidR="00B11B75">
          <w:t>ository.</w:t>
        </w:r>
      </w:ins>
    </w:p>
    <w:p w14:paraId="59D42847" w14:textId="5AAF9397" w:rsidR="00376E4A" w:rsidRDefault="00376E4A">
      <w:pPr>
        <w:pStyle w:val="berschrift2"/>
        <w:rPr>
          <w:ins w:id="955" w:author="Recep Özkara" w:date="2017-08-27T19:47:00Z"/>
        </w:rPr>
        <w:pPrChange w:id="956" w:author="Recep Özkara" w:date="2017-08-27T01:36:00Z">
          <w:pPr/>
        </w:pPrChange>
      </w:pPr>
      <w:bookmarkStart w:id="957" w:name="_Toc491708040"/>
      <w:ins w:id="958" w:author="Recep Özkara" w:date="2017-08-27T01:36:00Z">
        <w:r>
          <w:t>Rückgängig machen</w:t>
        </w:r>
      </w:ins>
      <w:bookmarkEnd w:id="957"/>
    </w:p>
    <w:p w14:paraId="445D0E94" w14:textId="77777777" w:rsidR="00964383" w:rsidRDefault="00964383" w:rsidP="00D71776">
      <w:pPr>
        <w:rPr>
          <w:ins w:id="959" w:author="Recep Özkara" w:date="2017-08-27T19:47:00Z"/>
        </w:rPr>
      </w:pPr>
    </w:p>
    <w:p w14:paraId="41052CD1" w14:textId="599624A8" w:rsidR="00964383" w:rsidRPr="00C352F5" w:rsidRDefault="00964383" w:rsidP="00D71776">
      <w:pPr>
        <w:rPr>
          <w:ins w:id="960" w:author="Recep Özkara" w:date="2017-08-27T01:36:00Z"/>
        </w:rPr>
      </w:pPr>
      <w:ins w:id="961" w:author="Recep Özkara" w:date="2017-08-27T19:47:00Z">
        <w:r>
          <w:t>Um Änderungen rückg</w:t>
        </w:r>
      </w:ins>
      <w:ins w:id="962" w:author="Recep Özkara" w:date="2017-08-27T19:48:00Z">
        <w:r>
          <w:t>ä</w:t>
        </w:r>
      </w:ins>
      <w:ins w:id="963" w:author="Recep Özkara" w:date="2017-08-27T19:47:00Z">
        <w:r>
          <w:t xml:space="preserve">ngig </w:t>
        </w:r>
      </w:ins>
      <w:ins w:id="964" w:author="Recep Özkara" w:date="2017-08-27T19:48:00Z">
        <w:r>
          <w:t>machen</w:t>
        </w:r>
      </w:ins>
      <w:ins w:id="965" w:author="Recep Özkara" w:date="2017-08-27T19:47:00Z">
        <w:r>
          <w:t xml:space="preserve"> </w:t>
        </w:r>
      </w:ins>
      <w:ins w:id="966" w:author="Recep Özkara" w:date="2017-08-27T19:48:00Z">
        <w:r>
          <w:t>zu können, sollte wie folgt vorgegangen werden</w:t>
        </w:r>
      </w:ins>
      <w:ins w:id="967" w:author="Recep Özkara" w:date="2017-08-27T19:51:00Z">
        <w:r>
          <w:rPr>
            <w:rStyle w:val="Funotenzeichen"/>
          </w:rPr>
          <w:footnoteReference w:id="129"/>
        </w:r>
      </w:ins>
      <w:ins w:id="990" w:author="Recep Özkara" w:date="2017-08-27T19:49:00Z">
        <w:r>
          <w:t>:</w:t>
        </w:r>
      </w:ins>
    </w:p>
    <w:p w14:paraId="1EA6605F" w14:textId="5F0D6B36" w:rsidR="00376E4A" w:rsidRDefault="00376E4A" w:rsidP="00376E4A">
      <w:pPr>
        <w:rPr>
          <w:ins w:id="991" w:author="Recep Özkara" w:date="2017-08-28T13:00:00Z"/>
        </w:rPr>
      </w:pPr>
      <w:ins w:id="992" w:author="Recep Özkara" w:date="2017-08-27T01:36:00Z">
        <w:r>
          <w:t xml:space="preserve">Es kommt durchaus vor, dass es notwendig ist, vorgenommene Änderungen rückgängig zu machen. Um dies zu bewerkstelligen wird ein Rechtsklick auf die Datei ausgeführt, bei der der Rückgang erfolgen soll. Anschließend wird die Option „Replace With“ ausgewählt und zum Schluss der Befehl „Previous </w:t>
        </w:r>
        <w:r>
          <w:lastRenderedPageBreak/>
          <w:t xml:space="preserve">Revision“. Die rückgängig gemachte Version muss erneut </w:t>
        </w:r>
        <w:r w:rsidRPr="001A6325">
          <w:t>gestaged</w:t>
        </w:r>
        <w:r>
          <w:rPr>
            <w:i/>
          </w:rPr>
          <w:t xml:space="preserve"> </w:t>
        </w:r>
        <w:r>
          <w:t xml:space="preserve">und </w:t>
        </w:r>
        <w:r w:rsidRPr="001A6325">
          <w:t>committet</w:t>
        </w:r>
        <w:r>
          <w:t xml:space="preserve"> werden.</w:t>
        </w:r>
      </w:ins>
    </w:p>
    <w:p w14:paraId="618069E2" w14:textId="77777777" w:rsidR="00EF2A3E" w:rsidRDefault="00EF2A3E">
      <w:pPr>
        <w:keepNext/>
        <w:rPr>
          <w:ins w:id="993" w:author="Recep Özkara" w:date="2017-08-28T13:00:00Z"/>
        </w:rPr>
        <w:pPrChange w:id="994" w:author="Recep Özkara" w:date="2017-08-28T13:00:00Z">
          <w:pPr/>
        </w:pPrChange>
      </w:pPr>
      <w:ins w:id="995" w:author="Recep Özkara" w:date="2017-08-28T13:00:00Z">
        <w:r>
          <w:rPr>
            <w:noProof/>
            <w:lang w:eastAsia="de-DE"/>
          </w:rPr>
          <w:drawing>
            <wp:inline distT="0" distB="0" distL="0" distR="0" wp14:anchorId="1A9C60FD" wp14:editId="72EEC756">
              <wp:extent cx="5219065" cy="2513541"/>
              <wp:effectExtent l="0" t="0" r="635" b="127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219065" cy="2513541"/>
                      </a:xfrm>
                      <a:prstGeom prst="rect">
                        <a:avLst/>
                      </a:prstGeom>
                    </pic:spPr>
                  </pic:pic>
                </a:graphicData>
              </a:graphic>
            </wp:inline>
          </w:drawing>
        </w:r>
      </w:ins>
    </w:p>
    <w:p w14:paraId="5D3D4600" w14:textId="31933671" w:rsidR="00EF2A3E" w:rsidRDefault="00EF2A3E">
      <w:pPr>
        <w:pStyle w:val="Beschriftung"/>
        <w:spacing w:after="0"/>
        <w:jc w:val="both"/>
        <w:rPr>
          <w:ins w:id="996" w:author="Recep Özkara" w:date="2017-08-28T13:00:00Z"/>
        </w:rPr>
        <w:pPrChange w:id="997" w:author="Recep Özkara" w:date="2017-08-28T14:48:00Z">
          <w:pPr/>
        </w:pPrChange>
      </w:pPr>
      <w:bookmarkStart w:id="998" w:name="_Toc491688839"/>
      <w:ins w:id="999" w:author="Recep Özkara" w:date="2017-08-28T13:00:00Z">
        <w:r>
          <w:t xml:space="preserve">Abbildung </w:t>
        </w:r>
        <w:r>
          <w:fldChar w:fldCharType="begin"/>
        </w:r>
        <w:r>
          <w:instrText xml:space="preserve"> SEQ Abbildung \* ARABIC </w:instrText>
        </w:r>
      </w:ins>
      <w:r>
        <w:fldChar w:fldCharType="separate"/>
      </w:r>
      <w:ins w:id="1000" w:author="Recep Özkara" w:date="2017-08-28T13:00:00Z">
        <w:r>
          <w:t>28</w:t>
        </w:r>
        <w:r>
          <w:fldChar w:fldCharType="end"/>
        </w:r>
        <w:r>
          <w:t xml:space="preserve"> Rückgängig machen</w:t>
        </w:r>
        <w:bookmarkEnd w:id="998"/>
      </w:ins>
    </w:p>
    <w:p w14:paraId="779C47DE" w14:textId="557F3366" w:rsidR="00EF2A3E" w:rsidRDefault="00EF2A3E">
      <w:pPr>
        <w:pStyle w:val="Beschriftung"/>
        <w:spacing w:after="0"/>
        <w:jc w:val="both"/>
        <w:rPr>
          <w:ins w:id="1001" w:author="Recep Özkara" w:date="2017-08-28T14:48:00Z"/>
        </w:rPr>
        <w:pPrChange w:id="1002" w:author="Recep Özkara" w:date="2017-08-28T14:48:00Z">
          <w:pPr/>
        </w:pPrChange>
      </w:pPr>
      <w:ins w:id="1003" w:author="Recep Özkara" w:date="2017-08-28T13:00:00Z">
        <w:r>
          <w:t xml:space="preserve">Quelle: </w:t>
        </w:r>
      </w:ins>
      <w:ins w:id="1004" w:author="Recep Özkara" w:date="2017-08-28T14:53:00Z">
        <w:r w:rsidR="0063087F">
          <w:t>Eigene Darstellung</w:t>
        </w:r>
      </w:ins>
    </w:p>
    <w:p w14:paraId="775FA286" w14:textId="77777777" w:rsidR="00BD51A0" w:rsidRDefault="00BD51A0" w:rsidP="00C352F5">
      <w:pPr>
        <w:rPr>
          <w:ins w:id="1005" w:author="Recep Özkara" w:date="2017-08-28T18:38:00Z"/>
        </w:rPr>
      </w:pPr>
    </w:p>
    <w:p w14:paraId="6FD09E97" w14:textId="77777777" w:rsidR="00696495" w:rsidRDefault="00696495" w:rsidP="00696495">
      <w:pPr>
        <w:rPr>
          <w:ins w:id="1006" w:author="Recep Özkara" w:date="2017-08-28T18:38:00Z"/>
        </w:rPr>
      </w:pPr>
      <w:ins w:id="1007" w:author="Recep Özkara" w:date="2017-08-28T18:38:00Z">
        <w:r>
          <w:t>Auch ist es möglich den letzten getätigten Commit zu bearbeiten. Dafür klickt man auf „Amend“ auf der Konsole.</w:t>
        </w:r>
      </w:ins>
    </w:p>
    <w:p w14:paraId="2A6A3480" w14:textId="77777777" w:rsidR="00696495" w:rsidRDefault="00696495">
      <w:pPr>
        <w:keepNext/>
        <w:rPr>
          <w:ins w:id="1008" w:author="Recep Özkara" w:date="2017-08-28T18:41:00Z"/>
        </w:rPr>
        <w:pPrChange w:id="1009" w:author="Recep Özkara" w:date="2017-08-28T18:41:00Z">
          <w:pPr/>
        </w:pPrChange>
      </w:pPr>
      <w:ins w:id="1010" w:author="Recep Özkara" w:date="2017-08-28T18:40:00Z">
        <w:r>
          <w:rPr>
            <w:noProof/>
            <w:lang w:eastAsia="de-DE"/>
          </w:rPr>
          <w:drawing>
            <wp:inline distT="0" distB="0" distL="0" distR="0" wp14:anchorId="76CE5EAF" wp14:editId="661368D7">
              <wp:extent cx="4419983" cy="632515"/>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mend.PNG"/>
                      <pic:cNvPicPr/>
                    </pic:nvPicPr>
                    <pic:blipFill>
                      <a:blip r:embed="rId46">
                        <a:extLst>
                          <a:ext uri="{28A0092B-C50C-407E-A947-70E740481C1C}">
                            <a14:useLocalDpi xmlns:a14="http://schemas.microsoft.com/office/drawing/2010/main" val="0"/>
                          </a:ext>
                        </a:extLst>
                      </a:blip>
                      <a:stretch>
                        <a:fillRect/>
                      </a:stretch>
                    </pic:blipFill>
                    <pic:spPr>
                      <a:xfrm>
                        <a:off x="0" y="0"/>
                        <a:ext cx="4419983" cy="632515"/>
                      </a:xfrm>
                      <a:prstGeom prst="rect">
                        <a:avLst/>
                      </a:prstGeom>
                    </pic:spPr>
                  </pic:pic>
                </a:graphicData>
              </a:graphic>
            </wp:inline>
          </w:drawing>
        </w:r>
      </w:ins>
    </w:p>
    <w:p w14:paraId="20D6E9B6" w14:textId="466C6BEA" w:rsidR="00696495" w:rsidRDefault="00696495">
      <w:pPr>
        <w:pStyle w:val="Beschriftung"/>
        <w:spacing w:after="0"/>
        <w:jc w:val="both"/>
        <w:rPr>
          <w:ins w:id="1011" w:author="Recep Özkara" w:date="2017-08-28T18:41:00Z"/>
        </w:rPr>
        <w:pPrChange w:id="1012" w:author="Recep Özkara" w:date="2017-08-28T18:41:00Z">
          <w:pPr/>
        </w:pPrChange>
      </w:pPr>
      <w:ins w:id="1013" w:author="Recep Özkara" w:date="2017-08-28T18:41:00Z">
        <w:r>
          <w:t xml:space="preserve">Abbildung </w:t>
        </w:r>
        <w:r>
          <w:fldChar w:fldCharType="begin"/>
        </w:r>
        <w:r>
          <w:instrText xml:space="preserve"> SEQ Abbildung \* ARABIC </w:instrText>
        </w:r>
      </w:ins>
      <w:r>
        <w:fldChar w:fldCharType="separate"/>
      </w:r>
      <w:ins w:id="1014" w:author="Recep Özkara" w:date="2017-08-28T18:41:00Z">
        <w:r>
          <w:rPr>
            <w:noProof/>
          </w:rPr>
          <w:t>29</w:t>
        </w:r>
        <w:r>
          <w:fldChar w:fldCharType="end"/>
        </w:r>
        <w:r>
          <w:t xml:space="preserve"> Letzten Commit bearbeiten</w:t>
        </w:r>
      </w:ins>
    </w:p>
    <w:p w14:paraId="4874C8C3" w14:textId="4346AD6B" w:rsidR="00696495" w:rsidRPr="00D71776" w:rsidRDefault="00696495" w:rsidP="00D71776">
      <w:pPr>
        <w:rPr>
          <w:ins w:id="1015" w:author="Recep Özkara" w:date="2017-08-27T01:36:00Z"/>
        </w:rPr>
      </w:pPr>
      <w:ins w:id="1016" w:author="Recep Özkara" w:date="2017-08-28T18:41:00Z">
        <w:r>
          <w:t>Quelle: Eigene Darstellung</w:t>
        </w:r>
      </w:ins>
    </w:p>
    <w:p w14:paraId="0AA2B27F" w14:textId="4255D51E" w:rsidR="00376E4A" w:rsidRDefault="00376E4A">
      <w:pPr>
        <w:rPr>
          <w:ins w:id="1017" w:author="Recep Özkara" w:date="2017-08-28T12:59:00Z"/>
        </w:rPr>
      </w:pPr>
      <w:ins w:id="1018" w:author="Recep Özkara" w:date="2017-08-27T01:36:00Z">
        <w:r>
          <w:t>Wenn die Version, die wiederhergestellt werden soll, mehrere Commits z</w:t>
        </w:r>
        <w:r>
          <w:t>u</w:t>
        </w:r>
        <w:r>
          <w:t>rück liegt, wird anstatt „Previous Revi</w:t>
        </w:r>
        <w:r w:rsidR="006A7E19">
          <w:t>sion“ der Befehl „Commi</w:t>
        </w:r>
      </w:ins>
      <w:ins w:id="1019" w:author="Recep Özkara" w:date="2017-08-27T14:05:00Z">
        <w:r w:rsidR="006A7E19">
          <w:t>t</w:t>
        </w:r>
      </w:ins>
      <w:ins w:id="1020" w:author="Recep Özkara" w:date="2017-08-27T01:36:00Z">
        <w:r>
          <w:t>“ ausgeführt. Dadurch erscheint der Commitverlauf des Branches. Hier lässt sich auss</w:t>
        </w:r>
        <w:r>
          <w:t>u</w:t>
        </w:r>
        <w:r>
          <w:t>chen, zu welcher Version zurückgegangen werden soll.</w:t>
        </w:r>
      </w:ins>
    </w:p>
    <w:p w14:paraId="3B6A20C9" w14:textId="0BC69B37" w:rsidR="00EF2A3E" w:rsidRPr="00376E4A" w:rsidDel="00EF2A3E" w:rsidRDefault="00EF2A3E">
      <w:pPr>
        <w:pStyle w:val="Beschriftung"/>
        <w:jc w:val="both"/>
        <w:rPr>
          <w:del w:id="1021" w:author="Recep Özkara" w:date="2017-08-28T13:00:00Z"/>
        </w:rPr>
        <w:pPrChange w:id="1022" w:author="Recep Özkara" w:date="2017-08-28T12:59:00Z">
          <w:pPr/>
        </w:pPrChange>
      </w:pPr>
      <w:bookmarkStart w:id="1023" w:name="_Toc491688807"/>
      <w:bookmarkStart w:id="1024" w:name="_Toc491708041"/>
      <w:bookmarkEnd w:id="1023"/>
      <w:bookmarkEnd w:id="1024"/>
    </w:p>
    <w:p w14:paraId="676DF4BC" w14:textId="041FE07A" w:rsidR="002D46F8" w:rsidRDefault="00A320A5" w:rsidP="00A320A5">
      <w:pPr>
        <w:pStyle w:val="berschrift2"/>
        <w:rPr>
          <w:ins w:id="1025" w:author="Recep Özkara" w:date="2017-08-26T22:25:00Z"/>
        </w:rPr>
      </w:pPr>
      <w:bookmarkStart w:id="1026" w:name="_Toc491708042"/>
      <w:commentRangeStart w:id="1027"/>
      <w:r>
        <w:t>Zusammenfassu</w:t>
      </w:r>
      <w:r w:rsidR="002D46F8">
        <w:t>ng</w:t>
      </w:r>
      <w:commentRangeEnd w:id="1027"/>
      <w:r w:rsidR="00503536">
        <w:rPr>
          <w:rStyle w:val="Kommentarzeichen"/>
          <w:rFonts w:asciiTheme="minorHAnsi" w:eastAsiaTheme="minorHAnsi" w:hAnsiTheme="minorHAnsi" w:cstheme="minorBidi"/>
          <w:b w:val="0"/>
          <w:bCs w:val="0"/>
        </w:rPr>
        <w:commentReference w:id="1027"/>
      </w:r>
      <w:bookmarkEnd w:id="1026"/>
    </w:p>
    <w:p w14:paraId="1C6B9842" w14:textId="77777777" w:rsidR="009C3045" w:rsidRDefault="009C3045">
      <w:pPr>
        <w:rPr>
          <w:ins w:id="1028" w:author="Recep Özkara" w:date="2017-08-26T22:26:00Z"/>
        </w:rPr>
        <w:pPrChange w:id="1029" w:author="Recep Özkara" w:date="2017-08-26T22:25:00Z">
          <w:pPr>
            <w:pStyle w:val="berschrift2"/>
          </w:pPr>
        </w:pPrChange>
      </w:pPr>
    </w:p>
    <w:p w14:paraId="66BCE687" w14:textId="06744863" w:rsidR="009C3045" w:rsidRPr="002E0735" w:rsidRDefault="009C3045">
      <w:pPr>
        <w:pPrChange w:id="1030" w:author="Recep Özkara" w:date="2017-08-26T22:25:00Z">
          <w:pPr>
            <w:pStyle w:val="berschrift2"/>
          </w:pPr>
        </w:pPrChange>
      </w:pPr>
      <w:ins w:id="1031" w:author="Recep Özkara" w:date="2017-08-26T22:26:00Z">
        <w:r>
          <w:t xml:space="preserve">Um mit dem Plugin eGit in Eclipse arbeiten zu können muss zunächst die Software Eclipse installiert werden. </w:t>
        </w:r>
      </w:ins>
      <w:ins w:id="1032" w:author="Recep Özkara" w:date="2017-08-26T22:27:00Z">
        <w:r>
          <w:t>Über Ec</w:t>
        </w:r>
        <w:r w:rsidR="003E28E5">
          <w:t xml:space="preserve">lipse selber wird das Plugin </w:t>
        </w:r>
        <w:r>
          <w:lastRenderedPageBreak/>
          <w:t xml:space="preserve">danach heruntergeladen und installiert. </w:t>
        </w:r>
      </w:ins>
      <w:ins w:id="1033" w:author="Recep Özkara" w:date="2017-08-26T22:28:00Z">
        <w:r>
          <w:t xml:space="preserve">Das Plugin bietet grundlegende Funktionen wie Branching und Merging, </w:t>
        </w:r>
      </w:ins>
      <w:ins w:id="1034" w:author="Recep Özkara" w:date="2017-08-26T22:29:00Z">
        <w:r>
          <w:t>das E</w:t>
        </w:r>
      </w:ins>
      <w:ins w:id="1035" w:author="Recep Özkara" w:date="2017-08-26T22:28:00Z">
        <w:r>
          <w:t xml:space="preserve">rstellen eines lokalen </w:t>
        </w:r>
      </w:ins>
      <w:ins w:id="1036" w:author="Recep Özkara" w:date="2017-08-26T22:29:00Z">
        <w:r>
          <w:t>Repos</w:t>
        </w:r>
        <w:r>
          <w:t>i</w:t>
        </w:r>
        <w:r>
          <w:t xml:space="preserve">torys, die Anbindung an ein </w:t>
        </w:r>
      </w:ins>
      <w:ins w:id="1037" w:author="Recep Özkara" w:date="2017-08-26T22:30:00Z">
        <w:r>
          <w:t>externes Repository sowie den Austausch von Daten zwischen dem lokalen und dem externen Repository. Voraussetzung hierfür ist die Registrierung und das Anlegen eines Repositorys auf der We</w:t>
        </w:r>
        <w:r>
          <w:t>b</w:t>
        </w:r>
        <w:r>
          <w:t>seite Github</w:t>
        </w:r>
      </w:ins>
      <w:ins w:id="1038" w:author="Recep Özkara" w:date="2017-08-26T22:31:00Z">
        <w:r>
          <w:t xml:space="preserve">.com. </w:t>
        </w:r>
      </w:ins>
      <w:ins w:id="1039" w:author="Recep Özkara" w:date="2017-08-26T22:32:00Z">
        <w:r w:rsidR="003E28E5">
          <w:t>Des</w:t>
        </w:r>
      </w:ins>
      <w:ins w:id="1040" w:author="Recep Özkara" w:date="2017-08-26T22:34:00Z">
        <w:r w:rsidR="003E28E5">
          <w:t xml:space="preserve"> W</w:t>
        </w:r>
      </w:ins>
      <w:ins w:id="1041" w:author="Recep Özkara" w:date="2017-08-26T22:32:00Z">
        <w:r w:rsidR="003E28E5">
          <w:t>eiteren lässt sich über das Plugin der Verlauf von getätigten Commits einsehen, deren Hash-Werte mit den zugehörigen Ko</w:t>
        </w:r>
        <w:r w:rsidR="003E28E5">
          <w:t>m</w:t>
        </w:r>
        <w:r w:rsidR="003E28E5">
          <w:t>mentaren und auch eine Ansicht, die Unterschiede zu ältere</w:t>
        </w:r>
      </w:ins>
      <w:ins w:id="1042" w:author="Recep Özkara" w:date="2017-08-26T22:33:00Z">
        <w:r w:rsidR="003E28E5">
          <w:t>n Versionen a</w:t>
        </w:r>
        <w:r w:rsidR="003E28E5">
          <w:t>n</w:t>
        </w:r>
        <w:r w:rsidR="003E28E5">
          <w:t xml:space="preserve">zeigt. Darüber hinaus </w:t>
        </w:r>
      </w:ins>
      <w:ins w:id="1043" w:author="Recep Özkara" w:date="2017-08-26T22:34:00Z">
        <w:r w:rsidR="003E28E5">
          <w:t>lassen</w:t>
        </w:r>
      </w:ins>
      <w:ins w:id="1044" w:author="Recep Özkara" w:date="2017-08-26T22:33:00Z">
        <w:r w:rsidR="003E28E5">
          <w:t xml:space="preserve"> sich mit ein paar Klicks </w:t>
        </w:r>
      </w:ins>
      <w:ins w:id="1045" w:author="Recep Özkara" w:date="2017-08-26T22:34:00Z">
        <w:r w:rsidR="003E28E5">
          <w:t>ältere</w:t>
        </w:r>
      </w:ins>
      <w:ins w:id="1046" w:author="Recep Özkara" w:date="2017-08-26T22:33:00Z">
        <w:r w:rsidR="003E28E5">
          <w:t xml:space="preserve"> </w:t>
        </w:r>
      </w:ins>
      <w:ins w:id="1047" w:author="Recep Özkara" w:date="2017-08-26T22:34:00Z">
        <w:r w:rsidR="003E28E5">
          <w:t>Versionen von Pr</w:t>
        </w:r>
        <w:r w:rsidR="003E28E5">
          <w:t>o</w:t>
        </w:r>
        <w:r w:rsidR="003E28E5">
          <w:t>grammen herstellen, auch wenn diese mehrere Commits zurück liegen.</w:t>
        </w:r>
      </w:ins>
      <w:ins w:id="1048" w:author="Recep Özkara" w:date="2017-08-26T22:39:00Z">
        <w:r w:rsidR="003E28E5">
          <w:t xml:space="preserve"> Dadurch lassen sich Fehler, welche man erst im Nachhinein erkennt, rüc</w:t>
        </w:r>
        <w:r w:rsidR="003E28E5">
          <w:t>k</w:t>
        </w:r>
        <w:r w:rsidR="003E28E5">
          <w:t>gängig machen</w:t>
        </w:r>
      </w:ins>
      <w:ins w:id="1049" w:author="Recep Özkara" w:date="2017-08-27T14:06:00Z">
        <w:r w:rsidR="006A7E19">
          <w:t>.</w:t>
        </w:r>
      </w:ins>
    </w:p>
    <w:p w14:paraId="55F34C46" w14:textId="77777777" w:rsidR="002D46F8" w:rsidRPr="002D46F8" w:rsidRDefault="002D46F8" w:rsidP="002D46F8">
      <w:pPr>
        <w:sectPr w:rsidR="002D46F8" w:rsidRPr="002D46F8" w:rsidSect="0076686D">
          <w:type w:val="oddPage"/>
          <w:pgSz w:w="11906" w:h="16838" w:code="9"/>
          <w:pgMar w:top="1701" w:right="1418" w:bottom="1134" w:left="1418" w:header="709" w:footer="709" w:gutter="851"/>
          <w:cols w:space="708"/>
          <w:docGrid w:linePitch="360"/>
        </w:sectPr>
      </w:pPr>
    </w:p>
    <w:p w14:paraId="4C2AB69A" w14:textId="354CEA78" w:rsidR="000B53D3" w:rsidRDefault="000B53D3" w:rsidP="00A320A5">
      <w:pPr>
        <w:pStyle w:val="berschrift1"/>
        <w:rPr>
          <w:ins w:id="1050" w:author="Recep Özkara" w:date="2017-08-27T16:23:00Z"/>
        </w:rPr>
      </w:pPr>
      <w:del w:id="1051" w:author="Recep Özkara" w:date="2017-08-27T01:42:00Z">
        <w:r w:rsidDel="00735FB4">
          <w:lastRenderedPageBreak/>
          <w:delText>Resumee</w:delText>
        </w:r>
      </w:del>
      <w:bookmarkStart w:id="1052" w:name="_Toc491708043"/>
      <w:ins w:id="1053" w:author="Recep Özkara" w:date="2017-08-27T01:42:00Z">
        <w:r w:rsidR="00735FB4">
          <w:t>Fazit</w:t>
        </w:r>
      </w:ins>
      <w:bookmarkEnd w:id="1052"/>
    </w:p>
    <w:p w14:paraId="7D54E0EF" w14:textId="77777777" w:rsidR="00F80554" w:rsidRDefault="00F80554">
      <w:pPr>
        <w:rPr>
          <w:ins w:id="1054" w:author="Recep Özkara" w:date="2017-08-27T18:31:00Z"/>
        </w:rPr>
        <w:pPrChange w:id="1055" w:author="Recep Özkara" w:date="2017-08-27T16:23:00Z">
          <w:pPr>
            <w:pStyle w:val="berschrift1"/>
          </w:pPr>
        </w:pPrChange>
      </w:pPr>
    </w:p>
    <w:p w14:paraId="7D04B39C" w14:textId="0EAEBAB4" w:rsidR="00FF3777" w:rsidRDefault="00FF3777">
      <w:pPr>
        <w:rPr>
          <w:ins w:id="1056" w:author="Recep Özkara" w:date="2017-08-27T18:51:00Z"/>
        </w:rPr>
        <w:pPrChange w:id="1057" w:author="Recep Özkara" w:date="2017-08-27T16:23:00Z">
          <w:pPr>
            <w:pStyle w:val="berschrift1"/>
          </w:pPr>
        </w:pPrChange>
      </w:pPr>
      <w:ins w:id="1058" w:author="Recep Özkara" w:date="2017-08-27T18:31:00Z">
        <w:r>
          <w:t>Ziel dieser Arbeit war es, das Versionsverwaltungssystem Git in Java-Progr</w:t>
        </w:r>
      </w:ins>
      <w:ins w:id="1059" w:author="Recep Özkara" w:date="2017-08-27T18:44:00Z">
        <w:r w:rsidR="00AB6784">
          <w:t>a</w:t>
        </w:r>
      </w:ins>
      <w:ins w:id="1060" w:author="Recep Özkara" w:date="2017-08-27T18:31:00Z">
        <w:r>
          <w:t>mmier-Vorlesungen zu integrieren.</w:t>
        </w:r>
      </w:ins>
      <w:ins w:id="1061" w:author="Recep Özkara" w:date="2017-08-27T18:32:00Z">
        <w:r>
          <w:t xml:space="preserve"> Dazu </w:t>
        </w:r>
      </w:ins>
      <w:ins w:id="1062" w:author="Recep Özkara" w:date="2017-08-27T18:40:00Z">
        <w:r>
          <w:t>muss</w:t>
        </w:r>
      </w:ins>
      <w:ins w:id="1063" w:author="Recep Özkara" w:date="2017-08-27T18:32:00Z">
        <w:r>
          <w:t xml:space="preserve"> zunächst </w:t>
        </w:r>
      </w:ins>
      <w:ins w:id="1064" w:author="Recep Özkara" w:date="2017-08-27T18:40:00Z">
        <w:r>
          <w:t>ein Ve</w:t>
        </w:r>
        <w:r>
          <w:t>r</w:t>
        </w:r>
        <w:r>
          <w:t>ständnis für die</w:t>
        </w:r>
      </w:ins>
      <w:ins w:id="1065" w:author="Recep Özkara" w:date="2017-08-27T18:32:00Z">
        <w:r>
          <w:t xml:space="preserve"> Grundlagen der Versionsverwaltung </w:t>
        </w:r>
      </w:ins>
      <w:ins w:id="1066" w:author="Recep Özkara" w:date="2017-08-27T18:41:00Z">
        <w:r>
          <w:t>v</w:t>
        </w:r>
        <w:r w:rsidR="00AB6784">
          <w:t>orhanden sei</w:t>
        </w:r>
      </w:ins>
      <w:ins w:id="1067" w:author="Recep Özkara" w:date="2017-08-27T18:42:00Z">
        <w:r w:rsidR="00AB6784">
          <w:t xml:space="preserve">n. </w:t>
        </w:r>
      </w:ins>
      <w:ins w:id="1068" w:author="Recep Özkara" w:date="2017-08-27T18:51:00Z">
        <w:r w:rsidR="00FD3292">
          <w:t xml:space="preserve">Diese wurden in Kapitel </w:t>
        </w:r>
      </w:ins>
      <w:ins w:id="1069" w:author="Recep Özkara" w:date="2017-08-28T12:24:00Z">
        <w:r w:rsidR="00940D07">
          <w:t>zwei</w:t>
        </w:r>
      </w:ins>
      <w:ins w:id="1070" w:author="Recep Özkara" w:date="2017-08-27T18:51:00Z">
        <w:r w:rsidR="00FD3292">
          <w:t xml:space="preserve"> behandelt, um einen Überblick über die Aufgaben und Funktionen der Versionskontrolle zu schaffen.</w:t>
        </w:r>
      </w:ins>
    </w:p>
    <w:p w14:paraId="49DE137B" w14:textId="5F16B90B" w:rsidR="00FD3292" w:rsidRDefault="00FD3292">
      <w:pPr>
        <w:rPr>
          <w:ins w:id="1071" w:author="Recep Özkara" w:date="2017-08-27T18:57:00Z"/>
        </w:rPr>
        <w:pPrChange w:id="1072" w:author="Recep Özkara" w:date="2017-08-27T16:23:00Z">
          <w:pPr>
            <w:pStyle w:val="berschrift1"/>
          </w:pPr>
        </w:pPrChange>
      </w:pPr>
      <w:ins w:id="1073" w:author="Recep Özkara" w:date="2017-08-27T18:52:00Z">
        <w:r>
          <w:t>Des Weiteren wurd</w:t>
        </w:r>
      </w:ins>
      <w:ins w:id="1074" w:author="Recep Özkara" w:date="2017-08-27T18:53:00Z">
        <w:r>
          <w:t>e der Versionsverwaltungssoftware Git ein eigenes Kapitel gewidmet, um zu verstehen, inwiefern sich Git von seinen Vorgä</w:t>
        </w:r>
        <w:r>
          <w:t>n</w:t>
        </w:r>
        <w:r>
          <w:t>gern und von der Konkurrenz abhebt und worin der Vorteil bei der Arbeit mit Git liegt.</w:t>
        </w:r>
      </w:ins>
    </w:p>
    <w:p w14:paraId="38DF7DB2" w14:textId="2803836F" w:rsidR="00FD3292" w:rsidRDefault="00FD3292">
      <w:pPr>
        <w:rPr>
          <w:ins w:id="1075" w:author="Recep Özkara" w:date="2017-08-27T19:03:00Z"/>
        </w:rPr>
        <w:pPrChange w:id="1076" w:author="Recep Özkara" w:date="2017-08-27T16:23:00Z">
          <w:pPr>
            <w:pStyle w:val="berschrift1"/>
          </w:pPr>
        </w:pPrChange>
      </w:pPr>
      <w:ins w:id="1077" w:author="Recep Özkara" w:date="2017-08-27T18:57:00Z">
        <w:r>
          <w:t xml:space="preserve">Bei der Arbeit mit Versionsverwaltung hängt viel von der eigenen oder der Unternehmensphilosophie ab. </w:t>
        </w:r>
      </w:ins>
      <w:ins w:id="1078" w:author="Recep Özkara" w:date="2017-08-27T18:58:00Z">
        <w:r>
          <w:t>Unterschiedliche Systeme bieten unte</w:t>
        </w:r>
        <w:r>
          <w:t>r</w:t>
        </w:r>
        <w:r>
          <w:t>schie</w:t>
        </w:r>
        <w:r>
          <w:t>d</w:t>
        </w:r>
        <w:r>
          <w:t>liche</w:t>
        </w:r>
      </w:ins>
      <w:ins w:id="1079" w:author="Recep Özkara" w:date="2017-08-27T18:59:00Z">
        <w:r>
          <w:t xml:space="preserve"> Arbeitsweisen und Zugriffsberechtigungen an. Aufgrund dessen bietet Kapitel vier eine Gegenüberstellung bekannter Versionskontrollsyst</w:t>
        </w:r>
        <w:r>
          <w:t>e</w:t>
        </w:r>
        <w:r>
          <w:t xml:space="preserve">me, die es Unternehmen oder Privatpersonen erleichtern soll, sich für ein System </w:t>
        </w:r>
      </w:ins>
      <w:ins w:id="1080" w:author="Recep Özkara" w:date="2017-08-28T12:24:00Z">
        <w:r w:rsidR="00940D07">
          <w:t xml:space="preserve">zu </w:t>
        </w:r>
      </w:ins>
      <w:ins w:id="1081" w:author="Recep Özkara" w:date="2017-08-27T18:59:00Z">
        <w:r>
          <w:t>entscheiden.</w:t>
        </w:r>
      </w:ins>
    </w:p>
    <w:p w14:paraId="7B672634" w14:textId="77777777" w:rsidR="00084BEC" w:rsidRDefault="006F468D">
      <w:pPr>
        <w:rPr>
          <w:ins w:id="1082" w:author="Recep Özkara" w:date="2017-08-28T12:47:00Z"/>
        </w:rPr>
        <w:pPrChange w:id="1083" w:author="Recep Özkara" w:date="2017-08-27T16:23:00Z">
          <w:pPr>
            <w:pStyle w:val="berschrift1"/>
          </w:pPr>
        </w:pPrChange>
      </w:pPr>
      <w:ins w:id="1084" w:author="Recep Özkara" w:date="2017-08-27T19:03:00Z">
        <w:r>
          <w:t xml:space="preserve">Wichtig bei der Arbeit mit Versionskontrolle </w:t>
        </w:r>
      </w:ins>
      <w:ins w:id="1085" w:author="Recep Özkara" w:date="2017-08-27T19:09:00Z">
        <w:r>
          <w:t xml:space="preserve">im Bereich der Software-Entwicklung </w:t>
        </w:r>
      </w:ins>
      <w:ins w:id="1086" w:author="Recep Özkara" w:date="2017-08-27T19:03:00Z">
        <w:r>
          <w:t xml:space="preserve">ist, dass ein reibungsloser </w:t>
        </w:r>
      </w:ins>
      <w:ins w:id="1087" w:author="Recep Özkara" w:date="2017-08-27T19:04:00Z">
        <w:r>
          <w:t xml:space="preserve">und übersichtlicher </w:t>
        </w:r>
      </w:ins>
      <w:ins w:id="1088" w:author="Recep Özkara" w:date="2017-08-27T19:03:00Z">
        <w:r>
          <w:t xml:space="preserve">Datenaustausch </w:t>
        </w:r>
      </w:ins>
      <w:ins w:id="1089" w:author="Recep Özkara" w:date="2017-08-28T12:25:00Z">
        <w:r w:rsidR="00940D07">
          <w:t>gewährleistet wird</w:t>
        </w:r>
      </w:ins>
      <w:ins w:id="1090" w:author="Recep Özkara" w:date="2017-08-27T19:03:00Z">
        <w:r>
          <w:t xml:space="preserve">. </w:t>
        </w:r>
      </w:ins>
      <w:ins w:id="1091" w:author="Recep Özkara" w:date="2017-08-27T19:07:00Z">
        <w:r>
          <w:t xml:space="preserve">Hier bietet die Software Eclipse ein Plugin namens eGit an, um dies zu bewerkstelligen. </w:t>
        </w:r>
      </w:ins>
      <w:ins w:id="1092" w:author="Recep Özkara" w:date="2017-08-27T19:08:00Z">
        <w:r>
          <w:t>Durch diese</w:t>
        </w:r>
      </w:ins>
      <w:ins w:id="1093" w:author="Recep Özkara" w:date="2017-08-27T19:10:00Z">
        <w:r>
          <w:t>s</w:t>
        </w:r>
      </w:ins>
      <w:ins w:id="1094" w:author="Recep Özkara" w:date="2017-08-27T19:08:00Z">
        <w:r>
          <w:t xml:space="preserve"> Plugin lassen sich alle wicht</w:t>
        </w:r>
        <w:r>
          <w:t>i</w:t>
        </w:r>
        <w:r>
          <w:t xml:space="preserve">gen Funktionen von Git </w:t>
        </w:r>
      </w:ins>
      <w:ins w:id="1095" w:author="Recep Özkara" w:date="2017-08-27T19:10:00Z">
        <w:r>
          <w:t>über die Benutzeroberfläche von Eclipse gemeinsam nutzen</w:t>
        </w:r>
      </w:ins>
      <w:ins w:id="1096" w:author="Recep Özkara" w:date="2017-08-27T19:09:00Z">
        <w:r>
          <w:t>.</w:t>
        </w:r>
      </w:ins>
    </w:p>
    <w:p w14:paraId="4741A62C" w14:textId="3F31A130" w:rsidR="006F468D" w:rsidRDefault="006F468D">
      <w:pPr>
        <w:rPr>
          <w:ins w:id="1097" w:author="Recep Özkara" w:date="2017-08-27T19:15:00Z"/>
        </w:rPr>
        <w:pPrChange w:id="1098" w:author="Recep Özkara" w:date="2017-08-27T16:23:00Z">
          <w:pPr>
            <w:pStyle w:val="berschrift1"/>
          </w:pPr>
        </w:pPrChange>
      </w:pPr>
      <w:ins w:id="1099" w:author="Recep Özkara" w:date="2017-08-27T19:10:00Z">
        <w:r>
          <w:t xml:space="preserve">Projektordner können mit einem lokalen und externen Repository </w:t>
        </w:r>
      </w:ins>
      <w:ins w:id="1100" w:author="Recep Özkara" w:date="2017-08-27T19:43:00Z">
        <w:r w:rsidR="00ED6A90">
          <w:t>ve</w:t>
        </w:r>
        <w:r w:rsidR="00ED6A90">
          <w:t>r</w:t>
        </w:r>
        <w:r w:rsidR="00ED6A90">
          <w:t>bunden</w:t>
        </w:r>
      </w:ins>
      <w:ins w:id="1101" w:author="Recep Özkara" w:date="2017-08-27T19:10:00Z">
        <w:r>
          <w:t xml:space="preserve"> werden. </w:t>
        </w:r>
      </w:ins>
      <w:ins w:id="1102" w:author="Recep Özkara" w:date="2017-08-27T19:11:00Z">
        <w:r>
          <w:t>Das Anlegen mehrerer Branches ist ebenso möglich</w:t>
        </w:r>
      </w:ins>
      <w:ins w:id="1103" w:author="Recep Özkara" w:date="2017-08-27T19:12:00Z">
        <w:r>
          <w:t>, wie der Au</w:t>
        </w:r>
        <w:r>
          <w:t>s</w:t>
        </w:r>
        <w:r>
          <w:t xml:space="preserve">tausch von Dateien </w:t>
        </w:r>
        <w:r w:rsidR="00B7744F">
          <w:t xml:space="preserve">zwischen den </w:t>
        </w:r>
      </w:ins>
      <w:ins w:id="1104" w:author="Recep Özkara" w:date="2017-08-27T19:43:00Z">
        <w:r w:rsidR="00ED6A90">
          <w:t>Entwicklungszweigen</w:t>
        </w:r>
      </w:ins>
      <w:ins w:id="1105" w:author="Recep Özkara" w:date="2017-08-27T19:12:00Z">
        <w:r w:rsidR="00B7744F">
          <w:t xml:space="preserve">. </w:t>
        </w:r>
      </w:ins>
      <w:ins w:id="1106" w:author="Recep Özkara" w:date="2017-08-27T19:13:00Z">
        <w:r w:rsidR="00B7744F">
          <w:t>Bearbeitete Java-Klassen können den lokalen Branches übergeben, und danach auf dem e</w:t>
        </w:r>
        <w:r w:rsidR="00B7744F">
          <w:t>x</w:t>
        </w:r>
        <w:r w:rsidR="00B7744F">
          <w:t xml:space="preserve">ternen Repository abgelegt werden. </w:t>
        </w:r>
      </w:ins>
      <w:ins w:id="1107" w:author="Recep Özkara" w:date="2017-08-27T19:14:00Z">
        <w:r w:rsidR="00B7744F">
          <w:t xml:space="preserve">Durch eGit ist das Einsehen auf den Commitverlauf, Kommentare und Versionsunterschiede </w:t>
        </w:r>
      </w:ins>
      <w:ins w:id="1108" w:author="Recep Özkara" w:date="2017-08-27T19:45:00Z">
        <w:r w:rsidR="00245DDA">
          <w:t xml:space="preserve">ebenfalls </w:t>
        </w:r>
      </w:ins>
      <w:ins w:id="1109" w:author="Recep Özkara" w:date="2017-08-27T19:14:00Z">
        <w:r w:rsidR="00B7744F">
          <w:t>möglich.</w:t>
        </w:r>
      </w:ins>
    </w:p>
    <w:p w14:paraId="08470508" w14:textId="2D22DC5A" w:rsidR="00B7744F" w:rsidRDefault="00B7744F">
      <w:pPr>
        <w:rPr>
          <w:ins w:id="1110" w:author="Recep Özkara" w:date="2017-08-27T18:50:00Z"/>
        </w:rPr>
        <w:pPrChange w:id="1111" w:author="Recep Özkara" w:date="2017-08-27T16:23:00Z">
          <w:pPr>
            <w:pStyle w:val="berschrift1"/>
          </w:pPr>
        </w:pPrChange>
      </w:pPr>
      <w:ins w:id="1112" w:author="Recep Özkara" w:date="2017-08-27T19:15:00Z">
        <w:r>
          <w:lastRenderedPageBreak/>
          <w:t xml:space="preserve">Voraussetzung für die Arbeit mit eGit ist </w:t>
        </w:r>
      </w:ins>
      <w:ins w:id="1113" w:author="Recep Özkara" w:date="2017-08-27T19:17:00Z">
        <w:r>
          <w:t xml:space="preserve">zunächst </w:t>
        </w:r>
      </w:ins>
      <w:ins w:id="1114" w:author="Recep Özkara" w:date="2017-08-27T19:15:00Z">
        <w:r>
          <w:t xml:space="preserve">die Registrierung auf GitHub, einem speziellen Hosting-Dienst für Git. </w:t>
        </w:r>
      </w:ins>
      <w:ins w:id="1115" w:author="Recep Özkara" w:date="2017-08-27T19:17:00Z">
        <w:r>
          <w:t xml:space="preserve">Darüber hinaus die </w:t>
        </w:r>
      </w:ins>
      <w:ins w:id="1116" w:author="Recep Özkara" w:date="2017-08-27T19:15:00Z">
        <w:r>
          <w:t>I</w:t>
        </w:r>
        <w:r>
          <w:t>n</w:t>
        </w:r>
        <w:r>
          <w:t>stall</w:t>
        </w:r>
        <w:r>
          <w:t>a</w:t>
        </w:r>
        <w:r>
          <w:t>tion der Software Eclipse</w:t>
        </w:r>
      </w:ins>
      <w:ins w:id="1117" w:author="Recep Özkara" w:date="2017-08-27T19:18:00Z">
        <w:r>
          <w:t xml:space="preserve"> und abschließend die Installation von eGit über </w:t>
        </w:r>
        <w:r>
          <w:t>E</w:t>
        </w:r>
        <w:r>
          <w:t xml:space="preserve">clipse </w:t>
        </w:r>
      </w:ins>
      <w:ins w:id="1118" w:author="Recep Özkara" w:date="2017-08-27T19:45:00Z">
        <w:r w:rsidR="00245DDA">
          <w:t>selbst</w:t>
        </w:r>
      </w:ins>
      <w:ins w:id="1119" w:author="Recep Özkara" w:date="2017-08-27T19:18:00Z">
        <w:r>
          <w:t>.</w:t>
        </w:r>
      </w:ins>
    </w:p>
    <w:p w14:paraId="244EC7D4" w14:textId="77777777" w:rsidR="00F80554" w:rsidRPr="00D71776" w:rsidRDefault="00F80554">
      <w:pPr>
        <w:rPr>
          <w:b/>
          <w:bCs/>
        </w:rPr>
        <w:sectPr w:rsidR="00F80554" w:rsidRPr="00D71776" w:rsidSect="0076686D">
          <w:type w:val="oddPage"/>
          <w:pgSz w:w="11906" w:h="16838" w:code="9"/>
          <w:pgMar w:top="1701" w:right="1418" w:bottom="1134" w:left="1418" w:header="709" w:footer="709" w:gutter="851"/>
          <w:cols w:space="708"/>
          <w:docGrid w:linePitch="360"/>
        </w:sectPr>
        <w:pPrChange w:id="1120" w:author="Recep Özkara" w:date="2017-08-27T16:23:00Z">
          <w:pPr>
            <w:pStyle w:val="berschrift1"/>
          </w:pPr>
        </w:pPrChange>
      </w:pPr>
    </w:p>
    <w:p w14:paraId="44DB8646" w14:textId="77777777" w:rsidR="005A6595" w:rsidRDefault="00387FE8" w:rsidP="005A6595">
      <w:pPr>
        <w:pStyle w:val="berschrift1"/>
        <w:numPr>
          <w:ilvl w:val="0"/>
          <w:numId w:val="0"/>
        </w:numPr>
        <w:ind w:left="360" w:hanging="360"/>
      </w:pPr>
      <w:bookmarkStart w:id="1121" w:name="_Toc491708044"/>
      <w:r w:rsidRPr="00992A1D">
        <w:lastRenderedPageBreak/>
        <w:t>Eidesstattliche Erklärung</w:t>
      </w:r>
      <w:bookmarkEnd w:id="1121"/>
    </w:p>
    <w:p w14:paraId="34BAF2EA" w14:textId="77777777" w:rsidR="00C65B49" w:rsidRDefault="00C65B49" w:rsidP="00C65B49">
      <w:r>
        <w:t>Ich versichere, dass ich die vorstehende Arbeit selbständig verfasst und hie</w:t>
      </w:r>
      <w:r>
        <w:t>r</w:t>
      </w:r>
      <w:r>
        <w:t xml:space="preserve">zu </w:t>
      </w:r>
      <w:r w:rsidR="00CE2622">
        <w:t>k</w:t>
      </w:r>
      <w:r>
        <w:t>eine anderen als die angegebenen Hilfsmittel verwendet habe. Alle Ste</w:t>
      </w:r>
      <w:r>
        <w:t>l</w:t>
      </w:r>
      <w:r>
        <w:t>len der Arbeit die wörtlich oder sinngemäß aus fremden Quellen entnommen wurden, sind als solche kenntlich gemacht.</w:t>
      </w:r>
    </w:p>
    <w:p w14:paraId="0305B96D" w14:textId="77777777" w:rsidR="00C65B49" w:rsidRDefault="00C65B49" w:rsidP="00C65B49">
      <w:r>
        <w:t>Die Arbeit wurde bisher in gleicher oder ähnlicher Form in keinem anderen Studiengang als Prüfungsleistung vorgelegt oder an anderer Stelle veröffen</w:t>
      </w:r>
      <w:r>
        <w:t>t</w:t>
      </w:r>
      <w:r>
        <w:t>licht.</w:t>
      </w:r>
    </w:p>
    <w:p w14:paraId="0DA749D7" w14:textId="77777777" w:rsidR="00C65B49" w:rsidRDefault="00C65B49" w:rsidP="00C65B49">
      <w:r>
        <w:t>Ich bin mir bewusst, dass eine falsche Erklärung rechtliche Folgen haben kann.</w:t>
      </w:r>
    </w:p>
    <w:p w14:paraId="65C87C45" w14:textId="77777777" w:rsidR="00C65B49" w:rsidRDefault="00C65B49" w:rsidP="00C65B49"/>
    <w:p w14:paraId="575458A1" w14:textId="77777777" w:rsidR="00C65B49" w:rsidRDefault="00C65B49" w:rsidP="00C65B49">
      <w:r>
        <w:t>____________________________________</w:t>
      </w:r>
    </w:p>
    <w:p w14:paraId="59D8F21A" w14:textId="614DF0AE" w:rsidR="00C65B49" w:rsidRDefault="00A93992" w:rsidP="00C65B49">
      <w:del w:id="1122" w:author="Recep Özkara" w:date="2017-08-27T14:36:00Z">
        <w:r w:rsidDel="003E297D">
          <w:rPr>
            <w:noProof/>
            <w:lang w:eastAsia="de-DE"/>
          </w:rPr>
          <mc:AlternateContent>
            <mc:Choice Requires="wps">
              <w:drawing>
                <wp:anchor distT="0" distB="0" distL="114300" distR="114300" simplePos="0" relativeHeight="251675648" behindDoc="0" locked="0" layoutInCell="1" allowOverlap="1" wp14:anchorId="5EF8FC2A" wp14:editId="0617260C">
                  <wp:simplePos x="0" y="0"/>
                  <wp:positionH relativeFrom="column">
                    <wp:posOffset>1069946</wp:posOffset>
                  </wp:positionH>
                  <wp:positionV relativeFrom="paragraph">
                    <wp:posOffset>813823</wp:posOffset>
                  </wp:positionV>
                  <wp:extent cx="2811439" cy="1610436"/>
                  <wp:effectExtent l="19050" t="552450" r="46355" b="46990"/>
                  <wp:wrapNone/>
                  <wp:docPr id="10" name="Wolkenförmige Legende 10"/>
                  <wp:cNvGraphicFramePr/>
                  <a:graphic xmlns:a="http://schemas.openxmlformats.org/drawingml/2006/main">
                    <a:graphicData uri="http://schemas.microsoft.com/office/word/2010/wordprocessingShape">
                      <wps:wsp>
                        <wps:cNvSpPr/>
                        <wps:spPr>
                          <a:xfrm>
                            <a:off x="0" y="0"/>
                            <a:ext cx="2811439" cy="1610436"/>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CADDAE" w14:textId="77777777" w:rsidR="00EE4443" w:rsidRPr="009937AF" w:rsidRDefault="00EE4443" w:rsidP="00A93992">
                              <w:pPr>
                                <w:jc w:val="center"/>
                                <w:rPr>
                                  <w:color w:val="FF0000"/>
                                </w:rPr>
                              </w:pPr>
                              <w:r>
                                <w:rPr>
                                  <w:color w:val="FF0000"/>
                                </w:rPr>
                                <w:t>Auch hier müssen die Platzhalter mit den ko</w:t>
                              </w:r>
                              <w:r>
                                <w:rPr>
                                  <w:color w:val="FF0000"/>
                                </w:rPr>
                                <w:t>r</w:t>
                              </w:r>
                              <w:r>
                                <w:rPr>
                                  <w:color w:val="FF0000"/>
                                </w:rPr>
                                <w:t>rekten Daten erse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Wolkenförmige Legende 10" o:spid="_x0000_s1026" type="#_x0000_t106" style="position:absolute;left:0;text-align:left;margin-left:84.25pt;margin-top:64.1pt;width:221.35pt;height:12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" adj="2435,-6650" fillcolor="white [3212]" strokecolor="red" strokeweight="2pt">
                  <v:textbox>
                    <w:txbxContent>
                      <w:p w14:paraId="2DCADDAE" w14:textId="77777777" w:rsidR="00EE4443" w:rsidRPr="009937AF" w:rsidRDefault="00EE4443" w:rsidP="00A93992">
                        <w:pPr>
                          <w:jc w:val="center"/>
                          <w:rPr>
                            <w:color w:val="FF0000"/>
                          </w:rPr>
                        </w:pPr>
                        <w:r>
                          <w:rPr>
                            <w:color w:val="FF0000"/>
                          </w:rPr>
                          <w:t>Auch hier müssen die Platzhalter mit den ko</w:t>
                        </w:r>
                        <w:r>
                          <w:rPr>
                            <w:color w:val="FF0000"/>
                          </w:rPr>
                          <w:t>r</w:t>
                        </w:r>
                        <w:r>
                          <w:rPr>
                            <w:color w:val="FF0000"/>
                          </w:rPr>
                          <w:t>rekten Daten ersetzt werden.</w:t>
                        </w:r>
                      </w:p>
                    </w:txbxContent>
                  </v:textbox>
                </v:shape>
              </w:pict>
            </mc:Fallback>
          </mc:AlternateContent>
        </w:r>
      </w:del>
      <w:r w:rsidR="00C65B49">
        <w:t>[Ort, Datum Name]</w:t>
      </w:r>
    </w:p>
    <w:p w14:paraId="72CCB293" w14:textId="77777777" w:rsidR="00C65B49" w:rsidRPr="00C65B49" w:rsidRDefault="00C65B49" w:rsidP="00C65B49">
      <w:pPr>
        <w:sectPr w:rsidR="00C65B49" w:rsidRPr="00C65B49" w:rsidSect="00EC4BA7">
          <w:headerReference w:type="even" r:id="rId47"/>
          <w:headerReference w:type="first" r:id="rId48"/>
          <w:type w:val="oddPage"/>
          <w:pgSz w:w="11906" w:h="16838" w:code="9"/>
          <w:pgMar w:top="1701" w:right="1418" w:bottom="1134" w:left="1418" w:header="709" w:footer="709" w:gutter="851"/>
          <w:cols w:space="708"/>
          <w:titlePg/>
          <w:docGrid w:linePitch="360"/>
        </w:sectPr>
      </w:pPr>
    </w:p>
    <w:p w14:paraId="00569C5B" w14:textId="350BF46D" w:rsidR="00DE6EA3" w:rsidRDefault="00275A52">
      <w:pPr>
        <w:pStyle w:val="CitaviBibliographyHeading"/>
        <w:numPr>
          <w:ilvl w:val="0"/>
          <w:numId w:val="0"/>
        </w:numPr>
        <w:ind w:left="432" w:hanging="432"/>
        <w:pPrChange w:id="1123" w:author="Recep Özkara" w:date="2017-08-28T17:54:00Z">
          <w:pPr>
            <w:pStyle w:val="CitaviBibliographyHeading"/>
          </w:pPr>
        </w:pPrChange>
      </w:pPr>
      <w:r>
        <w:lastRenderedPageBreak/>
        <w:fldChar w:fldCharType="begin"/>
      </w:r>
      <w:r w:rsidR="00DE6EA3">
        <w:instrText>ADDIN CITAVI.BIBLIOGRAPHY PD94bWwgdmVyc2lvbj0iMS4wIiBlbmNvZGluZz0idXRmLTE2Ij8+PEJpYmxpb2dyYXBoeT48QWRkSW5WZXJzaW9uPjUuNi4wLjI8L0FkZEluVmVyc2lvbj48SWQ+ZWQ0ZTliOWMtM2Y0OS00MjZhLTg5YzgtMzgwZDIxMjY2NmQ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</w:instrText>
      </w:r>
      <w:r>
        <w:fldChar w:fldCharType="separate"/>
      </w:r>
      <w:bookmarkStart w:id="1124" w:name="_Toc491708045"/>
      <w:bookmarkStart w:id="1125" w:name="_CTVBIBLIOGRAPHY1"/>
      <w:bookmarkEnd w:id="1125"/>
      <w:r w:rsidR="00DE6EA3">
        <w:t>Literaturverzeichnis</w:t>
      </w:r>
      <w:bookmarkEnd w:id="1124"/>
    </w:p>
    <w:p w14:paraId="19FA6EAF" w14:textId="77777777" w:rsidR="00DE6EA3" w:rsidRDefault="00DE6EA3" w:rsidP="00DE6EA3">
      <w:pPr>
        <w:pStyle w:val="CitaviBibliographyEntry"/>
      </w:pPr>
      <w:bookmarkStart w:id="1126" w:name="_CTVL001d682e6f3f7ec47199fa4552bfc666333"/>
      <w:r>
        <w:t>Bechara, John, „Revisionssichere Archivierung. Verteiltes Dokumentenm</w:t>
      </w:r>
      <w:r>
        <w:t>a</w:t>
      </w:r>
      <w:r>
        <w:t>nagement.“ (2009). Geprüft am 17. Juni 2017. Online: https://www.unibw.de/inf2/Lehre/FT09/lza/bechara.pdf.</w:t>
      </w:r>
    </w:p>
    <w:p w14:paraId="0A667FF1" w14:textId="77777777" w:rsidR="00DE6EA3" w:rsidRDefault="00DE6EA3" w:rsidP="00DE6EA3">
      <w:pPr>
        <w:pStyle w:val="CitaviBibliographyEntry"/>
      </w:pPr>
      <w:bookmarkStart w:id="1127" w:name="_CTVL0013d89d81636b04b63a4f9e17901885c5d"/>
      <w:bookmarkEnd w:id="1126"/>
      <w:r>
        <w:t>Burch, Philipp, „Versionsverwaltung mit Mercurial (Teil 2) - ActiveVB.“. G</w:t>
      </w:r>
      <w:r>
        <w:t>e</w:t>
      </w:r>
      <w:r>
        <w:t>prüft am 11. April 2017. Online: https://activevb.de/tutorials/tut_versionsverwaltung/tut_versionsverwaltung_2.html.</w:t>
      </w:r>
    </w:p>
    <w:p w14:paraId="6A27448B" w14:textId="77777777" w:rsidR="00DE6EA3" w:rsidRDefault="00DE6EA3" w:rsidP="00DE6EA3">
      <w:pPr>
        <w:pStyle w:val="CitaviBibliographyEntry"/>
      </w:pPr>
      <w:bookmarkStart w:id="1128" w:name="_CTVL001df55c57a8242482eac75c6b9386205d0"/>
      <w:bookmarkEnd w:id="1127"/>
      <w:r w:rsidRPr="00C352F5">
        <w:rPr>
          <w:lang w:val="en-US"/>
          <w:rPrChange w:id="1129" w:author="Recep Özkara" w:date="2017-08-28T18:21:00Z">
            <w:rPr/>
          </w:rPrChange>
        </w:rPr>
        <w:t xml:space="preserve">Chacon, Scott and Ben Straub, „Git - Book.“. </w:t>
      </w:r>
      <w:r>
        <w:t>Geprüft am 19. April 2017. O</w:t>
      </w:r>
      <w:r>
        <w:t>n</w:t>
      </w:r>
      <w:r>
        <w:t>line: https://git-scm.com/book/de/v1.</w:t>
      </w:r>
    </w:p>
    <w:p w14:paraId="028EE33A" w14:textId="77777777" w:rsidR="00DE6EA3" w:rsidRDefault="00DE6EA3" w:rsidP="00DE6EA3">
      <w:pPr>
        <w:pStyle w:val="CitaviBibliographyEntry"/>
      </w:pPr>
      <w:bookmarkStart w:id="1130" w:name="_CTVL00121f41628a8c245deaa8f72fd7d6a12b8"/>
      <w:bookmarkEnd w:id="1128"/>
      <w:r>
        <w:t>Dederer, Paul, Matrikel-Nr.: 245211, paul.dederer@hs-furtwangen.de, „Eff</w:t>
      </w:r>
      <w:r>
        <w:t>i</w:t>
      </w:r>
      <w:r>
        <w:t>ziente Softwareentwicklung durch Versionskontrolle.“ (2016). Geprüft am 8. Mai 2017.</w:t>
      </w:r>
    </w:p>
    <w:p w14:paraId="4CEC19D0" w14:textId="77777777" w:rsidR="00DE6EA3" w:rsidRDefault="00DE6EA3" w:rsidP="00DE6EA3">
      <w:pPr>
        <w:pStyle w:val="CitaviBibliographyEntry"/>
      </w:pPr>
      <w:bookmarkStart w:id="1131" w:name="_CTVL001ce6d0649d8a2498991e6dcf8b10e432d"/>
      <w:bookmarkEnd w:id="1130"/>
      <w:r>
        <w:t>Denker, Merlin and Stefan Srecec, „Versionsverwaltung mit Git. Fortgeschri</w:t>
      </w:r>
      <w:r>
        <w:t>t</w:t>
      </w:r>
      <w:r>
        <w:t>tene Programmierkonzepte in Java, Haskell und Prolog.“ (2015). Geprüft am 17. Juni 2017. Online: http://merlindenker.de/files/Proseminar_Git.pdf.</w:t>
      </w:r>
    </w:p>
    <w:p w14:paraId="3EEFF7EA" w14:textId="77777777" w:rsidR="00DE6EA3" w:rsidRDefault="00DE6EA3" w:rsidP="00DE6EA3">
      <w:pPr>
        <w:pStyle w:val="CitaviBibliographyEntry"/>
      </w:pPr>
      <w:bookmarkStart w:id="1132" w:name="_CTVL0014c2c6a78d6624d7f80df578013a9beba"/>
      <w:bookmarkEnd w:id="1131"/>
      <w:r>
        <w:t>Dr.-Ing. Mathias Magdowski, „Versionskontrolle mit Apache Subversion.“. Geprüft am 8. Mai 2017. Online: http://www.studentbranch.ovgu.de/studentbranch_media/Downloads/IEEE+Versionskontrolle+Workshop/Versionskontrolle_mit_Apache_Subversion.pdf.</w:t>
      </w:r>
    </w:p>
    <w:p w14:paraId="411ABDFA" w14:textId="77777777" w:rsidR="00DE6EA3" w:rsidRDefault="00DE6EA3" w:rsidP="00DE6EA3">
      <w:pPr>
        <w:pStyle w:val="CitaviBibliographyEntry"/>
      </w:pPr>
      <w:bookmarkStart w:id="1133" w:name="_CTVL001dfaa21eaee9d4f03843e1882e22b8530"/>
      <w:bookmarkEnd w:id="1132"/>
      <w:r w:rsidRPr="00C352F5">
        <w:rPr>
          <w:lang w:val="en-US"/>
          <w:rPrChange w:id="1134" w:author="Recep Özkara" w:date="2017-08-28T18:22:00Z">
            <w:rPr/>
          </w:rPrChange>
        </w:rPr>
        <w:t xml:space="preserve">Driessen, Vincent, „A successful Git branching model.“. </w:t>
      </w:r>
      <w:r>
        <w:t>Geprüft am 8. Juni 2017. Online: http://nvie.com/posts/a-successful-git-branching-model/.</w:t>
      </w:r>
    </w:p>
    <w:p w14:paraId="6A8D6A30" w14:textId="77777777" w:rsidR="00DE6EA3" w:rsidRDefault="00DE6EA3" w:rsidP="00DE6EA3">
      <w:pPr>
        <w:pStyle w:val="CitaviBibliographyEntry"/>
      </w:pPr>
      <w:bookmarkStart w:id="1135" w:name="_CTVL0014feacbcf1caa4bd991d92490555fbe9f"/>
      <w:bookmarkEnd w:id="1133"/>
      <w:r>
        <w:t>Fischer, Lars, „Werkzeuge zum Versions- und Variantenmanagement:. CVS/Subversion vs. ClearCase.“. Geprüft am 17. Mai 2017. Online: https://www.wi1.uni-muenster.de/pi/lehre/ws0506/skiseminar/versionsverwaltung.pdf.</w:t>
      </w:r>
    </w:p>
    <w:p w14:paraId="36A0ECB5" w14:textId="77777777" w:rsidR="00DE6EA3" w:rsidRDefault="00DE6EA3" w:rsidP="00DE6EA3">
      <w:pPr>
        <w:pStyle w:val="CitaviBibliographyEntry"/>
      </w:pPr>
      <w:bookmarkStart w:id="1136" w:name="_CTVL0010b857b2cbcd14e428b89e38e8b25a4a3"/>
      <w:bookmarkEnd w:id="1135"/>
      <w:r>
        <w:t>Fünten, Alexander a. d., „GIT &amp; SVN. Versionsverwaltung.“ (2012). Geprüft am 17. Juni 2017.</w:t>
      </w:r>
    </w:p>
    <w:p w14:paraId="3F0FD490" w14:textId="77777777" w:rsidR="00DE6EA3" w:rsidRDefault="00DE6EA3" w:rsidP="00DE6EA3">
      <w:pPr>
        <w:pStyle w:val="CitaviBibliographyEntry"/>
      </w:pPr>
      <w:bookmarkStart w:id="1137" w:name="_CTVL0013fd207e593de46b38a9d006de3e387c6"/>
      <w:bookmarkEnd w:id="1136"/>
      <w:r>
        <w:t>GlossarWiki, „Versionsverwaltung – GlossarWiki.“. Geprüft am 27. April 2017. Online: https://glossar.hs-augsburg.de/Versionsverwaltung.</w:t>
      </w:r>
    </w:p>
    <w:p w14:paraId="7EF0087C" w14:textId="77777777" w:rsidR="00DE6EA3" w:rsidRDefault="00DE6EA3" w:rsidP="00DE6EA3">
      <w:pPr>
        <w:pStyle w:val="CitaviBibliographyEntry"/>
      </w:pPr>
      <w:bookmarkStart w:id="1138" w:name="_CTVL00104bf1841fa4f4f1eb05537dd0222e866"/>
      <w:bookmarkEnd w:id="1137"/>
      <w:r w:rsidRPr="00DE6EA3">
        <w:rPr>
          <w:lang w:val="en-US"/>
        </w:rPr>
        <w:t xml:space="preserve">Haenel, Valentin and Julius Plenz. </w:t>
      </w:r>
      <w:bookmarkEnd w:id="1138"/>
      <w:r w:rsidRPr="00DE6EA3">
        <w:rPr>
          <w:i/>
        </w:rPr>
        <w:t xml:space="preserve">Git. Verteilte Versionsverwaltung für Code und Dokumente. </w:t>
      </w:r>
      <w:r w:rsidRPr="00DE6EA3">
        <w:t>München: Open Source Press, 2011.</w:t>
      </w:r>
    </w:p>
    <w:p w14:paraId="1ABA746C" w14:textId="77777777" w:rsidR="00DE6EA3" w:rsidRDefault="00DE6EA3" w:rsidP="00DE6EA3">
      <w:pPr>
        <w:pStyle w:val="CitaviBibliographyEntry"/>
      </w:pPr>
      <w:bookmarkStart w:id="1139" w:name="_CTVL00196778e24f05346c6a48b76a68f0c8b88"/>
      <w:r>
        <w:lastRenderedPageBreak/>
        <w:t>Herkommer, Günter, „Die Trends beim Versionsmanagement.“. Geprüft am 12. April 2017. Online: http://www.computer-automation.de/steuerungsebene/steuern-regeln/artikel/79313/2/.</w:t>
      </w:r>
    </w:p>
    <w:p w14:paraId="00416C39" w14:textId="77777777" w:rsidR="00DE6EA3" w:rsidRDefault="00DE6EA3" w:rsidP="00DE6EA3">
      <w:pPr>
        <w:pStyle w:val="CitaviBibliographyEntry"/>
      </w:pPr>
      <w:bookmarkStart w:id="1140" w:name="_CTVL001336f310b131f47a3824ce10bd5fd2596"/>
      <w:bookmarkEnd w:id="1139"/>
      <w:r>
        <w:t>Lämmer, Frank, „Traditionelle Webentwicklung vs Versionsverwaltung.“. G</w:t>
      </w:r>
      <w:r>
        <w:t>e</w:t>
      </w:r>
      <w:r>
        <w:t>prüft am 6. April 2017. Online: http://t3n.de/news/traditionelle-webentwicklung-versionsverwaltung-303580/.</w:t>
      </w:r>
    </w:p>
    <w:p w14:paraId="035FEE52" w14:textId="77777777" w:rsidR="00DE6EA3" w:rsidRDefault="00DE6EA3" w:rsidP="00DE6EA3">
      <w:pPr>
        <w:pStyle w:val="CitaviBibliographyEntry"/>
      </w:pPr>
      <w:bookmarkStart w:id="1141" w:name="_CTVL001e573ef7ff94541e287d14b137ae522bf"/>
      <w:bookmarkEnd w:id="1140"/>
      <w:r w:rsidRPr="00DE6EA3">
        <w:rPr>
          <w:lang w:val="en-US"/>
        </w:rPr>
        <w:t xml:space="preserve">Loeliger, Jon and Matthew McCullough, „Version control with Git. [powerful tools and techniques for collaborative software development ; covers GitHub].“. </w:t>
      </w:r>
      <w:r>
        <w:t>Online: http://proquest.tech.safaribooksonline.de/book/databases/content-management-sy</w:t>
      </w:r>
      <w:r>
        <w:t>s</w:t>
      </w:r>
      <w:r>
        <w:t>tems/9781449345037/firstchapter#X2ludGVybmFsX0h0bWxWaWV3P3htbGlkPTk3ODE0NDkzNDUwMzclMkZpZDI5MzI5NCZxdWVyeT0=.</w:t>
      </w:r>
    </w:p>
    <w:p w14:paraId="70D03A58" w14:textId="77777777" w:rsidR="00DE6EA3" w:rsidRDefault="00DE6EA3" w:rsidP="00DE6EA3">
      <w:pPr>
        <w:pStyle w:val="CitaviBibliographyEntry"/>
      </w:pPr>
      <w:bookmarkStart w:id="1142" w:name="_CTVL0017197879924b34b90880f62ef607faec2"/>
      <w:bookmarkEnd w:id="1141"/>
      <w:r>
        <w:t>Mauel, Volker, „Vergleich von Git und SVN.“. Geprüft am 17. Juni 2017. Onl</w:t>
      </w:r>
      <w:r>
        <w:t>i</w:t>
      </w:r>
      <w:r>
        <w:t>ne: https://www.volkermauel.de/Downloads/GitVsSvn.pdf.</w:t>
      </w:r>
    </w:p>
    <w:p w14:paraId="673115EB" w14:textId="77777777" w:rsidR="00DE6EA3" w:rsidRDefault="00DE6EA3" w:rsidP="00DE6EA3">
      <w:pPr>
        <w:pStyle w:val="CitaviBibliographyEntry"/>
      </w:pPr>
      <w:bookmarkStart w:id="1143" w:name="_CTVL00122f34c7bac9a452e934ecf5727118ea5"/>
      <w:bookmarkEnd w:id="1142"/>
      <w:r>
        <w:t>Meyer, Eric A., „Git: Verteilte Versionsverwaltung.“. Geprüft am 6. April 2017. Online: http://www.iks.kit.edu/diverses/gitvortrag/.</w:t>
      </w:r>
    </w:p>
    <w:p w14:paraId="4D4A960F" w14:textId="77777777" w:rsidR="00DE6EA3" w:rsidRDefault="00DE6EA3" w:rsidP="00DE6EA3">
      <w:pPr>
        <w:pStyle w:val="CitaviBibliographyEntry"/>
      </w:pPr>
      <w:bookmarkStart w:id="1144" w:name="_CTVL0015cc1acd8efd94c7cbcdb301cffb9ecdb"/>
      <w:bookmarkEnd w:id="1143"/>
      <w:r>
        <w:t>o.V., „Git vs. SVN – Versionsverwaltung im Vergleich. Von verteilter und zentralisierter Versionsverwaltung.“. Geprüft am 3. Mai 2017. Online: https://hosting.1und1.de/digitalguide/websites/web-entwicklung/git-vs-svn-versionsverwaltung-im-vergleich/.</w:t>
      </w:r>
    </w:p>
    <w:p w14:paraId="29A880FF" w14:textId="77777777" w:rsidR="00DE6EA3" w:rsidRDefault="00DE6EA3" w:rsidP="00DE6EA3">
      <w:pPr>
        <w:pStyle w:val="CitaviBibliographyEntry"/>
      </w:pPr>
      <w:bookmarkStart w:id="1145" w:name="_CTVL001cae054368a9d4b799c8d34ac9602efff"/>
      <w:bookmarkEnd w:id="1144"/>
      <w:r>
        <w:t xml:space="preserve">Preißel, René and Bjørn Stachmann. </w:t>
      </w:r>
      <w:bookmarkEnd w:id="1145"/>
      <w:r w:rsidRPr="00DE6EA3">
        <w:rPr>
          <w:i/>
        </w:rPr>
        <w:t xml:space="preserve">Git. Dezentrale Versionsverwaltung im Team : Grundlagen und Workflows. </w:t>
      </w:r>
      <w:r w:rsidRPr="00DE6EA3">
        <w:t>Heidelberg: dpunkt.Verlag, 2016.</w:t>
      </w:r>
    </w:p>
    <w:p w14:paraId="2CB66AC4" w14:textId="77777777" w:rsidR="00DE6EA3" w:rsidRDefault="00DE6EA3" w:rsidP="00DE6EA3">
      <w:pPr>
        <w:pStyle w:val="CitaviBibliographyEntry"/>
      </w:pPr>
      <w:bookmarkStart w:id="1146" w:name="_CTVL001a6288b2e5c0f43a8aad27116f4f81e96"/>
      <w:r>
        <w:t xml:space="preserve">Riedel, Sven. </w:t>
      </w:r>
      <w:bookmarkEnd w:id="1146"/>
      <w:r w:rsidRPr="00DE6EA3">
        <w:rPr>
          <w:i/>
        </w:rPr>
        <w:t xml:space="preserve">Git. Kurz &amp; gut. </w:t>
      </w:r>
      <w:r w:rsidRPr="00DE6EA3">
        <w:t>Beijing: O'Reilly, 2010.</w:t>
      </w:r>
    </w:p>
    <w:p w14:paraId="4D382CC9" w14:textId="77777777" w:rsidR="00DE6EA3" w:rsidRDefault="00DE6EA3" w:rsidP="00DE6EA3">
      <w:pPr>
        <w:pStyle w:val="CitaviBibliographyEntry"/>
      </w:pPr>
      <w:bookmarkStart w:id="1147" w:name="_CTVL001dca84be915684fc68bc060565c845cc2"/>
      <w:r>
        <w:t>Sieverdingbeck, Ingo and Jasper van den Ven, „Versionsverwaltung mit SVN.“. Geprüft am 8. Mai 2017. Online: http://rn.informatik.uni-bremen.de/lehre/c++/svn.pdf.</w:t>
      </w:r>
    </w:p>
    <w:p w14:paraId="0CA3E70D" w14:textId="77777777" w:rsidR="00DE6EA3" w:rsidRDefault="00DE6EA3" w:rsidP="00DE6EA3">
      <w:pPr>
        <w:pStyle w:val="CitaviBibliographyEntry"/>
      </w:pPr>
      <w:bookmarkStart w:id="1148" w:name="_CTVL001da13a0cdeabe4d60ac0ba891129ec5cb"/>
      <w:bookmarkEnd w:id="1147"/>
      <w:r>
        <w:t>Stargardt, Niels, „Verteilte Versionsverwaltungssysteme in der kommerziellen Java-Entwicklung.“. Geprüft am 17. Juni 2017. Online: https://www.sigs-datacom.de/uploads/tx_dmjournals/stargardt_JS_04_12_la6g.pdf.</w:t>
      </w:r>
    </w:p>
    <w:p w14:paraId="79852A7C" w14:textId="38C3FECB" w:rsidR="00DE6EA3" w:rsidRDefault="00DE6EA3" w:rsidP="00DE6EA3">
      <w:pPr>
        <w:pStyle w:val="CitaviBibliographyEntry"/>
      </w:pPr>
      <w:bookmarkStart w:id="1149" w:name="_CTVL001ec6691b90b4e440d8522cca3de8532ce"/>
      <w:bookmarkEnd w:id="1148"/>
      <w:del w:id="1150" w:author="Recep Özkara" w:date="2017-08-28T17:53:00Z">
        <w:r w:rsidDel="004119A6">
          <w:delText>taentzer</w:delText>
        </w:r>
      </w:del>
      <w:ins w:id="1151" w:author="Recep Özkara" w:date="2017-08-28T17:53:00Z">
        <w:r w:rsidR="004119A6">
          <w:t>Taentzer</w:t>
        </w:r>
      </w:ins>
      <w:r>
        <w:t>, „Versionsverwaltung von Softwareartefakten.“. Geprüft am 17. Juni 2017. Online: http://www.uni-marburg.de/fb12/arbeitsgruppen/swt/lehre/files/est1415/ESM141021.pdf.</w:t>
      </w:r>
    </w:p>
    <w:p w14:paraId="60D6ECD6" w14:textId="77777777" w:rsidR="00DE6EA3" w:rsidRDefault="00DE6EA3" w:rsidP="00DE6EA3">
      <w:pPr>
        <w:pStyle w:val="CitaviBibliographyEntry"/>
      </w:pPr>
      <w:bookmarkStart w:id="1152" w:name="_CTVL001ff161097f8f1433c8bb32d241a6ff0c0"/>
      <w:bookmarkEnd w:id="1149"/>
      <w:r>
        <w:lastRenderedPageBreak/>
        <w:t>Tartler, Reinhard and Martin Steigerwald, „Verteilte Versionsverwaltung mit Bazaar » Linux-Magazin.“. Geprüft am 6. April 2017. Online: http://www.linux-magazin.de/Ausgaben/2007/06/Markt-Modell.</w:t>
      </w:r>
    </w:p>
    <w:p w14:paraId="6B13470E" w14:textId="77777777" w:rsidR="00DE6EA3" w:rsidRDefault="00DE6EA3" w:rsidP="00DE6EA3">
      <w:pPr>
        <w:pStyle w:val="CitaviBibliographyEntry"/>
      </w:pPr>
      <w:bookmarkStart w:id="1153" w:name="_CTVL00181be588583dc4d7fa246ab8e71edefe2"/>
      <w:bookmarkEnd w:id="1152"/>
      <w:r>
        <w:t>THM-Wiki, „Git-basierte kollaborative Entwicklung von Webanwendungen (GitHub/GitLab) – THM-Wiki.“. Geprüft am 6. April 2017. Online: https://wiki.thm.de/Git-basie</w:t>
      </w:r>
      <w:r>
        <w:t>r</w:t>
      </w:r>
      <w:r>
        <w:t>te_kollaborative_Entwicklung_von_Webanwendungen_(GitHub/GitLab).</w:t>
      </w:r>
    </w:p>
    <w:p w14:paraId="5B923DF9" w14:textId="77777777" w:rsidR="00DE6EA3" w:rsidRDefault="00DE6EA3" w:rsidP="00DE6EA3">
      <w:pPr>
        <w:pStyle w:val="CitaviBibliographyEntry"/>
      </w:pPr>
      <w:bookmarkStart w:id="1154" w:name="_CTVL001f200cc1acbf94fa38b63d48b89f9d8fe"/>
      <w:bookmarkEnd w:id="1153"/>
      <w:r>
        <w:t>Thomas, David, Andrew Hunt, Falk Lehmann und Uwe Petschke, „Der pra</w:t>
      </w:r>
      <w:r>
        <w:t>g</w:t>
      </w:r>
      <w:r>
        <w:t xml:space="preserve">matische Programmierer.“. </w:t>
      </w:r>
      <w:bookmarkEnd w:id="1154"/>
      <w:r w:rsidRPr="00DE6EA3">
        <w:rPr>
          <w:i/>
        </w:rPr>
        <w:t>Der pragmatische Programmierer, Hunt, Andrew, [2. Aufl.]. - München [u.a.] : Hanser</w:t>
      </w:r>
      <w:r w:rsidRPr="00DE6EA3">
        <w:t xml:space="preserve"> (2003): 1–7. Geprüft am 17. Juni 2017. Online: http://files.hanser.de/hanser/docs/20051012_251121378-66_3-446-40470-8_Leseprobe1.pdf.</w:t>
      </w:r>
    </w:p>
    <w:p w14:paraId="419EB015" w14:textId="77777777" w:rsidR="00DE6EA3" w:rsidRDefault="00DE6EA3" w:rsidP="00DE6EA3">
      <w:pPr>
        <w:pStyle w:val="CitaviBibliographyEntry"/>
      </w:pPr>
      <w:bookmarkStart w:id="1155" w:name="_CTVL001cad04a3e7a1b4d9bb698399e13e66e43"/>
      <w:r w:rsidRPr="00DE6EA3">
        <w:rPr>
          <w:lang w:val="en-US"/>
        </w:rPr>
        <w:t xml:space="preserve">tinatigertech, „„Git“ your work done and don´t mess with your team!“. </w:t>
      </w:r>
      <w:r>
        <w:t>Geprüft am 11. April 2017. Online: http://www.tigertech.de/git-your-work-done-and-dont-mess-with-your-team/#more-629.</w:t>
      </w:r>
    </w:p>
    <w:p w14:paraId="30B81CD8" w14:textId="77777777" w:rsidR="00DE6EA3" w:rsidRDefault="00DE6EA3" w:rsidP="00DE6EA3">
      <w:pPr>
        <w:pStyle w:val="CitaviBibliographyEntry"/>
      </w:pPr>
      <w:bookmarkStart w:id="1156" w:name="_CTVL001efb82621512f4dcb884ae5bced93b2ee"/>
      <w:bookmarkEnd w:id="1155"/>
      <w:r>
        <w:t xml:space="preserve">Vijayakumaran, Sujeevan. </w:t>
      </w:r>
      <w:bookmarkEnd w:id="1156"/>
      <w:r w:rsidRPr="00DE6EA3">
        <w:rPr>
          <w:i/>
        </w:rPr>
        <w:t xml:space="preserve">Versionsverwaltung mit Git. </w:t>
      </w:r>
      <w:r w:rsidRPr="00DE6EA3">
        <w:t>Frechen: mitp, 2016.</w:t>
      </w:r>
    </w:p>
    <w:p w14:paraId="35ED3B91" w14:textId="57D56608" w:rsidR="00275A52" w:rsidRPr="00C65B49" w:rsidRDefault="00275A52" w:rsidP="00DE6EA3">
      <w:pPr>
        <w:pStyle w:val="CitaviBibliographyEntry"/>
      </w:pPr>
      <w:r>
        <w:fldChar w:fldCharType="end"/>
      </w:r>
    </w:p>
    <w:sectPr w:rsidR="00275A52" w:rsidRPr="00C65B49" w:rsidSect="00D9183C">
      <w:headerReference w:type="even" r:id="rId49"/>
      <w:headerReference w:type="first" r:id="rId50"/>
      <w:type w:val="oddPage"/>
      <w:pgSz w:w="11906" w:h="16838" w:code="9"/>
      <w:pgMar w:top="1701" w:right="1418" w:bottom="1134" w:left="1418" w:header="709" w:footer="709" w:gutter="85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6" w:author="Recep Özkara" w:date="2017-08-28T21:04:00Z" w:initials="RÖ">
    <w:p w14:paraId="0D323B7F" w14:textId="5B212631" w:rsidR="00EE4443" w:rsidRDefault="00EE4443">
      <w:pPr>
        <w:pStyle w:val="Kommentartext"/>
      </w:pPr>
      <w:r>
        <w:rPr>
          <w:rStyle w:val="Kommentarzeichen"/>
        </w:rPr>
        <w:annotationRef/>
      </w:r>
      <w:r>
        <w:t>soll ich die Übe</w:t>
      </w:r>
      <w:r>
        <w:t>r</w:t>
      </w:r>
      <w:r>
        <w:t>schriften vor den definitionen beibeha</w:t>
      </w:r>
      <w:r>
        <w:t>l</w:t>
      </w:r>
      <w:r>
        <w:t>ten ?</w:t>
      </w:r>
    </w:p>
  </w:comment>
  <w:comment w:id="257" w:author="Recep Özkara" w:date="2017-08-28T21:04:00Z" w:initials="RÖ">
    <w:p w14:paraId="480D367F" w14:textId="427F6F9A" w:rsidR="00EE4443" w:rsidRDefault="00EE4443">
      <w:pPr>
        <w:pStyle w:val="Kommentartext"/>
      </w:pPr>
      <w:r>
        <w:rPr>
          <w:rStyle w:val="Kommentarzeichen"/>
        </w:rPr>
        <w:annotationRef/>
      </w:r>
      <w:r>
        <w:t>Ist die Art und Weise dieses Direkten Zitats richtig? Ist aus einer Webseite</w:t>
      </w:r>
    </w:p>
  </w:comment>
  <w:comment w:id="260" w:author="Sadik" w:date="2017-08-28T21:04:00Z" w:initials="S">
    <w:p w14:paraId="11A607AC" w14:textId="77777777" w:rsidR="00EE4443" w:rsidRDefault="00EE4443" w:rsidP="006706F7">
      <w:pPr>
        <w:pStyle w:val="Kommentartext"/>
      </w:pPr>
      <w:r>
        <w:rPr>
          <w:rStyle w:val="Kommentarzeichen"/>
        </w:rPr>
        <w:annotationRef/>
      </w:r>
      <w:r>
        <w:t>Dieser Absatz gefällt mir. Liest sich sehr schön.</w:t>
      </w:r>
    </w:p>
  </w:comment>
  <w:comment w:id="267" w:author="Recep Özkara" w:date="2017-08-28T21:04:00Z" w:initials="RÖ">
    <w:p w14:paraId="0F9E50DF" w14:textId="3E2E197B" w:rsidR="00EE4443" w:rsidRDefault="00EE4443">
      <w:pPr>
        <w:pStyle w:val="Kommentartext"/>
      </w:pPr>
      <w:r>
        <w:rPr>
          <w:rStyle w:val="Kommentarzeichen"/>
        </w:rPr>
        <w:annotationRef/>
      </w:r>
      <w:r>
        <w:t>Habe keine entsprechenden Bilder gefunden</w:t>
      </w:r>
    </w:p>
  </w:comment>
  <w:comment w:id="302" w:author="Recep Özkara" w:date="2017-08-28T21:04:00Z" w:initials="RÖ">
    <w:p w14:paraId="6D787AE9" w14:textId="42102D0A" w:rsidR="00EE4443" w:rsidRDefault="00EE4443">
      <w:pPr>
        <w:pStyle w:val="Kommentartext"/>
      </w:pPr>
      <w:r>
        <w:rPr>
          <w:rStyle w:val="Kommentarzeichen"/>
        </w:rPr>
        <w:annotationRef/>
      </w:r>
      <w:r>
        <w:t>erkennt man bei diesem abschnittswechsel das beide abschnitte noch zur fußnote 92 geh</w:t>
      </w:r>
      <w:r>
        <w:t>ö</w:t>
      </w:r>
      <w:r>
        <w:t>ren?</w:t>
      </w:r>
    </w:p>
  </w:comment>
  <w:comment w:id="306" w:author="Recep Özkara" w:date="2017-08-28T21:04:00Z" w:initials="RÖ">
    <w:p w14:paraId="3C3B065B" w14:textId="7D316E85" w:rsidR="00EE4443" w:rsidRDefault="00EE4443">
      <w:pPr>
        <w:pStyle w:val="Kommentartext"/>
      </w:pPr>
      <w:r>
        <w:rPr>
          <w:rStyle w:val="Kommentarzeichen"/>
        </w:rPr>
        <w:annotationRef/>
      </w:r>
      <w:r>
        <w:t>Richtige Anrede?</w:t>
      </w:r>
    </w:p>
  </w:comment>
  <w:comment w:id="327" w:author="Recep Özkara" w:date="2017-08-28T21:04:00Z" w:initials="RÖ">
    <w:p w14:paraId="6106BE3E" w14:textId="341A89D0" w:rsidR="00EE4443" w:rsidRDefault="00EE4443">
      <w:pPr>
        <w:pStyle w:val="Kommentartext"/>
      </w:pPr>
      <w:r>
        <w:rPr>
          <w:rStyle w:val="Kommentarzeichen"/>
        </w:rPr>
        <w:annotationRef/>
      </w:r>
      <w:r>
        <w:t>Soll ich Reposit</w:t>
      </w:r>
      <w:r>
        <w:t>o</w:t>
      </w:r>
      <w:r>
        <w:t>rien oder Repositories schreiben</w:t>
      </w:r>
    </w:p>
  </w:comment>
  <w:comment w:id="348" w:author="Recep Özkara" w:date="2017-08-28T21:04:00Z" w:initials="RÖ">
    <w:p w14:paraId="0AFD8549" w14:textId="67421369" w:rsidR="00EE4443" w:rsidRDefault="00EE4443">
      <w:pPr>
        <w:pStyle w:val="Kommentartext"/>
      </w:pPr>
      <w:r>
        <w:rPr>
          <w:rStyle w:val="Kommentarzeichen"/>
        </w:rPr>
        <w:annotationRef/>
      </w:r>
      <w:r>
        <w:t>Hab ich hier richtig zitiert?</w:t>
      </w:r>
    </w:p>
  </w:comment>
  <w:comment w:id="366" w:author="Recep Özkara" w:date="2017-08-28T21:04:00Z" w:initials="RÖ">
    <w:p w14:paraId="7FC69F8D" w14:textId="2B63A6C9" w:rsidR="00EE4443" w:rsidRDefault="00EE4443">
      <w:pPr>
        <w:pStyle w:val="Kommentartext"/>
      </w:pPr>
      <w:r>
        <w:rPr>
          <w:rStyle w:val="Kommentarzeichen"/>
        </w:rPr>
        <w:annotationRef/>
      </w:r>
      <w:r>
        <w:t>In „“ ?</w:t>
      </w:r>
    </w:p>
  </w:comment>
  <w:comment w:id="372" w:author="Recep Özkara" w:date="2017-08-28T21:04:00Z" w:initials="RÖ">
    <w:p w14:paraId="29577B0D" w14:textId="4CDC6AA5" w:rsidR="00EE4443" w:rsidRDefault="00EE4443">
      <w:pPr>
        <w:pStyle w:val="Kommentartext"/>
      </w:pPr>
      <w:r>
        <w:rPr>
          <w:rStyle w:val="Kommentarzeichen"/>
        </w:rPr>
        <w:annotationRef/>
      </w:r>
      <w:r>
        <w:t>Soll ich solche Begriffe kursiv in „“ oder normal schreiben?</w:t>
      </w:r>
    </w:p>
  </w:comment>
  <w:comment w:id="373" w:author="Recep Özkara" w:date="2017-08-28T21:04:00Z" w:initials="RÖ">
    <w:p w14:paraId="729CFEB1" w14:textId="3FC00B3C" w:rsidR="00EE4443" w:rsidRDefault="00EE4443">
      <w:pPr>
        <w:pStyle w:val="Kommentartext"/>
      </w:pPr>
      <w:r>
        <w:rPr>
          <w:rStyle w:val="Kommentarzeichen"/>
        </w:rPr>
        <w:annotationRef/>
      </w:r>
      <w:r>
        <w:t>So, oder Commit-Befehl?</w:t>
      </w:r>
    </w:p>
  </w:comment>
  <w:comment w:id="385" w:author="Recep Özkara" w:date="2017-08-28T21:04:00Z" w:initials="RÖ">
    <w:p w14:paraId="7859D36C" w14:textId="6664BA5C" w:rsidR="00EE4443" w:rsidRDefault="00EE4443">
      <w:pPr>
        <w:pStyle w:val="Kommentartext"/>
      </w:pPr>
      <w:r>
        <w:rPr>
          <w:rStyle w:val="Kommentarzeichen"/>
        </w:rPr>
        <w:annotationRef/>
      </w:r>
      <w:r>
        <w:t>Habe aus dem Vorwort zitiert. Seitenzahl ist römisch. Geht das?</w:t>
      </w:r>
    </w:p>
  </w:comment>
  <w:comment w:id="410" w:author="Recep Özkara" w:date="2017-08-28T21:22:00Z" w:initials="RÖ">
    <w:p w14:paraId="4C2E0F24" w14:textId="31B385FC" w:rsidR="00EE4443" w:rsidRDefault="00EE4443">
      <w:pPr>
        <w:pStyle w:val="Kommentartext"/>
      </w:pPr>
      <w:r>
        <w:rPr>
          <w:rStyle w:val="Kommentarzeichen"/>
        </w:rPr>
        <w:annotationRef/>
      </w:r>
      <w:r>
        <w:t>richtig so?, weil bezieht sich auch auf aufzählung</w:t>
      </w:r>
    </w:p>
  </w:comment>
  <w:comment w:id="420" w:author="Recep Özkara" w:date="2017-08-28T21:27:00Z" w:initials="RÖ">
    <w:p w14:paraId="1E654F66" w14:textId="1E079CAC" w:rsidR="00EE4443" w:rsidRDefault="00EE4443">
      <w:pPr>
        <w:pStyle w:val="Kommentartext"/>
      </w:pPr>
      <w:r>
        <w:rPr>
          <w:rStyle w:val="Kommentarzeichen"/>
        </w:rPr>
        <w:annotationRef/>
      </w:r>
      <w:r>
        <w:t>abstand zum nächsten Befehl nervt mich, oder meinst du das geht in Or</w:t>
      </w:r>
      <w:r>
        <w:t>d</w:t>
      </w:r>
      <w:r>
        <w:t>nung</w:t>
      </w:r>
    </w:p>
  </w:comment>
  <w:comment w:id="430" w:author="Recep Özkara" w:date="2017-08-28T21:32:00Z" w:initials="RÖ">
    <w:p w14:paraId="4CF2C452" w14:textId="1F4CA818" w:rsidR="00454320" w:rsidRDefault="00454320">
      <w:pPr>
        <w:pStyle w:val="Kommentartext"/>
      </w:pPr>
      <w:r>
        <w:rPr>
          <w:rStyle w:val="Kommentarzeichen"/>
        </w:rPr>
        <w:annotationRef/>
      </w:r>
      <w:r>
        <w:t>master groß oder klein?</w:t>
      </w:r>
    </w:p>
  </w:comment>
  <w:comment w:id="557" w:author="Sadik" w:date="2017-08-28T21:04:00Z" w:initials="S">
    <w:p w14:paraId="3CF280BA" w14:textId="380C80BB" w:rsidR="00EE4443" w:rsidRDefault="00EE4443">
      <w:pPr>
        <w:pStyle w:val="Kommentartext"/>
      </w:pPr>
      <w:r>
        <w:rPr>
          <w:rStyle w:val="Kommentarzeichen"/>
        </w:rPr>
        <w:annotationRef/>
      </w:r>
      <w:r>
        <w:t>Bildunterschriften nicht ve</w:t>
      </w:r>
      <w:r>
        <w:t>r</w:t>
      </w:r>
      <w:r>
        <w:t>gessen</w:t>
      </w:r>
    </w:p>
  </w:comment>
  <w:comment w:id="1027" w:author="Sadik" w:date="2017-08-28T21:04:00Z" w:initials="S">
    <w:p w14:paraId="2D332C0E" w14:textId="77777777" w:rsidR="00EE4443" w:rsidRDefault="00EE4443">
      <w:pPr>
        <w:pStyle w:val="Kommentartext"/>
      </w:pPr>
      <w:r>
        <w:rPr>
          <w:rStyle w:val="Kommentarzeichen"/>
        </w:rPr>
        <w:annotationRef/>
      </w:r>
      <w:r>
        <w:t>Dass die Anleitung auf einem Video beruht kannst du hier in der Zusammenfa</w:t>
      </w:r>
      <w:r>
        <w:t>s</w:t>
      </w:r>
      <w:r>
        <w:t>sung sagen und dann ganz normal mit Nummer und Fußzeile den Link zum Video zitieren. Ist ja Internetquelle, also Link und letzter Zugriff.</w:t>
      </w:r>
    </w:p>
    <w:p w14:paraId="2B5F8D77" w14:textId="77777777" w:rsidR="00EE4443" w:rsidRDefault="00EE4443">
      <w:pPr>
        <w:pStyle w:val="Kommentartext"/>
      </w:pPr>
      <w:r>
        <w:t>Übrigens ist die Anrede in der Anleitung mit „Sie“ oder „man“ in Ordnung.</w:t>
      </w:r>
    </w:p>
    <w:p w14:paraId="3DB27474" w14:textId="7CE9DB11" w:rsidR="00EE4443" w:rsidRDefault="00EE4443">
      <w:pPr>
        <w:pStyle w:val="Kommentartext"/>
      </w:pPr>
      <w:r>
        <w:t>Ansonsten ist die Anleitung gut verständlich, Schritt für Schritt beschri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921A50" w15:done="0"/>
  <w15:commentEx w15:paraId="1E082FCE" w15:done="0"/>
  <w15:commentEx w15:paraId="4754E483" w15:done="0"/>
  <w15:commentEx w15:paraId="7F011F08" w15:done="0"/>
  <w15:commentEx w15:paraId="215CC3E0" w15:done="0"/>
  <w15:commentEx w15:paraId="20671A91" w15:done="0"/>
  <w15:commentEx w15:paraId="7ED32C2E" w15:done="0"/>
  <w15:commentEx w15:paraId="36C18934" w15:done="0"/>
  <w15:commentEx w15:paraId="5CC5E148" w15:done="0"/>
  <w15:commentEx w15:paraId="181A281E" w15:done="0"/>
  <w15:commentEx w15:paraId="14FF8236" w15:done="0"/>
  <w15:commentEx w15:paraId="56FDD788" w15:done="0"/>
  <w15:commentEx w15:paraId="6116BA28" w15:done="0"/>
  <w15:commentEx w15:paraId="4E4EAC9E" w15:done="0"/>
  <w15:commentEx w15:paraId="09D1B838" w15:done="0"/>
  <w15:commentEx w15:paraId="451F2C95" w15:done="0"/>
  <w15:commentEx w15:paraId="1CC67DC3" w15:done="0"/>
  <w15:commentEx w15:paraId="12E758BC" w15:done="0"/>
  <w15:commentEx w15:paraId="05D37098" w15:done="0"/>
  <w15:commentEx w15:paraId="1B932707" w15:done="0"/>
  <w15:commentEx w15:paraId="774CE6AB" w15:done="0"/>
  <w15:commentEx w15:paraId="5C3A37FD" w15:done="0"/>
  <w15:commentEx w15:paraId="3C481660" w15:done="0"/>
  <w15:commentEx w15:paraId="02AC3DE9" w15:done="0"/>
  <w15:commentEx w15:paraId="3CF280BA" w15:done="0"/>
  <w15:commentEx w15:paraId="3DB2747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6ECF3F" w14:textId="77777777" w:rsidR="00630B63" w:rsidRDefault="00630B63" w:rsidP="00387FE8">
      <w:r>
        <w:separator/>
      </w:r>
    </w:p>
  </w:endnote>
  <w:endnote w:type="continuationSeparator" w:id="0">
    <w:p w14:paraId="26F45B8A" w14:textId="77777777" w:rsidR="00630B63" w:rsidRDefault="00630B63"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altName w:val="+Textkörper"/>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D7FB97" w14:textId="77777777" w:rsidR="00630B63" w:rsidRDefault="00630B63" w:rsidP="00387FE8">
      <w:r>
        <w:separator/>
      </w:r>
    </w:p>
  </w:footnote>
  <w:footnote w:type="continuationSeparator" w:id="0">
    <w:p w14:paraId="5E2212DF" w14:textId="77777777" w:rsidR="00630B63" w:rsidRDefault="00630B63" w:rsidP="00387FE8">
      <w:r>
        <w:continuationSeparator/>
      </w:r>
    </w:p>
  </w:footnote>
  <w:footnote w:id="1">
    <w:p w14:paraId="6C9D5CB5" w14:textId="4A5B3161" w:rsidR="00EE4443" w:rsidRDefault="00EE4443" w:rsidP="008769CB">
      <w:pPr>
        <w:pStyle w:val="Funotentext"/>
        <w:jc w:val="left"/>
      </w:pPr>
      <w:r>
        <w:rPr>
          <w:rStyle w:val="Funotenzeichen"/>
        </w:rPr>
        <w:footnoteRef/>
      </w:r>
      <w:r>
        <w:t xml:space="preserve"> Vgl. </w:t>
      </w:r>
      <w:r>
        <w:fldChar w:fldCharType="begin"/>
      </w:r>
      <w:r>
        <w:instrText>ADDIN CITAVI.PLACEHOLDER 1911d74f-e524-4a0e-a05a-0570f6fd4c72 PFBsYWNlaG9sZGVyPg0KICA8QWRkSW5WZXJzaW9uPjUuNi4wLjI8L0FkZEluVmVyc2lvbj4NCiAgPElkPjE5MTFkNzRmLWU1MjQtNGEwZS1hMDVhLTA1NzBmNmZkNGM3MjwvSWQ+DQogIDxFbnRyaWVzPg0KICAgIDxFbnRyeT4NCiAgICAgIDxBc3NvY2lhdGVXaXRoS25vd2xlZGdlSXRlbUlkPjhkM2NhYTQ0LTI4NjktNGVjYi1iMjU3LTZiN2FmMWRhNWRlNzwvQXNzb2NpYXRlV2l0aEtub3dsZWRnZUl0ZW1JZD4NCiAgICAgIDxJZD5kNjgzMjljZi1kYTYyLTQzNmUtYTcxYy1mZmFiYzA0MWQ1ND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dWxlU2V0T3ZlcnJpZGU+Rm9vdGNpdDwvUnVsZVNldE92ZXJyaWRlPg0KICAgICAgPFJhbmdlPg0KICAgICAgICA8U3RhcnQ+MDwvU3RhcnQ+DQogICAgICAgIDxMZW5ndGg+MjIy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ZXJsaW4gRGVua2VyIHVuZCBTdGVmYW4gU3JlY2VjLCDigJ5WZXJzaW9uc3ZlcndhbHR1bmcgbWl0IEdpdC4gRm9ydGdlc2Nocml0dGVuZSBQcm9ncmFtbWllcmtvbnplcHRlIGluIEphdmEsIEhhc2tlbGwgdW5kIFByb2xvZyzigJwgKDIwMTUpOiAxLiBHZXByw7xmdCBhbSAxNy4gSnVuaSAyMDE3LiBPbmxpbmU6IGh0dHA6Ly9tZXJsaW5kZW5rZXIuZGUvZmlsZXMvUHJvc2VtaW5hcl9HaXQucGRmLjwvVGV4dD4NCiAgICA8L1RleHRVbml0Pg0KICA8L1RleHRVbml0cz4NCjwvUGxhY2Vob2xkZXI+</w:instrText>
      </w:r>
      <w:r>
        <w:fldChar w:fldCharType="separate"/>
      </w:r>
      <w:bookmarkStart w:id="11" w:name="_CTVP0011911d74fe5244a0ea05a0570f6fd4c72"/>
      <w:r>
        <w:t>Merlin Denker und Stefan Srecec, „Versionsverwaltung mit Git. Fortgeschrittene Pr</w:t>
      </w:r>
      <w:r>
        <w:t>o</w:t>
      </w:r>
      <w:r>
        <w:t>grammierkonzepte in Java, Haskell und Prolog,“ (2015): S. 1. Geprüft am 17. Juni 2017. Online: http://merlindenker.de/files/Proseminar_Git.pdf.</w:t>
      </w:r>
      <w:bookmarkEnd w:id="11"/>
      <w:r>
        <w:fldChar w:fldCharType="end"/>
      </w:r>
    </w:p>
  </w:footnote>
  <w:footnote w:id="2">
    <w:p w14:paraId="6BFA82F6" w14:textId="77777777" w:rsidR="00EE4443" w:rsidRDefault="00EE4443" w:rsidP="008769CB">
      <w:pPr>
        <w:pStyle w:val="Funotentext"/>
        <w:jc w:val="left"/>
      </w:pPr>
      <w:r>
        <w:rPr>
          <w:rStyle w:val="Funotenzeichen"/>
        </w:rPr>
        <w:footnoteRef/>
      </w:r>
      <w:r>
        <w:t xml:space="preserve"> Vgl. </w:t>
      </w:r>
      <w:r>
        <w:fldChar w:fldCharType="begin"/>
      </w:r>
      <w:r>
        <w:instrText>ADDIN CITAVI.PLACEHOLDER eccf4507-dcb9-4579-a55d-1d990cbc5b70 PFBsYWNlaG9sZGVyPg0KICA8QWRkSW5WZXJzaW9uPjUuNi4wLjI8L0FkZEluVmVyc2lvbj4NCiAgPElkPmVjY2Y0NTA3LWRjYjktNDU3OS1hNTVkLTFkOTkwY2JjNWI3MD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13" w:name="_CTVP001eccf4507dcb94579a55d1d990cbc5b70"/>
      <w:r>
        <w:t xml:space="preserve">Sujeevan Vijayakumaran, </w:t>
      </w:r>
      <w:r w:rsidRPr="00770905">
        <w:rPr>
          <w:i/>
        </w:rPr>
        <w:t>Versionsverwaltung mit Git</w:t>
      </w:r>
      <w:r w:rsidRPr="00770905">
        <w:t xml:space="preserve"> (Frechen: mitp, 2016), S. 14</w:t>
      </w:r>
      <w:bookmarkEnd w:id="13"/>
      <w:r>
        <w:fldChar w:fldCharType="end"/>
      </w:r>
    </w:p>
  </w:footnote>
  <w:footnote w:id="3">
    <w:p w14:paraId="047F1746" w14:textId="44D7E737" w:rsidR="00EE4443" w:rsidRDefault="00EE4443" w:rsidP="0076392E">
      <w:pPr>
        <w:pStyle w:val="Funotentext"/>
        <w:jc w:val="left"/>
      </w:pPr>
      <w:r>
        <w:rPr>
          <w:rStyle w:val="Funotenzeichen"/>
        </w:rPr>
        <w:footnoteRef/>
      </w:r>
      <w:r>
        <w:t xml:space="preserve"> Vgl. </w:t>
      </w:r>
      <w:r>
        <w:fldChar w:fldCharType="begin"/>
      </w:r>
      <w:r>
        <w:instrText>ADDIN CITAVI.PLACEHOLDER 746a5140-a676-4d0e-a7e0-df8cd79fe555 PFBsYWNlaG9sZGVyPg0KICA8QWRkSW5WZXJzaW9uPjUuNi4wLjI8L0FkZEluVmVyc2lvbj4NCiAgPElkPjc0NmE1MTQwLWE2NzYtNGQwZS1hN2UwLWRmOGNkNzlmZTU1NTwvSWQ+DQogIDxFbnRyaWVzPg0KICAgIDxFbnRyeT4NCiAgICAgIDxBc3NvY2lhdGVXaXRoS25vd2xlZGdlSXRlbUlkPmU2MzUzOTFjLWYwNGMtNDBkNS1hZjA5LTYwNmI0NDk4NmUxZTwvQXNzb2NpYXRlV2l0aEtub3dsZWRnZUl0ZW1JZD4NCiAgICAgIDxJZD5jOWU1NGZlYi00YzYzLTRkZmItYThjMS0zOGFmZDYzMjViMz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vaG4gQmVjaGFyYSwg4oCeUmV2aXNpb25zc2ljaGVyZSBBcmNoaXZpZXJ1bmcuIFZlcnRlaWx0ZXMgRG9rdW1lbnRlbm1hbmFnZW1lbnQs4oCcICgyMDA5KTogNS4gR2VwcsO8ZnQgYW0gMTcuIEp1bmkgMjAxNy4gT25saW5lOiBodHRwczovL3d3dy51bmlidy5kZS9pbmYyL0xlaHJlL0ZUMDkvbHphL2JlY2hhcmEucGRmLjwvVGV4dD4NCiAgICA8L1RleHRVbml0Pg0KICA8L1RleHRVbml0cz4NCjwvUGxhY2Vob2xkZXI+</w:instrText>
      </w:r>
      <w:r>
        <w:fldChar w:fldCharType="separate"/>
      </w:r>
      <w:bookmarkStart w:id="15" w:name="_CTVP001746a5140a6764d0ea7e0df8cd79fe555"/>
      <w:r>
        <w:t>John Bechara, „Revisionssichere Archivierung. Verteiltes Dokumentenmanagement,“ (2009): S. 5. Geprüft am 17. Juni 2017. Online: https://www.unibw.de/inf2/Lehre/FT09/lza/bechara.pdf.</w:t>
      </w:r>
      <w:bookmarkEnd w:id="15"/>
      <w:r>
        <w:fldChar w:fldCharType="end"/>
      </w:r>
    </w:p>
  </w:footnote>
  <w:footnote w:id="4">
    <w:p w14:paraId="29811F56" w14:textId="3005B3EE" w:rsidR="00EE4443" w:rsidRDefault="00EE4443" w:rsidP="006706F7">
      <w:pPr>
        <w:pStyle w:val="Funotentext"/>
        <w:jc w:val="left"/>
      </w:pPr>
      <w:r>
        <w:rPr>
          <w:rStyle w:val="Funotenzeichen"/>
        </w:rPr>
        <w:footnoteRef/>
      </w:r>
      <w:r>
        <w:t xml:space="preserve"> Vgl. </w:t>
      </w:r>
      <w:r>
        <w:fldChar w:fldCharType="begin"/>
      </w:r>
      <w:r>
        <w:instrText>ADDIN CITAVI.PLACEHOLDER 24bbad70-4a0e-438d-bdb1-1cc1f2511ace PFBsYWNlaG9sZGVyPg0KICA8QWRkSW5WZXJzaW9uPjUuNi4wLjI8L0FkZEluVmVyc2lvbj4NCiAgPElkPjI0YmJhZDcwLTRhMGUtNDM4ZC1iZGIxLTFjYzFmMjUxMWFjZTwvSWQ+DQogIDxFbnRyaWVzPg0KICAgIDxFbnRyeT4NCiAgICAgIDxBc3NvY2lhdGVXaXRoS25vd2xlZGdlSXRlbUlkPjlkZjBjYzEzLTc2NWUtNGYxYS1iOWUzLTFjMGU0MzFhZDdlNjwvQXNzb2NpYXRlV2l0aEtub3dsZWRnZUl0ZW1JZD4NCiAgICAgIDxJZD41ZDQ5ZTBmNi0xMWE3LTQ0MzItYWNmMS1mNzQxNTRlMDBmNmI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zwvVGV4dD4NCiAgICA8L1RleHRVbml0Pg0KICA8L1RleHRVbml0cz4NCjwvUGxhY2Vob2xkZXI+</w:instrText>
      </w:r>
      <w:r>
        <w:fldChar w:fldCharType="separate"/>
      </w:r>
      <w:r>
        <w:t xml:space="preserve">Sujeevan Vijayakumaran, </w:t>
      </w:r>
      <w:r w:rsidRPr="00770905">
        <w:rPr>
          <w:i/>
        </w:rPr>
        <w:t>Versionsverwaltung mit Git</w:t>
      </w:r>
      <w:r w:rsidRPr="00770905">
        <w:t xml:space="preserve"> (Frechen: mitp, 2016), S. 17</w:t>
      </w:r>
      <w:r>
        <w:fldChar w:fldCharType="end"/>
      </w:r>
    </w:p>
  </w:footnote>
  <w:footnote w:id="5">
    <w:p w14:paraId="599BF584" w14:textId="3FF47274" w:rsidR="00EE4443" w:rsidRDefault="00EE4443" w:rsidP="006706F7">
      <w:pPr>
        <w:pStyle w:val="Funotentext"/>
        <w:jc w:val="left"/>
      </w:pPr>
      <w:r>
        <w:rPr>
          <w:rStyle w:val="Funotenzeichen"/>
        </w:rPr>
        <w:footnoteRef/>
      </w:r>
      <w:r>
        <w:t xml:space="preserve"> Vgl. </w:t>
      </w:r>
      <w:r>
        <w:fldChar w:fldCharType="begin"/>
      </w:r>
      <w:r>
        <w:instrText>ADDIN CITAVI.PLACEHOLDER 37cabb6e-55bf-4e08-bae6-06f6edc408b4 PFBsYWNlaG9sZGVyPg0KICA8QWRkSW5WZXJzaW9uPjUuNi4wLjI8L0FkZEluVmVyc2lvbj4NCiAgPElkPjM3Y2FiYjZlLTU1YmYtNGUwOC1iYWU2LTA2ZjZlZGM0MDhiNDwvSWQ+DQogIDxFbnRyaWVzPg0KICAgIDxFbnRyeT4NCiAgICAgIDxBc3NvY2lhdGVXaXRoS25vd2xlZGdlSXRlbUlkPjJlMmQzNDM2LTg3N2EtNDc5OS1iNmM2LTIxN2U1MDM4ZTcxMzwvQXNzb2NpYXRlV2l0aEtub3dsZWRnZUl0ZW1JZD4NCiAgICAgIDxJZD5mN2I2NjRhYy02ZjYxLTRiYjEtODc0MC05ZGZlODcwOGI2NjI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MTgxPC9MZW5ndGg+DQogICAgICA8L1JhbmdlPg0KICAgICAgPFJlZmVyZW5jZT4NCiAgICAgICAgPFJlZmVyZW5jZVR5cGVJZD5JbnRlcm5ldERvY3VtZW50PC9SZWZlcmVuY2VUeXBlSWQ+DQogICAgICAgIDxBdXRob3JzPg0KICAgICAgICAgIDxQZXJzb24+DQogICAgICAgICAgICA8TGFzdE5hbWU+dGFlbnR6ZXI8L0xhc3ROYW1lPg0KICAgICAgICAgIDwvUGVyc29uPg0KICAgICAgICA8L0F1dGhvcnM+DQogICAgICAgIDxBY2Nlc3NEYXRlPjE3LjA2LjIwMTc8L0FjY2Vzc0RhdGU+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ICA8TG9jYXRpb24+DQogICAgICAgICAgICA8QWRkcmVzcz5odHRwOi8vd3d3LnVuaS1tYXJidXJnLmRlL2ZiMTIvYXJiZWl0c2dydXBwZW4vc3d0L2xlaHJlL2ZpbGVzL2VzdDE0MTUvRVNNMTQxMDIxLnBkZjwvQWRkcmVzcz4NCiAgICAgICAgICAgIDxMb2NhdGlvblR5cGU+RWxlY3Ryb25pY0FkZHJlc3M8L0xvY2F0aW9uVHlwZT4NCiAgICAgICAgICA8L0xvY2F0aW9uPg0KICAgICAgICA8L0xvY2F0aW9ucz4NCiAgICAgICAgPE9ubGluZUFkZHJlc3M+aHR0cDovL3d3dy51bmktbWFyYnVyZy5kZS9mYjEyL2FyYmVpdHNncnVwcGVuL3N3dC9sZWhyZS9maWxlcy9lc3QxNDE1L0VTTTE0MTAyMS5wZGY8L09ubGluZUFkZHJlc3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0YWVudHplciwg4oCeVmVyc2lvbnN2ZXJ3YWx0dW5nIHZvbiBTb2Z0d2FyZWFydGVmYWt0ZW4s4oCcLCBTLiA0My4gR2VwcsO8ZnQgYW0gMTcuIEp1bmkgMjAxNy4gT25saW5lOiBodHRwOi8vd3d3LnVuaS1tYXJidXJnLmRlL2ZiMTIvYXJiZWl0c2dydXBwZW4vc3d0L2xlaHJlL2ZpbGVzL2VzdDE0MTUvRVNNMTQxMDIx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GFlbnR6ZXIsIOKAnlZlcnNpb25zdmVyd2FsdHVuZyB2b24gU29mdHdhcmVhcnRlZmFrdGVuLOKAnCwgUy4gNDMuIEdlcHLDvGZ0IGFtIDE3LiBKdW5pIDIwMTcuIE9ubGluZTogaHR0cDovL3d3dy51bmktbWFyYnVyZy5kZS9mYjEyL2FyYmVpdHNncnVwcGVuL3N3dC9sZWhyZS9maWxlcy9lc3QxNDE1L0VTTTE0MTAyMS5wZGYuPC9UZXh0Pg0KICAgIDwvVGV4dFVuaXQ+DQogIDwvVGV4dFVuaXRzPg0KPC9QbGFjZWhvbGRlcj4=</w:instrText>
      </w:r>
      <w:r>
        <w:fldChar w:fldCharType="separate"/>
      </w:r>
      <w:r>
        <w:t>Taentzer, „Versionsverwaltung von Softwareartefakten,“, S. 43. Geprüft am 17. Juni 2017. Online: http://www.uni-marburg.de/fb12/arbeitsgruppen/swt/lehre/files/est1415/ESM141021.pdf.</w:t>
      </w:r>
      <w:r>
        <w:fldChar w:fldCharType="end"/>
      </w:r>
    </w:p>
  </w:footnote>
  <w:footnote w:id="6">
    <w:p w14:paraId="4F26A989" w14:textId="0D963047" w:rsidR="00EE4443" w:rsidRDefault="00EE4443" w:rsidP="006706F7">
      <w:pPr>
        <w:pStyle w:val="Funotentext"/>
      </w:pPr>
      <w:r>
        <w:rPr>
          <w:rStyle w:val="Funotenzeichen"/>
        </w:rPr>
        <w:footnoteRef/>
      </w:r>
      <w:r>
        <w:t xml:space="preserve"> Vgl. </w:t>
      </w:r>
      <w:r>
        <w:fldChar w:fldCharType="begin"/>
      </w:r>
      <w:r>
        <w:instrText>ADDIN CITAVI.PLACEHOLDER 41d025ed-54f9-4ce1-9705-94baf74dd410 PFBsYWNlaG9sZGVyPg0KICA8QWRkSW5WZXJzaW9uPjUuNi4wLjI8L0FkZEluVmVyc2lvbj4NCiAgPElkPjQxZDAyNWVkLTU0ZjktNGNlMS05NzA1LTk0YmFmNzRkZDQxMDwvSWQ+DQogIDxFbnRyaWVzPg0KICAgIDxFbnRyeT4NCiAgICAgIDxBc3NvY2lhdGVXaXRoS25vd2xlZGdlSXRlbUlkPjhhNmVlZGRlLWVlYzgtNDIxOC1hNDhmLTM3YTk0ZTAwYzFhZjwvQXNzb2NpYXRlV2l0aEtub3dsZWRnZUl0ZW1JZD4NCiAgICAgIDxJZD41ZGFjMWI1Ni1jNDVhLTQ0MGMtOGFjNy02N2U5NTA1YWEwODU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c8L1RleHQ+DQogICAgPC9UZXh0VW5pdD4NCiAgPC9UZXh0VW5pdHM+DQo8L1BsYWNlaG9sZGVyPg==</w:instrText>
      </w:r>
      <w:r>
        <w:fldChar w:fldCharType="separate"/>
      </w:r>
      <w:r>
        <w:t>Vijayakumaran (wie Anm. 2), S. 17</w:t>
      </w:r>
      <w:r>
        <w:fldChar w:fldCharType="end"/>
      </w:r>
    </w:p>
  </w:footnote>
  <w:footnote w:id="7">
    <w:p w14:paraId="1942CBC8" w14:textId="6A808E13" w:rsidR="00EE4443" w:rsidRDefault="00EE4443" w:rsidP="006706F7">
      <w:pPr>
        <w:pStyle w:val="Funotentext"/>
      </w:pPr>
      <w:r>
        <w:rPr>
          <w:rStyle w:val="Funotenzeichen"/>
        </w:rPr>
        <w:footnoteRef/>
      </w:r>
      <w:r>
        <w:t xml:space="preserve"> Vgl. </w:t>
      </w:r>
      <w:r>
        <w:fldChar w:fldCharType="begin"/>
      </w:r>
      <w:r>
        <w:instrText>ADDIN CITAVI.PLACEHOLDER 583ef64b-9993-47d7-868f-faa1fcb6a4d1 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Y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N+KAkz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gKHdpZSBBbm0uIDIpLCBTLiAxN+KAkzE4PC9UZXh0Pg0KICAgIDwvVGV4dFVuaXQ+DQogIDwvVGV4dFVuaXRzPg0KPC9QbGFjZWhvbGRlcj4=</w:instrText>
      </w:r>
      <w:r>
        <w:fldChar w:fldCharType="separate"/>
      </w:r>
      <w:r>
        <w:t>Vijayakumaran (wie Anm. 2), S. 17–18</w:t>
      </w:r>
      <w:r>
        <w:fldChar w:fldCharType="end"/>
      </w:r>
    </w:p>
  </w:footnote>
  <w:footnote w:id="8">
    <w:p w14:paraId="3290776C" w14:textId="74E82053" w:rsidR="00EE4443" w:rsidRPr="00A847F3" w:rsidRDefault="00EE4443" w:rsidP="006706F7">
      <w:pPr>
        <w:pStyle w:val="Funotentext"/>
        <w:jc w:val="left"/>
      </w:pPr>
      <w:r>
        <w:rPr>
          <w:rStyle w:val="Funotenzeichen"/>
        </w:rPr>
        <w:footnoteRef/>
      </w:r>
      <w:r>
        <w:t xml:space="preserve"> Vgl. </w:t>
      </w:r>
      <w:r>
        <w:fldChar w:fldCharType="begin"/>
      </w:r>
      <w:r>
        <w:instrText>ADDIN CITAVI.PLACEHOLDER 0b1c0bc4-91d4-4ab0-b1ce-8da6e8ffd2cf PFBsYWNlaG9sZGVyPg0KICA8QWRkSW5WZXJzaW9uPjUuNi4wLjI8L0FkZEluVmVyc2lvbj4NCiAgPElkPjBiMWMwYmM0LTkxZDQtNGFiMC1iMWNlLThkYTZlOGZmZDJjZjwvSWQ+DQogIDxFbnRyaWVzPg0KICAgIDxFbnRyeT4NCiAgICAgIDxBc3NvY2lhdGVXaXRoS25vd2xlZGdlSXRlbUlkPmU5NTcxN2EwLTVmMmYtNDAzYS05Yzk1LTZjZjEzZGU5MTI2YTwvQXNzb2NpYXRlV2l0aEtub3dsZWRnZUl0ZW1JZD4NCiAgICAgIDxJZD5hMjM2ZWJiNi0wNzYyLTQ2NDUtYWY5Mi0wNzYxMDNhNGM5NTg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nVsZVNldE92ZXJyaWRlPkJpYmNpdDwvUnVsZVNldE92ZXJyaWRlPg0KICAgICAgPFJhbmdlPg0KICAgICAgICA8U3RhcnQ+MDwvU3RhcnQ+DQogICAgICAgIDxMZW5ndGg+MzEx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LCBEYXZpZCwgQW5kcmV3IEh1bnQsIEZhbGsgTGVobWFubiB1bmQgVXdlIFBldHNjaGtlLCDigJ5EZXIgcHJhZ21hdGlzY2hlIFByb2dyYW1taWVyZXIu4oCcLiBEZXIgcHJhZ21hdGlzY2hlIFByb2dyYW1taWVyZXIsIEh1bnQsIEFuZHJldywgWzIuIEF1ZmwuXS4gLSBNw7xuY2hlbiBbdS5hLl0gOiBIYW5zZXIgKDIwMDMpOiAx4oCTNy4gR2VwcsO8ZnQgYW0gMTcuIEp1bmkgMjAxNy4gT25saW5lOiBodHRwOi8vZmlsZXMuaGFuc2VyLmRlL2hhbnNlci9kb2NzLzIwMDUxMDEyXzI1MTEyMTM3OC02Nl8zLTQ0Ni00MDQ3MC04X0xlc2Vwcm9iZT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sIERhdmlkLCBBbmRyZXcgSHVudCwgRmFsayBMZWhtYW5uIHVuZCBVd2UgUGV0c2Noa2UsIOKAnkRlciBwcmFnbWF0aXNjaGUgUHJvZ3JhbW1pZXJlci7igJwu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EZXIgcHJhZ21hdGlzY2hlIFByb2dyYW1taWVyZXIsIEh1bnQsIEFuZHJldywgWzIuIEF1ZmwuXS4gLSBNw7xuY2hlbiBbdS5hLl0gOiBIYW5zZXI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DIwMDMpOiAx4oCTNy4gR2VwcsO8ZnQgYW0gMTcuIEp1bmkgMjAxNy4gT25saW5lOiBodHRwOi8vZmlsZXMuaGFuc2VyLmRlL2hhbnNlci9kb2NzLzIwMDUxMDEyXzI1MTEyMTM3OC02Nl8zLTQ0Ni00MDQ3MC04X0xlc2Vwcm9iZTEucGRmLjwvVGV4dD4NCiAgICA8L1RleHRVbml0Pg0KICA8L1RleHRVbml0cz4NCjwvUGxhY2Vob2xkZXI+</w:instrText>
      </w:r>
      <w:r>
        <w:fldChar w:fldCharType="separate"/>
      </w:r>
      <w:r>
        <w:t xml:space="preserve">Thomas, David, Andrew Hunt, Falk Lehmann und Uwe Petschke, „Der pragmatische Programmierer.“. </w:t>
      </w:r>
      <w:r w:rsidRPr="00770905">
        <w:rPr>
          <w:i/>
        </w:rPr>
        <w:t>Der pragmatische Programmierer, Hunt, Andrew, [2. Aufl.]. - München [u.a.] : Hanser</w:t>
      </w:r>
      <w:r w:rsidRPr="00770905">
        <w:t xml:space="preserve"> (2003): </w:t>
      </w:r>
      <w:r>
        <w:t xml:space="preserve">S. </w:t>
      </w:r>
      <w:r w:rsidRPr="00770905">
        <w:t>1–7. Geprüft am 17. Juni 2017. Online: http://files.hanser.de/hanser/docs/20051012_251121378-66_3-446-40470-8_Leseprobe1.pdf.</w:t>
      </w:r>
      <w:r>
        <w:fldChar w:fldCharType="end"/>
      </w:r>
    </w:p>
  </w:footnote>
  <w:footnote w:id="9">
    <w:p w14:paraId="6B4233D0" w14:textId="1CCF4E43" w:rsidR="00EE4443" w:rsidRDefault="00EE4443" w:rsidP="006706F7">
      <w:pPr>
        <w:pStyle w:val="Funotentext"/>
        <w:jc w:val="left"/>
      </w:pPr>
      <w:r>
        <w:rPr>
          <w:rStyle w:val="Funotenzeichen"/>
        </w:rPr>
        <w:footnoteRef/>
      </w:r>
      <w:r>
        <w:t xml:space="preserve"> Vgl. </w:t>
      </w:r>
      <w:r>
        <w:fldChar w:fldCharType="begin"/>
      </w:r>
      <w:r>
        <w:instrText>ADDIN CITAVI.PLACEHOLDER 943f7c94-3625-415b-a24a-4276b89f4bbc PFBsYWNlaG9sZGVyPg0KICA8QWRkSW5WZXJzaW9uPjUuNi4wLjI8L0FkZEluVmVyc2lvbj4NCiAgPElkPjk0M2Y3Yzk0LTM2MjUtNDE1Yi1hMjRhLTQyNzZiODlmNGJiYzwvSWQ+DQogIDxFbnRyaWVzPg0KICAgIDxFbnRyeT4NCiAgICAgIDxBc3NvY2lhdGVXaXRoS25vd2xlZGdlSXRlbUlkPjYzZWI5Y2ZhLTU5NWMtNDM3NC1iYWY2LTI0YzEyNjIwNTU1ZTwvQXNzb2NpYXRlV2l0aEtub3dsZWRnZUl0ZW1JZD4NCiAgICAgIDxJZD4zN2NiYjVkNS1jZjg1LTRiNDAtYjdmNS0wNmU1ODYyNzI3M2Q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xPC9UZXh0Pg0KICAgIDwvVGV4dFVuaXQ+DQogIDwvVGV4dFVuaXRzPg0KPC9QbGFjZWhvbGRlcj4=</w:instrText>
      </w:r>
      <w:r>
        <w:fldChar w:fldCharType="separate"/>
      </w:r>
      <w:bookmarkStart w:id="261" w:name="_CTVP001943f7c943625415ba24a4276b89f4bbc"/>
      <w:r>
        <w:t>Thomas et al., „</w:t>
      </w:r>
      <w:r w:rsidRPr="00DE7D43">
        <w:rPr>
          <w:i/>
        </w:rPr>
        <w:t>Der pragmatische Programmierer,“</w:t>
      </w:r>
      <w:r w:rsidRPr="00DE7D43">
        <w:t xml:space="preserve"> (wie Anm. 8), S. 1</w:t>
      </w:r>
      <w:bookmarkEnd w:id="261"/>
      <w:r>
        <w:fldChar w:fldCharType="end"/>
      </w:r>
    </w:p>
  </w:footnote>
  <w:footnote w:id="10">
    <w:p w14:paraId="65CA9AA3" w14:textId="06328E0A" w:rsidR="00EE4443" w:rsidRDefault="00EE4443" w:rsidP="006706F7">
      <w:pPr>
        <w:pStyle w:val="Funotentext"/>
        <w:jc w:val="left"/>
      </w:pPr>
      <w:r>
        <w:rPr>
          <w:rStyle w:val="Funotenzeichen"/>
        </w:rPr>
        <w:footnoteRef/>
      </w:r>
      <w:r>
        <w:t xml:space="preserve"> Vgl. </w:t>
      </w:r>
      <w:r>
        <w:fldChar w:fldCharType="begin"/>
      </w:r>
      <w:r>
        <w:instrText>ADDIN CITAVI.PLACEHOLDER 6961fa9e-fd76-4b58-af5b-106cfed8046e PFBsYWNlaG9sZGVyPg0KICA8QWRkSW5WZXJzaW9uPjUuNi4wLjI8L0FkZEluVmVyc2lvbj4NCiAgPElkPjY5NjFmYTllLWZkNzYtNGI1OC1hZjViLTEwNmNmZWQ4MDQ2ZTwvSWQ+DQogIDxFbnRyaWVzPg0KICAgIDxFbnRyeT4NCiAgICAgIDxBc3NvY2lhdGVXaXRoS25vd2xlZGdlSXRlbUlkPmJmODg0OWVhLTVkMTUtNDI3MC1iZWRlLTk2MDZjNzVmYTA1NDwvQXNzb2NpYXRlV2l0aEtub3dsZWRnZUl0ZW1JZD4NCiAgICAgIDxJZD41ZWNiYThiOS04MThjLTRjMzAtYTA1MC04ZjdkMmZmNTI0OT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aG9tYXMgZXQgYWw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OCksIFMuIDHigJMyPC9UZXh0Pg0KICAgIDwvVGV4dFVuaXQ+DQogIDwvVGV4dFVuaXRzPg0KPC9QbGFjZWhvbGRlcj4=</w:instrText>
      </w:r>
      <w:r>
        <w:fldChar w:fldCharType="separate"/>
      </w:r>
      <w:bookmarkStart w:id="262" w:name="_CTVP0016961fa9efd764b58af5b106cfed8046e"/>
      <w:r>
        <w:t>Thomas et al., „</w:t>
      </w:r>
      <w:r w:rsidRPr="00DE7D43">
        <w:rPr>
          <w:i/>
        </w:rPr>
        <w:t>Der pragmatische Programmierer,“</w:t>
      </w:r>
      <w:r w:rsidRPr="00DE7D43">
        <w:t xml:space="preserve"> (wie Anm. 8), S. 1–2</w:t>
      </w:r>
      <w:bookmarkEnd w:id="262"/>
      <w:r>
        <w:fldChar w:fldCharType="end"/>
      </w:r>
    </w:p>
  </w:footnote>
  <w:footnote w:id="11">
    <w:p w14:paraId="289B4498" w14:textId="29B4612D" w:rsidR="00EE4443" w:rsidRDefault="00EE4443" w:rsidP="006706F7">
      <w:pPr>
        <w:pStyle w:val="Funotentext"/>
        <w:jc w:val="left"/>
      </w:pPr>
      <w:r>
        <w:rPr>
          <w:rStyle w:val="Funotenzeichen"/>
        </w:rPr>
        <w:footnoteRef/>
      </w:r>
      <w:r>
        <w:t xml:space="preserve"> Vgl. </w:t>
      </w:r>
      <w:r>
        <w:fldChar w:fldCharType="begin"/>
      </w:r>
      <w:r>
        <w:instrText>ADDIN CITAVI.PLACEHOLDER f25f0d1c-1ab2-4b44-b7be-bba853bcb0b4 PFBsYWNlaG9sZGVyPg0KICA8QWRkSW5WZXJzaW9uPjUuNi4wLjI8L0FkZEluVmVyc2lvbj4NCiAgPElkPmYyNWYwZDFjLTFhYjItNGI0NC1iN2JlLWJiYTg1M2JjYjBiNDwvSWQ+DQogIDxFbnRyaWVzPg0KICAgIDxFbnRyeT4NCiAgICAgIDxBc3NvY2lhdGVXaXRoS25vd2xlZGdlSXRlbUlkPjg1NzBiOGQ4LTA1NTgtNGZlNS1iNDlkLTY4MDM4YWM2NTRkMTwvQXNzb2NpYXRlV2l0aEtub3dsZWRnZUl0ZW1JZD4NCiAgICAgIDxJZD4zMTU3ODdiYy05MWFkLTRjODgtODU0ZC0xOGY4YWE5MTY3Mz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BY2Nlc3NEYXRlPjE3LjA2LjIwMTc8L0FjY2Vzc0RhdGU+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IGV0IGFsLiwg4oCeRGVyIHByYWdtYXRpc2NoZSBQcm9ncmFtbWllcmVyLOKAnCAod2llIEFubS4gOCksIFMuID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IGV0IGFsL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gpLCBTLiAyPC9UZXh0Pg0KICAgIDwvVGV4dFVuaXQ+DQogIDwvVGV4dFVuaXRzPg0KPC9QbGFjZWhvbGRlcj4=</w:instrText>
      </w:r>
      <w:r>
        <w:fldChar w:fldCharType="separate"/>
      </w:r>
      <w:bookmarkStart w:id="263" w:name="_CTVP001f25f0d1c1ab24b44b7bebba853bcb0b4"/>
      <w:r>
        <w:t>Thomas et al., „</w:t>
      </w:r>
      <w:r w:rsidRPr="00DE7D43">
        <w:rPr>
          <w:i/>
        </w:rPr>
        <w:t>Der pragmatische Programmierer,“</w:t>
      </w:r>
      <w:r w:rsidRPr="00DE7D43">
        <w:t xml:space="preserve"> (wie Anm. 8), S. 2</w:t>
      </w:r>
      <w:bookmarkEnd w:id="263"/>
      <w:r>
        <w:fldChar w:fldCharType="end"/>
      </w:r>
    </w:p>
  </w:footnote>
  <w:footnote w:id="12">
    <w:p w14:paraId="67A34BD7" w14:textId="2508EC0A" w:rsidR="00EE4443" w:rsidRDefault="00EE4443" w:rsidP="006706F7">
      <w:pPr>
        <w:pStyle w:val="Funotentext"/>
        <w:jc w:val="left"/>
      </w:pPr>
      <w:r>
        <w:rPr>
          <w:rStyle w:val="Funotenzeichen"/>
        </w:rPr>
        <w:footnoteRef/>
      </w:r>
      <w:r>
        <w:t xml:space="preserve"> Vgl. </w:t>
      </w:r>
      <w:r>
        <w:fldChar w:fldCharType="begin"/>
      </w:r>
      <w:r>
        <w:instrText>ADDIN CITAVI.PLACEHOLDER b50e032e-3b34-44aa-b255-b6f9b145eaa4 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yYW5rIEzDpG1tZXIsIOKAnlRyYWRpdGlvbmVsbGUgV2ViZW50d2lja2x1bmcgdnMgVmVyc2lvbnN2ZXJ3YWx0dW5nLOKAnC4gR2VwcsO8ZnQgYW0gNi4gQXByaWwgMjAxNy4gT25saW5lOiBodHRwOi8vdDNuLmRlL25ld3MvdHJhZGl0aW9uZWxsZS13ZWJlbnR3aWNrbHVuZy12ZXJzaW9uc3ZlcndhbHR1bmctMzAzNTgwLy48L1RleHQ+DQogICAgPC9UZXh0VW5pdD4NCiAgPC9UZXh0VW5pdHM+DQo8L1BsYWNlaG9sZGVyPg==</w:instrText>
      </w:r>
      <w:r>
        <w:fldChar w:fldCharType="separate"/>
      </w:r>
      <w:bookmarkStart w:id="265" w:name="_CTVP001b50e032e3b3444aab255b6f9b145eaa4"/>
      <w:r>
        <w:t>Frank Lämmer, „Traditionelle Webentwicklung vs Versionsverwaltung,“. Geprüft am 6. April 2017. Online: http://t3n.de/news/traditionelle-webentwicklung-versionsverwaltung-303580/.</w:t>
      </w:r>
      <w:bookmarkEnd w:id="265"/>
      <w:r>
        <w:fldChar w:fldCharType="end"/>
      </w:r>
    </w:p>
  </w:footnote>
  <w:footnote w:id="13">
    <w:p w14:paraId="7EA16206" w14:textId="7617AC0B" w:rsidR="00EE4443" w:rsidRPr="003A6068" w:rsidRDefault="00EE4443" w:rsidP="00A67D8D">
      <w:pPr>
        <w:pStyle w:val="Funotentext"/>
      </w:pPr>
      <w:r>
        <w:rPr>
          <w:rStyle w:val="Funotenzeichen"/>
        </w:rPr>
        <w:footnoteRef/>
      </w:r>
      <w:r>
        <w:t xml:space="preserve"> Vgl. </w:t>
      </w:r>
      <w:r>
        <w:fldChar w:fldCharType="begin"/>
      </w:r>
      <w:r>
        <w:instrText>ADDIN CITAVI.PLACEHOLDER 2c33cc64-df66-4b5c-b16e-e7603b945287 PFBsYWNlaG9sZGVyPg0KICA8QWRkSW5WZXJzaW9uPjUuNi4wLjI8L0FkZEluVmVyc2lvbj4NCiAgPElkPjJjMzNjYzY0LWRmNjYtNGI1Yy1iMTZlLWU3NjAzYjk0NTI4NzwvSWQ+DQogIDxFbnRyaWVzPg0KICAgIDxFbnRyeT4NCiAgICAgIDxBc3NvY2lhdGVXaXRoS25vd2xlZGdlSXRlbUlkPmJiM2M5NjY3LTcwOTItNDg4Yy04NDRiLWMxMzc0YWJmY2U2ZTwvQXNzb2NpYXRlV2l0aEtub3dsZWRnZUl0ZW1JZD4NCiAgICAgIDxJZD4yNjI0NGIzYy1kODU4LTRiZTQtYjBmMS1mMzg3OWJlYWFj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zNTE8L0xlbmd0aD4NCiAgICAgIDwvUmFuZ2U+DQogICAgICA8UmVmZXJlbmNlPg0KICAgICAgICA8UmVmZXJlbmNlVHlwZUlkPkludGVybmV0RG9jdW1lbnQ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E9ubGluZUFkZHJlc3M+aHR0cDovL3Byb3F1ZXN0LnRlY2guc2FmYXJpYm9va3NvbmxpbmUuZGUvYm9vay9kYXRhYmFzZXMvY29udGVudC1tYW5hZ2VtZW50LXN5c3RlbXMvOTc4MTQ0OTM0NTAzNy9maXJzdGNoYXB0ZXIjWDJsdWRHVnlibUZzWDBoMGJXeFdhV1YzUDNodGJHbGtQVGszT0RFME5Ea3pORFV3TXpjbE1rWnBaREk1TXpJNU5DWnhkV1Z5ZVQwPTwvT25saW5lQWRkcmVz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w:instrText>
      </w:r>
      <w:r w:rsidRPr="000F7914">
        <w:rPr>
          <w:lang w:val="en-US"/>
        </w:rPr>
        <w:instrText>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</w:instrText>
      </w:r>
      <w:r>
        <w:fldChar w:fldCharType="separate"/>
      </w:r>
      <w:r w:rsidRPr="00770905">
        <w:rPr>
          <w:lang w:val="en-US"/>
        </w:rPr>
        <w:t xml:space="preserve">Loeliger, Jon and Matthew McCullough, „Version control with Git. [powerful tools and techniques for collaborative software development ; covers GitHub].“. </w:t>
      </w:r>
      <w:r>
        <w:t>Online: http://proquest.tech.safaribooksonline.de/book/databases/content-management-sy</w:t>
      </w:r>
      <w:r>
        <w:t>s</w:t>
      </w:r>
      <w:r>
        <w:t>tems/9781449345037/firstchapter#X2ludGVybmFsX0h0bWxWaWV3P3htbGlkPTk3ODE0NDkzNDUwMzclMkZpZDI5MzI5NCZxdWVyeT0=.</w:t>
      </w:r>
      <w:r>
        <w:fldChar w:fldCharType="end"/>
      </w:r>
      <w:r w:rsidRPr="003A6068">
        <w:t>, S. 5</w:t>
      </w:r>
    </w:p>
  </w:footnote>
  <w:footnote w:id="14">
    <w:p w14:paraId="103A881A" w14:textId="30717E68" w:rsidR="00EE4443" w:rsidRPr="00DE7D43" w:rsidRDefault="00EE4443" w:rsidP="006706F7">
      <w:pPr>
        <w:pStyle w:val="Funotentext"/>
        <w:jc w:val="left"/>
        <w:rPr>
          <w:rPrChange w:id="268" w:author="Recep Özkara" w:date="2017-08-28T20:58:00Z">
            <w:rPr>
              <w:lang w:val="en-US"/>
            </w:rPr>
          </w:rPrChange>
        </w:rPr>
      </w:pPr>
      <w:r>
        <w:rPr>
          <w:rStyle w:val="Funotenzeichen"/>
        </w:rPr>
        <w:footnoteRef/>
      </w:r>
      <w:r>
        <w:rPr>
          <w:lang w:val="en-US"/>
        </w:rPr>
        <w:t xml:space="preserve"> </w:t>
      </w:r>
      <w:r w:rsidRPr="00850804">
        <w:rPr>
          <w:lang w:val="en-US"/>
        </w:rPr>
        <w:t xml:space="preserve">Vgl. </w:t>
      </w:r>
      <w:r>
        <w:fldChar w:fldCharType="begin"/>
      </w:r>
      <w:r>
        <w:rPr>
          <w:lang w:val="en-US"/>
        </w:rPr>
        <w:instrText>ADDIN CITAVI.PLACEHOLDER 762000f7-c000-4290-b77b-0c9e8205c56a PFBsYWNlaG9sZGVyPg0KICA8QWRkSW5WZXJzaW9uPjUuNi4wLjI8L0FkZEluVmVyc2lvbj4NCiAgPElkPjc2MjAwMGY3LWMwMDAtNDI5MC1iNzdiLTBjOWU4MjA1YzU2YTwvSWQ+DQogIDxFbnRyaWVzPg0KICAgIDxFbnRyeT4NCiAgICAgIDxBc3NvY2lhdGVXaXRoS25vd2xlZGdlSXRlbUlkPjI2NjBhMmM0LWVmMDItNDE5Ny1hZGJiLTZiNmMwYTRjZDg1MzwvQXNzb2NpYXRlV2l0aEtub3dsZWRnZUl0ZW1JZD4NCiAgICAgIDxJZD5kNmE2NmMwNS1hYzJjLTRlMmEtYmM1OS0wZDAxN2Y0NGEyZm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DE7D43">
        <w:rPr>
          <w:rPrChange w:id="269" w:author="Recep Özkara" w:date="2017-08-28T20:58:00Z">
            <w:rPr>
              <w:lang w:val="en-US"/>
            </w:rPr>
          </w:rPrChange>
        </w:rPr>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270" w:name="_CTVP001762000f7c0004290b77b0c9e8205c56a"/>
      <w:r w:rsidRPr="00DE7D43">
        <w:rPr>
          <w:rPrChange w:id="271" w:author="Recep Özkara" w:date="2017-08-28T20:58:00Z">
            <w:rPr>
              <w:lang w:val="en-US"/>
            </w:rPr>
          </w:rPrChange>
        </w:rPr>
        <w:t>Loeliger und McCullough, „</w:t>
      </w:r>
      <w:r w:rsidRPr="00DE7D43">
        <w:rPr>
          <w:i/>
          <w:rPrChange w:id="272" w:author="Recep Özkara" w:date="2017-08-28T20:58:00Z">
            <w:rPr>
              <w:i/>
              <w:lang w:val="en-US"/>
            </w:rPr>
          </w:rPrChange>
        </w:rPr>
        <w:t>Version control with Git,“</w:t>
      </w:r>
      <w:r w:rsidRPr="00DE7D43">
        <w:rPr>
          <w:rPrChange w:id="273" w:author="Recep Özkara" w:date="2017-08-28T20:58:00Z">
            <w:rPr>
              <w:lang w:val="en-US"/>
            </w:rPr>
          </w:rPrChange>
        </w:rPr>
        <w:t xml:space="preserve"> (wie Anm. 13), S. 5</w:t>
      </w:r>
      <w:bookmarkEnd w:id="270"/>
      <w:r>
        <w:fldChar w:fldCharType="end"/>
      </w:r>
    </w:p>
  </w:footnote>
  <w:footnote w:id="15">
    <w:p w14:paraId="308413F4" w14:textId="0BB7187A" w:rsidR="00EE4443" w:rsidRPr="00DE7D43" w:rsidRDefault="00EE4443" w:rsidP="006706F7">
      <w:pPr>
        <w:pStyle w:val="Funotentext"/>
        <w:jc w:val="left"/>
        <w:rPr>
          <w:rPrChange w:id="275" w:author="Recep Özkara" w:date="2017-08-28T20:58:00Z">
            <w:rPr>
              <w:lang w:val="en-US"/>
            </w:rPr>
          </w:rPrChange>
        </w:rPr>
      </w:pPr>
      <w:r>
        <w:rPr>
          <w:rStyle w:val="Funotenzeichen"/>
        </w:rPr>
        <w:footnoteRef/>
      </w:r>
      <w:r w:rsidRPr="00DE7D43">
        <w:rPr>
          <w:rPrChange w:id="276" w:author="Recep Özkara" w:date="2017-08-28T20:58:00Z">
            <w:rPr>
              <w:lang w:val="en-US"/>
            </w:rPr>
          </w:rPrChange>
        </w:rPr>
        <w:t xml:space="preserve"> Vgl. </w:t>
      </w:r>
      <w:r>
        <w:fldChar w:fldCharType="begin"/>
      </w:r>
      <w:r w:rsidRPr="00DE7D43">
        <w:rPr>
          <w:rPrChange w:id="277" w:author="Recep Özkara" w:date="2017-08-28T20:58:00Z">
            <w:rPr>
              <w:lang w:val="en-US"/>
            </w:rPr>
          </w:rPrChange>
        </w:rPr>
        <w:instrText>A</w:instrText>
      </w:r>
      <w:r>
        <w:rPr>
          <w:lang w:val="en-US"/>
        </w:rPr>
        <w:instrText>DDIN CITAVI.PLACEHOLDER 94306d93-77b0-45d2-8300-8e46ab2cebcc PFBsYWNlaG9sZGVyPg0KICA8QWRkSW5WZXJzaW9uPjUuNi4wLjI8L0FkZEluVmVyc2lvbj4NCiAgPElkPjk0MzA2ZDkzLTc3YjAtNDVkMi04MzAwLThlNDZhYjJjZWJjYzwvSWQ+DQogIDxFbnRyaWVzPg0KICAgIDxFbnRyeT4NCiAgICAgIDxBc3NvY2lhdGVXaXRoS25vd2xlZGdlSXRlbUlkPjRiYjczYTdhLTEwMzUtNDllYy05ZDFkLTk2NDNmZDQ1Mzc3NjwvQXNzb2NpYXRlV2l0aEtub3dsZWRnZUl0ZW1JZD4NCiAgICAgIDxJZD5kOGZlMGM2MC01NTU4LTQ3ZTQtOWRlYS1jZGQ0OGFhMjBm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w:instrText>
      </w:r>
      <w:r w:rsidRPr="00DE7D43">
        <w:rPr>
          <w:rPrChange w:id="278" w:author="Recep Özkara" w:date="2017-08-28T20:58:00Z">
            <w:rPr>
              <w:lang w:val="en-US"/>
            </w:rPr>
          </w:rPrChange>
        </w:rPr>
        <w:instrText>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279" w:name="_CTVP00194306d9377b045d283008e46ab2cebcc"/>
      <w:r w:rsidRPr="00DE7D43">
        <w:rPr>
          <w:rPrChange w:id="280" w:author="Recep Özkara" w:date="2017-08-28T20:58:00Z">
            <w:rPr>
              <w:lang w:val="en-US"/>
            </w:rPr>
          </w:rPrChange>
        </w:rPr>
        <w:t>Loeliger und McCullough, „</w:t>
      </w:r>
      <w:r w:rsidRPr="00DE7D43">
        <w:rPr>
          <w:i/>
          <w:rPrChange w:id="281" w:author="Recep Özkara" w:date="2017-08-28T20:58:00Z">
            <w:rPr>
              <w:i/>
              <w:lang w:val="en-US"/>
            </w:rPr>
          </w:rPrChange>
        </w:rPr>
        <w:t>Version control with Git,“</w:t>
      </w:r>
      <w:r w:rsidRPr="00DE7D43">
        <w:rPr>
          <w:rPrChange w:id="282" w:author="Recep Özkara" w:date="2017-08-28T20:58:00Z">
            <w:rPr>
              <w:lang w:val="en-US"/>
            </w:rPr>
          </w:rPrChange>
        </w:rPr>
        <w:t xml:space="preserve"> (wie Anm. 13), S. 5</w:t>
      </w:r>
      <w:bookmarkEnd w:id="279"/>
      <w:r>
        <w:fldChar w:fldCharType="end"/>
      </w:r>
    </w:p>
  </w:footnote>
  <w:footnote w:id="16">
    <w:p w14:paraId="55FE4E8E" w14:textId="4AF03658" w:rsidR="00EE4443" w:rsidRPr="00A72C64" w:rsidRDefault="00EE4443" w:rsidP="006706F7">
      <w:pPr>
        <w:pStyle w:val="Funotentext"/>
        <w:jc w:val="left"/>
        <w:rPr>
          <w:lang w:val="en-US"/>
        </w:rPr>
      </w:pPr>
      <w:r>
        <w:rPr>
          <w:rStyle w:val="Funotenzeichen"/>
        </w:rPr>
        <w:footnoteRef/>
      </w:r>
      <w:r w:rsidRPr="00DE7D43">
        <w:rPr>
          <w:rPrChange w:id="283" w:author="Recep Özkara" w:date="2017-08-28T20:58:00Z">
            <w:rPr>
              <w:lang w:val="en-US"/>
            </w:rPr>
          </w:rPrChange>
        </w:rPr>
        <w:t xml:space="preserve"> Vgl. </w:t>
      </w:r>
      <w:r>
        <w:fldChar w:fldCharType="begin"/>
      </w:r>
      <w:r w:rsidRPr="00DE7D43">
        <w:rPr>
          <w:rPrChange w:id="284" w:author="Recep Özkara" w:date="2017-08-28T20:58:00Z">
            <w:rPr>
              <w:lang w:val="en-US"/>
            </w:rPr>
          </w:rPrChange>
        </w:rPr>
        <w:instrText>A</w:instrText>
      </w:r>
      <w:r>
        <w:rPr>
          <w:lang w:val="en-US"/>
        </w:rPr>
        <w:instrText>DDIN CITAVI.PLACEHOLDER 50297db3-0546-4d63-8b9a-43faf69aa980 PFBsYWNlaG9sZGVyPg0KICA8QWRkSW5WZXJzaW9uPjUuNi4wLjI8L0FkZEluVmVyc2lvbj4NCiAgPElkPjUwMjk3ZGIzLTA1NDYtNGQ2My04YjlhLTQzZmFmNjlhYTk4MDwvSWQ+DQogIDxFbnRyaWVzPg0KICAgIDxFbnRyeT4NCiAgICAgIDxBc3NvY2lhdGVXaXRoS25vd2xlZGdlSXRlbUlkPjllOGNmZjE1LTk2NjAtNGYwMC1hOWYyLTVmNTUxZjI3MTBkNjwvQXNzb2NpYXRlV2l0aEtub3dsZWRnZUl0ZW1JZD4NCiAgICAgIDxJZD43MTNlYTE1OC1iYjYzLTQ1YWItODUyNS0xZGRiOWM0ODg2NT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285" w:name="_CTVP00150297db305464d638b9a43faf69aa980"/>
      <w:r w:rsidRPr="00DE7D43">
        <w:rPr>
          <w:lang w:val="en-US"/>
        </w:rPr>
        <w:t>Loeliger und McCullough, „</w:t>
      </w:r>
      <w:r w:rsidRPr="00DE7D43">
        <w:rPr>
          <w:i/>
          <w:lang w:val="en-US"/>
        </w:rPr>
        <w:t>Version control with Git,“</w:t>
      </w:r>
      <w:r w:rsidRPr="00DE7D43">
        <w:rPr>
          <w:lang w:val="en-US"/>
        </w:rPr>
        <w:t xml:space="preserve"> (wie Anm. 13), S. 5</w:t>
      </w:r>
      <w:bookmarkEnd w:id="285"/>
      <w:r>
        <w:fldChar w:fldCharType="end"/>
      </w:r>
    </w:p>
  </w:footnote>
  <w:footnote w:id="17">
    <w:p w14:paraId="18189267" w14:textId="7746B670" w:rsidR="00EE4443" w:rsidRPr="009020A1" w:rsidRDefault="00EE4443" w:rsidP="006706F7">
      <w:pPr>
        <w:pStyle w:val="Funotentext"/>
        <w:jc w:val="left"/>
      </w:pPr>
      <w:r>
        <w:rPr>
          <w:rStyle w:val="Funotenzeichen"/>
        </w:rPr>
        <w:footnoteRef/>
      </w:r>
      <w:r w:rsidRPr="006332A3">
        <w:rPr>
          <w:lang w:val="en-US"/>
        </w:rPr>
        <w:t xml:space="preserve"> Vgl. </w:t>
      </w:r>
      <w:r>
        <w:fldChar w:fldCharType="begin"/>
      </w:r>
      <w:r>
        <w:rPr>
          <w:lang w:val="en-US"/>
        </w:rPr>
        <w:instrText>ADDIN CITAVI.PLACEHOLDER 48b2e33d-c694-4f9a-b6ff-0db0051833b7 PFBsYWNlaG9sZGVyPg0KICA8QWRkSW5WZXJzaW9uPjUuNi4wLjI8L0FkZEluVmVyc2lvbj4NCiAgPElkPjQ4YjJlMzNkLWM2OTQtNGY5YS1iNmZmLTBkYjAwNTE4MzNiNzwvSWQ+DQogIDxFbnRyaWVzPg0KICAgIDxFbnRyeT4NCiAgICAgIDxBc3NvY2lhdGVXaXRoS25vd2xlZGdlSXRlbUlkPmJkY2MzMzMzLTJjNDktNGY1Yi1hMzkzLTIwZjg3YjgyYzIxNDwvQXNzb2NpYXRlV2l0aEtub3dsZWRnZUl0ZW1JZD4NCiAgICAgIDxJZD4yYmI2ZDhlZi1mNzEzLTQ5ZWYtYmM0MC1iMmZiZjRkOWQyMG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</w:instrText>
      </w:r>
      <w:r w:rsidRPr="000F7914">
        <w:instrText>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mlzY2hlciwgTGFycywg4oCeV2Vya3pldWdlIHp1bSBWZXJzaW9ucy0gdW5kIFZhcmlhbnRlbm1hbmFnZW1lbnQ6LiBDVlMvU3VidmVyc2lvbiB2cy4gQ2xlYXJDYXNlLuKAnC4gR2VwcsO8ZnQgYW0gMTcuIE1haSAyMDE3LiBPbmxpbmU6IGh0dHBzOi8vd3d3LndpMS51bmktbXVlbnN0ZXIuZGUvcGkvbGVocmUvd3MwNTA2L3NraXNlbWluYXIvdmVyc2lvbnN2ZXJ3YWx0dW5nLnBkZi48L1RleHQ+DQogICAgPC9UZXh0VW5pdD4NCiAgPC9UZXh0VW5pdHM+DQo8L1BsYWNlaG9sZGVyPg==</w:instrText>
      </w:r>
      <w:r>
        <w:fldChar w:fldCharType="separate"/>
      </w:r>
      <w:r>
        <w:t>Fischer, Lars, „Werkzeuge zum Versions- und Variantenmanagement:. CVS/Subversion vs. ClearCase.“. Geprüft am 17. Mai 2017. Online: https://www.wi1.uni-muenster.de/pi/lehre/ws0506/skiseminar/versionsverwaltung.pdf.</w:t>
      </w:r>
      <w:r>
        <w:fldChar w:fldCharType="end"/>
      </w:r>
      <w:r>
        <w:t>, S. 3</w:t>
      </w:r>
    </w:p>
  </w:footnote>
  <w:footnote w:id="18">
    <w:p w14:paraId="01B533B7" w14:textId="194A5126" w:rsidR="00EE4443" w:rsidRPr="00DE7D43" w:rsidRDefault="00EE4443" w:rsidP="006706F7">
      <w:pPr>
        <w:pStyle w:val="Funotentext"/>
        <w:jc w:val="left"/>
      </w:pPr>
      <w:r>
        <w:rPr>
          <w:rStyle w:val="Funotenzeichen"/>
        </w:rPr>
        <w:footnoteRef/>
      </w:r>
      <w:r>
        <w:t xml:space="preserve"> Vgl. </w:t>
      </w:r>
      <w:r>
        <w:fldChar w:fldCharType="begin"/>
      </w:r>
      <w:r>
        <w:instrText>ADDIN CITAVI.PLACEHOLDER 9ae4fae3-c22a-4a8c-a171-c3852050eb04 PFBsYWNlaG9sZGVyPg0KICA8QWRkSW5WZXJzaW9uPjUuNi4wLjI8L0FkZEluVmVyc2lvbj4NCiAgPElkPjlhZTRmYWUzLWMyMmEtNGE4Yy1hMTcxLWMzODUyMDUwZWIwNDwvSWQ+DQogIDxFbnRyaWVzPg0KICAgIDxFbnRyeT4NCiAgICAgIDxBc3NvY2lhdGVXaXRoS25vd2xlZGdlSXRlbUlkPjZiMTM2NjA3LTRjMDMtNDFhMS04ZmEwLTliMTA5OGIwNjFkZjwvQXNzb2NpYXRlV2l0aEtub3dsZWRnZUl0ZW1JZD4NCiAgICAgIDxJZD4wMTk5M2Y1Zi05ZGIxLTRjNGUtYjk0Yy0zN2MxZGNmOWU5MzY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286" w:name="_CTVP0019ae4fae3c22a4a8ca171c3852050eb04"/>
      <w:r>
        <w:t>Loeliger und McCullough, „</w:t>
      </w:r>
      <w:r w:rsidRPr="00DE7D43">
        <w:rPr>
          <w:i/>
        </w:rPr>
        <w:t>Version control with Git,“</w:t>
      </w:r>
      <w:r w:rsidRPr="00DE7D43">
        <w:t xml:space="preserve"> (wie Anm. 13), S. 5</w:t>
      </w:r>
      <w:bookmarkEnd w:id="286"/>
      <w:r>
        <w:fldChar w:fldCharType="end"/>
      </w:r>
    </w:p>
  </w:footnote>
  <w:footnote w:id="19">
    <w:p w14:paraId="1F8DB319" w14:textId="36FB72DE" w:rsidR="00EE4443" w:rsidRPr="008769CB" w:rsidRDefault="00EE4443" w:rsidP="006706F7">
      <w:pPr>
        <w:pStyle w:val="Funotentext"/>
        <w:jc w:val="left"/>
      </w:pPr>
      <w:r>
        <w:rPr>
          <w:rStyle w:val="Funotenzeichen"/>
        </w:rPr>
        <w:footnoteRef/>
      </w:r>
      <w:r w:rsidRPr="00DE7D43">
        <w:t xml:space="preserve"> Vgl. </w:t>
      </w:r>
      <w:r>
        <w:fldChar w:fldCharType="begin"/>
      </w:r>
      <w:r w:rsidRPr="00DE7D43">
        <w:instrText>ADDIN CITAVI.PLACEHOLDER 7c65b021-e1d0-4f3c-a183-96ac31c1b026 PFBsYWNlaG9sZGVyPg0KICA8QWRkSW5WZXJzaW9uPjUuNi4wLjI8L0FkZEluVmVyc2lvbj4NCiAgPElkPjdjNjViMDIxLWUxZDAtNGYzYy1hMTgzLTk2YWMzMWMxYjAyNjwvSWQ+DQogIDxFbnRyaWVzPg0KICAgIDxFbnRyeT4NCiAgICAgIDxBc3NvY2lhdGVXaXRoS25vd2xlZGdlSXRlbUlkPmFiZjBhNGM1LThhYjYtNDE1ZS04NjNlLTdhNTU4NGVlZWMxMTwvQXNzb2NpYXRlV2l0aEtub3dsZWRnZUl0ZW1JZD4NCiAgICAgIDxJZD43YTFjZGJmMi01ZTVlLTQ3ODgtOGJiYy0zODJmY2M1YjIxNzQ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w:instrText>
      </w:r>
      <w:r w:rsidRPr="00022B81">
        <w:rPr>
          <w:rPrChange w:id="288" w:author="Recep Özkara" w:date="2017-08-28T19:53:00Z">
            <w:rPr>
              <w:lang w:val="en-US"/>
            </w:rPr>
          </w:rPrChange>
        </w:rPr>
        <w:instrText>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r>
        <w:t>Denker und Srecec, „</w:t>
      </w:r>
      <w:r w:rsidRPr="00770905">
        <w:rPr>
          <w:i/>
        </w:rPr>
        <w:t>Versionsverwaltung mit Git,“</w:t>
      </w:r>
      <w:r w:rsidRPr="00770905">
        <w:t xml:space="preserve"> (wie Anm. 1), S. 11</w:t>
      </w:r>
      <w:r>
        <w:fldChar w:fldCharType="end"/>
      </w:r>
    </w:p>
  </w:footnote>
  <w:footnote w:id="20">
    <w:p w14:paraId="1A1C81BB" w14:textId="67EDF78B" w:rsidR="00EE4443" w:rsidRPr="006332A3" w:rsidRDefault="00EE4443" w:rsidP="006706F7">
      <w:pPr>
        <w:pStyle w:val="Funotentext"/>
        <w:jc w:val="left"/>
        <w:rPr>
          <w:lang w:val="en-US"/>
        </w:rPr>
      </w:pPr>
      <w:r>
        <w:rPr>
          <w:rStyle w:val="Funotenzeichen"/>
        </w:rPr>
        <w:footnoteRef/>
      </w:r>
      <w:r>
        <w:t xml:space="preserve"> Vgl. </w:t>
      </w:r>
      <w:r>
        <w:fldChar w:fldCharType="begin"/>
      </w:r>
      <w:r>
        <w:instrText>ADDIN CITAVI.PLACEHOLDER 7f7423b3-a502-4855-909d-cd438bb5431b PFBsYWNlaG9sZGVyPg0KICA8QWRkSW5WZXJzaW9uPjUuNi4wLjI8L0FkZEluVmVyc2lvbj4NCiAgPElkPjdmNzQyM2IzLWE1MDItNDg1NS05MDlkLWNkNDM4YmI1NDMxYjwvSWQ+DQogIDxFbnRyaWVzPg0KICAgIDxFbnRyeT4NCiAgICAgIDxBc3NvY2lhdGVXaXRoS25vd2xlZGdlSXRlbUlkPjhkMDhjOTY0LWZkNjItNDMxZi04ZjhmLWM5ZWVhZWRkZWNlZTwvQXNzb2NpYXRlV2l0aEtub3dsZWRnZUl0ZW1JZD4NCiAgICAgIDxJZD5lMGQzMzZhMy02MDk0LTQxOGUtYWEyNS05NDE4OTlkNTE0Yz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9lbGlnZXIgdW5kIE1jQ3VsbG91Z2g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IGNvbnRyb2wgd2l0a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MyksIFMuIDU8L1RleHQ+DQogICAgPC9UZXh0VW5pdD4NCiAgPC9UZXh0VW5pdHM+DQo8L1BsYWNlaG9sZGVyPg==</w:instrText>
      </w:r>
      <w:r>
        <w:fldChar w:fldCharType="separate"/>
      </w:r>
      <w:bookmarkStart w:id="289" w:name="_CTVP0017f7423b3a5024855909dcd438bb5431b"/>
      <w:r>
        <w:t>Loeliger und McCullough, „</w:t>
      </w:r>
      <w:r w:rsidRPr="00DE7D43">
        <w:rPr>
          <w:i/>
        </w:rPr>
        <w:t>Version control with Git,“</w:t>
      </w:r>
      <w:r w:rsidRPr="00DE7D43">
        <w:t xml:space="preserve"> (wie Anm. 13), S. 5</w:t>
      </w:r>
      <w:bookmarkEnd w:id="289"/>
      <w:r>
        <w:fldChar w:fldCharType="end"/>
      </w:r>
    </w:p>
  </w:footnote>
  <w:footnote w:id="21">
    <w:p w14:paraId="52A99D87" w14:textId="3E2862C6" w:rsidR="00EE4443" w:rsidRPr="003A6068" w:rsidRDefault="00EE4443" w:rsidP="006706F7">
      <w:pPr>
        <w:pStyle w:val="Funotentext"/>
        <w:jc w:val="left"/>
      </w:pPr>
      <w:r>
        <w:rPr>
          <w:rStyle w:val="Funotenzeichen"/>
        </w:rPr>
        <w:footnoteRef/>
      </w:r>
      <w:r w:rsidRPr="006332A3">
        <w:rPr>
          <w:lang w:val="en-US"/>
        </w:rPr>
        <w:t xml:space="preserve"> Vgl. </w:t>
      </w:r>
      <w:r>
        <w:fldChar w:fldCharType="begin"/>
      </w:r>
      <w:r>
        <w:rPr>
          <w:lang w:val="en-US"/>
        </w:rPr>
        <w:instrText>ADDIN CITAVI.PLACEHOLDER 726273b1-397e-4755-8a67-ea92326b4f0a PFBsYWNlaG9sZGVyPg0KICA8QWRkSW5WZXJzaW9uPjUuNi4wLjI8L0FkZEluVmVyc2lvbj4NCiAgPElkPjcyNjI3M2IxLTM5N2UtNDc1NS04YTY3LWVhOTIzMjZiNGYwYTwvSWQ+DQogIDxFbnRyaWVzPg0KICAgIDxFbnRyeT4NCiAgICAgIDxBc3NvY2lhdGVXaXRoS25vd2xlZGdlSXRlbUlkPjhmODJiM2UyLTE3YTItNGE1Ny1iNzg1LWQ2NTdkODMwYzMxODwvQXNzb2NpYXRlV2l0aEtub3dsZWRnZUl0ZW1JZD4NCiAgICAgIDxJZD43MmE3ZTVkNC00NGU4LTQ0ODYtOWRhZi05ZTk2OGM3ZDZhNW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</w:instrText>
      </w:r>
      <w:r w:rsidRPr="000F7914">
        <w:instrText>W50PjczPC9QYWdlQ291bnQ+DQogICAgICAgIDxTZXF1ZW5jZU51bWJlcj42OTwvU2VxdWVuY2VOdW1iZXI+DQogICAgICAgIDxTaG9ydFRpdGxlPkRyLi1JbmcuIE1hdGhpYXMgTWFnZG93c2tpIDIwMTUg4oCTIFZlcnNpb25za29udHJvbGxlIG1pdCBBcGFjaGUgU3VidmVyc2lvbjwvU2hvcnRUaXRsZT4NCiAgICAgICAgPFRpdGxlPlZlcnNpb25za29udHJvbGxlIG1pdCBBcGFjaGUgU3VidmVyc2lvbjwvVGl0bGU+DQogICAgICAgIDxZZWFyPjIwMTU8L1llYXI+DQogICAgICA8L1JlZmVyZW5jZT4NCiAgICA8L0VudHJ5Pg0KICA8L0VudHJpZXM+DQo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Li1JbmcuIE1hdGhpYXMgTWFnZG93c2tpLCDigJ5WZXJzaW9uc2tvbnRyb2xsZSBtaXQgQXBhY2hlIFN1YnZlcnNpb24u4oCcLiBHZXByw7xmdCBhbSA4LiBNYWkgMjAxNy4gT25saW5lOiBodHRwOi8vd3d3LnN0dWRlbnRicmFuY2gub3ZndS5kZS9zdHVkZW50YnJhbmNoX21lZGlhL0Rvd25sb2Fkcy9JRUVFK1ZlcnNpb25za29udHJvbGxlK1dvcmtzaG9wL1ZlcnNpb25za29udHJvbGxlX21pdF9BcGFjaGVfU3VidmVyc2lvbi5wZGYuPC9UZXh0Pg0KICAgIDwvVGV4dFVuaXQ+DQogIDwvVGV4dFVuaXRzPg0KPC9QbGFjZWhvbGRlcj4=</w:instrText>
      </w:r>
      <w:r>
        <w:fldChar w:fldCharType="separate"/>
      </w:r>
      <w:r>
        <w:t>Dr.-Ing. Mathias Magdowski, „Versionskontrolle mit Apache Subversion.“. Geprüft am 8. Mai 2017. Online: http://www.studentbranch.ovgu.de/studentbranch_media/Downloads/IEEE+Versionskontrolle+Workshop/Versionskontrolle_mit_Apache_Subversion.pdf.</w:t>
      </w:r>
      <w:r>
        <w:fldChar w:fldCharType="end"/>
      </w:r>
      <w:r w:rsidRPr="003A6068">
        <w:t>, S. 27</w:t>
      </w:r>
    </w:p>
  </w:footnote>
  <w:footnote w:id="22">
    <w:p w14:paraId="500D1F88" w14:textId="638B7701" w:rsidR="00EE4443" w:rsidRDefault="00EE4443" w:rsidP="006706F7">
      <w:pPr>
        <w:pStyle w:val="Funotentext"/>
        <w:jc w:val="left"/>
      </w:pPr>
      <w:r>
        <w:rPr>
          <w:rStyle w:val="Funotenzeichen"/>
        </w:rPr>
        <w:footnoteRef/>
      </w:r>
      <w:r>
        <w:t xml:space="preserve"> Vgl. </w:t>
      </w:r>
      <w:r>
        <w:fldChar w:fldCharType="begin"/>
      </w:r>
      <w:r>
        <w:instrText>ADDIN CITAVI.PLACEHOLDER fc340148-a830-4e89-a62c-4580873a725c PFBsYWNlaG9sZGVyPg0KICA8QWRkSW5WZXJzaW9uPjUuNi4wLjI8L0FkZEluVmVyc2lvbj4NCiAgPElkPmZjMzQwMTQ4LWE4MzAtNGU4OS1hNjJjLTQ1ODA4NzNhNzI1YzwvSWQ+DQogIDxFbnRyaWVzPg0KICAgIDxFbnRyeT4NCiAgICAgIDxBc3NvY2lhdGVXaXRoS25vd2xlZGdlSXRlbUlkPjkyYWY5YmJjLTY0ODgtNGYzMS05YzJjLWU5YzU3MjY1MjBmZjwvQXNzb2NpYXRlV2l0aEtub3dsZWRnZUl0ZW1JZD4NCiAgICAgIDxJZD5jY2ZlOTFkZi1hMDBiLTQ4NWItOTIxZS0zMDFlZGUzYTliMj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zPC9UZXh0Pg0KICAgIDwvVGV4dFVuaXQ+DQogIDwvVGV4dFVuaXRzPg0KPC9QbGFjZWhvbGRlcj4=</w:instrText>
      </w:r>
      <w:r>
        <w:fldChar w:fldCharType="separate"/>
      </w:r>
      <w:bookmarkStart w:id="292" w:name="_CTVP001fc340148a8304e89a62c4580873a725c"/>
      <w:r>
        <w:t>Fischer, „</w:t>
      </w:r>
      <w:r w:rsidRPr="00DE7D43">
        <w:rPr>
          <w:i/>
        </w:rPr>
        <w:t>Werkzeuge zum Versions- und Variantenmanagement:,“</w:t>
      </w:r>
      <w:r w:rsidRPr="00DE7D43">
        <w:t xml:space="preserve"> (wie Anm. 17), S. 3</w:t>
      </w:r>
      <w:bookmarkEnd w:id="292"/>
      <w:r>
        <w:fldChar w:fldCharType="end"/>
      </w:r>
    </w:p>
  </w:footnote>
  <w:footnote w:id="23">
    <w:p w14:paraId="227F75EE" w14:textId="4E57C30D" w:rsidR="00EE4443" w:rsidRDefault="00EE4443" w:rsidP="006706F7">
      <w:pPr>
        <w:pStyle w:val="Funotentext"/>
      </w:pPr>
      <w:r>
        <w:rPr>
          <w:rStyle w:val="Funotenzeichen"/>
        </w:rPr>
        <w:footnoteRef/>
      </w:r>
      <w:r>
        <w:t xml:space="preserve"> Vgl. </w:t>
      </w:r>
      <w:r>
        <w:fldChar w:fldCharType="begin"/>
      </w:r>
      <w:r>
        <w:instrText>ADDIN CITAVI.PLACEHOLDER 5a8d6d62-6168-4394-a905-364eb2d62065 PFBsYWNlaG9sZGVyPg0KICA8QWRkSW5WZXJzaW9uPjUuNi4wLjI8L0FkZEluVmVyc2lvbj4NCiAgPElkPjVhOGQ2ZDYyLTYxNjgtNDM5NC1hOTA1LTM2NGViMmQ2MjA2NTwvSWQ+DQogIDxFbnRyaWVzPg0KICAgIDxFbnRyeT4NCiAgICAgIDxBc3NvY2lhdGVXaXRoS25vd2xlZGdlSXRlbUlkPjZjY2I3YjVkLTIwZTEtNGQ0My04NTYwLTg5YmRkNjFhNDk5ZDwvQXNzb2NpYXRlV2l0aEtub3dsZWRnZUl0ZW1JZD4NCiAgICAgIDxJZD45ODhiOGFlNi02NjRjLTQ0NDgtOTEwMS0yOWYzOTI2ZjVhZj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YW5nZT4NCiAgICAgICAgPFN0YXJ0PjA8L1N0YXJ0Pg0KICAgICAgICA8TGVuZ3RoPjgw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Zpc2NoZXIsIOKAnldlcmt6ZXVnZSB6dW0gVmVyc2lvbnMtIHVuZCBWYXJpYW50ZW5tYW5hZ2VtZW50OizigJwgKHdpZSBBbm0uIDE3KSwgUy4g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2Vya3pldWdlIHp1bSBWZXJzaW9ucy0gdW5kIFZhcmlhbnRlbm1hbmFnZW1lbnQ6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TcpLCBTLiA1PC9UZXh0Pg0KICAgIDwvVGV4dFVuaXQ+DQogIDwvVGV4dFVuaXRzPg0KPC9QbGFjZWhvbGRlcj4=</w:instrText>
      </w:r>
      <w:r>
        <w:fldChar w:fldCharType="separate"/>
      </w:r>
      <w:bookmarkStart w:id="293" w:name="_CTVP0015a8d6d6261684394a905364eb2d62065"/>
      <w:r>
        <w:t>Fischer, „</w:t>
      </w:r>
      <w:r w:rsidRPr="00DE7D43">
        <w:rPr>
          <w:i/>
        </w:rPr>
        <w:t>Werkzeuge zum Versions- und Variantenmanagement:,“</w:t>
      </w:r>
      <w:r w:rsidRPr="00DE7D43">
        <w:t xml:space="preserve"> (wie Anm. 17), S. 5</w:t>
      </w:r>
      <w:bookmarkEnd w:id="293"/>
      <w:r>
        <w:fldChar w:fldCharType="end"/>
      </w:r>
    </w:p>
  </w:footnote>
  <w:footnote w:id="24">
    <w:p w14:paraId="0EDBF6EB" w14:textId="6296DBC4" w:rsidR="00EE4443" w:rsidRDefault="00EE4443" w:rsidP="006706F7">
      <w:pPr>
        <w:pStyle w:val="Funotentext"/>
      </w:pPr>
      <w:r>
        <w:rPr>
          <w:rStyle w:val="Funotenzeichen"/>
        </w:rPr>
        <w:footnoteRef/>
      </w:r>
      <w:r>
        <w:t xml:space="preserve"> Vgl. </w:t>
      </w:r>
      <w:r>
        <w:fldChar w:fldCharType="begin"/>
      </w:r>
      <w:r>
        <w:instrText>ADDIN CITAVI.PLACEHOLDER 46ec8524-063b-4210-a75c-274fd9dbf639 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pG1tZXI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UcmFkaXRpb25lbGxlIFdlYmVudHdpY2tsdW5nIHZzIFZlcnNpb25zdmVyd2FsdH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yKTwvVGV4dD4NCiAgICA8L1RleHRVbml0Pg0KICA8L1RleHRVbml0cz4NCjwvUGxhY2Vob2xkZXI+</w:instrText>
      </w:r>
      <w:r>
        <w:fldChar w:fldCharType="separate"/>
      </w:r>
      <w:bookmarkStart w:id="294" w:name="_CTVP00146ec8524063b4210a75c274fd9dbf639"/>
      <w:r>
        <w:t>Lämmer, „</w:t>
      </w:r>
      <w:r w:rsidRPr="00DE7D43">
        <w:rPr>
          <w:i/>
        </w:rPr>
        <w:t>Traditionelle Webentwicklung vs Versionsverwaltung,“</w:t>
      </w:r>
      <w:r w:rsidRPr="00DE7D43">
        <w:t xml:space="preserve"> (wie Anm. 12)</w:t>
      </w:r>
      <w:bookmarkEnd w:id="294"/>
      <w:r>
        <w:fldChar w:fldCharType="end"/>
      </w:r>
    </w:p>
  </w:footnote>
  <w:footnote w:id="25">
    <w:p w14:paraId="279C457A" w14:textId="4C05A85E" w:rsidR="00EE4443" w:rsidRDefault="00EE4443" w:rsidP="006706F7">
      <w:pPr>
        <w:pStyle w:val="Funotentext"/>
      </w:pPr>
      <w:r>
        <w:rPr>
          <w:rStyle w:val="Funotenzeichen"/>
        </w:rPr>
        <w:footnoteRef/>
      </w:r>
      <w:r>
        <w:t xml:space="preserve"> Vgl. </w:t>
      </w:r>
      <w:r>
        <w:fldChar w:fldCharType="begin"/>
      </w:r>
      <w:r>
        <w:instrText>ADDIN CITAVI.PLACEHOLDER 642620bb-8958-4bd5-a84a-23263fb2f502 PFBsYWNlaG9sZGVyPg0KICA8QWRkSW5WZXJzaW9uPjUuNi4wLjI8L0FkZEluVmVyc2lvbj4NCiAgPElkPjY0MjYyMGJiLTg5NTgtNGJkNS1hODRhLTIzMjYzZmIyZjUwMjwvSWQ+DQogIDxFbnRyaWVzPg0KICAgIDxFbnRyeT4NCiAgICAgIDxBc3NvY2lhdGVXaXRoS25vd2xlZGdlSXRlbUlkPjZiNWNjNzNhLWYwZjctNDNmYy05MmE2LTk4MzQ4MmU3Y2Y3ZTwvQXNzb2NpYXRlV2l0aEtub3dsZWRnZUl0ZW1JZD4NCiAgICAgIDxJZD45MjRkOTU2Yi05MjAzLTQ4OWItODU3Yy02NjE5YTBiMzI4YT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296" w:name="_CTVP001642620bb89584bd5a84a23263fb2f502"/>
      <w:r>
        <w:t>Dr.-Ing. Mathias Magdowski, „</w:t>
      </w:r>
      <w:r w:rsidRPr="00DE7D43">
        <w:rPr>
          <w:i/>
        </w:rPr>
        <w:t>Versionskontrolle mit Apache Subversion,“</w:t>
      </w:r>
      <w:r w:rsidRPr="00DE7D43">
        <w:t xml:space="preserve"> (wie Anm. 21), S. 28</w:t>
      </w:r>
      <w:bookmarkEnd w:id="296"/>
      <w:r>
        <w:fldChar w:fldCharType="end"/>
      </w:r>
    </w:p>
  </w:footnote>
  <w:footnote w:id="26">
    <w:p w14:paraId="31222453" w14:textId="544E0E79" w:rsidR="00EE4443" w:rsidRDefault="00EE4443" w:rsidP="006706F7">
      <w:pPr>
        <w:pStyle w:val="Funotentext"/>
      </w:pPr>
      <w:r>
        <w:rPr>
          <w:rStyle w:val="Funotenzeichen"/>
        </w:rPr>
        <w:footnoteRef/>
      </w:r>
      <w:r>
        <w:t xml:space="preserve"> Vgl. </w:t>
      </w:r>
      <w:r>
        <w:fldChar w:fldCharType="begin"/>
      </w:r>
      <w:r>
        <w:instrText>ADDIN CITAVI.PLACEHOLDER acc4d3a2-9fef-411c-95dd-bda8b299e30e PFBsYWNlaG9sZGVyPg0KICA8QWRkSW5WZXJzaW9uPjUuNi4wLjI8L0FkZEluVmVyc2lvbj4NCiAgPElkPmFjYzRkM2EyLTlmZWYtNDExYy05NWRkLWJkYThiMjk5ZTMwZTwvSWQ+DQogIDxFbnRyaWVzPg0KICAgIDxFbnRyeT4NCiAgICAgIDxBc3NvY2lhdGVXaXRoS25vd2xlZGdlSXRlbUlkPjMxNzg3ZDE2LWZkNTAtNGI3Ni04N2Y1LWNhOTIzMjc3NzM3YTwvQXNzb2NpYXRlV2l0aEtub3dsZWRnZUl0ZW1JZD4NCiAgICAgIDxJZD5hYjQyMjE3OS02YWI0LTQ3NjMtYTM1OC1jYzkyNGE4YTE3MDU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j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ExPC9UZXh0Pg0KICAgIDwvVGV4dFVuaXQ+DQogIDwvVGV4dFVuaXRzPg0KPC9QbGFjZWhvbGRlcj4=</w:instrText>
      </w:r>
      <w:r>
        <w:fldChar w:fldCharType="separate"/>
      </w:r>
      <w:r>
        <w:t>Denker und Srecec, „</w:t>
      </w:r>
      <w:r w:rsidRPr="00770905">
        <w:rPr>
          <w:i/>
        </w:rPr>
        <w:t>Versionsverwaltung mit Git,“</w:t>
      </w:r>
      <w:r w:rsidRPr="00770905">
        <w:t xml:space="preserve"> (wie Anm. 1), S. 11</w:t>
      </w:r>
      <w:r>
        <w:fldChar w:fldCharType="end"/>
      </w:r>
    </w:p>
  </w:footnote>
  <w:footnote w:id="27">
    <w:p w14:paraId="05D8572D" w14:textId="286A4B51" w:rsidR="00EE4443" w:rsidRDefault="00EE4443" w:rsidP="006706F7">
      <w:pPr>
        <w:pStyle w:val="Funotentext"/>
        <w:jc w:val="left"/>
      </w:pPr>
      <w:r>
        <w:rPr>
          <w:rStyle w:val="Funotenzeichen"/>
        </w:rPr>
        <w:footnoteRef/>
      </w:r>
      <w:r>
        <w:t xml:space="preserve"> Vgl. </w:t>
      </w:r>
      <w:r>
        <w:fldChar w:fldCharType="begin"/>
      </w:r>
      <w:r>
        <w:instrText>ADDIN CITAVI.PLACEHOLDER 86845eec-7e54-4690-af4d-c611091f7478 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FjY2Vzc0RhdGU+MTcuMDYuMjAxNzwvQWNjZXNzRGF0ZT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gIDxMb2NhdGlvbj4NCiAgICAgICAgICAgIDxBZGRyZXNzPmh0dHA6Ly9tZXJsaW5kZW5rZXIuZGUvZmlsZXMvUHJvc2VtaW5hcl9HaXQucGRmPC9BZGRyZXNzPg0KICAgICAgICAgICAgPExvY2F0aW9uVHlwZT5FbGVjdHJvbmljQWRkcmVzczwvTG9jYXRpb25UeXBlPg0KICAgICAgICAgIDwvTG9jYXRpb24+DQogICAgICAgIDwvTG9jYXRpb25zPg0KICAgICAgICA8T25saW5lQWRkcmVzcz5odHRwOi8vbWVybGluZGVua2VyLmRlL2ZpbGVzL1Byb3NlbWluYXJfR2l0LnBkZjwvT25saW5lQWRkcmVz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B1bmQgU3JlY2VjLCDigJ5WZXJzaW9uc3ZlcndhbHR1bmcgbWl0IEdpdCzigJwgKHdpZSBBbm0uIDEpLCBTLiAxMeKAkz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B1bmQgU3JlY2Vj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xKSwgUy4gMTHigJMxMjwvVGV4dD4NCiAgICA8L1RleHRVbml0Pg0KICA8L1RleHRVbml0cz4NCjwvUGxhY2Vob2xkZXI+</w:instrText>
      </w:r>
      <w:r>
        <w:fldChar w:fldCharType="separate"/>
      </w:r>
      <w:r>
        <w:t>Denker und Srecec, „</w:t>
      </w:r>
      <w:r w:rsidRPr="00770905">
        <w:rPr>
          <w:i/>
        </w:rPr>
        <w:t>Versionsverwaltung mit Git,“</w:t>
      </w:r>
      <w:r w:rsidRPr="00770905">
        <w:t xml:space="preserve"> (wie Anm. 1), S. 11–12</w:t>
      </w:r>
      <w:r>
        <w:fldChar w:fldCharType="end"/>
      </w:r>
    </w:p>
  </w:footnote>
  <w:footnote w:id="28">
    <w:p w14:paraId="579516B6" w14:textId="431BAA2C" w:rsidR="00EE4443" w:rsidRDefault="00EE4443" w:rsidP="006706F7">
      <w:pPr>
        <w:pStyle w:val="Funotentext"/>
        <w:jc w:val="left"/>
      </w:pPr>
      <w:r>
        <w:rPr>
          <w:rStyle w:val="Funotenzeichen"/>
        </w:rPr>
        <w:footnoteRef/>
      </w:r>
      <w:r>
        <w:t xml:space="preserve"> Vgl. </w:t>
      </w:r>
      <w:r>
        <w:fldChar w:fldCharType="begin"/>
      </w:r>
      <w:r>
        <w:instrText>ADDIN CITAVI.PLACEHOLDER 81034480-6646-4bb0-b84f-3f060e253238 PFBsYWNlaG9sZGVyPg0KICA8QWRkSW5WZXJzaW9uPjUuNi4wLjI8L0FkZEluVmVyc2lvbj4NCiAgPElkPjgxMDM0NDgwLTY2NDYtNGJiMC1iODRmLTNmMDYwZTI1MzIzODwvSWQ+DQogIDxFbnRyaWVzPg0KICAgIDxFbnRyeT4NCiAgICAgIDxBc3NvY2lhdGVXaXRoS25vd2xlZGdlSXRlbUlkPjgwM2RmM2FjLWJiZjQtNDUxMi04N2UzLTU0MTQ4NDU5MDg5NjwvQXNzb2NpYXRlV2l0aEtub3dsZWRnZUl0ZW1JZD4NCiAgICAgIDxJZD5iYjliMjMyNy1lZWMzLTRhYTEtOGI2NS02ZDc4MWU5ZWMxZGU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g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OC4gR2VwcsO8ZnQgYW0gMTcuIEp1bmkgMjAxNy4gT25saW5lOiBodHRwczovL3d3dy52b2xrZXJtYXVlbC5kZS9Eb3dubG9hZHMvR2l0VnNTdm4ucGRmLjwvVGV4dD4NCiAgICA8L1RleHRVbml0Pg0KICA8L1RleHRVbml0cz4NCjwvUGxhY2Vob2xkZXI+</w:instrText>
      </w:r>
      <w:r>
        <w:fldChar w:fldCharType="separate"/>
      </w:r>
      <w:r>
        <w:t>Volker Mauel, „Vergleich von Git und SVN,“, S. 8. Geprüft am 17. Juni 2017. Online: https://www.volkermauel.de/Downloads/GitVsSvn.pdf.</w:t>
      </w:r>
      <w:r>
        <w:fldChar w:fldCharType="end"/>
      </w:r>
    </w:p>
  </w:footnote>
  <w:footnote w:id="29">
    <w:p w14:paraId="0D953B42" w14:textId="3E28DBA3" w:rsidR="00EE4443" w:rsidRDefault="00EE4443" w:rsidP="006706F7">
      <w:pPr>
        <w:pStyle w:val="Funotentext"/>
        <w:jc w:val="left"/>
      </w:pPr>
      <w:r>
        <w:rPr>
          <w:rStyle w:val="Funotenzeichen"/>
        </w:rPr>
        <w:footnoteRef/>
      </w:r>
      <w:r>
        <w:t xml:space="preserve"> Vgl. </w:t>
      </w:r>
      <w:r>
        <w:fldChar w:fldCharType="begin"/>
      </w:r>
      <w:r>
        <w:instrText>ADDIN CITAVI.PLACEHOLDER 087c583c-9541-4488-b191-12d8b44641c4 PFBsYWNlaG9sZGVyPg0KICA8QWRkSW5WZXJzaW9uPjUuNi4wLjI8L0FkZEluVmVyc2lvbj4NCiAgPElkPjA4N2M1ODNjLTk1NDEtNDQ4OC1iMTkxLTEyZDhiNDQ2NDFjNDwvSWQ+DQogIDxFbnRyaWVzPg0KICAgIDxFbnRyeT4NCiAgICAgIDxBc3NvY2lhdGVXaXRoS25vd2xlZGdlSXRlbUlkPjc0NDhkYTE4LTYzYmItNDYyYy1iMDBmLTI2ZGE2ODYxNTkwMTwvQXNzb2NpYXRlV2l0aEtub3dsZWRnZUl0ZW1JZD4NCiAgICAgIDxJZD5iNmU0MWU3ZS05NjNiLTRkYzUtOTYwOC02OGNlMmUwYzA2MT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kz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FsZXhhbmRlciBhLiBkLiBGw7xudGVuLCDigJ5HSVQgJmFtcDsgU1ZOLiBWZXJzaW9uc3ZlcndhbHR1bmcs4oCcICgyMDEyKTogNS4gR2VwcsO8ZnQgYW0gMTcuIEp1bmkgMjAxNy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QWxleGFuZGVyIGEuIGQuIEbDvG50ZW4sIOKAnkdJVCAmYW1wOyBTVk4uIFZlcnNpb25zdmVyd2FsdHVuZyzigJwgKDIwMTIpOiA1LiBHZXByw7xmdCBhbSAxNy4gSnVuaSAyMDE3LjwvVGV4dD4NCiAgICA8L1RleHRVbml0Pg0KICA8L1RleHRVbml0cz4NCjwvUGxhY2Vob2xkZXI+</w:instrText>
      </w:r>
      <w:r>
        <w:fldChar w:fldCharType="separate"/>
      </w:r>
      <w:bookmarkStart w:id="297" w:name="_CTVP001087c583c95414488b19112d8b44641c4"/>
      <w:r>
        <w:t>Alexander a. d. Fünten, „GIT &amp; SVN. Versionsverwaltung,“ (2012): 5. Geprüft am 17. Juni 2017.</w:t>
      </w:r>
      <w:bookmarkEnd w:id="297"/>
      <w:r>
        <w:fldChar w:fldCharType="end"/>
      </w:r>
    </w:p>
  </w:footnote>
  <w:footnote w:id="30">
    <w:p w14:paraId="310EFF1C" w14:textId="02611430" w:rsidR="00EE4443" w:rsidRDefault="00EE4443" w:rsidP="006706F7">
      <w:pPr>
        <w:pStyle w:val="Funotentext"/>
        <w:jc w:val="left"/>
      </w:pPr>
      <w:r>
        <w:rPr>
          <w:rStyle w:val="Funotenzeichen"/>
        </w:rPr>
        <w:footnoteRef/>
      </w:r>
      <w:r>
        <w:t xml:space="preserve"> Vgl. </w:t>
      </w:r>
      <w:r>
        <w:fldChar w:fldCharType="begin"/>
      </w:r>
      <w:r>
        <w:instrText>ADDIN CITAVI.PLACEHOLDER b3c6493f-b041-4921-bdb7-f5b685ed2dc3 PFBsYWNlaG9sZGVyPg0KICA8QWRkSW5WZXJzaW9uPjUuNi4wLjI8L0FkZEluVmVyc2lvbj4NCiAgPElkPmIzYzY0OTNmLWIwNDEtNDkyMS1iZGI3LWY1YjY4NWVkMmRjMzwvSWQ+DQogIDxFbnRyaWVzPg0KICAgIDxFbnRyeT4NCiAgICAgIDxBc3NvY2lhdGVXaXRoS25vd2xlZGdlSXRlbUlkPmVhZjgzZjJkLWU4OWItNDExMy04ZGRmLTdiNTdlNGZhZWMwNDwvQXNzb2NpYXRlV2l0aEtub3dsZWRnZUl0ZW1JZD4NCiAgICAgIDxJZD45NWQ3MTk4ZS02MzU4LTQ1YTMtOTM1Ni0wNGRhYjMyMjlmMmE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298" w:name="_CTVP001b3c6493fb0414921bdb7f5b685ed2dc3"/>
      <w:r>
        <w:t>Dr.-Ing. Mathias Magdowski, „</w:t>
      </w:r>
      <w:r w:rsidRPr="00DE7D43">
        <w:rPr>
          <w:i/>
        </w:rPr>
        <w:t>Versionskontrolle mit Apache Subversion,“</w:t>
      </w:r>
      <w:r w:rsidRPr="00DE7D43">
        <w:t xml:space="preserve"> (wie Anm. 21), S. 28</w:t>
      </w:r>
      <w:bookmarkEnd w:id="298"/>
      <w:r>
        <w:fldChar w:fldCharType="end"/>
      </w:r>
    </w:p>
  </w:footnote>
  <w:footnote w:id="31">
    <w:p w14:paraId="275DAE7D" w14:textId="01C25483" w:rsidR="00EE4443" w:rsidRDefault="00EE4443" w:rsidP="006706F7">
      <w:pPr>
        <w:pStyle w:val="Funotentext"/>
        <w:jc w:val="left"/>
      </w:pPr>
      <w:r>
        <w:rPr>
          <w:rStyle w:val="Funotenzeichen"/>
        </w:rPr>
        <w:footnoteRef/>
      </w:r>
      <w:r>
        <w:t xml:space="preserve"> Vgl. </w:t>
      </w:r>
      <w:r>
        <w:fldChar w:fldCharType="begin"/>
      </w:r>
      <w:r>
        <w:instrText>ADDIN CITAVI.PLACEHOLDER 89269204-6feb-4132-9b12-d5a298112243 PFBsYWNlaG9sZGVyPg0KICA8QWRkSW5WZXJzaW9uPjUuNi4wLjI8L0FkZEluVmVyc2lvbj4NCiAgPElkPjg5MjY5MjA0LTZmZWItNDEzMi05YjEyLWQ1YTI5ODExMjI0MzwvSWQ+DQogIDxFbnRyaWVzPg0KICAgIDxFbnRyeT4NCiAgICAgIDxBc3NvY2lhdGVXaXRoS25vd2xlZGdlSXRlbUlkPmNlYzQ4MjY1LTZkMjYtNGE2Ny05MGU3LWI2ZDhlNTIxNWM5NTwvQXNzb2NpYXRlV2l0aEtub3dsZWRnZUl0ZW1JZD4NCiAgICAgIDxJZD5iMzQ5Yzc5OC1iYjQ5LTQ5NzctYTJiMy1mNWQxMWIwNDExMT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OT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QWxleGFuZGVyIGEuIGQuIEbDvG50ZW4sIOKAnkdJVCAmYW1wOyBTVk4uIFZlcnNpb25zdmVyd2FsdHVuZyzigJwgKDIwMTIpOiA2LiBHZXByw7xmdCBhbSAxNy4gSnVuaSAyMDE3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GV4YW5kZXIgYS4gZC4gRsO8bnRlbiwg4oCeR0lUICZhbXA7IFNWTi4gVmVyc2lvbnN2ZXJ3YWx0dW5nLOKAnCAoMjAxMik6IDYuIEdlcHLDvGZ0IGFtIDE3LiBKdW5pIDIwMTcuPC9UZXh0Pg0KICAgIDwvVGV4dFVuaXQ+DQogIDwvVGV4dFVuaXRzPg0KPC9QbGFjZWhvbGRlcj4=</w:instrText>
      </w:r>
      <w:r>
        <w:fldChar w:fldCharType="separate"/>
      </w:r>
      <w:r>
        <w:t>Alexander a. d. Fünten, „GIT &amp; SVN. Versionsverwaltung,“ (2012): 6. Geprüft am 17. Juni 2017, S. 6</w:t>
      </w:r>
      <w:r>
        <w:fldChar w:fldCharType="end"/>
      </w:r>
    </w:p>
  </w:footnote>
  <w:footnote w:id="32">
    <w:p w14:paraId="4FFBB8AB" w14:textId="20C65C76" w:rsidR="00EE4443" w:rsidRDefault="00EE4443" w:rsidP="006706F7">
      <w:pPr>
        <w:pStyle w:val="Funotentext"/>
      </w:pPr>
      <w:r>
        <w:rPr>
          <w:rStyle w:val="Funotenzeichen"/>
        </w:rPr>
        <w:footnoteRef/>
      </w:r>
      <w:r>
        <w:t xml:space="preserve"> Vgl. </w:t>
      </w:r>
      <w:r>
        <w:fldChar w:fldCharType="begin"/>
      </w:r>
      <w:r>
        <w:instrText>ADDIN CITAVI.PLACEHOLDER c4e33980-99ce-421f-8919-cb5e6136f233 PFBsYWNlaG9sZGVyPg0KICA8QWRkSW5WZXJzaW9uPjUuNi4wLjI8L0FkZEluVmVyc2lvbj4NCiAgPElkPmM0ZTMzOTgwLTk5Y2UtNDIxZi04OTE5LWNiNWU2MTM2ZjIzMzwvSWQ+DQogIDxFbnRyaWVzPg0KICAgIDxFbnRyeT4NCiAgICAgIDxBc3NvY2lhdGVXaXRoS25vd2xlZGdlSXRlbUlkPjNmYjM2MzY0LTk0NGMtNDc1NC1iZDY4LWM2ODdjZThiOTQxMDwvQXNzb2NpYXRlV2l0aEtub3dsZWRnZUl0ZW1JZD4NCiAgICAgIDxJZD4yZDIzOTRkOC02MzRjLTQyNjItOGY3MC1kYzE1ZjkyOWRmZW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hbmdlPg0KICAgICAgICA8U3RhcnQ+MDwvU3RhcnQ+DQogICAgICAgIDxMZW5ndGg+OTE8L0xlbmd0aD4NCiAgICAgIDwvUmFuZ2U+DQogICAgICA8UmVmZXJlbmNlPg0KICAgICAgICA8UmVmZXJlbmNlVHlwZUlkPkludGVybmV0RG9jdW1lbnQ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4oCeVmVyc2lvbnNrb250cm9sbGUgbWl0IEFwYWNoZSBTdWJ2ZXJzaW9uLOKAnCAod2llIEFubS4gMjE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a29udHJvbGxlIG1pdCBBcGFjaGUgU3VidmVyc2lvb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xKSwgUy4gMjg8L1RleHQ+DQogICAgPC9UZXh0VW5pdD4NCiAgPC9UZXh0VW5pdHM+DQo8L1BsYWNlaG9sZGVyPg==</w:instrText>
      </w:r>
      <w:r>
        <w:fldChar w:fldCharType="separate"/>
      </w:r>
      <w:bookmarkStart w:id="299" w:name="_CTVP001c4e3398099ce421f8919cb5e6136f233"/>
      <w:r>
        <w:t>Dr.-Ing. Mathias Magdowski, „</w:t>
      </w:r>
      <w:r w:rsidRPr="00DE7D43">
        <w:rPr>
          <w:i/>
        </w:rPr>
        <w:t>Versionskontrolle mit Apache Subversion,“</w:t>
      </w:r>
      <w:r w:rsidRPr="00DE7D43">
        <w:t xml:space="preserve"> (wie Anm. 21), S. 28</w:t>
      </w:r>
      <w:bookmarkEnd w:id="299"/>
      <w:r>
        <w:fldChar w:fldCharType="end"/>
      </w:r>
    </w:p>
  </w:footnote>
  <w:footnote w:id="33">
    <w:p w14:paraId="06E84800" w14:textId="321E6490" w:rsidR="00EE4443" w:rsidRPr="000A3CD5" w:rsidRDefault="00EE4443" w:rsidP="006706F7">
      <w:pPr>
        <w:pStyle w:val="Funotentext"/>
      </w:pPr>
      <w:r>
        <w:rPr>
          <w:rStyle w:val="Funotenzeichen"/>
        </w:rPr>
        <w:footnoteRef/>
      </w:r>
      <w:r>
        <w:t xml:space="preserve"> </w:t>
      </w:r>
      <w:r w:rsidRPr="000A3CD5">
        <w:t xml:space="preserve">Vgl. </w:t>
      </w:r>
      <w:r>
        <w:fldChar w:fldCharType="begin"/>
      </w:r>
      <w:r>
        <w:instrText>ADDIN CITAVI.PLACEHOLDER 1122d006-cb86-4e68-9775-5f980712b1fa PFBsYWNlaG9sZGVyPg0KICA8QWRkSW5WZXJzaW9uPjUuNi4wLjI8L0FkZEluVmVyc2lvbj4NCiAgPElkPjExMjJkMDA2LWNiODYtNGU2OC05Nzc1LTVmOTgwNzEyYjFmYTwvSWQ+DQogIDxFbnRyaWVzPg0KICAgIDxFbnRyeT4NCiAgICAgIDxBc3NvY2lhdGVXaXRoS25vd2xlZGdlSXRlbUlkPjIzM2Y2MmI2LTIzYzYtNDhhYy04NjIzLTQzMmMwZjRjNWFiOTwvQXNzb2NpYXRlV2l0aEtub3dsZWRnZUl0ZW1JZD4NCiAgICAgIDxJZD5iNjFmMTdkYi0xZTU1LTQ3YjUtYWJmOS0yMzNiNjIwNzdiND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lldmVyZGluZ2JlY2ssIEluZ28gYW5kIEphc3BlciB2YW4gZGVuIFZlbiwg4oCeVmVyc2lvbnN2ZXJ3YWx0dW5nIG1pdCBTVk4u4oCcLiBHZXByw7xmdCBhbSA4LiBNYWkgMjAxNy4gT25saW5lOiBodHRwOi8vcm4uaW5mb3JtYXRpay51bmktYnJlbWVuLmRlL2xlaHJlL2MrKy9zdm4ucGRmLjwvVGV4dD4NCiAgICA8L1RleHRVbml0Pg0KICA8L1RleHRVbml0cz4NCjwvUGxhY2Vob2xkZXI+</w:instrText>
      </w:r>
      <w:r>
        <w:fldChar w:fldCharType="separate"/>
      </w:r>
      <w:r>
        <w:t>Sieverdingbeck, Ingo and Jasper van den Ven, „Versionsverwaltung mit SVN.“. G</w:t>
      </w:r>
      <w:r>
        <w:t>e</w:t>
      </w:r>
      <w:r>
        <w:t>prüft am 8. Mai 2017. Online: http://rn.informatik.uni-bremen.de/lehre/c++/svn.pdf.</w:t>
      </w:r>
      <w:r>
        <w:fldChar w:fldCharType="end"/>
      </w:r>
      <w:r>
        <w:t>, S. 9</w:t>
      </w:r>
    </w:p>
  </w:footnote>
  <w:footnote w:id="34">
    <w:p w14:paraId="181ECD3E" w14:textId="03D17C25" w:rsidR="00EE4443" w:rsidRPr="0032399B" w:rsidRDefault="00EE4443" w:rsidP="006706F7">
      <w:pPr>
        <w:pStyle w:val="Funotentext"/>
        <w:jc w:val="left"/>
      </w:pPr>
      <w:r>
        <w:rPr>
          <w:rStyle w:val="Funotenzeichen"/>
        </w:rPr>
        <w:footnoteRef/>
      </w:r>
      <w:r>
        <w:t xml:space="preserve"> Vgl. </w:t>
      </w:r>
      <w:r>
        <w:fldChar w:fldCharType="begin"/>
      </w:r>
      <w:r>
        <w:instrText>ADDIN CITAVI.PLACEHOLDER f77680a9-f73a-4e0a-80ad-3220c3eb1e8c PFBsYWNlaG9sZGVyPg0KICA8QWRkSW5WZXJzaW9uPjUuNi4wLjI8L0FkZEluVmVyc2lvbj4NCiAgPElkPmY3NzY4MGE5LWY3M2EtNGUwYS04MGFkLTMyMjBjM2ViMWU4YzwvSWQ+DQogIDxFbnRyaWVzPg0KICAgIDxFbnRyeT4NCiAgICAgIDxBc3NvY2lhdGVXaXRoS25vd2xlZGdlSXRlbUlkPmRkOTU2NzkwLTM3ZWQtNDU2OS05NzM5LTUzMTk0YjEwMzNiOTwvQXNzb2NpYXRlV2l0aEtub3dsZWRnZUl0ZW1JZD4NCiAgICAgIDxJZD4xNjAxNjVmMC0zNmYwLTQ5MmEtYWUxZC1mNThmZWI1MDI3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Rm9vdGNpdDwvUnVsZVNldE92ZXJyaWRlPg0KICAgICAgPFJhbmdlPg0KICAgICAgICA8U3RhcnQ+MDwvU3RhcnQ+DQogICAgICAgIDxMZW5ndGg+MjE1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QWNjZXNzRGF0ZT4xNy4wNS4yMDE3PC9BY2Nlc3NEYXRl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FycyBGaXNjaGVyLCDigJ5XZXJremV1Z2UgenVtIFZlcnNpb25zLSB1bmQgVmFyaWFudGVubWFuYWdlbWVudDouIENWUy9TdWJ2ZXJzaW9uIHZzLiBDbGVhckNhc2Us4oCcOiAzLiBHZXByw7xmdCBhbSAxNy4gTWFpIDIwMTcuIE9ubGluZTogaHR0cHM6Ly93d3cud2kxLnVuaS1tdWVuc3Rlci5kZS9waS9sZWhyZS93czA1MDYvc2tpc2VtaW5hci92ZXJzaW9uc3ZlcndhbHR1bmcucGRmLjwvVGV4dD4NCiAgICA8L1RleHRVbml0Pg0KICA8L1RleHRVbml0cz4NCjwvUGxhY2Vob2xkZXI+</w:instrText>
      </w:r>
      <w:r>
        <w:fldChar w:fldCharType="separate"/>
      </w:r>
      <w:r>
        <w:t>Lars Fischer, „Werkzeuge zum Versions- und Variantenmanagement:. CVS/Subversion vs. ClearCase“: S. 3 Geprüft am 17. Mai 2017. Online: https://www.wi1.uni-muenster.de/pi/lehre/ws0506/skiseminar/versionsverwaltung.pdf</w:t>
      </w:r>
      <w:r>
        <w:fldChar w:fldCharType="end"/>
      </w:r>
      <w:r>
        <w:t>.</w:t>
      </w:r>
    </w:p>
  </w:footnote>
  <w:footnote w:id="35">
    <w:p w14:paraId="70B48190" w14:textId="161BBDB6" w:rsidR="00EE4443" w:rsidRDefault="00EE4443" w:rsidP="006706F7">
      <w:pPr>
        <w:pStyle w:val="Funotentext"/>
      </w:pPr>
      <w:r>
        <w:rPr>
          <w:rStyle w:val="Funotenzeichen"/>
        </w:rPr>
        <w:footnoteRef/>
      </w:r>
      <w:r>
        <w:t xml:space="preserve"> Vgl. </w:t>
      </w:r>
      <w:r>
        <w:fldChar w:fldCharType="begin"/>
      </w:r>
      <w:r>
        <w:instrText>ADDIN CITAVI.PLACEHOLDER 4f61620b-e72c-4ef3-839e-f8d7ffe8c7fc PFBsYWNlaG9sZGVyPg0KICA8QWRkSW5WZXJzaW9uPjUuNi4wLjI8L0FkZEluVmVyc2lvbj4NCiAgPElkPjRmNjE2MjBiLWU3MmMtNGVmMy04MzllLWY4ZDdmZmU4YzdmYzwvSWQ+DQogIDxFbnRyaWVzPg0KICAgIDxFbnRyeT4NCiAgICAgIDxBc3NvY2lhdGVXaXRoS25vd2xlZGdlSXRlbUlkPmM3ZmI4MjQ4LThlYTctNDQxMC05ODc1LTQ5M2FmNzliNDg1ZTwvQXNzb2NpYXRlV2l0aEtub3dsZWRnZUl0ZW1JZD4NCiAgICAgIDxJZD45MWY5NWM0Ny1hM2NmLTQyZjctOTE0OS01ZTc1N2FhZjJlND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300" w:name="_CTVP0014f61620be72c4ef3839ef8d7ffe8c7fc"/>
      <w:r>
        <w:t>Fünten, „</w:t>
      </w:r>
      <w:r w:rsidRPr="00DE7D43">
        <w:rPr>
          <w:i/>
        </w:rPr>
        <w:t>GIT &amp; SVN,“</w:t>
      </w:r>
      <w:r w:rsidRPr="00DE7D43">
        <w:t xml:space="preserve"> (wie Anm. 29), S. 6</w:t>
      </w:r>
      <w:bookmarkEnd w:id="300"/>
      <w:r>
        <w:fldChar w:fldCharType="end"/>
      </w:r>
    </w:p>
  </w:footnote>
  <w:footnote w:id="36">
    <w:p w14:paraId="57DB5A70" w14:textId="5CBC5AB9" w:rsidR="00EE4443" w:rsidRDefault="00EE4443" w:rsidP="006706F7">
      <w:pPr>
        <w:pStyle w:val="Funotentext"/>
      </w:pPr>
      <w:r>
        <w:rPr>
          <w:rStyle w:val="Funotenzeichen"/>
        </w:rPr>
        <w:footnoteRef/>
      </w:r>
      <w:r>
        <w:t xml:space="preserve"> Vgl. </w:t>
      </w:r>
      <w:r>
        <w:fldChar w:fldCharType="begin"/>
      </w:r>
      <w:r>
        <w:instrText>ADDIN CITAVI.PLACEHOLDER d5399120-006c-4c9d-bb78-ffe680c2b8db PFBsYWNlaG9sZGVyPg0KICA8QWRkSW5WZXJzaW9uPjUuNi4wLjI8L0FkZEluVmVyc2lvbj4NCiAgPElkPmQ1Mzk5MTIwLTAwNmMtNGM5ZC1iYjc4LWZmZTY4MGMyYjhkYjwvSWQ+DQogIDxFbnRyaWVzPg0KICAgIDxFbnRyeT4NCiAgICAgIDxBc3NvY2lhdGVXaXRoS25vd2xlZGdlSXRlbUlkPjIzODIxZDdhLTc0NmQtNDYzOS04ZGJmLTMyMDYyM2U5MjQ2ZDwvQXNzb2NpYXRlV2l0aEtub3dsZWRnZUl0ZW1JZD4NCiAgICAgIDxJZD4wZDYwZGM5NS1iNTUyLTRhMTEtODBlOC1mNWQ4NTE1ODUyYmY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Y8L1RleHQ+DQogICAgPC9UZXh0VW5pdD4NCiAgPC9UZXh0VW5pdHM+DQo8L1BsYWNlaG9sZGVyPg==</w:instrText>
      </w:r>
      <w:r>
        <w:fldChar w:fldCharType="separate"/>
      </w:r>
      <w:bookmarkStart w:id="301" w:name="_CTVP001d5399120006c4c9dbb78ffe680c2b8db"/>
      <w:r>
        <w:t>Fünten, „</w:t>
      </w:r>
      <w:r w:rsidRPr="00DE7D43">
        <w:rPr>
          <w:i/>
        </w:rPr>
        <w:t>GIT &amp; SVN,“</w:t>
      </w:r>
      <w:r w:rsidRPr="00DE7D43">
        <w:t xml:space="preserve"> (wie Anm. 29), S. 6</w:t>
      </w:r>
      <w:bookmarkEnd w:id="301"/>
      <w:r>
        <w:fldChar w:fldCharType="end"/>
      </w:r>
    </w:p>
  </w:footnote>
  <w:footnote w:id="37">
    <w:p w14:paraId="15294E89" w14:textId="65EAAD1A" w:rsidR="00EE4443" w:rsidRDefault="00EE4443" w:rsidP="006706F7">
      <w:pPr>
        <w:pStyle w:val="Funotentext"/>
      </w:pPr>
      <w:r>
        <w:rPr>
          <w:rStyle w:val="Funotenzeichen"/>
        </w:rPr>
        <w:footnoteRef/>
      </w:r>
      <w:r>
        <w:t xml:space="preserve"> Vgl. </w:t>
      </w:r>
      <w:r>
        <w:fldChar w:fldCharType="begin"/>
      </w:r>
      <w:r>
        <w:instrText>ADDIN CITAVI.PLACEHOLDER 136e13b7-bac9-470e-a948-ace65feee942 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DigJ5HSVQgJmFtcDsgU1ZOLOKAnCAod2llIEFubS4gMjkpLCBTLiA24oCT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w7xudG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0lUICZhbXA7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5KSwgUy4gNuKAkzc8L1RleHQ+DQogICAgPC9UZXh0VW5pdD4NCiAgPC9UZXh0VW5pdHM+DQo8L1BsYWNlaG9sZGVyPg==</w:instrText>
      </w:r>
      <w:r>
        <w:fldChar w:fldCharType="separate"/>
      </w:r>
      <w:bookmarkStart w:id="303" w:name="_CTVP001136e13b7bac9470ea948ace65feee942"/>
      <w:r>
        <w:t>Fünten, „</w:t>
      </w:r>
      <w:r w:rsidRPr="00DE7D43">
        <w:rPr>
          <w:i/>
        </w:rPr>
        <w:t>GIT &amp; SVN,“</w:t>
      </w:r>
      <w:r w:rsidRPr="00DE7D43">
        <w:t xml:space="preserve"> (wie Anm. 29), S. 6–7</w:t>
      </w:r>
      <w:bookmarkEnd w:id="303"/>
      <w:r>
        <w:fldChar w:fldCharType="end"/>
      </w:r>
    </w:p>
  </w:footnote>
  <w:footnote w:id="38">
    <w:p w14:paraId="6CB69B0F" w14:textId="57D120F1" w:rsidR="00EE4443" w:rsidRDefault="00EE4443" w:rsidP="006706F7">
      <w:pPr>
        <w:pStyle w:val="Funotentext"/>
        <w:jc w:val="left"/>
      </w:pPr>
      <w:r>
        <w:rPr>
          <w:rStyle w:val="Funotenzeichen"/>
        </w:rPr>
        <w:footnoteRef/>
      </w:r>
      <w:r>
        <w:t xml:space="preserve"> Vgl. </w:t>
      </w:r>
      <w:r>
        <w:fldChar w:fldCharType="begin"/>
      </w:r>
      <w:r>
        <w:instrText>ADDIN CITAVI.PLACEHOLDER 9bd924c3-8348-4e84-970b-cd8ea5601683 PFBsYWNlaG9sZGVyPg0KICA8QWRkSW5WZXJzaW9uPjUuNi4wLjI8L0FkZEluVmVyc2lvbj4NCiAgPElkPjliZDkyNGMzLTgzNDgtNGU4NC05NzBiLWNkOGVhNTYwMTY4MzwvSWQ+DQogIDxFbnRyaWVzPg0KICAgIDxFbnRyeT4NCiAgICAgIDxBc3NvY2lhdGVXaXRoS25vd2xlZGdlSXRlbUlkPjNlOTZmY2U1LTMwMTUtNDgzNi1hYmQ1LTM4YmQxOWI3OGM5NjwvQXNzb2NpYXRlV2l0aEtub3dsZWRnZUl0ZW1JZD4NCiAgICAgIDxJZD5jMTQ3MGQ0NS02YjE3LTQ2ODgtYjc3Ny1kOTNmODFiZWNmYTc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MTM0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lZvbGtlciBNYXVlbCwg4oCeVmVyZ2xlaWNoIHZvbiBHaXQgdW5kIFNWTizigJwsIFMuIDcuIEdlcHLDvGZ0IGFtIDE3LiBKdW5pIDIwMTcuIE9ubGluZTogaHR0cHM6Ly93d3cudm9sa2VybWF1ZWwuZGUvRG93bmxvYWRzL0dpdFZzU3Zu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9sa2VyIE1hdWVsLCDigJ5WZXJnbGVpY2ggdm9uIEdpdCB1bmQgU1ZOLOKAnCwgUy4gNy4gR2VwcsO8ZnQgYW0gMTcuIEp1bmkgMjAxNy4gT25saW5lOiBodHRwczovL3d3dy52b2xrZXJtYXVlbC5kZS9Eb3dubG9hZHMvR2l0VnNTdm4ucGRmLjwvVGV4dD4NCiAgICA8L1RleHRVbml0Pg0KICA8L1RleHRVbml0cz4NCjwvUGxhY2Vob2xkZXI+</w:instrText>
      </w:r>
      <w:r>
        <w:fldChar w:fldCharType="separate"/>
      </w:r>
      <w:r>
        <w:t>Volker Mauel, „Vergleich von Git und SVN,“, S. 7. Geprüft am 17. Juni 2017. Online: https://www.volkermauel.de/Downloads/GitVsSvn.pdf.</w:t>
      </w:r>
      <w:r>
        <w:fldChar w:fldCharType="end"/>
      </w:r>
    </w:p>
  </w:footnote>
  <w:footnote w:id="39">
    <w:p w14:paraId="34677E9E" w14:textId="71CCFA4E" w:rsidR="00EE4443" w:rsidRDefault="00EE4443" w:rsidP="006706F7">
      <w:pPr>
        <w:pStyle w:val="Funotentext"/>
        <w:jc w:val="left"/>
      </w:pPr>
      <w:r>
        <w:rPr>
          <w:rStyle w:val="Funotenzeichen"/>
        </w:rPr>
        <w:footnoteRef/>
      </w:r>
      <w:r>
        <w:t xml:space="preserve"> Vgl. </w:t>
      </w:r>
      <w:r>
        <w:fldChar w:fldCharType="begin"/>
      </w:r>
      <w:r>
        <w:instrText>ADDIN CITAVI.PLACEHOLDER 3a115ae4-ef32-4411-8d54-b374979e0d49 PFBsYWNlaG9sZGVyPg0KICA8QWRkSW5WZXJzaW9uPjUuNi4wLjI8L0FkZEluVmVyc2lvbj4NCiAgPElkPjNhMTE1YWU0LWVmMzItNDQxMS04ZDU0LWIzNzQ5NzllMGQ0OTwvSWQ+DQogIDxFbnRyaWVzPg0KICAgIDxFbnRyeT4NCiAgICAgIDxBc3NvY2lhdGVXaXRoS25vd2xlZGdlSXRlbUlkPjA3YTFhYTU0LWJjZDItNGNmZC04ZTAxLWZhYWZlYjNkNWIzNDwvQXNzb2NpYXRlV2l0aEtub3dsZWRnZUl0ZW1JZD4NCiAgICAgIDxJZD4xYzJkM2MzOC05MzRmLTQzODItOGRmNS04OGQ4YmViMWE5Mzc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xODE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sIFMuIDQ1LiBHZXByw7xmdCBhbSAxNy4gSnVuaSAyMDE3LiBPbmxpbmU6IGh0dHA6Ly93d3cudW5pLW1hcmJ1cmcuZGUvZmIxMi9hcmJlaXRzZ3J1cHBlbi9zd3QvbGVocmUvZmlsZXMvZXN0MTQxNS9FU00xNDEwMjE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VmVyc2lvbnN2ZXJ3YWx0dW5nIHZvbiBTb2Z0d2FyZWFydGVmYWt0ZW4s4oCcLCBTLiA0NS4gR2VwcsO8ZnQgYW0gMTcuIEp1bmkgMjAxNy4gT25saW5lOiBodHRwOi8vd3d3LnVuaS1tYXJidXJnLmRlL2ZiMTIvYXJiZWl0c2dydXBwZW4vc3d0L2xlaHJlL2ZpbGVzL2VzdDE0MTUvRVNNMTQxMDIxLnBkZi48L1RleHQ+DQogICAgPC9UZXh0VW5pdD4NCiAgPC9UZXh0VW5pdHM+DQo8L1BsYWNlaG9sZGVyPg==</w:instrText>
      </w:r>
      <w:r>
        <w:fldChar w:fldCharType="separate"/>
      </w:r>
      <w:r>
        <w:t>Taentzer, „Versionsverwaltung von Softwareartefakten,“, S. 45. Geprüft am 17. Juni 2017. Online: http://www.uni-marburg.de/fb12/arbeitsgruppen/swt/lehre/files/est1415/ESM141021.pdf.</w:t>
      </w:r>
      <w:r>
        <w:fldChar w:fldCharType="end"/>
      </w:r>
    </w:p>
  </w:footnote>
  <w:footnote w:id="40">
    <w:p w14:paraId="01714A18" w14:textId="0ACF3B64" w:rsidR="00EE4443" w:rsidRDefault="00EE4443" w:rsidP="006706F7">
      <w:pPr>
        <w:pStyle w:val="Funotentext"/>
      </w:pPr>
      <w:r>
        <w:rPr>
          <w:rStyle w:val="Funotenzeichen"/>
        </w:rPr>
        <w:footnoteRef/>
      </w:r>
      <w:r>
        <w:t xml:space="preserve"> Vgl. </w:t>
      </w:r>
      <w:r>
        <w:fldChar w:fldCharType="begin"/>
      </w:r>
      <w:r>
        <w:instrText>ADDIN CITAVI.PLACEHOLDER 98ff8edc-f1ad-4f1a-8858-5bab96027706 PFBsYWNlaG9sZGVyPg0KICA8QWRkSW5WZXJzaW9uPjUuNi4wLjI8L0FkZEluVmVyc2lvbj4NCiAgPElkPjk4ZmY4ZWRjLWYxYWQtNGYxYS04ODU4LTViYWI5NjAyNzcwNjwvSWQ+DQogIDxFbnRyaWVzPg0KICAgIDxFbnRyeT4NCiAgICAgIDxBc3NvY2lhdGVXaXRoS25vd2xlZGdlSXRlbUlkPmY4MDZjNjNhLWNhZTUtNGI1Ni1hNTRhLWI5MWFjYmEzN2E5NzwvQXNzb2NpYXRlV2l0aEtub3dsZWRnZUl0ZW1JZD4NCiAgICAgIDxJZD41NjY3OTQwMS1iNGMwLTRhZDYtYTAwYi1hY2U1NjNkODkyMDg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2PC9UZXh0Pg0KICAgIDwvVGV4dFVuaXQ+DQogIDwvVGV4dFVuaXRzPg0KPC9QbGFjZWhvbGRlcj4=</w:instrText>
      </w:r>
      <w:r>
        <w:fldChar w:fldCharType="separate"/>
      </w:r>
      <w:bookmarkStart w:id="310" w:name="_CTVP00198ff8edcf1ad4f1a88585bab96027706"/>
      <w:r>
        <w:t>taentzer, „</w:t>
      </w:r>
      <w:r w:rsidRPr="00DE7D43">
        <w:rPr>
          <w:i/>
        </w:rPr>
        <w:t>Versionsverwaltung von Softwareartefakten,“</w:t>
      </w:r>
      <w:r w:rsidRPr="00DE7D43">
        <w:t xml:space="preserve"> (wie Anm. 5), S. 46</w:t>
      </w:r>
      <w:bookmarkEnd w:id="310"/>
      <w:r>
        <w:fldChar w:fldCharType="end"/>
      </w:r>
    </w:p>
  </w:footnote>
  <w:footnote w:id="41">
    <w:p w14:paraId="72343443" w14:textId="68DF9808" w:rsidR="00EE4443" w:rsidRDefault="00EE4443" w:rsidP="006706F7">
      <w:pPr>
        <w:pStyle w:val="Funotentext"/>
      </w:pPr>
      <w:r>
        <w:rPr>
          <w:rStyle w:val="Funotenzeichen"/>
        </w:rPr>
        <w:footnoteRef/>
      </w:r>
      <w:r>
        <w:t xml:space="preserve"> Vgl. </w:t>
      </w:r>
      <w:r>
        <w:fldChar w:fldCharType="begin"/>
      </w:r>
      <w:r>
        <w:instrText>ADDIN CITAVI.PLACEHOLDER 0c1dcb6c-4ff6-4a5c-80a5-edf80701ac66 PFBsYWNlaG9sZGVyPg0KICA8QWRkSW5WZXJzaW9uPjUuNi4wLjI8L0FkZEluVmVyc2lvbj4NCiAgPElkPjBjMWRjYjZjLTRmZjYtNGE1Yy04MGE1LWVkZjgwNzAxYWM2NjwvSWQ+DQogIDxFbnRyaWVzPg0KICAgIDxFbnRyeT4NCiAgICAgIDxBc3NvY2lhdGVXaXRoS25vd2xlZGdlSXRlbUlkPjljMjg0YjY2LTYyMTgtNDVjYy04ODVlLWQ2OTExNmYxNDIxMzwvQXNzb2NpYXRlV2l0aEtub3dsZWRnZUl0ZW1JZD4NCiAgICAgIDxJZD5iZTA0OWUwZi04MTExLTRhZmUtYTAzZS01MTFiNGRkMDVmOWY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3PC9UZXh0Pg0KICAgIDwvVGV4dFVuaXQ+DQogIDwvVGV4dFVuaXRzPg0KPC9QbGFjZWhvbGRlcj4=</w:instrText>
      </w:r>
      <w:r>
        <w:fldChar w:fldCharType="separate"/>
      </w:r>
      <w:bookmarkStart w:id="313" w:name="_CTVP0010c1dcb6c4ff64a5c80a5edf80701ac66"/>
      <w:r>
        <w:t>taentzer, „</w:t>
      </w:r>
      <w:r w:rsidRPr="00DE7D43">
        <w:rPr>
          <w:i/>
        </w:rPr>
        <w:t>Versionsverwaltung von Softwareartefakten,“</w:t>
      </w:r>
      <w:r w:rsidRPr="00DE7D43">
        <w:t xml:space="preserve"> (wie Anm. 5), S. 47</w:t>
      </w:r>
      <w:bookmarkEnd w:id="313"/>
      <w:r>
        <w:fldChar w:fldCharType="end"/>
      </w:r>
    </w:p>
  </w:footnote>
  <w:footnote w:id="42">
    <w:p w14:paraId="57C5DB5C" w14:textId="5DA7778B" w:rsidR="00EE4443" w:rsidRDefault="00EE4443" w:rsidP="006706F7">
      <w:pPr>
        <w:pStyle w:val="Funotentext"/>
      </w:pPr>
      <w:r>
        <w:rPr>
          <w:rStyle w:val="Funotenzeichen"/>
        </w:rPr>
        <w:footnoteRef/>
      </w:r>
      <w:r>
        <w:t xml:space="preserve"> Vgl. </w:t>
      </w:r>
      <w:r>
        <w:fldChar w:fldCharType="begin"/>
      </w:r>
      <w:r>
        <w:instrText>ADDIN CITAVI.PLACEHOLDER 240acaa1-852e-4819-bf55-22790de42d47 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Q4PC9UZXh0Pg0KICAgIDwvVGV4dFVuaXQ+DQogIDwvVGV4dFVuaXRzPg0KPC9QbGFjZWhvbGRlcj4=</w:instrText>
      </w:r>
      <w:r>
        <w:fldChar w:fldCharType="separate"/>
      </w:r>
      <w:bookmarkStart w:id="314" w:name="_CTVP001240acaa1852e4819bf5522790de42d47"/>
      <w:r>
        <w:t>taentzer, „</w:t>
      </w:r>
      <w:r w:rsidRPr="00DE7D43">
        <w:rPr>
          <w:i/>
        </w:rPr>
        <w:t>Versionsverwaltung von Softwareartefakten,“</w:t>
      </w:r>
      <w:r w:rsidRPr="00DE7D43">
        <w:t xml:space="preserve"> (wie Anm. 5), S. 48</w:t>
      </w:r>
      <w:bookmarkEnd w:id="314"/>
      <w:r>
        <w:fldChar w:fldCharType="end"/>
      </w:r>
    </w:p>
  </w:footnote>
  <w:footnote w:id="43">
    <w:p w14:paraId="5C7D48BD" w14:textId="7239DE41" w:rsidR="00EE4443" w:rsidRDefault="00EE4443" w:rsidP="006706F7">
      <w:pPr>
        <w:pStyle w:val="Funotentext"/>
        <w:jc w:val="left"/>
      </w:pPr>
      <w:r>
        <w:rPr>
          <w:rStyle w:val="Funotenzeichen"/>
        </w:rPr>
        <w:footnoteRef/>
      </w:r>
      <w:r>
        <w:t xml:space="preserve"> Vgl. </w:t>
      </w:r>
      <w:r>
        <w:fldChar w:fldCharType="begin"/>
      </w:r>
      <w:r>
        <w:instrText>ADDIN CITAVI.PLACEHOLDER 7b776161-0d33-48f2-b240-c5fdc892101d 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NzQ8L0xlbmd0aD4NCiAgICAgIDwvUmFuZ2U+DQogICAgICA8UmVmZXJlbmNlPg0KICAgICAgICA8UmVmZXJlbmNlVHlwZUlkPkludGVybmV0RG9jdW1lbnQ8L1JlZmVyZW5jZVR5cGVJZD4NCiAgICAgICAgPEF1dGhvcnM+DQogICAgICAgICAgPFBlcnNvbj4NCiAgICAgICAgICAgIDxMYXN0TmFtZT50YWVudHplcjwvTGFzdE5hbWU+DQogICAgICAgICAgPC9QZXJzb24+DQogICAgICAgIDwvQXV0aG9ycz4NCiAgICAgICAgPEFjY2Vzc0RhdGU+MTcuMDYuMjAxNzwvQWNjZXNzRGF0ZT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gIDxMb2NhdGlvbj4NCiAgICAgICAgICAgIDxBZGRyZXNzPmh0dHA6Ly93d3cudW5pLW1hcmJ1cmcuZGUvZmIxMi9hcmJlaXRzZ3J1cHBlbi9zd3QvbGVocmUvZmlsZXMvZXN0MTQxNS9FU00xNDEwMjEucGRmPC9BZGRyZXNzPg0KICAgICAgICAgICAgPExvY2F0aW9uVHlwZT5FbGVjdHJvbmljQWRkcmVzczwvTG9jYXRpb25UeXBlPg0KICAgICAgICAgIDwvTG9jYXRpb24+DQogICAgICAgIDwvTG9jYXRpb25zPg0KICAgICAgICA8T25saW5lQWRkcmVzcz5odHRwOi8vd3d3LnVuaS1tYXJidXJnLmRlL2ZiMTIvYXJiZWl0c2dydXBwZW4vc3d0L2xlaHJlL2ZpbGVzL2VzdDE0MTUvRVNNMTQxMDIxLnBkZjwvT25saW5lQWRkcmVz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igJ5WZXJzaW9uc3ZlcndhbHR1bmcgdm9uIFNvZnR3YXJlYXJ0ZWZha3RlbizigJwgKHdpZSBBbm0uIDUpLCBTLiA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YWVudHplc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2b24gU29mdHdhcmVhcnRlZmFrdGVu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NSksIFMuIDUwPC9UZXh0Pg0KICAgIDwvVGV4dFVuaXQ+DQogIDwvVGV4dFVuaXRzPg0KPC9QbGFjZWhvbGRlcj4=</w:instrText>
      </w:r>
      <w:r>
        <w:fldChar w:fldCharType="separate"/>
      </w:r>
      <w:bookmarkStart w:id="315" w:name="_CTVP0017b7761610d3348f2b240c5fdc892101d"/>
      <w:r>
        <w:t>taentzer, „</w:t>
      </w:r>
      <w:r w:rsidRPr="00DE7D43">
        <w:rPr>
          <w:i/>
        </w:rPr>
        <w:t>Versionsverwaltung von Softwareartefakten,“</w:t>
      </w:r>
      <w:r w:rsidRPr="00DE7D43">
        <w:t xml:space="preserve"> (wie Anm. 5), S. 50</w:t>
      </w:r>
      <w:bookmarkEnd w:id="315"/>
      <w:r>
        <w:fldChar w:fldCharType="end"/>
      </w:r>
    </w:p>
  </w:footnote>
  <w:footnote w:id="44">
    <w:p w14:paraId="4D5C5F37" w14:textId="27FCB91D" w:rsidR="00EE4443" w:rsidRDefault="00EE4443" w:rsidP="006706F7">
      <w:pPr>
        <w:pStyle w:val="Funotentext"/>
        <w:jc w:val="left"/>
      </w:pPr>
      <w:r>
        <w:rPr>
          <w:rStyle w:val="Funotenzeichen"/>
        </w:rPr>
        <w:footnoteRef/>
      </w:r>
      <w:r>
        <w:t xml:space="preserve"> Vgl. </w:t>
      </w:r>
      <w:r>
        <w:fldChar w:fldCharType="begin"/>
      </w:r>
      <w:r>
        <w:instrText>ADDIN CITAVI.PLACEHOLDER 6beb93cf-8634-4a05-9fdc-1fb053d44d9e PFBsYWNlaG9sZGVyPg0KICA8QWRkSW5WZXJzaW9uPjUuNi4wLjI8L0FkZEluVmVyc2lvbj4NCiAgPElkPjZiZWI5M2NmLTg2MzQtNGEwNS05ZmRjLTFmYjA1M2Q0NGQ5ZTwvSWQ+DQogIDxFbnRyaWVzPg0KICAgIDxFbnRyeT4NCiAgICAgIDxBc3NvY2lhdGVXaXRoS25vd2xlZGdlSXRlbUlkPjFmN2UyZmRiLWIwMGUtNDM0MC1hMTQ1LTViZGRmODQzZjFkMjwvQXNzb2NpYXRlV2l0aEtub3dsZWRnZUl0ZW1JZD4NCiAgICAgIDxJZD5hMDBmNGUyNy03ZThiLTRhZGItODRhNS00YWNmMTQ0MTJjYj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ZGVyZXIsIFBhdWwsIE1hdHJpa2VsLU5yLjogMjQ1MjExLCBwYXVsLmRlZGVyZXJAaHMtZnVydHdhbmdlbi5kZSwg4oCeRWZmaXppZW50ZSBTb2Z0d2FyZWVudHdpY2tsdW5nIGR1cmNoIFZlcnNpb25za29udHJvbGxlLOKAnCAoMjAxNik6IDQuIEdlcHLDvGZ0IGFtIDguIE1haSAyMDE3LjwvVGV4dD4NCiAgICA8L1RleHRVbml0Pg0KICA8L1RleHRVbml0cz4NCjwvUGxhY2Vob2xkZXI+</w:instrText>
      </w:r>
      <w:r>
        <w:fldChar w:fldCharType="separate"/>
      </w:r>
      <w:bookmarkStart w:id="318" w:name="_CTVP0016beb93cf86344a059fdc1fb053d44d9e"/>
      <w:r>
        <w:t>Dederer, Paul, Matrikel-Nr.: 245211, paul.dederer@hs-furtwangen.de, „Effiziente Softwareentwicklung durch Versionskontrolle,“ (2016): 4. Geprüft am 8. Mai 2017.</w:t>
      </w:r>
      <w:bookmarkEnd w:id="318"/>
      <w:r>
        <w:fldChar w:fldCharType="end"/>
      </w:r>
    </w:p>
  </w:footnote>
  <w:footnote w:id="45">
    <w:p w14:paraId="6BBD91AD" w14:textId="17BF82CB" w:rsidR="00EE4443" w:rsidRDefault="00EE4443" w:rsidP="006706F7">
      <w:pPr>
        <w:pStyle w:val="Funotentext"/>
        <w:jc w:val="left"/>
      </w:pPr>
      <w:r>
        <w:rPr>
          <w:rStyle w:val="Funotenzeichen"/>
        </w:rPr>
        <w:footnoteRef/>
      </w:r>
      <w:r>
        <w:t xml:space="preserve"> Vgl. </w:t>
      </w:r>
      <w:r>
        <w:fldChar w:fldCharType="begin"/>
      </w:r>
      <w:r>
        <w:instrText>ADDIN CITAVI.PLACEHOLDER b2cc6beb-ffb1-4b32-a9cf-ad75ac14621c 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aGlsaXBwIEJ1cmNoLCDigJ5WZXJzaW9uc3ZlcndhbHR1bmcgbWl0IE1lcmN1cmlhbCAoVGVpbCAyKSAtIEFjdGl2ZVZCLOKAnC4gR2VwcsO8ZnQgYW0gMTEuIEFwcmlsIDIwMTcuIE9ubGluZTogaHR0cHM6Ly9hY3RpdmV2Yi5kZS90dXRvcmlhbHMvdHV0X3ZlcnNpb25zdmVyd2FsdHVuZy90dXRfdmVyc2lvbnN2ZXJ3YWx0dW5nXzIuaHRtbC48L1RleHQ+DQogICAgPC9UZXh0VW5pdD4NCiAgPC9UZXh0VW5pdHM+DQo8L1BsYWNlaG9sZGVyPg==</w:instrText>
      </w:r>
      <w:r>
        <w:fldChar w:fldCharType="separate"/>
      </w:r>
      <w:bookmarkStart w:id="320" w:name="_CTVP001b2cc6bebffb14b32a9cfad75ac14621c"/>
      <w:r>
        <w:t>Philipp Burch, „Versionsverwaltung mit Mercurial (Teil 2) - ActiveVB,“. Geprüft am 11. April 2017. Online: https://activevb.de/tutorials/tut_versionsverwaltung/tut_versionsverwaltung_2.html.</w:t>
      </w:r>
      <w:bookmarkEnd w:id="320"/>
      <w:r>
        <w:fldChar w:fldCharType="end"/>
      </w:r>
    </w:p>
  </w:footnote>
  <w:footnote w:id="46">
    <w:p w14:paraId="628A8BBD" w14:textId="21471CB6" w:rsidR="00EE4443" w:rsidRDefault="00EE4443" w:rsidP="006706F7">
      <w:pPr>
        <w:pStyle w:val="Funotentext"/>
      </w:pPr>
      <w:r>
        <w:rPr>
          <w:rStyle w:val="Funotenzeichen"/>
        </w:rPr>
        <w:footnoteRef/>
      </w:r>
      <w:r>
        <w:t xml:space="preserve"> Vgl. </w:t>
      </w:r>
      <w:r>
        <w:fldChar w:fldCharType="begin"/>
      </w:r>
      <w:r>
        <w:instrText>ADDIN CITAVI.PLACEHOLDER a94f979c-d8e1-401b-869d-cb6dd48830ab PFBsYWNlaG9sZGVyPg0KICA8QWRkSW5WZXJzaW9uPjUuNi4wLjI8L0FkZEluVmVyc2lvbj4NCiAgPElkPmE5NGY5NzljLWQ4ZTEtNDAxYi04NjlkLWNiNmRkNDg4MzBhYjwvSWQ+DQogIDxFbnRyaWVzPg0KICAgIDxFbnRyeT4NCiAgICAgIDxBc3NvY2lhdGVXaXRoS25vd2xlZGdlSXRlbUlkPmEwZTM1YTYxLTM3Y2EtNDI2Yy05Njc1LTBkOGFlNDJmMjI5YjwvQXNzb2NpYXRlV2l0aEtub3dsZWRnZUl0ZW1JZD4NCiAgICAgIDxJZD4xOTc1NDJmNC1lZjM1LTQ1YzctYmMzMy00NzkwMDEwNmRjYj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IxN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k5pZWxzIFN0YXJnYXJkdCwg4oCeVmVydGVpbHRlIFZlcnNpb25zdmVyd2FsdHVuZ3NzeXN0ZW1lIGluIGRlciBrb21tZXJ6aWVsbGVuIEphdmEtRW50d2lja2x1bmcs4oCcLCBTLiAxLiBHZXByw7xmdCBhbSAxNy4gSnVuaSAyMDE3LiBPbmxpbmU6IGh0dHBzOi8vd3d3LnNpZ3MtZGF0YWNvbS5kZS91cGxvYWRzL3R4X2Rtam91cm5hbHMvc3RhcmdhcmR0X0pTXzA0XzEyX2xhNmcucGRm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WVscyBTdGFyZ2FyZHQsIOKAnlZlcnRlaWx0ZSBWZXJzaW9uc3ZlcndhbHR1bmdzc3lzdGVtZSBpbiBkZXIga29tbWVyemllbGxlbiBKYXZhLUVudHdpY2tsdW5nLOKAnCwgUy4gMS4gR2VwcsO8ZnQgYW0gMTcuIEp1bmkgMjAxNy4gT25saW5lOiBodHRwczovL3d3dy5zaWdzLWRhdGFjb20uZGUvdXBsb2Fkcy90eF9kbWpvdXJuYWxzL3N0YXJnYXJkdF9KU18wNF8xMl9sYTZnLnBkZi48L1RleHQ+DQogICAgPC9UZXh0VW5pdD4NCiAgPC9UZXh0VW5pdHM+DQo8L1BsYWNlaG9sZGVyPg==</w:instrText>
      </w:r>
      <w:r>
        <w:fldChar w:fldCharType="separate"/>
      </w:r>
      <w:bookmarkStart w:id="322" w:name="_CTVP001a94f979cd8e1401b869dcb6dd48830ab"/>
      <w:r>
        <w:t>Niels Stargardt, „Verteilte Versionsverwaltungssysteme in der kommerziellen Java-Entwicklung,“, S. 1. Geprüft am 17. Juni 2017. Online: https://www.sigs-datacom.de/uploads/tx_dmjournals/stargardt_JS_04_12_la6g.pdf.</w:t>
      </w:r>
      <w:bookmarkEnd w:id="322"/>
      <w:r>
        <w:fldChar w:fldCharType="end"/>
      </w:r>
    </w:p>
  </w:footnote>
  <w:footnote w:id="47">
    <w:p w14:paraId="781FAF18" w14:textId="23A6E605" w:rsidR="00EE4443" w:rsidRDefault="00EE4443" w:rsidP="006706F7">
      <w:pPr>
        <w:pStyle w:val="Funotentext"/>
      </w:pPr>
      <w:r>
        <w:rPr>
          <w:rStyle w:val="Funotenzeichen"/>
        </w:rPr>
        <w:footnoteRef/>
      </w:r>
      <w:r>
        <w:t xml:space="preserve"> Vgl. Ebd., S. 1</w:t>
      </w:r>
    </w:p>
  </w:footnote>
  <w:footnote w:id="48">
    <w:p w14:paraId="728D18F6" w14:textId="0BEE1F23" w:rsidR="00EE4443" w:rsidRDefault="00EE4443" w:rsidP="006706F7">
      <w:pPr>
        <w:pStyle w:val="Funotentext"/>
      </w:pPr>
      <w:r>
        <w:rPr>
          <w:rStyle w:val="Funotenzeichen"/>
        </w:rPr>
        <w:footnoteRef/>
      </w:r>
      <w:r>
        <w:t xml:space="preserve"> Vgl. Ebd., S. 1</w:t>
      </w:r>
    </w:p>
  </w:footnote>
  <w:footnote w:id="49">
    <w:p w14:paraId="2A038F21" w14:textId="6E67E450" w:rsidR="00EE4443" w:rsidRPr="00EE4443" w:rsidRDefault="00EE4443" w:rsidP="006706F7">
      <w:pPr>
        <w:pStyle w:val="Funotentext"/>
        <w:jc w:val="left"/>
      </w:pPr>
      <w:r>
        <w:rPr>
          <w:rStyle w:val="Funotenzeichen"/>
        </w:rPr>
        <w:footnoteRef/>
      </w:r>
      <w:r>
        <w:t xml:space="preserve"> Vgl. </w:t>
      </w:r>
      <w:r>
        <w:fldChar w:fldCharType="begin"/>
      </w:r>
      <w:r>
        <w:instrText>ADDIN CITAVI.PLACEHOLDER 80c03810-6710-4dbe-b4c9-93ac40cb38a1 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pbmhhcmQgVGFydGxlciB1bmQgTWFydGluIFN0ZWlnZXJ3YWxkLCDigJ5WZXJ0ZWlsdGUgVmVyc2lvbnN2ZXJ3YWx0dW5nIG1pdCBCYXphYXIgwrsgTGludXgtTWFnYXppbizigJwuIEdlcHLDvGZ0IGFtIDYuIEFwcmlsIDIwMTcuIE9ubGluZTogaHR0cDovL3d3dy5saW51eC1tYWdhemluLmRlL0F1c2dhYmVuLzIwMDcvMDYvTWFya3QtTW9kZWxsLjwvVGV4dD4NCiAgICA8L1RleHRVbml0Pg0KICA8L1RleHRVbml0cz4NCjwvUGxhY2Vob2xkZXI+</w:instrText>
      </w:r>
      <w:r>
        <w:fldChar w:fldCharType="separate"/>
      </w:r>
      <w:bookmarkStart w:id="324" w:name="_CTVP00180c0381067104dbeb4c993ac40cb38a1"/>
      <w:r>
        <w:t xml:space="preserve">Reinhard Tartler und Martin Steigerwald, „Verteilte Versionsverwaltung mit Bazaar » Linux-Magazin,“. Geprüft am 6. </w:t>
      </w:r>
      <w:r w:rsidRPr="00EE4443">
        <w:t>April 2017. Online: http://www.linux-</w:t>
      </w:r>
      <w:r w:rsidRPr="00454320">
        <w:t>magazin.de/Ausgaben/2007/06/Markt-Modell.</w:t>
      </w:r>
      <w:bookmarkEnd w:id="324"/>
      <w:r>
        <w:fldChar w:fldCharType="end"/>
      </w:r>
    </w:p>
  </w:footnote>
  <w:footnote w:id="50">
    <w:p w14:paraId="65969EE8" w14:textId="32696214" w:rsidR="00EE4443" w:rsidRPr="00182EE3" w:rsidRDefault="00EE4443" w:rsidP="006706F7">
      <w:pPr>
        <w:pStyle w:val="Funotentext"/>
      </w:pPr>
      <w:r>
        <w:rPr>
          <w:rStyle w:val="Funotenzeichen"/>
        </w:rPr>
        <w:footnoteRef/>
      </w:r>
      <w:r>
        <w:t xml:space="preserve"> </w:t>
      </w:r>
      <w:r w:rsidRPr="00182EE3">
        <w:t>Vg</w:t>
      </w:r>
      <w:r>
        <w:t>l.</w:t>
      </w:r>
      <w:r w:rsidRPr="00182EE3">
        <w:t xml:space="preserve"> </w:t>
      </w:r>
      <w:r>
        <w:fldChar w:fldCharType="begin"/>
      </w:r>
      <w:r>
        <w:instrText>ADDIN CITAVI.PLACEHOLDER 8d188bfe-7918-42db-99d7-56ef382ec96b 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RhcnRsZXIgdW5kIFN0ZWlnZXJ3YWxk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yBtaXQgQmF6YWFyIMK7IExpbnV4LU1hZ2F6aW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OSk8L1RleHQ+DQogICAgPC9UZXh0VW5pdD4NCiAgPC9UZXh0VW5pdHM+DQo8L1BsYWNlaG9sZGVyPg==</w:instrText>
      </w:r>
      <w:r>
        <w:fldChar w:fldCharType="separate"/>
      </w:r>
      <w:bookmarkStart w:id="325" w:name="_CTVP0018d188bfe791842db99d756ef382ec96b"/>
      <w:r>
        <w:t>Tartler und Steigerwald, „</w:t>
      </w:r>
      <w:r w:rsidRPr="00DE7D43">
        <w:rPr>
          <w:i/>
        </w:rPr>
        <w:t>Verteilte Versionsverwaltung mit Bazaar » Linux-Magazin,“</w:t>
      </w:r>
      <w:r w:rsidRPr="00DE7D43">
        <w:t xml:space="preserve"> (wie Anm. 49)</w:t>
      </w:r>
      <w:bookmarkEnd w:id="325"/>
      <w:r>
        <w:fldChar w:fldCharType="end"/>
      </w:r>
    </w:p>
  </w:footnote>
  <w:footnote w:id="51">
    <w:p w14:paraId="5E5B13C7" w14:textId="564A47E4" w:rsidR="00EE4443" w:rsidRDefault="00EE4443" w:rsidP="006706F7">
      <w:pPr>
        <w:pStyle w:val="Funotentext"/>
        <w:jc w:val="left"/>
      </w:pPr>
      <w:r>
        <w:rPr>
          <w:rStyle w:val="Funotenzeichen"/>
        </w:rPr>
        <w:footnoteRef/>
      </w:r>
      <w:r>
        <w:t xml:space="preserve"> </w:t>
      </w:r>
      <w:r w:rsidRPr="00182EE3">
        <w:t xml:space="preserve">Vgl. </w:t>
      </w:r>
      <w:r>
        <w:t>Ebd.</w:t>
      </w:r>
    </w:p>
  </w:footnote>
  <w:footnote w:id="52">
    <w:p w14:paraId="6712AFE7" w14:textId="610DE895" w:rsidR="00EE4443" w:rsidRDefault="00EE4443" w:rsidP="006706F7">
      <w:pPr>
        <w:pStyle w:val="Funotentext"/>
        <w:jc w:val="left"/>
      </w:pPr>
      <w:r>
        <w:rPr>
          <w:rStyle w:val="Funotenzeichen"/>
        </w:rPr>
        <w:footnoteRef/>
      </w:r>
      <w:r>
        <w:t xml:space="preserve"> Vgl. </w:t>
      </w:r>
      <w:r>
        <w:fldChar w:fldCharType="begin"/>
      </w:r>
      <w:r>
        <w:instrText>ADDIN CITAVI.PLACEHOLDER 137d3889-e9eb-4e01-b669-64a0daf81c90 PFBsYWNlaG9sZGVyPg0KICA8QWRkSW5WZXJzaW9uPjUuNi4wLjI8L0FkZEluVmVyc2lvbj4NCiAgPElkPjEzN2QzODg5LWU5ZWItNGUwMS1iNjY5LTY0YTBkYWY4MWM5MDwvSWQ+DQogIDxFbnRyaWVzPg0KICAgIDxFbnRyeT4NCiAgICAgIDxBc3NvY2lhdGVXaXRoS25vd2xlZGdlSXRlbUlkPmE3YjkyMTE3LTQ0NzgtNDQ0OC1iMjkzLTNmZDA3NTY5YzA0NzwvQXNzb2NpYXRlV2l0aEtub3dsZWRnZUl0ZW1JZD4NCiAgICAgIDxJZD5jOTQzMmRlMS01NGNlLTRiZmUtYTU3ZC02NDFjOGNkYTcwZjI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m9obiBCZWNoYXJhLCDigJ5SZXZpc2lvbnNzaWNoZXJlIEFyY2hpdmllcnVuZy4gVmVydGVpbHRlcyBEb2t1bWVudGVubWFuYWdlbWVudCzigJwgKDIwMDkpOiAxMS4gR2VwcsO8ZnQgYW0gMTcuIEp1bmkgMjAxNy4gT25saW5lOiBodHRwczovL3d3dy51bmlidy5kZS9pbmYyL0xlaHJlL0ZUMDkvbHphL2JlY2hhcmEucGRmLjwvVGV4dD4NCiAgICA8L1RleHRVbml0Pg0KICA8L1RleHRVbml0cz4NCjwvUGxhY2Vob2xkZXI+</w:instrText>
      </w:r>
      <w:r>
        <w:fldChar w:fldCharType="separate"/>
      </w:r>
      <w:r>
        <w:t>John Bechara, „Revisionssichere Archivierung. Verteiltes Dokumentenmanagement,“ (2009): S. 11. Geprüft am 17. Juni 2017. Online: https://www.unibw.de/inf2/Lehre/FT09/lza/bechara.pdf.</w:t>
      </w:r>
      <w:r>
        <w:fldChar w:fldCharType="end"/>
      </w:r>
    </w:p>
  </w:footnote>
  <w:footnote w:id="53">
    <w:p w14:paraId="52F31F5D" w14:textId="451A0304" w:rsidR="00EE4443" w:rsidRDefault="00EE4443" w:rsidP="006706F7">
      <w:pPr>
        <w:pStyle w:val="Funotentext"/>
      </w:pPr>
      <w:r>
        <w:rPr>
          <w:rStyle w:val="Funotenzeichen"/>
        </w:rPr>
        <w:footnoteRef/>
      </w:r>
      <w:r>
        <w:t xml:space="preserve"> Vgl. </w:t>
      </w:r>
      <w:r>
        <w:fldChar w:fldCharType="begin"/>
      </w:r>
      <w:r>
        <w:instrText>ADDIN CITAVI.PLACEHOLDER 825e152d-65b4-4689-956e-efac228ff793 PFBsYWNlaG9sZGVyPg0KICA8QWRkSW5WZXJzaW9uPjUuNi4wLjI8L0FkZEluVmVyc2lvbj4NCiAgPElkPjgyNWUxNTJkLTY1YjQtNDY4OS05NTZlLWVmYWMyMjhmZjc5MzwvSWQ+DQogIDxFbnRyaWVzPg0KICAgIDxFbnRyeT4NCiAgICAgIDxBc3NvY2lhdGVXaXRoS25vd2xlZGdlSXRlbUlkPmY1N2Q5ZTIxLTVmYWItNDMyMy1iYmI1LTE4MDg0NTUwZGQ3OTwvQXNzb2NpYXRlV2l0aEtub3dsZWRnZUl0ZW1JZD4NCiAgICAgIDxJZD5mY2Q2ZTdlYS02MzQ2LTRiMGEtYjRhZC1jMmFkNGNjY2VhZj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E8L1RleHQ+DQogICAgPC9UZXh0VW5pdD4NCiAgPC9UZXh0VW5pdHM+DQo8L1BsYWNlaG9sZGVyPg==</w:instrText>
      </w:r>
      <w:r>
        <w:fldChar w:fldCharType="separate"/>
      </w:r>
      <w:bookmarkStart w:id="328" w:name="_CTVP001825e152d65b44689956eefac228ff793"/>
      <w:r>
        <w:t>Stargardt, „</w:t>
      </w:r>
      <w:r w:rsidRPr="00DE7D43">
        <w:rPr>
          <w:i/>
        </w:rPr>
        <w:t>Verteilte Versionsverwaltungssysteme in der kommerziellen Java-Entwicklung,“</w:t>
      </w:r>
      <w:r w:rsidRPr="00DE7D43">
        <w:t xml:space="preserve"> (wie Anm. 46), S. 1</w:t>
      </w:r>
      <w:bookmarkEnd w:id="328"/>
      <w:r>
        <w:fldChar w:fldCharType="end"/>
      </w:r>
    </w:p>
  </w:footnote>
  <w:footnote w:id="54">
    <w:p w14:paraId="54070295" w14:textId="01ED2719" w:rsidR="00EE4443" w:rsidRDefault="00EE4443" w:rsidP="006706F7">
      <w:pPr>
        <w:pStyle w:val="Funotentext"/>
      </w:pPr>
      <w:r>
        <w:rPr>
          <w:rStyle w:val="Funotenzeichen"/>
        </w:rPr>
        <w:footnoteRef/>
      </w:r>
      <w:r>
        <w:t xml:space="preserve"> Vgl. </w:t>
      </w:r>
      <w:r>
        <w:fldChar w:fldCharType="begin"/>
      </w:r>
      <w:r>
        <w:instrText>ADDIN CITAVI.PLACEHOLDER 68d87f7a-cd9b-4786-bf43-3cf8a254c53d PFBsYWNlaG9sZGVyPg0KICA8QWRkSW5WZXJzaW9uPjUuNi4wLjI8L0FkZEluVmVyc2lvbj4NCiAgPElkPjY4ZDg3ZjdhLWNkOWItNDc4Ni1iZjQzLTNjZjhhMjU0YzUzZDwvSWQ+DQogIDxFbnRyaWVzPg0KICAgIDxFbnRyeT4NCiAgICAgIDxBc3NvY2lhdGVXaXRoS25vd2xlZGdlSXRlbUlkPjc3ZWNkYTVlLTQ1NmUtNGMyYS1hZWRlLWYxZjkyNmRlODU0ZTwvQXNzb2NpYXRlV2l0aEtub3dsZWRnZUl0ZW1JZD4NCiAgICAgIDxJZD5mMzc3ZDBjMC1lOTNkLTQ0NjAtYTg1Yi0xN2YyZDNlZWFkMGE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330" w:name="_CTVP00168d87f7acd9b4786bf433cf8a254c53d"/>
      <w:r>
        <w:t>Stargardt, „</w:t>
      </w:r>
      <w:r w:rsidRPr="00DE7D43">
        <w:rPr>
          <w:i/>
        </w:rPr>
        <w:t>Verteilte Versionsverwaltungssysteme in der kommerziellen Java-Entwicklung,“</w:t>
      </w:r>
      <w:r w:rsidRPr="00DE7D43">
        <w:t xml:space="preserve"> (wie Anm. 46), S. 35</w:t>
      </w:r>
      <w:bookmarkEnd w:id="330"/>
      <w:r>
        <w:fldChar w:fldCharType="end"/>
      </w:r>
    </w:p>
  </w:footnote>
  <w:footnote w:id="55">
    <w:p w14:paraId="2BFAF921" w14:textId="144AD564" w:rsidR="00EE4443" w:rsidRDefault="00EE4443" w:rsidP="006706F7">
      <w:pPr>
        <w:pStyle w:val="Funotentext"/>
      </w:pPr>
      <w:r>
        <w:rPr>
          <w:rStyle w:val="Funotenzeichen"/>
        </w:rPr>
        <w:footnoteRef/>
      </w:r>
      <w:r>
        <w:t xml:space="preserve"> Vgl. </w:t>
      </w:r>
      <w:r>
        <w:fldChar w:fldCharType="begin"/>
      </w:r>
      <w:r>
        <w:instrText>ADDIN CITAVI.PLACEHOLDER 7f89f147-b496-40db-b857-6bcec5b30274 PFBsYWNlaG9sZGVyPg0KICA8QWRkSW5WZXJzaW9uPjUuNi4wLjI8L0FkZEluVmVyc2lvbj4NCiAgPElkPjdmODlmMTQ3LWI0OTYtNDBkYi1iODU3LTZiY2VjNWIzMDI3NDwvSWQ+DQogIDxFbnRyaWVzPg0KICAgIDxFbnRyeT4NCiAgICAgIDxBc3NvY2lhdGVXaXRoS25vd2xlZGdlSXRlbUlkPjgzOGNjOGYwLWYyZDgtNGE0NS1iNDgxLTdmNDgwNGI4MDRlYjwvQXNzb2NpYXRlV2l0aEtub3dsZWRnZUl0ZW1JZD4NCiAgICAgIDxJZD4wZWZkOGNiMC1mOGExLTRmZjEtOTY3Zi1iN2Y3Mzg0OTc4ZGU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3RhcmdhcmR0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dGVpbHRlIFZlcnNpb25zdmVyd2FsdHVuZ3NzeXN0ZW1lIGluIGRlciBrb21tZXJ6aWVsbGVuIEphdmEtRW50d2lja2x1bmc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0NiksIFMuIDM1PC9UZXh0Pg0KICAgIDwvVGV4dFVuaXQ+DQogIDwvVGV4dFVuaXRzPg0KPC9QbGFjZWhvbGRlcj4=</w:instrText>
      </w:r>
      <w:r>
        <w:fldChar w:fldCharType="separate"/>
      </w:r>
      <w:bookmarkStart w:id="331" w:name="_CTVP0017f89f147b49640dbb8576bcec5b30274"/>
      <w:r>
        <w:t>Stargardt, „</w:t>
      </w:r>
      <w:r w:rsidRPr="00DE7D43">
        <w:rPr>
          <w:i/>
        </w:rPr>
        <w:t>Verteilte Versionsverwaltungssysteme in der kommerziellen Java-Entwicklung,“</w:t>
      </w:r>
      <w:r w:rsidRPr="00DE7D43">
        <w:t xml:space="preserve"> (wie Anm. 46), S. 35</w:t>
      </w:r>
      <w:bookmarkEnd w:id="331"/>
      <w:r>
        <w:fldChar w:fldCharType="end"/>
      </w:r>
    </w:p>
  </w:footnote>
  <w:footnote w:id="56">
    <w:p w14:paraId="56342926" w14:textId="6EA9EEDB" w:rsidR="00EE4443" w:rsidRPr="00223678" w:rsidRDefault="00EE4443" w:rsidP="006706F7">
      <w:pPr>
        <w:pStyle w:val="Funotentext"/>
        <w:jc w:val="left"/>
      </w:pPr>
      <w:r>
        <w:rPr>
          <w:rStyle w:val="Funotenzeichen"/>
        </w:rPr>
        <w:footnoteRef/>
      </w:r>
      <w:r>
        <w:t xml:space="preserve"> </w:t>
      </w:r>
      <w:r w:rsidRPr="00223678">
        <w:t xml:space="preserve">Vgl. </w:t>
      </w:r>
      <w:r>
        <w:fldChar w:fldCharType="begin"/>
      </w:r>
      <w:r>
        <w:instrText>ADDIN CITAVI.PLACEHOLDER aca632cd-b9f4-44b0-9253-3363574f0e4c PFBsYWNlaG9sZGVyPg0KICA8QWRkSW5WZXJzaW9uPjUuNi4wLjI8L0FkZEluVmVyc2lvbj4NCiAgPElkPmFjYTYzMmNkLWI5ZjQtNDRiMC05MjUzLTMzNjM1NzRmMGU0YzwvSWQ+DQogIDxFbnRyaWVzPg0KICAgIDxFbnRyeT4NCiAgICAgIDxBc3NvY2lhdGVXaXRoS25vd2xlZGdlSXRlbUlkPjdlMjQ1YWVlLWZjMzAtNDBmYS1iZTI0LTE2ZGQwZjJjOTUyMzwvQXNzb2NpYXRlV2l0aEtub3dsZWRnZUl0ZW1JZD4NCiAgICAgIDxJZD5iM2JmYjJhZS1kZWJmLTQ0MDctOWVlNS0yYzg3MmRiOTg2MDQ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4PC9UZXh0Pg0KICAgIDwvVGV4dFVuaXQ+DQogIDwvVGV4dFVuaXRzPg0KPC9QbGFjZWhvbGRlcj4=</w:instrText>
      </w:r>
      <w:r>
        <w:fldChar w:fldCharType="separate"/>
      </w:r>
      <w:r>
        <w:t>Bechara, „</w:t>
      </w:r>
      <w:r w:rsidRPr="00770905">
        <w:rPr>
          <w:i/>
        </w:rPr>
        <w:t>Revisionssichere Archivierung,“</w:t>
      </w:r>
      <w:r w:rsidRPr="00770905">
        <w:t xml:space="preserve"> (wie Anm. 3), S. 8</w:t>
      </w:r>
      <w:r>
        <w:fldChar w:fldCharType="end"/>
      </w:r>
    </w:p>
  </w:footnote>
  <w:footnote w:id="57">
    <w:p w14:paraId="2A1B7F8E" w14:textId="2173304C" w:rsidR="00EE4443" w:rsidRDefault="00EE4443" w:rsidP="006706F7">
      <w:pPr>
        <w:pStyle w:val="Funotentext"/>
      </w:pPr>
      <w:r>
        <w:rPr>
          <w:rStyle w:val="Funotenzeichen"/>
        </w:rPr>
        <w:footnoteRef/>
      </w:r>
      <w:r>
        <w:t xml:space="preserve"> Vgl. </w:t>
      </w:r>
      <w:r>
        <w:fldChar w:fldCharType="begin"/>
      </w:r>
      <w:r>
        <w:instrText>ADDIN CITAVI.PLACEHOLDER 3b097288-9c57-4e6b-a5fa-2c7c220c1506 PFBsYWNlaG9sZGVyPg0KICA8QWRkSW5WZXJzaW9uPjUuNi4wLjI8L0FkZEluVmVyc2lvbj4NCiAgPElkPjNiMDk3Mjg4LTljNTctNGU2Yi1hNWZhLTJjN2MyMjBjMTUwNjwvSWQ+DQogIDxFbnRyaWVzPg0KICAgIDxFbnRyeT4NCiAgICAgIDxBc3NvY2lhdGVXaXRoS25vd2xlZGdlSXRlbUlkPjgzNWRhNzYyLTA2OWMtNDgxMy05YWQzLTA0YjBlYmQ3MzM4NzwvQXNzb2NpYXRlV2l0aEtub3dsZWRnZUl0ZW1JZD4NCiAgICAgIDxJZD43OWYyMjZmYi1mNjk2LTQ0ZDEtODVjYy1kMWRmN2Y4NzAzNG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Y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QWNjZXNzRGF0ZT4xNy4wNi4yMDE3PC9BY2Nlc3NEYXRl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ICA8TG9jYXRpb24+DQogICAgICAgICAgICA8QWRkcmVzcz5odHRwczovL3d3dy51bmlidy5kZS9pbmYyL0xlaHJlL0ZUMDkvbHphL2JlY2hhcmEucGRmPC9BZGRyZXNzPg0KICAgICAgICAgICAgPExvY2F0aW9uVHlwZT5FbGVjdHJvbmljQWRkcmVzczwvTG9jYXRpb25UeXBlPg0KICAgICAgICAgIDwvTG9jYXRpb24+DQogICAgICAgIDwvTG9jYXRpb25zPg0KICAgICAgICA8T25saW5lQWRkcmVzcz5odHRwczovL3d3dy51bmlidy5kZS9pbmYyL0xlaHJlL0ZUMDkvbHphL2JlY2hhcmEucGRmPC9PbmxpbmVBZGRyZXN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DigJ5SZXZpc2lvbnNzaWNoZXJlIEFyY2hpdmllcnVuZyzigJwgKHdpZSBBbm0uIDMpLCBTLiA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lY2hhcmE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SZXZpc2lvbnNzaWNoZXJlIEFyY2hpdmllcnVuZy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MpLCBTLiA5PC9UZXh0Pg0KICAgIDwvVGV4dFVuaXQ+DQogIDwvVGV4dFVuaXRzPg0KPC9QbGFjZWhvbGRlcj4=</w:instrText>
      </w:r>
      <w:r>
        <w:fldChar w:fldCharType="separate"/>
      </w:r>
      <w:r>
        <w:t>Bechara, „</w:t>
      </w:r>
      <w:r w:rsidRPr="00770905">
        <w:rPr>
          <w:i/>
        </w:rPr>
        <w:t>Revisionssichere Archivierung,“</w:t>
      </w:r>
      <w:r w:rsidRPr="00770905">
        <w:t xml:space="preserve"> (wie Anm. 3), S. 9</w:t>
      </w:r>
      <w:r>
        <w:fldChar w:fldCharType="end"/>
      </w:r>
    </w:p>
  </w:footnote>
  <w:footnote w:id="58">
    <w:p w14:paraId="4838152E" w14:textId="77777777" w:rsidR="00EE4443" w:rsidRDefault="00EE4443" w:rsidP="00350050">
      <w:pPr>
        <w:pStyle w:val="Funotentext"/>
        <w:jc w:val="left"/>
      </w:pPr>
      <w:r>
        <w:rPr>
          <w:rStyle w:val="Funotenzeichen"/>
        </w:rPr>
        <w:footnoteRef/>
      </w:r>
      <w:r>
        <w:t xml:space="preserve"> Vgl. </w:t>
      </w:r>
      <w:r>
        <w:fldChar w:fldCharType="begin"/>
      </w:r>
      <w:r>
        <w:instrText>ADDIN CITAVI.PLACEHOLDER be72579e-105e-4772-966c-ca8884bd9dfa 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LiBHZXByw7xmdCBhbSA2LiBBcHJpbCAyMDE3LiBPbmxpbmU6IGh0dHBzOi8vd2lraS50aG0uZGUvR2l0LWJhc2llcnRlX2tvbGxhYm9yYXRpdmVfRW50d2lja2x1bmdfdm9uX1dlYmFud2VuZHVuZ2VuXyhHaXRIdWIvR2l0TGFiKS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kdpdC1iYXNpZXJ0ZSBrb2xsYWJvcmF0aXZlIEVudHdpY2tsdW5nIHZvbiBXZWJhbndlbmR1bmdlbiAoR2l0SHViL0dpdExhYikg4oCTIFRITS1XaWtpLOKAnC4gR2VwcsO8ZnQgYW0gNi4gQXByaWwgMjAxNy4gT25saW5lOiBodHRwczovL3dpa2kudGhtLmRlL0dpdC1iYXNpZXJ0ZV9rb2xsYWJvcmF0aXZlX0VudHdpY2tsdW5nX3Zvbl9XZWJhbndlbmR1bmdlbl8oR2l0SHViL0dpdExhYikuPC9UZXh0Pg0KICAgIDwvVGV4dFVuaXQ+DQogIDwvVGV4dFVuaXRzPg0KPC9QbGFjZWhvbGRlcj4=</w:instrText>
      </w:r>
      <w:r>
        <w:fldChar w:fldCharType="separate"/>
      </w:r>
      <w:bookmarkStart w:id="340" w:name="_CTVP001be72579e105e4772966cca8884bd9dfa"/>
      <w:r>
        <w:t>THM-Wiki, „Git-basierte kollaborative Entwicklung von Webanwendungen (GitHub/GitLab) – THM-Wiki,“. Geprüft am 6. April 2017. Online: https://wiki.thm.de/Git-basierte_kollaborative_Entwicklung_von_Webanwendungen_(GitHub/GitLab).</w:t>
      </w:r>
      <w:bookmarkEnd w:id="340"/>
      <w:r>
        <w:fldChar w:fldCharType="end"/>
      </w:r>
    </w:p>
  </w:footnote>
  <w:footnote w:id="59">
    <w:p w14:paraId="2A915789" w14:textId="6BE58630" w:rsidR="00EE4443" w:rsidRDefault="00EE4443" w:rsidP="00182EE3">
      <w:pPr>
        <w:pStyle w:val="Funotentext"/>
        <w:jc w:val="left"/>
      </w:pPr>
      <w:r>
        <w:rPr>
          <w:rStyle w:val="Funotenzeichen"/>
        </w:rPr>
        <w:footnoteRef/>
      </w:r>
      <w:r>
        <w:t xml:space="preserve"> Vgl. </w:t>
      </w:r>
      <w:r>
        <w:fldChar w:fldCharType="begin"/>
      </w:r>
      <w:r>
        <w:instrText>ADDIN CITAVI.PLACEHOLDER c4ca38a5-1d72-4830-8305-9da725ee0802 PFBsYWNlaG9sZGVyPg0KICA8QWRkSW5WZXJzaW9uPjUuNi4wLjI8L0FkZEluVmVyc2lvbj4NCiAgPElkPmM0Y2EzOGE1LTFkNzItNDgzMC04MzA1LTlkYTcyNWVlMDgwMjwvSWQ+DQogIDxFbnRyaWVzPg0KICAgIDxFbnRyeT4NCiAgICAgIDxBc3NvY2lhdGVXaXRoS25vd2xlZGdlSXRlbUlkPjBiZjg3OTAyLWRmMmUtNGQ1Yy1hMmQ3LTcwMjA2ZTg1YWE2OTwvQXNzb2NpYXRlV2l0aEtub3dsZWRnZUl0ZW1JZD4NCiAgICAgIDxJZD5kMGQxNWZhNS0yNTJmLTQ1MmYtYjMxMy0xYzIzOWRiMTc5Yz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YW5nZT4NCiAgICAgICAgPFN0YXJ0PjA8L1N0YXJ0Pg0KICAgICAgICA8TGVuZ3RoPjU1PC9MZW5ndGg+DQogICAgICA8L1JhbmdlPg0KICAgICAgPFJlZmVyZW5jZT4NCiAgICAgICAgPFJlZmVyZW5jZVR5cGVJZD5JbnRlcm5ldERvY3VtZW50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BY2Nlc3NEYXRlPjE3LjA2LjIwMTc8L0FjY2Vzc0RhdGU+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Z2xlaWNoIHZvbiBHaXQgdW5kIFNWTi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I4KSwgUy4gNjwvVGV4dD4NCiAgICA8L1RleHRVbml0Pg0KICA8L1RleHRVbml0cz4NCjwvUGxhY2Vob2xkZXI+</w:instrText>
      </w:r>
      <w:r>
        <w:fldChar w:fldCharType="separate"/>
      </w:r>
      <w:bookmarkStart w:id="341" w:name="_CTVP001c4ca38a51d72483083059da725ee0802"/>
      <w:r>
        <w:t>Mauel, „</w:t>
      </w:r>
      <w:r w:rsidRPr="00DE7D43">
        <w:rPr>
          <w:i/>
        </w:rPr>
        <w:t>Vergleich von Git und SVN,“</w:t>
      </w:r>
      <w:r w:rsidRPr="00DE7D43">
        <w:t xml:space="preserve"> (wie Anm. 28), S. 6</w:t>
      </w:r>
      <w:bookmarkEnd w:id="341"/>
      <w:r>
        <w:fldChar w:fldCharType="end"/>
      </w:r>
    </w:p>
  </w:footnote>
  <w:footnote w:id="60">
    <w:p w14:paraId="24D7E3BC" w14:textId="77777777" w:rsidR="00EE4443" w:rsidRDefault="00EE4443" w:rsidP="00182EE3">
      <w:pPr>
        <w:pStyle w:val="Funotentext"/>
        <w:jc w:val="left"/>
      </w:pPr>
      <w:r>
        <w:rPr>
          <w:rStyle w:val="Funotenzeichen"/>
        </w:rPr>
        <w:footnoteRef/>
      </w:r>
      <w:r>
        <w:t xml:space="preserve"> Vgl. </w:t>
      </w:r>
      <w:r>
        <w:fldChar w:fldCharType="begin"/>
      </w:r>
      <w:r>
        <w:instrText>ADDIN CITAVI.PLACEHOLDER 1599d3f0-b85b-4308-b5c5-3c1000306a39 PFBsYWNlaG9sZGVyPg0KICA8QWRkSW5WZXJzaW9uPjUuNi4wLjI8L0FkZEluVmVyc2lvbj4NCiAgPElkPjE1OTlkM2YwLWI4NWItNDMwOC1iNWM1LTNjMTAwMDMwNmEzOTwvSWQ+DQogIDxFbnRyaWVzPg0KICAgIDxFbnRyeT4NCiAgICAgIDxBc3NvY2lhdGVXaXRoS25vd2xlZGdlSXRlbUlkPjE2OGQ4MWFmLTllOTgtNDRmNS04MWI0LTdhMzMzNWVmMjQ1NjwvQXNzb2NpYXRlV2l0aEtub3dsZWRnZUl0ZW1JZD4NCiAgICAgIDxJZD45OWNiYmY4OS1jZDRhLTRkNTktOWM1YS1jYTE2ZTI0Y2NjMzI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y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jE8L1RleHQ+DQogICAgPC9UZXh0VW5pdD4NCiAgPC9UZXh0VW5pdHM+DQo8L1BsYWNlaG9sZGVyPg==</w:instrText>
      </w:r>
      <w:r>
        <w:fldChar w:fldCharType="separate"/>
      </w:r>
      <w:bookmarkStart w:id="342" w:name="_CTVP0011599d3f0b85b4308b5c53c1000306a39"/>
      <w:r>
        <w:t>Vijayakumaran (wie Anm. 2), S. 21</w:t>
      </w:r>
      <w:bookmarkEnd w:id="342"/>
      <w:r>
        <w:fldChar w:fldCharType="end"/>
      </w:r>
    </w:p>
  </w:footnote>
  <w:footnote w:id="61">
    <w:p w14:paraId="09486949" w14:textId="30161A8F" w:rsidR="00EE4443" w:rsidRDefault="00EE4443" w:rsidP="00182EE3">
      <w:pPr>
        <w:pStyle w:val="Funotentext"/>
        <w:jc w:val="left"/>
      </w:pPr>
      <w:r>
        <w:rPr>
          <w:rStyle w:val="Funotenzeichen"/>
        </w:rPr>
        <w:footnoteRef/>
      </w:r>
      <w:r>
        <w:t xml:space="preserve"> Vgl. </w:t>
      </w:r>
      <w:r>
        <w:fldChar w:fldCharType="begin"/>
      </w:r>
      <w:r>
        <w:instrText>ADDIN CITAVI.PLACEHOLDER c34d0161-5d08-483f-a5d6-f3b3e76ae7d7 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EhNLVdpa2k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tYmFzaWVydGUga29sbGFib3JhdGl2ZSBFbnR3aWNrbHVuZyB2b24gV2ViYW53ZW5kdW5nZW4gKEdpdEh1Yi9HaXRMYWIpIOKAkyBUSE0tV2lraS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U4KTwvVGV4dD4NCiAgICA8L1RleHRVbml0Pg0KICA8L1RleHRVbml0cz4NCjwvUGxhY2Vob2xkZXI+</w:instrText>
      </w:r>
      <w:r>
        <w:fldChar w:fldCharType="separate"/>
      </w:r>
      <w:bookmarkStart w:id="344" w:name="_CTVP001c34d01615d08483fa5d6f3b3e76ae7d7"/>
      <w:r>
        <w:t>THM-Wiki, „</w:t>
      </w:r>
      <w:r w:rsidRPr="00DE7D43">
        <w:rPr>
          <w:i/>
        </w:rPr>
        <w:t>Git-basierte kollaborative Entwicklung von Webanwendungen (GitHub/GitLab) – THM-Wiki,“</w:t>
      </w:r>
      <w:r w:rsidRPr="00DE7D43">
        <w:t xml:space="preserve"> (wie Anm. 58)</w:t>
      </w:r>
      <w:bookmarkEnd w:id="344"/>
      <w:r>
        <w:fldChar w:fldCharType="end"/>
      </w:r>
    </w:p>
  </w:footnote>
  <w:footnote w:id="62">
    <w:p w14:paraId="39FBBBA9" w14:textId="77777777" w:rsidR="00EE4443" w:rsidRPr="003A6068" w:rsidRDefault="00EE4443" w:rsidP="00182EE3">
      <w:pPr>
        <w:pStyle w:val="Funotentext"/>
        <w:jc w:val="left"/>
      </w:pPr>
      <w:r>
        <w:rPr>
          <w:rStyle w:val="Funotenzeichen"/>
        </w:rPr>
        <w:footnoteRef/>
      </w:r>
      <w:r>
        <w:t xml:space="preserve"> Vgl. </w:t>
      </w:r>
      <w:r>
        <w:fldChar w:fldCharType="begin"/>
      </w:r>
      <w:r>
        <w:instrText>ADDIN CITAVI.PLACEHOLDER 72926ae1-6d6a-4029-b14b-34655c1dd60c 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</w:instrText>
      </w:r>
      <w:r w:rsidRPr="009020A1">
        <w:rPr>
          <w:lang w:val="en-US"/>
        </w:rPr>
        <w:instrText>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0aW5hdGlnZXJ0ZWNoLCDigJ7igJ5HaXTigJwgeW91ciB3b3JrIGRvbmUgYW5kIGRvbsK0dCBtZXNzIHdpdGggeW91ciB0ZWFtISzigJwuIEdlcHLDvGZ0IGFtIDExLiBBcHJpbCAyMDE3LiBPbmxpbmU6IGh0dHA6Ly93d3cudGlnZXJ0ZWNoLmRlL2dpdC15b3VyLXdvcmstZG9uZS1hbmQtZG9udC1tZXNzLXdpdGgteW91ci10ZWFtLyNtb3JlLTYyOS48L1RleHQ+DQogICAgPC9UZXh0VW5pdD4NCiAgPC9UZXh0VW5pdHM+DQo8L1BsYWNlaG9sZGVyPg==</w:instrText>
      </w:r>
      <w:r>
        <w:fldChar w:fldCharType="separate"/>
      </w:r>
      <w:bookmarkStart w:id="346" w:name="_CTVP00172926ae16d6a4029b14b34655c1dd60c"/>
      <w:r w:rsidRPr="00770905">
        <w:rPr>
          <w:lang w:val="en-US"/>
        </w:rPr>
        <w:t xml:space="preserve">tinatigertech, </w:t>
      </w:r>
      <w:del w:id="347" w:author="Recep Özkara" w:date="2017-08-28T20:16:00Z">
        <w:r w:rsidRPr="00770905" w:rsidDel="0092343B">
          <w:rPr>
            <w:lang w:val="en-US"/>
          </w:rPr>
          <w:delText>„</w:delText>
        </w:r>
      </w:del>
      <w:r w:rsidRPr="00770905">
        <w:rPr>
          <w:lang w:val="en-US"/>
        </w:rPr>
        <w:t xml:space="preserve">„Git“ your work done and don´t mess with your team!,“. </w:t>
      </w:r>
      <w:r w:rsidRPr="001962B0">
        <w:t xml:space="preserve">Geprüft am 11. </w:t>
      </w:r>
      <w:r>
        <w:t>April 2017. Online: http://www.tigertech.de/git-your-work-done-and-dont-mess-with-your-team/#more-629.</w:t>
      </w:r>
      <w:bookmarkEnd w:id="346"/>
      <w:r>
        <w:fldChar w:fldCharType="end"/>
      </w:r>
    </w:p>
  </w:footnote>
  <w:footnote w:id="63">
    <w:p w14:paraId="095B0755" w14:textId="396B249F" w:rsidR="00EE4443" w:rsidRDefault="00EE4443">
      <w:pPr>
        <w:pStyle w:val="Funotentext"/>
      </w:pPr>
      <w:r>
        <w:rPr>
          <w:rStyle w:val="Funotenzeichen"/>
        </w:rPr>
        <w:footnoteRef/>
      </w:r>
      <w:r>
        <w:t xml:space="preserve"> Vgl. </w:t>
      </w:r>
      <w:r>
        <w:fldChar w:fldCharType="begin"/>
      </w:r>
      <w:r>
        <w:instrText>ADDIN CITAVI.PLACEHOLDER 8629abd3-0da4-4750-9873-337e46726544 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90dCBDaGFjb24gdW5kIEJlbiBTdHJhdWIsIOKAnkdpdCAtIEJvb2ss4oCcLiBHZXByw7xmdCBhbSAxOS4gQXByaWwgMjAxNy4gT25saW5lOiBodHRwczovL2dpdC1zY20uY29tL2Jvb2svZGUvdjEuPC9UZXh0Pg0KICAgIDwvVGV4dFVuaXQ+DQogIDwvVGV4dFVuaXRzPg0KPC9QbGFjZWhvbGRlcj4=</w:instrText>
      </w:r>
      <w:r>
        <w:fldChar w:fldCharType="separate"/>
      </w:r>
      <w:bookmarkStart w:id="351" w:name="_CTVP0018629abd30da447509873337e46726544"/>
      <w:r>
        <w:t xml:space="preserve">Scott Chacon und Ben Straub, „Git - Book,“. Geprüft am 19. April 2017. Online: </w:t>
      </w:r>
      <w:r w:rsidRPr="0092343B">
        <w:t>https://git-scm.com/book/de/v1/Los-geht%E2%80%99s-Git-Grundlagen</w:t>
      </w:r>
      <w:bookmarkEnd w:id="351"/>
      <w:r>
        <w:fldChar w:fldCharType="end"/>
      </w:r>
    </w:p>
  </w:footnote>
  <w:footnote w:id="64">
    <w:p w14:paraId="0434FF8E" w14:textId="53AB9B37" w:rsidR="00EE4443" w:rsidRDefault="00EE4443">
      <w:pPr>
        <w:pStyle w:val="Funotentext"/>
      </w:pPr>
      <w:r>
        <w:rPr>
          <w:rStyle w:val="Funotenzeichen"/>
        </w:rPr>
        <w:footnoteRef/>
      </w:r>
      <w:r>
        <w:t xml:space="preserve"> Vgl. Ebd.</w:t>
      </w:r>
    </w:p>
  </w:footnote>
  <w:footnote w:id="65">
    <w:p w14:paraId="003C9C7E" w14:textId="77777777" w:rsidR="00EE4443" w:rsidRDefault="00EE4443">
      <w:pPr>
        <w:pStyle w:val="Funotentext"/>
      </w:pPr>
      <w:r>
        <w:rPr>
          <w:rStyle w:val="Funotenzeichen"/>
        </w:rPr>
        <w:footnoteRef/>
      </w:r>
      <w:r>
        <w:t xml:space="preserve"> Vgl. </w:t>
      </w:r>
      <w:r>
        <w:fldChar w:fldCharType="begin"/>
      </w:r>
      <w:r>
        <w:instrText>ADDIN CITAVI.PLACEHOLDER 2b170d11-a8c2-4339-9c80-046160457c70 PFBsYWNlaG9sZGVyPg0KICA8QWRkSW5WZXJzaW9uPjUuNi4wLjI8L0FkZEluVmVyc2lvbj4NCiAgPElkPjJiMTcwZDExLWE4YzItNDMzOS05YzgwLTA0NjE2MDQ1N2M3MDwvSWQ+DQogIDxFbnRyaWVzPg0KICAgIDxFbnRyeT4NCiAgICAgIDxBc3NvY2lhdGVXaXRoS25vd2xlZGdlSXRlbUlkPmY3NmUzYmE0LWY2ZTUtNDIwMi1iNzc3LTFjYzMyZDczYmI2NDwvQXNzb2NpYXRlV2l0aEtub3dsZWRnZUl0ZW1JZD4NCiAgICAgIDxJZD4zMGJjOTA2Mi0yNjRkLTQ0N2ItOGRhMS01MDk5Mjk2ODY5MDg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I8L1RleHQ+DQogICAgPC9UZXh0VW5pdD4NCiAgPC9UZXh0VW5pdHM+DQo8L1BsYWNlaG9sZGVyPg==</w:instrText>
      </w:r>
      <w:r>
        <w:fldChar w:fldCharType="separate"/>
      </w:r>
      <w:bookmarkStart w:id="353" w:name="_CTVP0012b170d11a8c243399c80046160457c70"/>
      <w:r>
        <w:t>Denker und Srecec, „</w:t>
      </w:r>
      <w:r w:rsidRPr="00770905">
        <w:rPr>
          <w:i/>
        </w:rPr>
        <w:t>Versionsverwaltung mit Git,“</w:t>
      </w:r>
      <w:r w:rsidRPr="00770905">
        <w:t xml:space="preserve"> (wie Anm. 1), S. 2</w:t>
      </w:r>
      <w:bookmarkEnd w:id="353"/>
      <w:r>
        <w:fldChar w:fldCharType="end"/>
      </w:r>
    </w:p>
  </w:footnote>
  <w:footnote w:id="66">
    <w:p w14:paraId="304C4034" w14:textId="77777777" w:rsidR="00EE4443" w:rsidRDefault="00EE4443">
      <w:pPr>
        <w:pStyle w:val="Funotentext"/>
      </w:pPr>
      <w:r>
        <w:rPr>
          <w:rStyle w:val="Funotenzeichen"/>
        </w:rPr>
        <w:footnoteRef/>
      </w:r>
      <w:r>
        <w:t xml:space="preserve"> Vgl. </w:t>
      </w:r>
      <w:r>
        <w:fldChar w:fldCharType="begin"/>
      </w:r>
      <w:r>
        <w:instrText>ADDIN CITAVI.PLACEHOLDER ada754cd-529c-45d1-bd4e-a2baf5fdcdbb 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E8L1RleHQ+DQogICAgPC9UZXh0VW5pdD4NCiAgPC9UZXh0VW5pdHM+DQo8L1BsYWNlaG9sZGVyPg==</w:instrText>
      </w:r>
      <w:r>
        <w:fldChar w:fldCharType="separate"/>
      </w:r>
      <w:bookmarkStart w:id="356" w:name="_CTVP001ada754cd529c45d1bd4ea2baf5fdcdbb"/>
      <w:r>
        <w:t>Vijayakumaran (wie Anm. 2), S. 51</w:t>
      </w:r>
      <w:bookmarkEnd w:id="356"/>
      <w:r>
        <w:fldChar w:fldCharType="end"/>
      </w:r>
    </w:p>
  </w:footnote>
  <w:footnote w:id="67">
    <w:p w14:paraId="7847C7BB" w14:textId="41382A41" w:rsidR="00EE4443" w:rsidRDefault="00EE4443">
      <w:pPr>
        <w:pStyle w:val="Funotentext"/>
      </w:pPr>
      <w:r>
        <w:rPr>
          <w:rStyle w:val="Funotenzeichen"/>
        </w:rPr>
        <w:footnoteRef/>
      </w:r>
      <w:r>
        <w:t xml:space="preserve"> Vgl. </w:t>
      </w:r>
      <w:r>
        <w:fldChar w:fldCharType="begin"/>
      </w:r>
      <w:r>
        <w:instrText>ADDIN CITAVI.PLACEHOLDER 369f4c0b-e924-4796-ba76-64d95754f3ea PFBsYWNlaG9sZGVyPg0KICA8QWRkSW5WZXJzaW9uPjUuNi4wLjI8L0FkZEluVmVyc2lvbj4NCiAgPElkPjM2OWY0YzBiLWU5MjQtNDc5Ni1iYTc2LTY0ZDk1NzU0ZjNlYTwvSWQ+DQogIDxFbnRyaWVzPg0KICAgIDxFbnRyeT4NCiAgICAgIDxBc3NvY2lhdGVXaXRoS25vd2xlZGdlSXRlbUlkPmNjNDdiNzBjLThlMDItNDJhZS04NjAwLTFkZDYzZjhmMjFiNTwvQXNzb2NpYXRlV2l0aEtub3dsZWRnZUl0ZW1JZD4NCiAgICAgIDxJZD41ZWFmM2U3NS01ZjE1LTQ5MTQtOTM5Ny1jZWJkNjY0M2MzOGM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357" w:name="_CTVP001369f4c0be9244796ba7664d95754f3ea"/>
      <w:r>
        <w:t>Chacon und Straub, „</w:t>
      </w:r>
      <w:r w:rsidRPr="00DE7D43">
        <w:rPr>
          <w:i/>
        </w:rPr>
        <w:t>Git - Book,“</w:t>
      </w:r>
      <w:r w:rsidRPr="00DE7D43">
        <w:t xml:space="preserve"> (wie Anm. 63)</w:t>
      </w:r>
      <w:bookmarkEnd w:id="357"/>
      <w:r>
        <w:fldChar w:fldCharType="end"/>
      </w:r>
    </w:p>
  </w:footnote>
  <w:footnote w:id="68">
    <w:p w14:paraId="74C64C0A" w14:textId="77777777" w:rsidR="00EE4443" w:rsidRDefault="00EE4443">
      <w:pPr>
        <w:pStyle w:val="Funotentext"/>
      </w:pPr>
      <w:r>
        <w:rPr>
          <w:rStyle w:val="Funotenzeichen"/>
        </w:rPr>
        <w:footnoteRef/>
      </w:r>
      <w:r>
        <w:t xml:space="preserve"> Vgl. </w:t>
      </w:r>
      <w:r>
        <w:fldChar w:fldCharType="begin"/>
      </w:r>
      <w:r>
        <w:instrText>ADDIN CITAVI.PLACEHOLDER d4426489-bcc6-4c50-a22f-4b714609cd40 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FcmljIEEuIE1leWVyLCDigJ5HaXQ6IFZlcnRlaWx0ZSBWZXJzaW9uc3ZlcndhbHR1bmcs4oCcLCBTLiAxNOKAkzE3LiBHZXByw7xmdCBhbSA2LiBBcHJpbCAyMDE3LiBPbmxpbmU6IGh0dHA6Ly93d3cuaWtzLmtpdC5lZHUvZGl2ZXJzZXMvZ2l0dm9ydHJhZy8uPC9UZXh0Pg0KICAgIDwvVGV4dFVuaXQ+DQogIDwvVGV4dFVuaXRzPg0KPC9QbGFjZWhvbGRlcj4=</w:instrText>
      </w:r>
      <w:r>
        <w:fldChar w:fldCharType="separate"/>
      </w:r>
      <w:bookmarkStart w:id="359" w:name="_CTVP001d4426489bcc64c50a22f4b714609cd40"/>
      <w:r>
        <w:t>Eric A. Meyer, „Git: Verteilte Versionsverwaltung,“, S. 14–17. Geprüft am 6. April 2017. Online: http://www.iks.kit.edu/diverses/gitvortrag/.</w:t>
      </w:r>
      <w:bookmarkEnd w:id="359"/>
      <w:r>
        <w:fldChar w:fldCharType="end"/>
      </w:r>
    </w:p>
  </w:footnote>
  <w:footnote w:id="69">
    <w:p w14:paraId="76600641" w14:textId="13931AED" w:rsidR="00EE4443" w:rsidRDefault="00EE4443">
      <w:pPr>
        <w:pStyle w:val="Funotentext"/>
      </w:pPr>
      <w:r>
        <w:rPr>
          <w:rStyle w:val="Funotenzeichen"/>
        </w:rPr>
        <w:footnoteRef/>
      </w:r>
      <w:r>
        <w:t xml:space="preserve"> Vgl. </w:t>
      </w:r>
      <w:r>
        <w:fldChar w:fldCharType="begin"/>
      </w:r>
      <w:r>
        <w:instrText>ADDIN CITAVI.PLACEHOLDER 7357cb99-e987-4958-9da1-2aa7d6f49eda 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OeKAkzE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bDvG50ZW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SVQgJmFtcDsgU1ZO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jkpLCBTLiA54oCTMTA8L1RleHQ+DQogICAgPC9UZXh0VW5pdD4NCiAgPC9UZXh0VW5pdHM+DQo8L1BsYWNlaG9sZGVyPg==</w:instrText>
      </w:r>
      <w:r>
        <w:fldChar w:fldCharType="separate"/>
      </w:r>
      <w:bookmarkStart w:id="360" w:name="_CTVP0017357cb99e98749589da12aa7d6f49eda"/>
      <w:r>
        <w:t>Fünten, „</w:t>
      </w:r>
      <w:r w:rsidRPr="00DE7D43">
        <w:rPr>
          <w:i/>
        </w:rPr>
        <w:t>GIT &amp; SVN,“</w:t>
      </w:r>
      <w:r w:rsidRPr="00DE7D43">
        <w:t xml:space="preserve"> (wie Anm. 29), S. 9–10</w:t>
      </w:r>
      <w:bookmarkEnd w:id="360"/>
      <w:r>
        <w:fldChar w:fldCharType="end"/>
      </w:r>
    </w:p>
  </w:footnote>
  <w:footnote w:id="70">
    <w:p w14:paraId="5CDCD7BC" w14:textId="4469CC68" w:rsidR="00EE4443" w:rsidRDefault="00EE4443">
      <w:pPr>
        <w:pStyle w:val="Funotentext"/>
      </w:pPr>
      <w:r>
        <w:rPr>
          <w:rStyle w:val="Funotenzeichen"/>
        </w:rPr>
        <w:footnoteRef/>
      </w:r>
      <w:r>
        <w:t xml:space="preserve"> Vgl. </w:t>
      </w:r>
      <w:r>
        <w:fldChar w:fldCharType="begin"/>
      </w:r>
      <w:r>
        <w:instrText>ADDIN CITAVI.PLACEHOLDER d6fc29f5-f8fc-47c1-9e4b-0aec8a790fa4 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BY2Nlc3NEYXRlPjE3LjA2LjIwMTc8L0FjY2Vzc0RhdGU+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JVCAmYW1wOyBTVk4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yOSksIFMuIDEwPC9UZXh0Pg0KICAgIDwvVGV4dFVuaXQ+DQogIDwvVGV4dFVuaXRzPg0KPC9QbGFjZWhvbGRlcj4=</w:instrText>
      </w:r>
      <w:r>
        <w:fldChar w:fldCharType="separate"/>
      </w:r>
      <w:bookmarkStart w:id="363" w:name="_CTVP001d6fc29f5f8fc47c19e4b0aec8a790fa4"/>
      <w:r>
        <w:t>Fünten, „</w:t>
      </w:r>
      <w:r w:rsidRPr="00DE7D43">
        <w:rPr>
          <w:i/>
        </w:rPr>
        <w:t>GIT &amp; SVN,“</w:t>
      </w:r>
      <w:r w:rsidRPr="00DE7D43">
        <w:t xml:space="preserve"> (wie Anm. 29), S. 10</w:t>
      </w:r>
      <w:bookmarkEnd w:id="363"/>
      <w:r>
        <w:fldChar w:fldCharType="end"/>
      </w:r>
    </w:p>
  </w:footnote>
  <w:footnote w:id="71">
    <w:p w14:paraId="1F4D2556" w14:textId="38DBDEB6" w:rsidR="00EE4443" w:rsidRDefault="00EE4443">
      <w:pPr>
        <w:pStyle w:val="Funotentext"/>
      </w:pPr>
      <w:r>
        <w:rPr>
          <w:rStyle w:val="Funotenzeichen"/>
        </w:rPr>
        <w:footnoteRef/>
      </w:r>
      <w:r>
        <w:t xml:space="preserve"> Vgl. </w:t>
      </w:r>
      <w:r>
        <w:fldChar w:fldCharType="begin"/>
      </w:r>
      <w:r>
        <w:instrText>ADDIN CITAVI.PLACEHOLDER 800f7cd8-5240-449c-ad66-bd62c1518d46 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aGFjb24gdW5kIFN0cmF1Yi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AtIEJvb2s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2Myk8L1RleHQ+DQogICAgPC9UZXh0VW5pdD4NCiAgPC9UZXh0VW5pdHM+DQo8L1BsYWNlaG9sZGVyPg==</w:instrText>
      </w:r>
      <w:r>
        <w:fldChar w:fldCharType="separate"/>
      </w:r>
      <w:bookmarkStart w:id="364" w:name="_CTVP001800f7cd85240449cad66bd62c1518d46"/>
      <w:r>
        <w:t>Chacon und Straub, „</w:t>
      </w:r>
      <w:r w:rsidRPr="00DE7D43">
        <w:rPr>
          <w:i/>
        </w:rPr>
        <w:t>Git - Book,“</w:t>
      </w:r>
      <w:r w:rsidRPr="00DE7D43">
        <w:t xml:space="preserve"> (wie Anm. 63)</w:t>
      </w:r>
      <w:bookmarkEnd w:id="364"/>
      <w:r>
        <w:fldChar w:fldCharType="end"/>
      </w:r>
    </w:p>
  </w:footnote>
  <w:footnote w:id="72">
    <w:p w14:paraId="6D9E0624" w14:textId="77777777" w:rsidR="00EE4443" w:rsidRDefault="00EE4443">
      <w:pPr>
        <w:pStyle w:val="Funotentext"/>
      </w:pPr>
      <w:r>
        <w:rPr>
          <w:rStyle w:val="Funotenzeichen"/>
        </w:rPr>
        <w:footnoteRef/>
      </w:r>
      <w:r>
        <w:t xml:space="preserve"> Vgl. </w:t>
      </w:r>
      <w:r>
        <w:fldChar w:fldCharType="begin"/>
      </w:r>
      <w:r>
        <w:instrText>ADDIN CITAVI.PLACEHOLDER 867cda73-ce97-4af8-9f39-1ac139965a3a 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5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uKAkzM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ua2VyIHVuZCBTcmVjZWM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c3ZlcndhbHR1bmcgbWl0IEdpd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pLCBTLiAy4oCTMzwvVGV4dD4NCiAgICA8L1RleHRVbml0Pg0KICA8L1RleHRVbml0cz4NCjwvUGxhY2Vob2xkZXI+</w:instrText>
      </w:r>
      <w:r>
        <w:fldChar w:fldCharType="separate"/>
      </w:r>
      <w:bookmarkStart w:id="367" w:name="_CTVP001867cda73ce974af89f391ac139965a3a"/>
      <w:r>
        <w:t>Denker und Srecec, „</w:t>
      </w:r>
      <w:r w:rsidRPr="00770905">
        <w:rPr>
          <w:i/>
        </w:rPr>
        <w:t>Versionsverwaltung mit Git,“</w:t>
      </w:r>
      <w:r w:rsidRPr="00770905">
        <w:t xml:space="preserve"> (wie Anm. 1), S. 2–3</w:t>
      </w:r>
      <w:bookmarkEnd w:id="367"/>
      <w:r>
        <w:fldChar w:fldCharType="end"/>
      </w:r>
    </w:p>
  </w:footnote>
  <w:footnote w:id="73">
    <w:p w14:paraId="625E923B" w14:textId="77777777" w:rsidR="00EE4443" w:rsidRDefault="00EE4443">
      <w:pPr>
        <w:pStyle w:val="Funotentext"/>
      </w:pPr>
      <w:r>
        <w:rPr>
          <w:rStyle w:val="Funotenzeichen"/>
        </w:rPr>
        <w:footnoteRef/>
      </w:r>
      <w:r>
        <w:t xml:space="preserve"> Vgl. </w:t>
      </w:r>
      <w:r>
        <w:fldChar w:fldCharType="begin"/>
      </w:r>
      <w:r>
        <w:instrText>ADDIN CITAVI.PLACEHOLDER 12937b54-68ca-4cbe-9dd8-70f4cff94d27 PFBsYWNlaG9sZGVyPg0KICA8QWRkSW5WZXJzaW9uPjUuNi4wLjI8L0FkZEluVmVyc2lvbj4NCiAgPElkPjEyOTM3YjU0LTY4Y2EtNGNiZS05ZGQ4LTcwZjRjZmY5NGQyNzwvSWQ+DQogIDxFbnRyaWVzPg0KICAgIDxFbnRyeT4NCiAgICAgIDxBc3NvY2lhdGVXaXRoS25vd2xlZGdlSXRlbUlkPjQxMGYwMDY0LThmNzAtNGFiOS1hMGIxLTJmODMxNDY5OWIxYzwvQXNzb2NpYXRlV2l0aEtub3dsZWRnZUl0ZW1JZD4NCiAgICAgIDxJZD5iMjI2MzIyMC0yYjNjLTQ3NTItYmZiYS0wYzE0ZTVmOWQ2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YW5nZT4NCiAgICAgICAgPFN0YXJ0PjA8L1N0YXJ0Pg0KICAgICAgICA8TGVuZ3RoPjY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BY2Nlc3NEYXRlPjE3LjA2LjIwMTc8L0FjY2Vzc0RhdGU+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ICA8TG9jYXRpb24+DQogICAgICAgICAgICA8QWRkcmVzcz5odHRwOi8vbWVybGluZGVua2VyLmRlL2ZpbGVzL1Byb3NlbWluYXJfR2l0LnBkZjwvQWRkcmVzcz4NCiAgICAgICAgICAgIDxMb2NhdGlvblR5cGU+RWxlY3Ryb25pY0FkZHJlc3M8L0xvY2F0aW9uVHlwZT4NCiAgICAgICAgICA8L0xvY2F0aW9uPg0KICAgICAgICA8L0xvY2F0aW9ucz4NCiAgICAgICAgPE9ubGluZUFkZHJlc3M+aHR0cDovL21lcmxpbmRlbmtlci5kZS9maWxlcy9Qcm9zZW1pbmFyX0dpdC5wZGY8L09ubGluZUFkZHJlc3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gdW5kIFNyZWNlYywg4oCeVmVyc2lvbnN2ZXJ3YWx0dW5nIG1pdCBHaXQs4oCcICh3aWUgQW5tLiAxKS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gdW5kIFNyZWNlYywg4oCe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lZlcnNpb25zdmVyd2FsdHVuZyBtaXQgR2l0LOKAn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d2llIEFubS4gMSksIFMuIDM8L1RleHQ+DQogICAgPC9UZXh0VW5pdD4NCiAgPC9UZXh0VW5pdHM+DQo8L1BsYWNlaG9sZGVyPg==</w:instrText>
      </w:r>
      <w:r>
        <w:fldChar w:fldCharType="separate"/>
      </w:r>
      <w:bookmarkStart w:id="370" w:name="_CTVP00112937b5468ca4cbe9dd870f4cff94d27"/>
      <w:r>
        <w:t>Denker und Srecec, „</w:t>
      </w:r>
      <w:r w:rsidRPr="00770905">
        <w:rPr>
          <w:i/>
        </w:rPr>
        <w:t>Versionsverwaltung mit Git,“</w:t>
      </w:r>
      <w:r w:rsidRPr="00770905">
        <w:t xml:space="preserve"> (wie Anm. 1), S. 3</w:t>
      </w:r>
      <w:bookmarkEnd w:id="370"/>
      <w:r>
        <w:fldChar w:fldCharType="end"/>
      </w:r>
    </w:p>
  </w:footnote>
  <w:footnote w:id="74">
    <w:p w14:paraId="611CC4B6" w14:textId="77777777" w:rsidR="00EE4443" w:rsidRDefault="00EE4443">
      <w:pPr>
        <w:pStyle w:val="Funotentext"/>
      </w:pPr>
      <w:r>
        <w:rPr>
          <w:rStyle w:val="Funotenzeichen"/>
        </w:rPr>
        <w:footnoteRef/>
      </w:r>
      <w:r>
        <w:t xml:space="preserve"> Vgl. </w:t>
      </w:r>
      <w:r>
        <w:fldChar w:fldCharType="begin"/>
      </w:r>
      <w:r>
        <w:instrText>ADDIN CITAVI.PLACEHOLDER 14418eb5-018d-438b-ad53-ee88089ee23a PFBsYWNlaG9sZGVyPg0KICA8QWRkSW5WZXJzaW9uPjUuNi4wLjI8L0FkZEluVmVyc2lvbj4NCiAgPElkPjE0NDE4ZWI1LTAxOGQtNDM4Yi1hZDUzLWVlODgwODllZTIzYTwvSWQ+DQogIDxFbnRyaWVzPg0KICAgIDxFbnRyeT4NCiAgICAgIDxBc3NvY2lhdGVXaXRoS25vd2xlZGdlSXRlbUlkPmY3YWUzMjBjLTNiZmMtNDdjZC04NzI2LTM5ZTUwNDkzZmI2MDwvQXNzb2NpYXRlV2l0aEtub3dsZWRnZUl0ZW1JZD4NCiAgICAgIDxJZD5mMTljMjVjOC02NTllLTRhZGUtYWFhZi1lZDA2YzQwMzE4Mjk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hbGVudGluIEhhZW5lbCB1bmQgSnVsaXVzIFBsZW56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2l0LiBWZXJ0ZWlsdGUgVmVyc2lvbnN2ZXJ3YWx0dW5nIGbDvHIgQ29kZSB1bmQgRG9rdW1lbnRl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Qcm9mZXNzaW9uYWwgcmVmZXJlbmNlOyBNw7xuY2hlbjogT3BlbiBTb3VyY2UgUHJlc3MsIDIwMTEpLCBTLiAzNDwvVGV4dD4NCiAgICA8L1RleHRVbml0Pg0KICA8L1RleHRVbml0cz4NCjwvUGxhY2Vob2xkZXI+</w:instrText>
      </w:r>
      <w:r>
        <w:fldChar w:fldCharType="separate"/>
      </w:r>
      <w:bookmarkStart w:id="374" w:name="_CTVP00114418eb5018d438bad53ee88089ee23a"/>
      <w:r>
        <w:t xml:space="preserve">Valentin Haenel und Julius Plenz, </w:t>
      </w:r>
      <w:r w:rsidRPr="00770905">
        <w:rPr>
          <w:i/>
        </w:rPr>
        <w:t>Git. Verteilte Versionsverwaltung für Code und Dokumente</w:t>
      </w:r>
      <w:r w:rsidRPr="00770905">
        <w:t xml:space="preserve"> (Professional reference; München: Open Source Press, 2011), S. 34</w:t>
      </w:r>
      <w:bookmarkEnd w:id="374"/>
      <w:r>
        <w:fldChar w:fldCharType="end"/>
      </w:r>
    </w:p>
  </w:footnote>
  <w:footnote w:id="75">
    <w:p w14:paraId="27B36DCF" w14:textId="77777777" w:rsidR="00EE4443" w:rsidRDefault="00EE4443">
      <w:pPr>
        <w:pStyle w:val="Funotentext"/>
      </w:pPr>
      <w:r>
        <w:rPr>
          <w:rStyle w:val="Funotenzeichen"/>
        </w:rPr>
        <w:footnoteRef/>
      </w:r>
      <w:r>
        <w:t xml:space="preserve"> </w:t>
      </w:r>
      <w:r>
        <w:fldChar w:fldCharType="begin"/>
      </w:r>
      <w:r>
        <w:instrText>ADDIN CITAVI.PLACEHOLDER ac9dd355-aa09-4a9f-b001-b9c0b91e6acc PFBsYWNlaG9sZGVyPg0KICA8QWRkSW5WZXJzaW9uPjUuNi4wLjI8L0FkZEluVmVyc2lvbj4NCiAgPElkPmFjOWRkMzU1LWFhMDktNGE5Zi1iMDAxLWI5YzBiOTFlNmFjYzwvSWQ+DQogIDxFbnRyaWVzPg0KICAgIDxFbnRyeT4NCiAgICAgIDxBc3NvY2lhdGVXaXRoS25vd2xlZGdlSXRlbUlkPmQ1MDM3YTgyLTgxOWEtNGE3NS04MmNjLTRiMTdlZGExNDEwODwvQXNzb2NpYXRlV2l0aEtub3dsZWRnZUl0ZW1JZD4NCiAgICAgIDxJZD5kZDQwYzU5Yy00NWQ1LTRkMDMtYTJkYi05NWVlZWE2NTZlYTQ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E0NT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JlbsOpIFByZWnDn2VsIHVuZCBCasO4cm4gU3RhY2htYW5uLCBHaXQuIERlemVudHJhbGUgVmVyc2lvbnN2ZXJ3YWx0dW5nIGltIFRlYW0gOiBHcnVuZGxhZ2VuIHVuZCBXb3JrZmxvd3MgKEhlaWRlbGJlcmc6IGRwdW5rdC5WZXJsYWcsIDIwMTY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mVuw6kgUHJlacOfZWwgdW5kIEJqw7hybiBTdGFjaG1hbm4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uIERlemVudHJhbGUgVmVyc2lvbnN2ZXJ3YWx0dW5nIGltIFRlYW0gOiBHcnVuZGxhZ2VuIHVuZCBXb3JrZmxvd3M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hlaWRlbGJlcmc6IGRwdW5rdC5WZXJsYWcsIDIwMTYpLCBTLiB2aWk8L1RleHQ+DQogICAgPC9UZXh0VW5pdD4NCiAgPC9UZXh0VW5pdHM+DQo8L1BsYWNlaG9sZGVyPg==</w:instrText>
      </w:r>
      <w:r>
        <w:fldChar w:fldCharType="separate"/>
      </w:r>
      <w:bookmarkStart w:id="378" w:name="_CTVP001ac9dd355aa094a9fb001b9c0b91e6acc"/>
      <w:r>
        <w:t xml:space="preserve">René Preißel und Bjørn Stachmann, </w:t>
      </w:r>
      <w:r w:rsidRPr="00770905">
        <w:rPr>
          <w:i/>
        </w:rPr>
        <w:t>Git. Dezentrale Versionsverwaltung im Team : Grundlagen und Workflows</w:t>
      </w:r>
      <w:r w:rsidRPr="00770905">
        <w:t xml:space="preserve"> (Heidelberg: dpunkt.Verlag, 2016), S. vii</w:t>
      </w:r>
      <w:bookmarkEnd w:id="378"/>
      <w:r>
        <w:fldChar w:fldCharType="end"/>
      </w:r>
    </w:p>
  </w:footnote>
  <w:footnote w:id="76">
    <w:p w14:paraId="2988630F" w14:textId="03492524" w:rsidR="00EE4443" w:rsidRDefault="00EE4443">
      <w:pPr>
        <w:pStyle w:val="Funotentext"/>
      </w:pPr>
      <w:r>
        <w:rPr>
          <w:rStyle w:val="Funotenzeichen"/>
        </w:rPr>
        <w:footnoteRef/>
      </w:r>
      <w:r>
        <w:t xml:space="preserve"> </w:t>
      </w:r>
      <w:r>
        <w:fldChar w:fldCharType="begin"/>
      </w:r>
      <w:r>
        <w:instrText>ADDIN CITAVI.PLACEHOLDER 1176c285-f17c-41b1-bdfc-486dd6e89171 PFBsYWNlaG9sZGVyPg0KICA8QWRkSW5WZXJzaW9uPjUuNi4wLjI8L0FkZEluVmVyc2lvbj4NCiAgPElkPjExNzZjMjg1LWYxN2MtNDFiMS1iZGZjLTQ4NmRkNmU4OTE3MTwvSWQ+DQogIDxFbnRyaWVzPg0KICAgIDxFbnRyeT4NCiAgICAgIDxBc3NvY2lhdGVXaXRoS25vd2xlZGdlSXRlbUlkPjg0MTI3MDFlLTkzODQtNGM5MC04NzlmLTcwNWZhNjBlMzE3MjwvQXNzb2NpYXRlV2l0aEtub3dsZWRnZUl0ZW1JZD4NCiAgICAgIDxJZD5mZjFhN2ZiZS03ZDIzLTRjNDUtYWRjMC1lZGZjZDQxMTY4MzU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381" w:name="_CTVP0011176c285f17c41b1bdfc486dd6e89171"/>
      <w:r>
        <w:t>Preißel und Stachmann (wie Anm. 75), S. vii</w:t>
      </w:r>
      <w:bookmarkEnd w:id="381"/>
      <w:r>
        <w:fldChar w:fldCharType="end"/>
      </w:r>
    </w:p>
  </w:footnote>
  <w:footnote w:id="77">
    <w:p w14:paraId="704D0D83" w14:textId="7B19E418" w:rsidR="00EE4443" w:rsidRDefault="00EE4443">
      <w:pPr>
        <w:pStyle w:val="Funotentext"/>
      </w:pPr>
      <w:r>
        <w:rPr>
          <w:rStyle w:val="Funotenzeichen"/>
        </w:rPr>
        <w:footnoteRef/>
      </w:r>
      <w:r>
        <w:t xml:space="preserve"> </w:t>
      </w:r>
      <w:r>
        <w:fldChar w:fldCharType="begin"/>
      </w:r>
      <w:r>
        <w:instrText>ADDIN CITAVI.PLACEHOLDER 0c81fe9f-a611-43a3-bd05-e95d7bb88f47 PFBsYWNlaG9sZGVyPg0KICA8QWRkSW5WZXJzaW9uPjUuNi4wLjI8L0FkZEluVmVyc2lvbj4NCiAgPElkPjBjODFmZTlmLWE2MTEtNDNhMy1iZDA1LWU5NWQ3YmI4OGY0NzwvSWQ+DQogIDxFbnRyaWVzPg0KICAgIDxFbnRyeT4NCiAgICAgIDxBc3NvY2lhdGVXaXRoS25vd2xlZGdlSXRlbUlkPmZlZThkMGU5LTYxMTItNDAyOS1iNjU4LThmMmM2ODhkMGYwMjwvQXNzb2NpYXRlV2l0aEtub3dsZWRnZUl0ZW1JZD4NCiAgICAgIDxJZD5jNjEwZjAzZi1iZmM4LTQ5MjktODA4NS1mNzQxMjZmMzVjN2Q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384" w:name="_CTVP0010c81fe9fa61143a3bd05e95d7bb88f47"/>
      <w:r>
        <w:t>Preißel und Stachmann (wie Anm. 75), S. vii</w:t>
      </w:r>
      <w:bookmarkEnd w:id="384"/>
      <w:r>
        <w:fldChar w:fldCharType="end"/>
      </w:r>
    </w:p>
  </w:footnote>
  <w:footnote w:id="78">
    <w:p w14:paraId="570C5D57" w14:textId="63773426" w:rsidR="00EE4443" w:rsidRDefault="00EE4443">
      <w:pPr>
        <w:pStyle w:val="Funotentext"/>
      </w:pPr>
      <w:r>
        <w:rPr>
          <w:rStyle w:val="Funotenzeichen"/>
        </w:rPr>
        <w:footnoteRef/>
      </w:r>
      <w:r>
        <w:t xml:space="preserve"> </w:t>
      </w:r>
      <w:r>
        <w:fldChar w:fldCharType="begin"/>
      </w:r>
      <w:r>
        <w:instrText>ADDIN CITAVI.PLACEHOLDER c0b3190c-7bb1-4c96-bba4-537edddea230 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B2aW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HJlacOfZWwgdW5kIFN0YWNobWFubiAod2llIEFubS4gNzUpLCBTLiB2aWk8L1RleHQ+DQogICAgPC9UZXh0VW5pdD4NCiAgPC9UZXh0VW5pdHM+DQo8L1BsYWNlaG9sZGVyPg==</w:instrText>
      </w:r>
      <w:r>
        <w:fldChar w:fldCharType="separate"/>
      </w:r>
      <w:bookmarkStart w:id="386" w:name="_CTVP001c0b3190c7bb14c96bba4537edddea230"/>
      <w:r>
        <w:t>Preißel und Stachmann (wie Anm. 75), S. vii</w:t>
      </w:r>
      <w:bookmarkEnd w:id="386"/>
      <w:r>
        <w:fldChar w:fldCharType="end"/>
      </w:r>
    </w:p>
  </w:footnote>
  <w:footnote w:id="79">
    <w:p w14:paraId="1065AB19" w14:textId="520B2188" w:rsidR="00EE4443" w:rsidRDefault="00EE4443">
      <w:pPr>
        <w:pStyle w:val="Funotentext"/>
      </w:pPr>
      <w:r>
        <w:rPr>
          <w:rStyle w:val="Funotenzeichen"/>
        </w:rPr>
        <w:footnoteRef/>
      </w:r>
      <w:r>
        <w:t xml:space="preserve"> </w:t>
      </w:r>
      <w:r>
        <w:fldChar w:fldCharType="begin"/>
      </w:r>
      <w:r>
        <w:instrText>ADDIN CITAVI.PLACEHOLDER c6f79203-95fb-492c-99f8-91aac7eea6d8 PFBsYWNlaG9sZGVyPg0KICA8QWRkSW5WZXJzaW9uPjUuNi4wLjI8L0FkZEluVmVyc2lvbj4NCiAgPElkPmM2Zjc5MjAzLTk1ZmItNDkyYy05OWY4LTkxYWFjN2VlYTZkODwvSWQ+DQogIDxFbnRyaWVzPg0KICAgIDxFbnRyeT4NCiAgICAgIDxBc3NvY2lhdGVXaXRoS25vd2xlZGdlSXRlbUlkPmFmMmI1OWRmLTdjNGItNGZhYi05ZGQxLWM3ZDNlODlmODMzODwvQXNzb2NpYXRlV2l0aEtub3dsZWRnZUl0ZW1JZD4NCiAgICAgIDxJZD5iNGU4NzA5NS1lYzRkLTQ0OWEtOTc0OS0wMzE0ODM2NGFmMGY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387" w:name="_CTVP001c6f7920395fb492c99f891aac7eea6d8"/>
      <w:r>
        <w:t>Preißel und Stachmann (wie Anm. 75), S. viii</w:t>
      </w:r>
      <w:bookmarkEnd w:id="387"/>
      <w:r>
        <w:fldChar w:fldCharType="end"/>
      </w:r>
    </w:p>
  </w:footnote>
  <w:footnote w:id="80">
    <w:p w14:paraId="2761A56A" w14:textId="5B67A973" w:rsidR="00EE4443" w:rsidRDefault="00EE4443">
      <w:pPr>
        <w:pStyle w:val="Funotentext"/>
      </w:pPr>
      <w:r>
        <w:rPr>
          <w:rStyle w:val="Funotenzeichen"/>
        </w:rPr>
        <w:footnoteRef/>
      </w:r>
      <w:r>
        <w:t xml:space="preserve"> </w:t>
      </w:r>
      <w:r>
        <w:fldChar w:fldCharType="begin"/>
      </w:r>
      <w:r>
        <w:instrText>ADDIN CITAVI.PLACEHOLDER 74f8785b-05d6-48eb-ba66-10bb0061350c PFBsYWNlaG9sZGVyPg0KICA8QWRkSW5WZXJzaW9uPjUuNi4wLjI8L0FkZEluVmVyc2lvbj4NCiAgPElkPjc0Zjg3ODViLTA1ZDYtNDhlYi1iYTY2LTEwYmIwMDYxMzUwYzwvSWQ+DQogIDxFbnRyaWVzPg0KICAgIDxFbnRyeT4NCiAgICAgIDxBc3NvY2lhdGVXaXRoS25vd2xlZGdlSXRlbUlkPmQxN2ZlYmEwLTQ3NzQtNDdlMC1iMWZkLTVjOTY1ZTM4MDMwNTwvQXNzb2NpYXRlV2l0aEtub3dsZWRnZUl0ZW1JZD4NCiAgICAgIDxJZD5lZGEyMzk1Yi1kZTgyLTRkYzgtYjI3MS1iNThjZWI3ZmYxN2E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388" w:name="_CTVP00174f8785b05d648ebba6610bb0061350c"/>
      <w:r>
        <w:t>Preißel und Stachmann (wie Anm. 75), S. viii</w:t>
      </w:r>
      <w:bookmarkEnd w:id="388"/>
      <w:r>
        <w:fldChar w:fldCharType="end"/>
      </w:r>
    </w:p>
  </w:footnote>
  <w:footnote w:id="81">
    <w:p w14:paraId="6813AA59" w14:textId="79B961A5" w:rsidR="00EE4443" w:rsidRDefault="00EE4443">
      <w:pPr>
        <w:pStyle w:val="Funotentext"/>
      </w:pPr>
      <w:r>
        <w:rPr>
          <w:rStyle w:val="Funotenzeichen"/>
        </w:rPr>
        <w:footnoteRef/>
      </w:r>
      <w:r>
        <w:t xml:space="preserve"> </w:t>
      </w:r>
      <w:r>
        <w:fldChar w:fldCharType="begin"/>
      </w:r>
      <w:r>
        <w:instrText>ADDIN CITAVI.PLACEHOLDER afc8ca57-2636-4fc5-b5dc-008b49201fd6 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dmlpa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QcmVpw59lbCB1bmQgU3RhY2htYW5uICh3aWUgQW5tLiA3NSksIFMuIHZpaWk8L1RleHQ+DQogICAgPC9UZXh0VW5pdD4NCiAgPC9UZXh0VW5pdHM+DQo8L1BsYWNlaG9sZGVyPg==</w:instrText>
      </w:r>
      <w:r>
        <w:fldChar w:fldCharType="separate"/>
      </w:r>
      <w:bookmarkStart w:id="389" w:name="_CTVP001afc8ca5726364fc5b5dc008b49201fd6"/>
      <w:r>
        <w:t>Preißel und Stachmann (wie Anm. 75), S. viii</w:t>
      </w:r>
      <w:bookmarkEnd w:id="389"/>
      <w:r>
        <w:fldChar w:fldCharType="end"/>
      </w:r>
    </w:p>
  </w:footnote>
  <w:footnote w:id="82">
    <w:p w14:paraId="6BA8D120" w14:textId="77777777" w:rsidR="00EE4443" w:rsidRDefault="00EE4443">
      <w:pPr>
        <w:pStyle w:val="Funotentext"/>
      </w:pPr>
      <w:r>
        <w:rPr>
          <w:rStyle w:val="Funotenzeichen"/>
        </w:rPr>
        <w:footnoteRef/>
      </w:r>
      <w:r>
        <w:t xml:space="preserve"> Vgl. </w:t>
      </w:r>
      <w:r>
        <w:fldChar w:fldCharType="begin"/>
      </w:r>
      <w:r>
        <w:instrText>ADDIN CITAVI.PLACEHOLDER f53a44ba-893e-4595-ba93-ba182ab20355 PFBsYWNlaG9sZGVyPg0KICA8QWRkSW5WZXJzaW9uPjUuNi4wLjI8L0FkZEluVmVyc2lvbj4NCiAgPElkPmY1M2E0NGJhLTg5M2UtNDU5NS1iYTkzLWJhMTgyYWIyMDM1NTwvSWQ+DQogIDxFbnRyaWVzPg0KICAgIDxFbnRyeT4NCiAgICAgIDxBc3NvY2lhdGVXaXRoS25vd2xlZGdlSXRlbUlkPjBhNWE2NjM4LTkwNjYtNDg3NS05NTg5LTgyYzU3ZTc5ZWM5MDwvQXNzb2NpYXRlV2l0aEtub3dsZWRnZUl0ZW1JZD4NCiAgICAgIDxJZD43YjQ3OTRmMC1kZjI1LTRhNzktYjg4Ni1lZDdmMDhlMzZmMzI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1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Tk8L1RleHQ+DQogICAgPC9UZXh0VW5pdD4NCiAgPC9UZXh0VW5pdHM+DQo8L1BsYWNlaG9sZGVyPg==</w:instrText>
      </w:r>
      <w:r>
        <w:fldChar w:fldCharType="separate"/>
      </w:r>
      <w:bookmarkStart w:id="394" w:name="_CTVP001f53a44ba893e4595ba93ba182ab20355"/>
      <w:r>
        <w:t>Vijayakumaran (wie Anm. 2), S. 59</w:t>
      </w:r>
      <w:bookmarkEnd w:id="394"/>
      <w:r>
        <w:fldChar w:fldCharType="end"/>
      </w:r>
    </w:p>
  </w:footnote>
  <w:footnote w:id="83">
    <w:p w14:paraId="466B9E3A" w14:textId="7242B306" w:rsidR="00EE4443" w:rsidRDefault="00EE4443">
      <w:pPr>
        <w:pStyle w:val="Funotentext"/>
      </w:pPr>
      <w:r>
        <w:rPr>
          <w:rStyle w:val="Funotenzeichen"/>
        </w:rPr>
        <w:footnoteRef/>
      </w:r>
      <w:r>
        <w:t xml:space="preserve"> Vgl. </w:t>
      </w:r>
      <w:r>
        <w:fldChar w:fldCharType="begin"/>
      </w:r>
      <w:r>
        <w:instrText>ADDIN CITAVI.PLACEHOLDER 0502bdd4-c125-40ed-88f5-5a463ef4044b PFBsYWNlaG9sZGVyPg0KICA8QWRkSW5WZXJzaW9uPjUuNi4wLjI8L0FkZEluVmVyc2lvbj4NCiAgPElkPjA1MDJiZGQ0LWMxMjUtNDBlZC04OGY1LTVhNDYzZWY0MDQ0YjwvSWQ+DQogIDxFbnRyaWVzPg0KICAgIDxFbnRyeT4NCiAgICAgIDxBc3NvY2lhdGVXaXRoS25vd2xlZGdlSXRlbUlkPmRlYTc0Y2U1LTZiNDUtNGY2ZS1hYTM5LTZiNDk3YmQ2OTAxMjwvQXNzb2NpYXRlV2l0aEtub3dsZWRnZUl0ZW1JZD4NCiAgICAgIDxJZD5mMmYzY2RiYy02MTExLTRmNDItOWJlNC1kMmIxYTllMjliNWE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TwvVGV4dD4NCiAgICA8L1RleHRVbml0Pg0KICA8L1RleHRVbml0cz4NCjwvUGxhY2Vob2xkZXI+</w:instrText>
      </w:r>
      <w:r>
        <w:fldChar w:fldCharType="separate"/>
      </w:r>
      <w:bookmarkStart w:id="395" w:name="_CTVP0010502bdd4c12540ed88f55a463ef4044b"/>
      <w:r>
        <w:t>Preißel und Stachmann (wie Anm. 75), S. 5</w:t>
      </w:r>
      <w:bookmarkEnd w:id="395"/>
      <w:r>
        <w:fldChar w:fldCharType="end"/>
      </w:r>
    </w:p>
  </w:footnote>
  <w:footnote w:id="84">
    <w:p w14:paraId="29A1FC9A" w14:textId="5309D3FB" w:rsidR="00EE4443" w:rsidRDefault="00EE4443" w:rsidP="003308B4">
      <w:pPr>
        <w:pStyle w:val="Funotentext"/>
      </w:pPr>
      <w:r>
        <w:rPr>
          <w:rStyle w:val="Funotenzeichen"/>
        </w:rPr>
        <w:footnoteRef/>
      </w:r>
      <w:r>
        <w:t xml:space="preserve"> Vgl. </w:t>
      </w:r>
      <w:r>
        <w:fldChar w:fldCharType="begin"/>
      </w:r>
      <w:r>
        <w:instrText>ADDIN CITAVI.PLACEHOLDER 58395293-3f29-4fc8-b6e7-b5ad2ff82529 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Tk8L1RleHQ+DQogICAgPC9UZXh0VW5pdD4NCiAgPC9UZXh0VW5pdHM+DQo8L1BsYWNlaG9sZGVyPg==</w:instrText>
      </w:r>
      <w:r>
        <w:fldChar w:fldCharType="separate"/>
      </w:r>
      <w:bookmarkStart w:id="396" w:name="_CTVP001583952933f294fc8b6e7b5ad2ff82529"/>
      <w:r>
        <w:t>Preißel und Stachmann (wie Anm. 75), S. 59</w:t>
      </w:r>
      <w:bookmarkEnd w:id="396"/>
      <w:r>
        <w:fldChar w:fldCharType="end"/>
      </w:r>
    </w:p>
  </w:footnote>
  <w:footnote w:id="85">
    <w:p w14:paraId="46645824" w14:textId="77777777" w:rsidR="00EE4443" w:rsidRDefault="00EE4443">
      <w:pPr>
        <w:pStyle w:val="Funotentext"/>
      </w:pPr>
      <w:r>
        <w:rPr>
          <w:rStyle w:val="Funotenzeichen"/>
        </w:rPr>
        <w:footnoteRef/>
      </w:r>
      <w:r>
        <w:t xml:space="preserve"> Vgl. </w:t>
      </w:r>
      <w:r>
        <w:fldChar w:fldCharType="begin"/>
      </w:r>
      <w:r>
        <w:instrText>ADDIN CITAVI.PLACEHOLDER b0fd3dcf-4509-4177-93ed-7e5e5d75103d PFBsYWNlaG9sZGVyPg0KICA8QWRkSW5WZXJzaW9uPjUuNi4wLjI8L0FkZEluVmVyc2lvbj4NCiAgPElkPmIwZmQzZGNmLTQ1MDktNDE3Ny05M2VkLTdlNWU1ZDc1MTAzZD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g5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N2ZW4gUmllZGVsLCBHaXQuIEt1cnogJmFtcDsgZ3V0IChPJ1JlaWxseXMgVGFzY2hlbmJpYmxpb3RoZWs7IEJlaWppbmc6IE8nUmVpbGx5LCAyMDEwKSwgUy4g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mVuIFJpZWRlbC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dpdC4gS3VyeiAmYW1wOyBnd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8nUmVpbGx5cyBUYXNjaGVuYmlibGlvdGhlazsgQmVpamluZzogTydSZWlsbHksIDIwMTApLCBTLiA3PC9UZXh0Pg0KICAgIDwvVGV4dFVuaXQ+DQogIDwvVGV4dFVuaXRzPg0KPC9QbGFjZWhvbGRlcj4=</w:instrText>
      </w:r>
      <w:r>
        <w:fldChar w:fldCharType="separate"/>
      </w:r>
      <w:bookmarkStart w:id="398" w:name="_CTVP001b0fd3dcf4509417793ed7e5e5d75103d"/>
      <w:r>
        <w:t xml:space="preserve">Sven Riedel, </w:t>
      </w:r>
      <w:r w:rsidRPr="00770905">
        <w:rPr>
          <w:i/>
        </w:rPr>
        <w:t>Git. Kurz &amp; gut</w:t>
      </w:r>
      <w:r w:rsidRPr="00770905">
        <w:t xml:space="preserve"> (O'Reillys Taschenbibliothek; Beijing: O'Reilly, 2010), S. 7</w:t>
      </w:r>
      <w:bookmarkEnd w:id="398"/>
      <w:r>
        <w:fldChar w:fldCharType="end"/>
      </w:r>
    </w:p>
  </w:footnote>
  <w:footnote w:id="86">
    <w:p w14:paraId="12963FC3" w14:textId="77777777" w:rsidR="00EE4443" w:rsidRDefault="00EE4443">
      <w:pPr>
        <w:pStyle w:val="Funotentext"/>
      </w:pPr>
      <w:r>
        <w:rPr>
          <w:rStyle w:val="Funotenzeichen"/>
        </w:rPr>
        <w:footnoteRef/>
      </w:r>
      <w:r>
        <w:t xml:space="preserve"> Vgl. </w:t>
      </w:r>
      <w:r>
        <w:fldChar w:fldCharType="begin"/>
      </w:r>
      <w:r>
        <w:instrText>ADDIN CITAVI.PLACEHOLDER fc3f694a-a7e2-43db-9372-2f5ffbf4ce33 PFBsYWNlaG9sZGVyPg0KICA8QWRkSW5WZXJzaW9uPjUuNi4wLjI8L0FkZEluVmVyc2lvbj4NCiAgPElkPmZjM2Y2OTRhLWE3ZTItNDNkYi05MzcyLTJmNWZmYmY0Y2UzMz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3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U3VqZWV2YW4gVmlqYXlha3VtYXJhbiwgVmVyc2lvbnN2ZXJ3YWx0dW5nIG1pdCBHaXQgKEZyZWNoZW46IG1pdHAsIDIwMTYp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WplZXZhbiBWaWpheWFrdW1hc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EZyZWNoZW46IG1pdHAsIDIwMTYpLCBTLiAxNDwvVGV4dD4NCiAgICA8L1RleHRVbml0Pg0KICA8L1RleHRVbml0cz4NCjwvUGxhY2Vob2xkZXI+</w:instrText>
      </w:r>
      <w:r>
        <w:fldChar w:fldCharType="separate"/>
      </w:r>
      <w:bookmarkStart w:id="399" w:name="_CTVP001fc3f694aa7e243db93722f5ffbf4ce33"/>
      <w:r>
        <w:t xml:space="preserve">Sujeevan Vijayakumaran, </w:t>
      </w:r>
      <w:r w:rsidRPr="00770905">
        <w:rPr>
          <w:i/>
        </w:rPr>
        <w:t>Versionsverwaltung mit Git</w:t>
      </w:r>
      <w:r w:rsidRPr="00770905">
        <w:t xml:space="preserve"> (Frechen: mitp, 2016), S. 14</w:t>
      </w:r>
      <w:bookmarkEnd w:id="399"/>
      <w:r>
        <w:fldChar w:fldCharType="end"/>
      </w:r>
    </w:p>
  </w:footnote>
  <w:footnote w:id="87">
    <w:p w14:paraId="2918D7C9" w14:textId="1715D49B" w:rsidR="00EE4443" w:rsidRDefault="00EE4443">
      <w:pPr>
        <w:pStyle w:val="Funotentext"/>
      </w:pPr>
      <w:r>
        <w:rPr>
          <w:rStyle w:val="Funotenzeichen"/>
        </w:rPr>
        <w:footnoteRef/>
      </w:r>
      <w:r>
        <w:t xml:space="preserve"> Vgl. </w:t>
      </w:r>
      <w:r>
        <w:fldChar w:fldCharType="begin"/>
      </w:r>
      <w:r>
        <w:instrText>ADDIN CITAVI.PLACEHOLDER c9633b49-7482-497a-9596-2e57c76cfa01 PFBsYWNlaG9sZGVyPg0KICA8QWRkSW5WZXJzaW9uPjUuNi4wLjI8L0FkZEluVmVyc2lvbj4NCiAgPElkPmM5NjMzYjQ5LTc0ODItNDk3YS05NTk2LTJlNTdjNzZjZmEwMTwvSWQ+DQogIDxFbnRyaWVzPg0KICAgIDxFbnRyeT4NCiAgICAgIDxBc3NvY2lhdGVXaXRoS25vd2xlZGdlSXRlbUlkPmYwZDAxNzc3LTJhYzUtNGZkNS1iZmQ1LWIzZjJlZGExY2E2MzwvQXNzb2NpYXRlV2l0aEtub3dsZWRnZUl0ZW1JZD4NCiAgICAgIDxJZD42MjFiNzhlZC0zMDUyLTRhOGYtYmExZC0yOTY3MDVmYmVkZTA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pZWRlbCAod2llIEFubS4gODUpLCBTLiA3PC9UZXh0Pg0KICAgIDwvVGV4dFVuaXQ+DQogIDwvVGV4dFVuaXRzPg0KPC9QbGFjZWhvbGRlcj4=</w:instrText>
      </w:r>
      <w:r>
        <w:fldChar w:fldCharType="separate"/>
      </w:r>
      <w:bookmarkStart w:id="400" w:name="_CTVP001c9633b497482497a95962e57c76cfa01"/>
      <w:r>
        <w:t>Riedel (wie Anm. 85), S. 7</w:t>
      </w:r>
      <w:bookmarkEnd w:id="400"/>
      <w:r>
        <w:fldChar w:fldCharType="end"/>
      </w:r>
    </w:p>
  </w:footnote>
  <w:footnote w:id="88">
    <w:p w14:paraId="391AF97C" w14:textId="557FF67D" w:rsidR="00EE4443" w:rsidRDefault="00EE4443" w:rsidP="005663F8">
      <w:pPr>
        <w:pStyle w:val="Funotentext"/>
      </w:pPr>
      <w:r>
        <w:rPr>
          <w:rStyle w:val="Funotenzeichen"/>
        </w:rPr>
        <w:footnoteRef/>
      </w:r>
      <w:r>
        <w:t xml:space="preserve"> Vgl. </w:t>
      </w:r>
      <w:r>
        <w:fldChar w:fldCharType="begin"/>
      </w:r>
      <w:r>
        <w:instrText>ADDIN CITAVI.PLACEHOLDER b35025f6-d046-4bf9-89d5-0965a8581a2c 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MeKAkzYyPC9UZXh0Pg0KICAgIDwvVGV4dFVuaXQ+DQogIDwvVGV4dFVuaXRzPg0KPC9QbGFjZWhvbGRlcj4=</w:instrText>
      </w:r>
      <w:r>
        <w:fldChar w:fldCharType="separate"/>
      </w:r>
      <w:bookmarkStart w:id="402" w:name="_CTVP001b35025f6d0464bf989d50965a8581a2c"/>
      <w:r>
        <w:t>Haenel und Plenz (wie Anm. 74), S. 61–62</w:t>
      </w:r>
      <w:bookmarkEnd w:id="402"/>
      <w:r>
        <w:fldChar w:fldCharType="end"/>
      </w:r>
    </w:p>
  </w:footnote>
  <w:footnote w:id="89">
    <w:p w14:paraId="5AE1DE1D" w14:textId="0B5BE97B" w:rsidR="00EE4443" w:rsidRDefault="00EE4443">
      <w:pPr>
        <w:pStyle w:val="Funotentext"/>
      </w:pPr>
      <w:r>
        <w:rPr>
          <w:rStyle w:val="Funotenzeichen"/>
        </w:rPr>
        <w:footnoteRef/>
      </w:r>
      <w:r>
        <w:t xml:space="preserve"> Vgl. </w:t>
      </w:r>
      <w:r>
        <w:fldChar w:fldCharType="begin"/>
      </w:r>
      <w:r>
        <w:instrText>ADDIN CITAVI.PLACEHOLDER dffd5786-3657-44b6-a45b-f4de68550b11 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x4oCTNj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MeKAkzYyPC9UZXh0Pg0KICAgIDwvVGV4dFVuaXQ+DQogIDwvVGV4dFVuaXRzPg0KPC9QbGFjZWhvbGRlcj4=</w:instrText>
      </w:r>
      <w:r>
        <w:fldChar w:fldCharType="separate"/>
      </w:r>
      <w:bookmarkStart w:id="404" w:name="_CTVP001dffd5786365744b6a45bf4de68550b11"/>
      <w:r>
        <w:t>Haenel und Plenz (wie Anm. 74), S. 61–62</w:t>
      </w:r>
      <w:bookmarkEnd w:id="404"/>
      <w:r>
        <w:fldChar w:fldCharType="end"/>
      </w:r>
    </w:p>
  </w:footnote>
  <w:footnote w:id="90">
    <w:p w14:paraId="2612F719" w14:textId="77777777" w:rsidR="00EE4443" w:rsidRDefault="00EE4443">
      <w:pPr>
        <w:pStyle w:val="Funotentext"/>
      </w:pPr>
      <w:r>
        <w:rPr>
          <w:rStyle w:val="Funotenzeichen"/>
        </w:rPr>
        <w:footnoteRef/>
      </w:r>
      <w:r w:rsidRPr="006C67EE">
        <w:t xml:space="preserve"> Vgl. </w:t>
      </w:r>
      <w:r>
        <w:fldChar w:fldCharType="begin"/>
      </w:r>
      <w:r w:rsidRPr="006C67EE">
        <w:instrText>ADDIN CITAVI.PLACEHOLDER da621431-8876-43d1-9ff9-c5d4181e4333 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bmNlbnQgRHJpZXNzZW4sIOKAnkEgc3VjY2Vzc2Z1bCBHaXQgYnJhbmNoaW5nIG1vZGVsLOKAnC4gR2VwcsO8ZnQgYW0gOC4gSnVuaSAyMDE3LiBPbmxpbmU6IGh0dHA6Ly9udmllLmNvbS9wb3N0cy9hLXN1Y2Nlc3NmdWwtZ2l0LWJyYW5jaGluZy1tb2RlbC8uPC9UZXh0Pg0KICAgIDwvVGV4dFVuaXQ+DQogIDwvVGV4dFVuaXRzPg0KPC9QbGFjZWhvbGRlcj4=</w:instrText>
      </w:r>
      <w:r>
        <w:fldChar w:fldCharType="separate"/>
      </w:r>
      <w:bookmarkStart w:id="407" w:name="_CTVP001da621431887643d19ff9c5d4181e4333"/>
      <w:r>
        <w:t>Vincent Driessen, „A successful Git branching model,“. Geprüft am 8. Juni 2017. Onl</w:t>
      </w:r>
      <w:r>
        <w:t>i</w:t>
      </w:r>
      <w:r>
        <w:t>ne: http://nvie.com/posts/a-successful-git-branching-model/.</w:t>
      </w:r>
      <w:bookmarkEnd w:id="407"/>
      <w:r>
        <w:fldChar w:fldCharType="end"/>
      </w:r>
    </w:p>
  </w:footnote>
  <w:footnote w:id="91">
    <w:p w14:paraId="409E3786" w14:textId="26DDFB35" w:rsidR="00EE4443" w:rsidRDefault="00EE4443">
      <w:pPr>
        <w:pStyle w:val="Funotentext"/>
      </w:pPr>
      <w:r>
        <w:rPr>
          <w:rStyle w:val="Funotenzeichen"/>
        </w:rPr>
        <w:footnoteRef/>
      </w:r>
      <w:r>
        <w:t xml:space="preserve"> Vgl. </w:t>
      </w:r>
      <w:r>
        <w:fldChar w:fldCharType="begin"/>
      </w:r>
      <w:r>
        <w:instrText>ADDIN CITAVI.PLACEHOLDER 7c45a069-e8fe-4c75-9f62-6a9b6a312b3d PFBsYWNlaG9sZGVyPg0KICA8QWRkSW5WZXJzaW9uPjUuNi4wLjI8L0FkZEluVmVyc2lvbj4NCiAgPElkPjdjNDVhMDY5LWU4ZmUtNGM3NS05ZjYyLTZhOWI2YTMxMmIzZDwvSWQ+DQogIDxFbnRyaWVzPg0KICAgIDxFbnRyeT4NCiAgICAgIDxBc3NvY2lhdGVXaXRoS25vd2xlZGdlSXRlbUlkPmZkYmU1YTI1LTZhMmYtNDIxNy05ZGYwLTk5ZWViYWUwZDYwYzwvQXNzb2NpYXRlV2l0aEtub3dsZWRnZUl0ZW1JZD4NCiAgICAgIDxJZD5iMDMzZjQ5YS0zNzZiLTQ1OTQtYWU3NS0wMDczYWM3YzM5Y2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Ck8L1RleHQ+DQogICAgPC9UZXh0VW5pdD4NCiAgPC9UZXh0VW5pdHM+DQo8L1BsYWNlaG9sZGVyPg==</w:instrText>
      </w:r>
      <w:r>
        <w:fldChar w:fldCharType="separate"/>
      </w:r>
      <w:bookmarkStart w:id="411" w:name="_CTVP0017c45a069e8fe4c759f626a9b6a312b3d"/>
      <w:r>
        <w:t>Driessen, „</w:t>
      </w:r>
      <w:r w:rsidRPr="00DE7D43">
        <w:rPr>
          <w:i/>
        </w:rPr>
        <w:t>A successful Git branching model,“</w:t>
      </w:r>
      <w:r w:rsidRPr="00DE7D43">
        <w:t xml:space="preserve"> (wie Anm. 90)</w:t>
      </w:r>
      <w:bookmarkEnd w:id="411"/>
      <w:r>
        <w:fldChar w:fldCharType="end"/>
      </w:r>
    </w:p>
  </w:footnote>
  <w:footnote w:id="92">
    <w:p w14:paraId="10C4E76D" w14:textId="0235E7D8" w:rsidR="00EE4443" w:rsidRPr="00EE4443" w:rsidRDefault="00EE4443">
      <w:pPr>
        <w:pStyle w:val="Funotentext"/>
      </w:pPr>
      <w:r>
        <w:rPr>
          <w:rStyle w:val="Funotenzeichen"/>
        </w:rPr>
        <w:footnoteRef/>
      </w:r>
      <w:r>
        <w:t xml:space="preserve"> Vgl. Ebd.</w:t>
      </w:r>
    </w:p>
  </w:footnote>
  <w:footnote w:id="93">
    <w:p w14:paraId="6CEEE89B" w14:textId="63CE97A4" w:rsidR="00EE4443" w:rsidRPr="00EE4443" w:rsidRDefault="00EE4443">
      <w:pPr>
        <w:pStyle w:val="Funotentext"/>
      </w:pPr>
      <w:r>
        <w:rPr>
          <w:rStyle w:val="Funotenzeichen"/>
        </w:rPr>
        <w:footnoteRef/>
      </w:r>
      <w:r w:rsidRPr="00EE4443">
        <w:t xml:space="preserve"> Vgl. </w:t>
      </w:r>
      <w:r>
        <w:t>Ebd.</w:t>
      </w:r>
    </w:p>
  </w:footnote>
  <w:footnote w:id="94">
    <w:p w14:paraId="245E825D" w14:textId="0BD2416F" w:rsidR="00EE4443" w:rsidRDefault="00EE4443">
      <w:pPr>
        <w:pStyle w:val="Funotentext"/>
      </w:pPr>
      <w:r>
        <w:rPr>
          <w:rStyle w:val="Funotenzeichen"/>
        </w:rPr>
        <w:footnoteRef/>
      </w:r>
      <w:r w:rsidRPr="00EE4443">
        <w:t xml:space="preserve"> Vgl. </w:t>
      </w:r>
      <w:r>
        <w:fldChar w:fldCharType="begin"/>
      </w:r>
      <w:r>
        <w:instrText>ADDIN CITAVI.PLACEHOLDER 0b1300aa-19a5-40aa-9931-d1beff9c07d8 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yPC9UZXh0Pg0KICAgIDwvVGV4dFVuaXQ+DQogIDwvVGV4dFVuaXRzPg0KPC9QbGFjZWhvbGRlcj4=</w:instrText>
      </w:r>
      <w:r>
        <w:fldChar w:fldCharType="separate"/>
      </w:r>
      <w:bookmarkStart w:id="416" w:name="_CTVP0010b1300aa19a540aa9931d1beff9c07d8"/>
      <w:r>
        <w:t>Preißel und Stachmann (wie Anm. 75), S. 162</w:t>
      </w:r>
      <w:bookmarkEnd w:id="416"/>
      <w:r>
        <w:fldChar w:fldCharType="end"/>
      </w:r>
    </w:p>
  </w:footnote>
  <w:footnote w:id="95">
    <w:p w14:paraId="58BBED98" w14:textId="76B904E9" w:rsidR="00EE4443" w:rsidRDefault="00EE4443">
      <w:pPr>
        <w:pStyle w:val="Funotentext"/>
      </w:pPr>
      <w:r>
        <w:rPr>
          <w:rStyle w:val="Funotenzeichen"/>
        </w:rPr>
        <w:footnoteRef/>
      </w:r>
      <w:r>
        <w:t xml:space="preserve"> Vgl. </w:t>
      </w:r>
      <w:r>
        <w:fldChar w:fldCharType="begin"/>
      </w:r>
      <w:r>
        <w:instrText>ADDIN CITAVI.PLACEHOLDER 07857fd9-07ad-490d-80f6-1c8a579ec105 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0PC9UZXh0Pg0KICAgIDwvVGV4dFVuaXQ+DQogIDwvVGV4dFVuaXRzPg0KPC9QbGFjZWhvbGRlcj4=</w:instrText>
      </w:r>
      <w:r>
        <w:fldChar w:fldCharType="separate"/>
      </w:r>
      <w:bookmarkStart w:id="418" w:name="_CTVP00107857fd907ad490d80f61c8a579ec105"/>
      <w:r>
        <w:t>Ebd., S. 164</w:t>
      </w:r>
      <w:bookmarkEnd w:id="418"/>
      <w:r>
        <w:fldChar w:fldCharType="end"/>
      </w:r>
    </w:p>
  </w:footnote>
  <w:footnote w:id="96">
    <w:p w14:paraId="3C96C8D2" w14:textId="460B80D7" w:rsidR="00EE4443" w:rsidRPr="00BB6B3E" w:rsidRDefault="00EE4443">
      <w:pPr>
        <w:pStyle w:val="Funotentext"/>
      </w:pPr>
      <w:r>
        <w:rPr>
          <w:rStyle w:val="Funotenzeichen"/>
        </w:rPr>
        <w:footnoteRef/>
      </w:r>
      <w:r w:rsidRPr="00BB6B3E">
        <w:t xml:space="preserve"> Vgl. </w:t>
      </w:r>
      <w:r>
        <w:fldChar w:fldCharType="begin"/>
      </w:r>
      <w:r>
        <w:instrText>ADDIN CITAVI.PLACEHOLDER 402007d9-6b05-48b1-b946-2f9bd628b22b PFBsYWNlaG9sZGVyPg0KICA8QWRkSW5WZXJzaW9uPjUuNi4wLjI8L0FkZEluVmVyc2lvbj4NCiAgPElkPjQwMjAwN2Q5LTZiMDUtNDhiMS1iOTQ2LTJmOWJkNjI4YjIyYjwvSWQ+DQogIDxFbnRyaWVzPg0KICAgIDxFbnRyeT4NCiAgICAgIDxBc3NvY2lhdGVXaXRoS25vd2xlZGdlSXRlbUlkPmRjZmE5YTRkLTJiOTgtNDgwNi04MGE1LTg3NGVmZWU5Mzk2MDwvQXNzb2NpYXRlV2l0aEtub3dsZWRnZUl0ZW1JZD4NCiAgICAgIDxJZD5kZWMxNTEzMC1iNjY5LTRiZTItOTY5Ny1hMDc3ODE4NDNlNjA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Ck8L1RleHQ+DQogICAgPC9UZXh0VW5pdD4NCiAgPC9UZXh0VW5pdHM+DQo8L1BsYWNlaG9sZGVyPg==</w:instrText>
      </w:r>
      <w:r>
        <w:fldChar w:fldCharType="separate"/>
      </w:r>
      <w:bookmarkStart w:id="421" w:name="_CTVP001402007d96b0548b1b9462f9bd628b22b"/>
      <w:r>
        <w:t>Driessen, „</w:t>
      </w:r>
      <w:r w:rsidRPr="00DE7D43">
        <w:rPr>
          <w:i/>
        </w:rPr>
        <w:t>A successful Git branching model,“</w:t>
      </w:r>
      <w:r w:rsidRPr="00DE7D43">
        <w:t xml:space="preserve"> (wie Anm. 90)</w:t>
      </w:r>
      <w:bookmarkEnd w:id="421"/>
      <w:r>
        <w:fldChar w:fldCharType="end"/>
      </w:r>
    </w:p>
  </w:footnote>
  <w:footnote w:id="97">
    <w:p w14:paraId="7FA2E9A4" w14:textId="4F0F9696" w:rsidR="00EE4443" w:rsidRDefault="00EE4443">
      <w:pPr>
        <w:pStyle w:val="Funotentext"/>
      </w:pPr>
      <w:r>
        <w:rPr>
          <w:rStyle w:val="Funotenzeichen"/>
        </w:rPr>
        <w:footnoteRef/>
      </w:r>
      <w:r>
        <w:t xml:space="preserve"> Vgl. </w:t>
      </w:r>
      <w:r>
        <w:fldChar w:fldCharType="begin"/>
      </w:r>
      <w:r>
        <w:instrText>ADDIN CITAVI.PLACEHOLDER ef6c4ad4-c36c-4e62-a061-d41e6217dc2f 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MTY1PC9UZXh0Pg0KICAgIDwvVGV4dFVuaXQ+DQogIDwvVGV4dFVuaXRzPg0KPC9QbGFjZWhvbGRlcj4=</w:instrText>
      </w:r>
      <w:r>
        <w:fldChar w:fldCharType="separate"/>
      </w:r>
      <w:bookmarkStart w:id="423" w:name="_CTVP001ef6c4ad4c36c4e62a061d41e6217dc2f"/>
      <w:r>
        <w:t>Preißel und Stachmann (wie Anm. 75), S. 165</w:t>
      </w:r>
      <w:bookmarkEnd w:id="423"/>
      <w:r>
        <w:fldChar w:fldCharType="end"/>
      </w:r>
    </w:p>
  </w:footnote>
  <w:footnote w:id="98">
    <w:p w14:paraId="27EA321D" w14:textId="551B9CD7" w:rsidR="00EE4443" w:rsidRPr="00E85DE7" w:rsidRDefault="00EE4443">
      <w:pPr>
        <w:pStyle w:val="Funotentext"/>
      </w:pPr>
      <w:r>
        <w:rPr>
          <w:rStyle w:val="Funotenzeichen"/>
        </w:rPr>
        <w:footnoteRef/>
      </w:r>
      <w:r w:rsidRPr="00BB6B3E">
        <w:t xml:space="preserve"> Vgl. </w:t>
      </w:r>
      <w:r>
        <w:fldChar w:fldCharType="begin"/>
      </w:r>
      <w:r>
        <w:instrText>ADDIN CITAVI.PLACEHOLDER d2f8e674-ce68-4ac3-991f-0dbbc2139e1a PFBsYWNlaG9sZGVyPg0KICA8QWRkSW5WZXJzaW9uPjUuNi4wLjI8L0FkZEluVmVyc2lvbj4NCiAgPElkPmQyZjhlNjc0LWNlNjgtNGFjMy05OTFmLTBkYmJjMjEzOWUxYTwvSWQ+DQogIDxFbnRyaWVzPg0KICAgIDxFbnRyeT4NCiAgICAgIDxBc3NvY2lhdGVXaXRoS25vd2xlZGdlSXRlbUlkPjc0Zjg3ZTJiLTBlMmEtNDIyYS1hMGY3LWUyNDY1OWNlN2RlMTwvQXNzb2NpYXRlV2l0aEtub3dsZWRnZUl0ZW1JZD4NCiAgICAgIDxJZD43MjBjNWI0Mi1lNjdlLTQ4N2QtOTZlZi05Njc5MWZkMThjZT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Ck8L1RleHQ+DQogICAgPC9UZXh0VW5pdD4NCiAgPC9UZXh0VW5pdHM+DQo8L1BsYWNlaG9sZGVyPg==</w:instrText>
      </w:r>
      <w:r>
        <w:fldChar w:fldCharType="separate"/>
      </w:r>
      <w:bookmarkStart w:id="426" w:name="_CTVP001d2f8e674ce684ac3991f0dbbc2139e1a"/>
      <w:r>
        <w:t>Driessen, „</w:t>
      </w:r>
      <w:r w:rsidRPr="00DE7D43">
        <w:rPr>
          <w:i/>
        </w:rPr>
        <w:t>A successful Git branching model,“</w:t>
      </w:r>
      <w:r w:rsidRPr="00DE7D43">
        <w:t xml:space="preserve"> (wie Anm. 90)</w:t>
      </w:r>
      <w:bookmarkEnd w:id="426"/>
      <w:r>
        <w:fldChar w:fldCharType="end"/>
      </w:r>
    </w:p>
  </w:footnote>
  <w:footnote w:id="99">
    <w:p w14:paraId="5E914DFD" w14:textId="2EC5E13D" w:rsidR="00EE4443" w:rsidRPr="00813D3A" w:rsidRDefault="00EE4443">
      <w:pPr>
        <w:pStyle w:val="Funotentext"/>
        <w:rPr>
          <w:lang w:val="en-US"/>
        </w:rPr>
      </w:pPr>
      <w:r>
        <w:rPr>
          <w:rStyle w:val="Funotenzeichen"/>
        </w:rPr>
        <w:footnoteRef/>
      </w:r>
      <w:r w:rsidRPr="00E85DE7">
        <w:t xml:space="preserve"> Vgl. </w:t>
      </w:r>
      <w:r>
        <w:fldChar w:fldCharType="begin"/>
      </w:r>
      <w:r>
        <w:instrText>ADDIN CITAVI.PLACEHOLDER ed234cf4-019b-4407-8584-86821119c435 PFBsYWNlaG9sZGVyPg0KICA8QWRkSW5WZXJzaW9uPjUuNi4wLjI8L0FkZEluVmVyc2lvbj4NCiAgPElkPmVkMjM0Y2Y0LTAxOWItNDQwNy04NTg0LTg2ODIxMTE5YzQzNTwvSWQ+DQogIDxFbnRyaWVzPg0KICAgIDxFbnRyeT4NCiAgICAgIDxBc3NvY2lhdGVXaXRoS25vd2xlZGdlSXRlbUlkPjZhODdiYjQ3LTJhOGMtNDM5NS1hYjY1LWUzYTNmYWUzYjQ0YjwvQXNzb2NpYXRlV2l0aEtub3dsZWRnZUl0ZW1JZD4NCiAgICAgIDxJZD5lZjliNTA1Zi05NWM5LTQ2OGUtYTQ2Ni0yZjcxNjc1NzFmOGM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Ck8L1RleHQ+DQogICAgPC9UZXh0VW5pdD4NCiAgPC9UZXh0VW5pdHM+DQo8L1BsYWNlaG9sZGVyPg==</w:instrText>
      </w:r>
      <w:r>
        <w:fldChar w:fldCharType="separate"/>
      </w:r>
      <w:bookmarkStart w:id="428" w:name="_CTVP001ed234cf4019b4407858486821119c435"/>
      <w:r>
        <w:t>Driessen, „</w:t>
      </w:r>
      <w:r w:rsidRPr="00DE7D43">
        <w:rPr>
          <w:i/>
        </w:rPr>
        <w:t>A successful Git branching model,“</w:t>
      </w:r>
      <w:r w:rsidRPr="00DE7D43">
        <w:t xml:space="preserve"> (wie Anm. 90)</w:t>
      </w:r>
      <w:bookmarkEnd w:id="428"/>
      <w:r>
        <w:fldChar w:fldCharType="end"/>
      </w:r>
    </w:p>
  </w:footnote>
  <w:footnote w:id="100">
    <w:p w14:paraId="0769B962" w14:textId="434D6BD2" w:rsidR="00EE4443" w:rsidRPr="00BE6DA4" w:rsidRDefault="00EE4443">
      <w:pPr>
        <w:pStyle w:val="Funotentext"/>
        <w:rPr>
          <w:lang w:val="en-US"/>
        </w:rPr>
      </w:pPr>
      <w:r>
        <w:rPr>
          <w:rStyle w:val="Funotenzeichen"/>
        </w:rPr>
        <w:footnoteRef/>
      </w:r>
      <w:r w:rsidRPr="00BE6DA4">
        <w:rPr>
          <w:lang w:val="en-US"/>
        </w:rPr>
        <w:t xml:space="preserve"> </w:t>
      </w:r>
      <w:r>
        <w:rPr>
          <w:lang w:val="en-US"/>
        </w:rPr>
        <w:t xml:space="preserve">Vgl. </w:t>
      </w:r>
      <w:r>
        <w:fldChar w:fldCharType="begin"/>
      </w:r>
      <w:r>
        <w:rPr>
          <w:lang w:val="en-US"/>
        </w:rPr>
        <w:instrText>ADDIN CITAVI.PLACEHOLDER 6440220e-7bfd-4ca4-beca-5ffd070ef87f PFBsYWNlaG9sZGVyPg0KICA8QWRkSW5WZXJzaW9uPjUuNi4wLjI8L0FkZEluVmVyc2lvbj4NCiAgPElkPjY0NDAyMjBlLTdiZmQtNGNhNC1iZWNhLTVmZmQwNzBlZjg3ZjwvSWQ+DQogIDxFbnRyaWVzPg0KICAgIDxFbnRyeT4NCiAgICAgIDxBc3NvY2lhdGVXaXRoS25vd2xlZGdlSXRlbUlkPmYyNDdmNDgwLWMwYTEtNDUwZS1hMThiLTI4NGFmMTE1ZDM3NDwvQXNzb2NpYXRlV2l0aEtub3dsZWRnZUl0ZW1JZD4NCiAgICAgIDxJZD5mNDAzYWVlNS0zODUyLTQ4MDYtOTgxOC1jZTgxNTljYTZlZm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Ck8L1RleHQ+DQogICAgPC9UZXh0VW5pdD4NCiAgPC9UZXh0VW5pdHM+DQo8L1BsYWNlaG9sZGVyPg==</w:instrText>
      </w:r>
      <w:r>
        <w:fldChar w:fldCharType="separate"/>
      </w:r>
      <w:bookmarkStart w:id="431" w:name="_CTVP0016440220e7bfd4ca4beca5ffd070ef87f"/>
      <w:r w:rsidRPr="00DE7D43">
        <w:rPr>
          <w:lang w:val="en-US"/>
        </w:rPr>
        <w:t>Driessen, „</w:t>
      </w:r>
      <w:r w:rsidRPr="00DE7D43">
        <w:rPr>
          <w:i/>
          <w:lang w:val="en-US"/>
        </w:rPr>
        <w:t>A successful Git branching model,“</w:t>
      </w:r>
      <w:r w:rsidRPr="00DE7D43">
        <w:rPr>
          <w:lang w:val="en-US"/>
        </w:rPr>
        <w:t xml:space="preserve"> (wie Anm. 90)</w:t>
      </w:r>
      <w:bookmarkEnd w:id="431"/>
      <w:r>
        <w:fldChar w:fldCharType="end"/>
      </w:r>
    </w:p>
  </w:footnote>
  <w:footnote w:id="101">
    <w:p w14:paraId="7DF9893D" w14:textId="536CF040" w:rsidR="00EE4443" w:rsidRPr="008A7929" w:rsidRDefault="00EE4443">
      <w:pPr>
        <w:pStyle w:val="Funotentext"/>
        <w:rPr>
          <w:lang w:val="en-US"/>
        </w:rPr>
      </w:pPr>
      <w:r>
        <w:rPr>
          <w:rStyle w:val="Funotenzeichen"/>
        </w:rPr>
        <w:footnoteRef/>
      </w:r>
      <w:r w:rsidRPr="008A7929">
        <w:rPr>
          <w:lang w:val="en-US"/>
        </w:rPr>
        <w:t xml:space="preserve"> </w:t>
      </w:r>
      <w:r>
        <w:rPr>
          <w:lang w:val="en-US"/>
        </w:rPr>
        <w:t xml:space="preserve">Vgl. </w:t>
      </w:r>
      <w:r>
        <w:fldChar w:fldCharType="begin"/>
      </w:r>
      <w:r>
        <w:rPr>
          <w:lang w:val="en-US"/>
        </w:rPr>
        <w:instrText>ADDIN CITAVI.PLACEHOLDER 81a3f4a1-4d34-4cca-b9c8-ea12e6dc4c41 PFBsYWNlaG9sZGVyPg0KICA8QWRkSW5WZXJzaW9uPjUuNi4wLjI8L0FkZEluVmVyc2lvbj4NCiAgPElkPjgxYTNmNGExLTRkMzQtNGNjYS1iOWM4LWVhMTJlNmRjNGM0MTwvSWQ+DQogIDxFbnRyaWVzPg0KICAgIDxFbnRyeT4NCiAgICAgIDxBc3NvY2lhdGVXaXRoS25vd2xlZGdlSXRlbUlkPmE0OWQ4OTY2LTE5ZGEtNGE2Mi04ZDc5LTczZjc5NzM2MDdlNDwvQXNzb2NpYXRlV2l0aEtub3dsZWRnZUl0ZW1JZD4NCiAgICAgIDxJZD5iOTBlYTRiYS01MGIwLTRhZDUtYjM1Zi04N2VlNmYyZWU1Yzk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Ck8L1RleHQ+DQogICAgPC9UZXh0VW5pdD4NCiAgPC9UZXh0VW5pdHM+DQo8L1BsYWNlaG9sZGVyPg==</w:instrText>
      </w:r>
      <w:r>
        <w:fldChar w:fldCharType="separate"/>
      </w:r>
      <w:bookmarkStart w:id="434" w:name="_CTVP00181a3f4a14d344ccab9c8ea12e6dc4c41"/>
      <w:r w:rsidRPr="00DE7D43">
        <w:rPr>
          <w:lang w:val="en-US"/>
        </w:rPr>
        <w:t>Driessen, „</w:t>
      </w:r>
      <w:r w:rsidRPr="00DE7D43">
        <w:rPr>
          <w:i/>
          <w:lang w:val="en-US"/>
        </w:rPr>
        <w:t>A successful Git branching model,“</w:t>
      </w:r>
      <w:r w:rsidRPr="00DE7D43">
        <w:rPr>
          <w:lang w:val="en-US"/>
        </w:rPr>
        <w:t xml:space="preserve"> (wie Anm. 90)</w:t>
      </w:r>
      <w:bookmarkEnd w:id="434"/>
      <w:r>
        <w:fldChar w:fldCharType="end"/>
      </w:r>
    </w:p>
  </w:footnote>
  <w:footnote w:id="102">
    <w:p w14:paraId="6912E28B" w14:textId="537829DB" w:rsidR="00EE4443" w:rsidRPr="005832AD" w:rsidRDefault="00EE4443">
      <w:pPr>
        <w:pStyle w:val="Funotentext"/>
      </w:pPr>
      <w:r>
        <w:rPr>
          <w:rStyle w:val="Funotenzeichen"/>
        </w:rPr>
        <w:footnoteRef/>
      </w:r>
      <w:r w:rsidRPr="005832AD">
        <w:t xml:space="preserve"> Vgl. </w:t>
      </w:r>
      <w:r>
        <w:fldChar w:fldCharType="begin"/>
      </w:r>
      <w:r>
        <w:instrText>ADDIN CITAVI.PLACEHOLDER a9bca793-8228-4966-8770-72e07b588037 PFBsYWNlaG9sZGVyPg0KICA8QWRkSW5WZXJzaW9uPjUuNi4wLjI8L0FkZEluVmVyc2lvbj4NCiAgPElkPmE5YmNhNzkzLTgyMjgtNDk2Ni04NzcwLTcyZTA3YjU4ODAzNzwvSWQ+DQogIDxFbnRyaWVzPg0KICAgIDxFbnRyeT4NCiAgICAgIDxBc3NvY2lhdGVXaXRoS25vd2xlZGdlSXRlbUlkPmVjODRlMTgxLWM3NmYtNDU5NS05MGUxLTcyNGY3ZWE5N2IyMDwvQXNzb2NpYXRlV2l0aEtub3dsZWRnZUl0ZW1JZD4NCiAgICAgIDxJZD4xNWRiZmU3OS1lOTdhLTQyMjItYTQ2Zi0zYTgzMGFiMGZkZjQ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Ck8L1RleHQ+DQogICAgPC9UZXh0VW5pdD4NCiAgPC9UZXh0VW5pdHM+DQo8L1BsYWNlaG9sZGVyPg==</w:instrText>
      </w:r>
      <w:r>
        <w:fldChar w:fldCharType="separate"/>
      </w:r>
      <w:bookmarkStart w:id="436" w:name="_CTVP001a9bca79382284966877072e07b588037"/>
      <w:r>
        <w:t>Driessen, „</w:t>
      </w:r>
      <w:r w:rsidRPr="00DE7D43">
        <w:rPr>
          <w:i/>
        </w:rPr>
        <w:t>A successful Git branching model,“</w:t>
      </w:r>
      <w:r w:rsidRPr="00DE7D43">
        <w:t xml:space="preserve"> (wie Anm. 90)</w:t>
      </w:r>
      <w:bookmarkEnd w:id="436"/>
      <w:r>
        <w:fldChar w:fldCharType="end"/>
      </w:r>
    </w:p>
  </w:footnote>
  <w:footnote w:id="103">
    <w:p w14:paraId="1489D23B" w14:textId="20E6F3EC" w:rsidR="00EE4443" w:rsidRDefault="00EE4443" w:rsidP="009F61D1">
      <w:pPr>
        <w:pStyle w:val="Funotentext"/>
        <w:jc w:val="left"/>
      </w:pPr>
      <w:r>
        <w:rPr>
          <w:rStyle w:val="Funotenzeichen"/>
        </w:rPr>
        <w:footnoteRef/>
      </w:r>
      <w:r w:rsidRPr="005832AD">
        <w:t xml:space="preserve"> Vgl. </w:t>
      </w:r>
      <w:r>
        <w:fldChar w:fldCharType="begin"/>
      </w:r>
      <w:r>
        <w:instrText>ADDIN CITAVI.PLACEHOLDER ab1d9117-8186-4fe4-8042-ca143ff06867 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yaWVzc2VuLCDigJ4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QSBzdWNjZXNzZnVsIEdpdCBicmFuY2hpbmcgbW9kZWws4oCc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ICh3aWUgQW5tLiA5MCk8L1RleHQ+DQogICAgPC9UZXh0VW5pdD4NCiAgPC9UZXh0VW5pdHM+DQo8L1BsYWNlaG9sZGVyPg==</w:instrText>
      </w:r>
      <w:r>
        <w:fldChar w:fldCharType="separate"/>
      </w:r>
      <w:bookmarkStart w:id="438" w:name="_CTVP001ab1d911781864fe48042ca143ff06867"/>
      <w:r>
        <w:t>Driessen, „</w:t>
      </w:r>
      <w:r w:rsidRPr="00DE7D43">
        <w:rPr>
          <w:i/>
        </w:rPr>
        <w:t>A successful Git branching model,“</w:t>
      </w:r>
      <w:r w:rsidRPr="00DE7D43">
        <w:t xml:space="preserve"> (wie Anm. 90)</w:t>
      </w:r>
      <w:bookmarkEnd w:id="438"/>
      <w:r>
        <w:fldChar w:fldCharType="end"/>
      </w:r>
    </w:p>
  </w:footnote>
  <w:footnote w:id="104">
    <w:p w14:paraId="0652CBD9" w14:textId="10D677F6" w:rsidR="00EE4443" w:rsidRDefault="00EE4443">
      <w:pPr>
        <w:pStyle w:val="Funotentext"/>
      </w:pPr>
      <w:r>
        <w:rPr>
          <w:rStyle w:val="Funotenzeichen"/>
        </w:rPr>
        <w:footnoteRef/>
      </w:r>
      <w:r w:rsidRPr="00841DE8">
        <w:t xml:space="preserve"> Vgl. </w:t>
      </w:r>
      <w:r>
        <w:fldChar w:fldCharType="begin"/>
      </w:r>
      <w:r>
        <w:instrText>ADDIN CITAVI.PLACEHOLDER dc8fe06f-b384-4d45-8850-c76396139e3a 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1PC9UZXh0Pg0KICAgIDwvVGV4dFVuaXQ+DQogIDwvVGV4dFVuaXRzPg0KPC9QbGFjZWhvbGRlcj4=</w:instrText>
      </w:r>
      <w:r>
        <w:fldChar w:fldCharType="separate"/>
      </w:r>
      <w:bookmarkStart w:id="440" w:name="_CTVP001dc8fe06fb3844d458850c76396139e3a"/>
      <w:r>
        <w:t>Haenel und Plenz (wie Anm. 74), S. 65</w:t>
      </w:r>
      <w:bookmarkEnd w:id="440"/>
      <w:r>
        <w:fldChar w:fldCharType="end"/>
      </w:r>
    </w:p>
  </w:footnote>
  <w:footnote w:id="105">
    <w:p w14:paraId="3162EFF7" w14:textId="2C65E85B" w:rsidR="00EE4443" w:rsidRDefault="00EE4443">
      <w:pPr>
        <w:pStyle w:val="Funotentext"/>
      </w:pPr>
      <w:r>
        <w:rPr>
          <w:rStyle w:val="Funotenzeichen"/>
        </w:rPr>
        <w:footnoteRef/>
      </w:r>
      <w:r>
        <w:t xml:space="preserve"> Vgl. </w:t>
      </w:r>
      <w:r>
        <w:fldChar w:fldCharType="begin"/>
      </w:r>
      <w:r>
        <w:instrText>ADDIN CITAVI.PLACEHOLDER 6e3659ff-46dc-4dee-b60e-2df2517fb7c5 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3PC9UZXh0Pg0KICAgIDwvVGV4dFVuaXQ+DQogIDwvVGV4dFVuaXRzPg0KPC9QbGFjZWhvbGRlcj4=</w:instrText>
      </w:r>
      <w:r>
        <w:fldChar w:fldCharType="separate"/>
      </w:r>
      <w:bookmarkStart w:id="441" w:name="_CTVP0016e3659ff46dc4deeb60e2df2517fb7c5"/>
      <w:r>
        <w:t>Haenel und Plenz (wie Anm. 74), S. 67</w:t>
      </w:r>
      <w:bookmarkEnd w:id="441"/>
      <w:r>
        <w:fldChar w:fldCharType="end"/>
      </w:r>
    </w:p>
  </w:footnote>
  <w:footnote w:id="106">
    <w:p w14:paraId="3B9CB00C" w14:textId="1F04E944" w:rsidR="00EE4443" w:rsidRDefault="00EE4443">
      <w:pPr>
        <w:pStyle w:val="Funotentext"/>
      </w:pPr>
      <w:r>
        <w:rPr>
          <w:rStyle w:val="Funotenzeichen"/>
        </w:rPr>
        <w:footnoteRef/>
      </w:r>
      <w:r>
        <w:t xml:space="preserve"> Vgl. </w:t>
      </w:r>
      <w:r>
        <w:fldChar w:fldCharType="begin"/>
      </w:r>
      <w:r>
        <w:instrText>ADDIN CITAVI.PLACEHOLDER 1883f684-c1aa-4c6f-8bee-b999a041367b 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lbmVsIHVuZCBQbGVueiAod2llIEFubS4gNzQpLCBTLiA2N+KAkzY4PC9UZXh0Pg0KICAgIDwvVGV4dFVuaXQ+DQogIDwvVGV4dFVuaXRzPg0KPC9QbGFjZWhvbGRlcj4=</w:instrText>
      </w:r>
      <w:r>
        <w:fldChar w:fldCharType="separate"/>
      </w:r>
      <w:bookmarkStart w:id="442" w:name="_CTVP0011883f684c1aa4c6f8beeb999a041367b"/>
      <w:r w:rsidR="00454320">
        <w:t>Ebd.</w:t>
      </w:r>
      <w:r>
        <w:t>, S. 67–68</w:t>
      </w:r>
      <w:bookmarkEnd w:id="442"/>
      <w:r>
        <w:fldChar w:fldCharType="end"/>
      </w:r>
    </w:p>
  </w:footnote>
  <w:footnote w:id="107">
    <w:p w14:paraId="051A839F" w14:textId="6E3D1E6A" w:rsidR="00EE4443" w:rsidRDefault="00EE4443">
      <w:pPr>
        <w:pStyle w:val="Funotentext"/>
      </w:pPr>
      <w:r>
        <w:rPr>
          <w:rStyle w:val="Funotenzeichen"/>
        </w:rPr>
        <w:footnoteRef/>
      </w:r>
      <w:r>
        <w:t xml:space="preserve"> Vgl. </w:t>
      </w:r>
      <w:r>
        <w:fldChar w:fldCharType="begin"/>
      </w:r>
      <w:r>
        <w:instrText>ADDIN CITAVI.PLACEHOLDER 07e85fa3-b05d-4b17-a7c8-66a4588a4483 PFBsYWNlaG9sZGVyPg0KICA8QWRkSW5WZXJzaW9uPjUuNi4wLjI8L0FkZEluVmVyc2lvbj4NCiAgPElkPjA3ZTg1ZmEzLWIwNWQtNGIxNy1hN2M4LTY2YTQ1ODhhNDQ4MzwvSWQ+DQogIDxFbnRyaWVzPg0KICAgIDxFbnRyeT4NCiAgICAgIDxBc3NvY2lhdGVXaXRoS25vd2xlZGdlSXRlbUlkPjU4NzhlYmUxLWMzOWUtNDkzZi05OWQxLTYxNTE1NDc3MTBkZDwvQXNzb2NpYXRlV2l0aEtub3dsZWRnZUl0ZW1JZD4NCiAgICAgIDxJZD5lMDY4NTZmNS04NTRiLTQwMjktYjM1NC05MGRiMzA1YjU4YzE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g0PC9UZXh0Pg0KICAgIDwvVGV4dFVuaXQ+DQogIDwvVGV4dFVuaXRzPg0KPC9QbGFjZWhvbGRlcj4=</w:instrText>
      </w:r>
      <w:r>
        <w:fldChar w:fldCharType="separate"/>
      </w:r>
      <w:bookmarkStart w:id="444" w:name="_CTVP00107e85fa3b05d4b17a7c866a4588a4483"/>
      <w:r>
        <w:t>Haenel und Plenz (wie Anm. 74), S. 84</w:t>
      </w:r>
      <w:bookmarkEnd w:id="444"/>
      <w:r>
        <w:fldChar w:fldCharType="end"/>
      </w:r>
    </w:p>
  </w:footnote>
  <w:footnote w:id="108">
    <w:p w14:paraId="65381445" w14:textId="77777777" w:rsidR="00EE4443" w:rsidRDefault="00EE4443">
      <w:pPr>
        <w:pStyle w:val="Funotentext"/>
      </w:pPr>
      <w:r>
        <w:rPr>
          <w:rStyle w:val="Funotenzeichen"/>
        </w:rPr>
        <w:footnoteRef/>
      </w:r>
      <w:r>
        <w:t xml:space="preserve"> Vgl. </w:t>
      </w:r>
      <w:r>
        <w:fldChar w:fldCharType="begin"/>
      </w:r>
      <w:r>
        <w:instrText>ADDIN CITAVI.PLACEHOLDER 6b6581f4-1328-4c7f-82a6-88d7c34faa5f 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M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2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Njk8L1RleHQ+DQogICAgPC9UZXh0VW5pdD4NCiAgPC9UZXh0VW5pdHM+DQo8L1BsYWNlaG9sZGVyPg==</w:instrText>
      </w:r>
      <w:r>
        <w:fldChar w:fldCharType="separate"/>
      </w:r>
      <w:bookmarkStart w:id="447" w:name="_CTVP0016b6581f413284c7f82a688d7c34faa5f"/>
      <w:r>
        <w:t>Vijayakumaran (wie Anm. 2), S. 69</w:t>
      </w:r>
      <w:bookmarkEnd w:id="447"/>
      <w:r>
        <w:fldChar w:fldCharType="end"/>
      </w:r>
    </w:p>
  </w:footnote>
  <w:footnote w:id="109">
    <w:p w14:paraId="336E8D09" w14:textId="7B342963" w:rsidR="00EE4443" w:rsidRDefault="00EE4443">
      <w:pPr>
        <w:pStyle w:val="Funotentext"/>
      </w:pPr>
      <w:r>
        <w:rPr>
          <w:rStyle w:val="Funotenzeichen"/>
        </w:rPr>
        <w:footnoteRef/>
      </w:r>
      <w:r>
        <w:t xml:space="preserve"> Vgl. </w:t>
      </w:r>
      <w:r>
        <w:fldChar w:fldCharType="begin"/>
      </w:r>
      <w:r>
        <w:instrText>ADDIN CITAVI.PLACEHOLDER 7c81c67e-dbb9-46aa-9990-72504e938c23 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yZWnDn2VsIHVuZCBTdGFjaG1hbm4gKHdpZSBBbm0uIDc1KSwgUy4gNzI8L1RleHQ+DQogICAgPC9UZXh0VW5pdD4NCiAgPC9UZXh0VW5pdHM+DQo8L1BsYWNlaG9sZGVyPg==</w:instrText>
      </w:r>
      <w:r>
        <w:fldChar w:fldCharType="separate"/>
      </w:r>
      <w:bookmarkStart w:id="448" w:name="_CTVP0017c81c67edbb946aa999072504e938c23"/>
      <w:r>
        <w:t>Preißel und Stachmann (wie Anm. 75), S. 72</w:t>
      </w:r>
      <w:bookmarkEnd w:id="448"/>
      <w:r>
        <w:fldChar w:fldCharType="end"/>
      </w:r>
    </w:p>
  </w:footnote>
  <w:footnote w:id="110">
    <w:p w14:paraId="33255050" w14:textId="1B935C61" w:rsidR="00EE4443" w:rsidRDefault="00EE4443">
      <w:pPr>
        <w:pStyle w:val="Funotentext"/>
      </w:pPr>
      <w:r>
        <w:rPr>
          <w:rStyle w:val="Funotenzeichen"/>
        </w:rPr>
        <w:footnoteRef/>
      </w:r>
      <w:r>
        <w:t xml:space="preserve"> Vgl. </w:t>
      </w:r>
      <w:r>
        <w:fldChar w:fldCharType="begin"/>
      </w:r>
      <w:r>
        <w:instrText>ADDIN CITAVI.PLACEHOLDER 957a1c5f-9716-44ca-959e-a1fe4ec7bd1c 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2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Y0PC9UZXh0Pg0KICAgIDwvVGV4dFVuaXQ+DQogIDwvVGV4dFVuaXRzPg0KPC9QbGFjZWhvbGRlcj4=</w:instrText>
      </w:r>
      <w:r>
        <w:fldChar w:fldCharType="separate"/>
      </w:r>
      <w:bookmarkStart w:id="451" w:name="_CTVP001957a1c5f971644ca959ea1fe4ec7bd1c"/>
      <w:r>
        <w:t>Haenel und Plenz (wie Anm. 74), S. 64</w:t>
      </w:r>
      <w:bookmarkEnd w:id="451"/>
      <w:r>
        <w:fldChar w:fldCharType="end"/>
      </w:r>
    </w:p>
  </w:footnote>
  <w:footnote w:id="111">
    <w:p w14:paraId="74AABF20" w14:textId="77777777" w:rsidR="00EE4443" w:rsidRDefault="00EE4443" w:rsidP="00A916DE">
      <w:pPr>
        <w:pStyle w:val="Funotentext"/>
      </w:pPr>
      <w:r>
        <w:rPr>
          <w:rStyle w:val="Funotenzeichen"/>
        </w:rPr>
        <w:footnoteRef/>
      </w:r>
      <w:r>
        <w:t xml:space="preserve"> Vgl. </w:t>
      </w:r>
      <w:r>
        <w:fldChar w:fldCharType="begin"/>
      </w:r>
      <w:r>
        <w:instrText>ADDIN CITAVI.PLACEHOLDER 617d2c31-6547-4c76-9794-5f2cd5b1332d 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j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cx4oCTNz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lqYXlha3VtYXJhbiAod2llIEFubS4gMiksIFMuIDcx4oCTNzI8L1RleHQ+DQogICAgPC9UZXh0VW5pdD4NCiAgPC9UZXh0VW5pdHM+DQo8L1BsYWNlaG9sZGVyPg==</w:instrText>
      </w:r>
      <w:r>
        <w:fldChar w:fldCharType="separate"/>
      </w:r>
      <w:bookmarkStart w:id="456" w:name="_CTVP001617d2c3165474c7697945f2cd5b1332d"/>
      <w:r>
        <w:t>Vijayakumaran (wie Anm. 2), S. 71–72</w:t>
      </w:r>
      <w:bookmarkEnd w:id="456"/>
      <w:r>
        <w:fldChar w:fldCharType="end"/>
      </w:r>
    </w:p>
  </w:footnote>
  <w:footnote w:id="112">
    <w:p w14:paraId="55733486" w14:textId="10D22970" w:rsidR="00EE4443" w:rsidRDefault="00EE4443" w:rsidP="00A916DE">
      <w:pPr>
        <w:pStyle w:val="Funotentext"/>
      </w:pPr>
      <w:r>
        <w:rPr>
          <w:rStyle w:val="Funotenzeichen"/>
        </w:rPr>
        <w:footnoteRef/>
      </w:r>
      <w:r>
        <w:t xml:space="preserve"> Vgl. </w:t>
      </w:r>
      <w:r>
        <w:fldChar w:fldCharType="begin"/>
      </w:r>
      <w:r>
        <w:instrText>ADDIN CITAVI.PLACEHOLDER e38b6cf2-01dd-41b5-9628-fb21cbc3cca6 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SGFlbmVsIHVuZCBQbGVueiAod2llIEFubS4gNzQpLCBTLiA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WVuZWwgdW5kIFBsZW56ICh3aWUgQW5tLiA3NCksIFMuIDg0PC9UZXh0Pg0KICAgIDwvVGV4dFVuaXQ+DQogIDwvVGV4dFVuaXRzPg0KPC9QbGFjZWhvbGRlcj4=</w:instrText>
      </w:r>
      <w:r>
        <w:fldChar w:fldCharType="separate"/>
      </w:r>
      <w:bookmarkStart w:id="458" w:name="_CTVP001e38b6cf201dd41b59628fb21cbc3cca6"/>
      <w:r>
        <w:t>Haenel und Plenz (wie Anm. 74), S. 84</w:t>
      </w:r>
      <w:bookmarkEnd w:id="458"/>
      <w:r>
        <w:fldChar w:fldCharType="end"/>
      </w:r>
    </w:p>
  </w:footnote>
  <w:footnote w:id="113">
    <w:p w14:paraId="3FB2D12C" w14:textId="129883E0" w:rsidR="00EE4443" w:rsidRDefault="00EE4443" w:rsidP="00A916DE">
      <w:pPr>
        <w:pStyle w:val="Funotentext"/>
      </w:pPr>
      <w:r>
        <w:rPr>
          <w:rStyle w:val="Funotenzeichen"/>
        </w:rPr>
        <w:footnoteRef/>
      </w:r>
      <w:r>
        <w:t xml:space="preserve"> Vgl. </w:t>
      </w:r>
      <w:r>
        <w:fldChar w:fldCharType="begin"/>
      </w:r>
      <w:r>
        <w:instrText>ADDIN CITAVI.PLACEHOLDER aa481a9c-ab50-4656-b0ea-111cbe0c2ee7 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JpZWRlbCAod2llIEFubS4gODUpLCBTLiAxMTM8L1RleHQ+DQogICAgPC9UZXh0VW5pdD4NCiAgPC9UZXh0VW5pdHM+DQo8L1BsYWNlaG9sZGVyPg==</w:instrText>
      </w:r>
      <w:r>
        <w:fldChar w:fldCharType="separate"/>
      </w:r>
      <w:bookmarkStart w:id="460" w:name="_CTVP001aa481a9cab504656b0ea111cbe0c2ee7"/>
      <w:r>
        <w:t>Riedel (wie Anm. 85), S. 113</w:t>
      </w:r>
      <w:bookmarkEnd w:id="460"/>
      <w:r>
        <w:fldChar w:fldCharType="end"/>
      </w:r>
    </w:p>
  </w:footnote>
  <w:footnote w:id="114">
    <w:p w14:paraId="740124E2" w14:textId="77777777" w:rsidR="00EE4443" w:rsidRDefault="00EE4443" w:rsidP="00A916DE">
      <w:pPr>
        <w:pStyle w:val="Funotentext"/>
      </w:pPr>
      <w:r>
        <w:rPr>
          <w:rStyle w:val="Funotenzeichen"/>
        </w:rPr>
        <w:footnoteRef/>
      </w:r>
      <w:r>
        <w:t xml:space="preserve"> Vgl. </w:t>
      </w:r>
      <w:r>
        <w:fldChar w:fldCharType="begin"/>
      </w:r>
      <w:r>
        <w:instrText>ADDIN CITAVI.PLACEHOLDER 37bb746f-b465-4499-9ad4-2cac3fa75afa 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E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1PC9UZXh0Pg0KICAgIDwvVGV4dFVuaXQ+DQogIDwvVGV4dFVuaXRzPg0KPC9QbGFjZWhvbGRlcj4=</w:instrText>
      </w:r>
      <w:r>
        <w:fldChar w:fldCharType="separate"/>
      </w:r>
      <w:bookmarkStart w:id="463" w:name="_CTVP00137bb746fb46544999ad42cac3fa75afa"/>
      <w:r>
        <w:t>Vijayakumaran (wie Anm. 2), S. 115</w:t>
      </w:r>
      <w:bookmarkEnd w:id="463"/>
      <w:r>
        <w:fldChar w:fldCharType="end"/>
      </w:r>
    </w:p>
  </w:footnote>
  <w:footnote w:id="115">
    <w:p w14:paraId="6AF0F6DF" w14:textId="77777777" w:rsidR="00EE4443" w:rsidRDefault="00EE4443" w:rsidP="00A916DE">
      <w:pPr>
        <w:pStyle w:val="Funotentext"/>
      </w:pPr>
      <w:r>
        <w:rPr>
          <w:rStyle w:val="Funotenzeichen"/>
        </w:rPr>
        <w:footnoteRef/>
      </w:r>
      <w:r>
        <w:t xml:space="preserve"> Vgl. </w:t>
      </w:r>
      <w:r>
        <w:fldChar w:fldCharType="begin"/>
      </w:r>
      <w:r>
        <w:instrText>ADDIN CITAVI.PLACEHOLDER 9574ce8b-2f58-4b14-9d62-1ae9b2c7da51 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E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2PC9UZXh0Pg0KICAgIDwvVGV4dFVuaXQ+DQogIDwvVGV4dFVuaXRzPg0KPC9QbGFjZWhvbGRlcj4=</w:instrText>
      </w:r>
      <w:r>
        <w:fldChar w:fldCharType="separate"/>
      </w:r>
      <w:bookmarkStart w:id="464" w:name="_CTVP0019574ce8b2f584b149d621ae9b2c7da51"/>
      <w:r>
        <w:t>Vijayakumaran (wie Anm. 2), S. 116</w:t>
      </w:r>
      <w:bookmarkEnd w:id="464"/>
      <w:r>
        <w:fldChar w:fldCharType="end"/>
      </w:r>
    </w:p>
  </w:footnote>
  <w:footnote w:id="116">
    <w:p w14:paraId="393BC41F" w14:textId="77777777" w:rsidR="00EE4443" w:rsidRDefault="00EE4443" w:rsidP="00A916DE">
      <w:pPr>
        <w:pStyle w:val="Funotentext"/>
      </w:pPr>
      <w:r>
        <w:rPr>
          <w:rStyle w:val="Funotenzeichen"/>
        </w:rPr>
        <w:footnoteRef/>
      </w:r>
      <w:r>
        <w:t xml:space="preserve"> Vgl. </w:t>
      </w:r>
      <w:r>
        <w:fldChar w:fldCharType="begin"/>
      </w:r>
      <w:r>
        <w:instrText>ADDIN CITAVI.PLACEHOLDER ed40ec76-f702-4804-a220-185e9ef277ea 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Aod2llIEFubS4gMiksIFMuIDE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2PC9UZXh0Pg0KICAgIDwvVGV4dFVuaXQ+DQogIDwvVGV4dFVuaXRzPg0KPC9QbGFjZWhvbGRlcj4=</w:instrText>
      </w:r>
      <w:r>
        <w:fldChar w:fldCharType="separate"/>
      </w:r>
      <w:bookmarkStart w:id="465" w:name="_CTVP001ed40ec76f7024804a220185e9ef277ea"/>
      <w:r>
        <w:t>Vijayakumaran (wie Anm. 2), S. 116</w:t>
      </w:r>
      <w:bookmarkEnd w:id="465"/>
      <w:r>
        <w:fldChar w:fldCharType="end"/>
      </w:r>
    </w:p>
  </w:footnote>
  <w:footnote w:id="117">
    <w:p w14:paraId="44DF9D85" w14:textId="77777777" w:rsidR="00EE4443" w:rsidRDefault="00EE4443" w:rsidP="00A916DE">
      <w:pPr>
        <w:pStyle w:val="Funotentext"/>
      </w:pPr>
      <w:r>
        <w:rPr>
          <w:rStyle w:val="Funotenzeichen"/>
        </w:rPr>
        <w:footnoteRef/>
      </w:r>
      <w:r>
        <w:t xml:space="preserve"> Vgl. </w:t>
      </w:r>
      <w:r>
        <w:fldChar w:fldCharType="begin"/>
      </w:r>
      <w:r>
        <w:instrText>ADDIN CITAVI.PLACEHOLDER f355b0d9-c855-4bcd-b191-477160579db8 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aWpheWFrdW1hcmFuICh3aWUgQW5tLiAyKSwgUy4gMTE24oCTMTc8L1RleHQ+DQogICAgPC9UZXh0VW5pdD4NCiAgPC9UZXh0VW5pdHM+DQo8L1BsYWNlaG9sZGVyPg==</w:instrText>
      </w:r>
      <w:r>
        <w:fldChar w:fldCharType="separate"/>
      </w:r>
      <w:bookmarkStart w:id="467" w:name="_CTVP001f355b0d9c8554bcdb191477160579db8"/>
      <w:r>
        <w:t>Vijayakumaran (wie Anm. 2), S. 116–17</w:t>
      </w:r>
      <w:bookmarkEnd w:id="467"/>
      <w:r>
        <w:fldChar w:fldCharType="end"/>
      </w:r>
    </w:p>
  </w:footnote>
  <w:footnote w:id="118">
    <w:p w14:paraId="51AAE35D" w14:textId="77777777" w:rsidR="00EE4443" w:rsidRDefault="00EE4443" w:rsidP="00A916DE">
      <w:pPr>
        <w:pStyle w:val="Funotentext"/>
      </w:pPr>
      <w:r>
        <w:rPr>
          <w:rStyle w:val="Funotenzeichen"/>
        </w:rPr>
        <w:footnoteRef/>
      </w:r>
      <w:r>
        <w:t xml:space="preserve"> Vgl. </w:t>
      </w:r>
      <w:r>
        <w:fldChar w:fldCharType="begin"/>
      </w:r>
      <w:r>
        <w:instrText>ADDIN CITAVI.PLACEHOLDER 8c481d09-0950-419d-819a-27a0b3aaa7f0 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8uVi4sIOKAnkdpdCB2cy4gU1ZOIOKAkyBWZXJzaW9uc3ZlcndhbHR1bmcgaW0gVmVyZ2xlaWNoLiBWb24gdmVydGVpbHRlciB1bmQgemVudHJhbGlzaWVydGVyIFZlcnNpb25zdmVyd2FsdHVuZyzigJwuIEdlcHLDvGZ0IGFtIDMuIE1haSAyMDE3LiBPbmxpbmU6IGh0dHBzOi8vaG9zdGluZy4xdW5kMS5kZS9kaWdpdGFsZ3VpZGUvd2Vic2l0ZXMvd2ViLWVudHdpY2tsdW5nL2dpdC12cy1zdm4tdmVyc2lvbnN2ZXJ3YWx0dW5nLWltLXZlcmdsZWljaC8uPC9UZXh0Pg0KICAgIDwvVGV4dFVuaXQ+DQogIDwvVGV4dFVuaXRzPg0KPC9QbGFjZWhvbGRlcj4=</w:instrText>
      </w:r>
      <w:r>
        <w:fldChar w:fldCharType="separate"/>
      </w:r>
      <w:bookmarkStart w:id="473" w:name="_CTVP0018c481d090950419d819a27a0b3aaa7f0"/>
      <w:r>
        <w:t>o.V., „Git vs. SVN – Versionsverwaltung im Vergleich. Von verteilter und zentralisie</w:t>
      </w:r>
      <w:r>
        <w:t>r</w:t>
      </w:r>
      <w:r>
        <w:t>ter Versionsverwaltung,“. Geprüft am 3. Mai 2017. Online: https://hosting.1und1.de/digitalguide/websites/web-entwicklung/git-vs-svn-versionsverwaltung-im-vergleich/.</w:t>
      </w:r>
      <w:bookmarkEnd w:id="473"/>
      <w:r>
        <w:fldChar w:fldCharType="end"/>
      </w:r>
    </w:p>
  </w:footnote>
  <w:footnote w:id="119">
    <w:p w14:paraId="739EDDD6" w14:textId="542D55E2" w:rsidR="00EE4443" w:rsidRDefault="00EE4443">
      <w:pPr>
        <w:pStyle w:val="Funotentext"/>
      </w:pPr>
      <w:r>
        <w:rPr>
          <w:rStyle w:val="Funotenzeichen"/>
        </w:rPr>
        <w:footnoteRef/>
      </w:r>
      <w:r>
        <w:t xml:space="preserve"> Vgl. </w:t>
      </w:r>
      <w:r>
        <w:fldChar w:fldCharType="begin"/>
      </w:r>
      <w:r>
        <w:instrText>ADDIN CITAVI.PLACEHOLDER 3c82e1dd-3181-4b01-92e1-e107a8df0df0 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w7xudGVyIEhlcmtvbW1lciwg4oCeRGllIFRyZW5kcyBiZWltIFZlcnNpb25zbWFuYWdlbWVudCzigJwuIEdlcHLDvGZ0IGFtIDEyLiBBcHJpbCAyMDE3LiBPbmxpbmU6IGh0dHA6Ly93d3cuY29tcHV0ZXItYXV0b21hdGlvbi5kZS9zdGV1ZXJ1bmdzZWJlbmUvc3RldWVybi1yZWdlbG4vYXJ0aWtlbC83OTMxMy8yLy48L1RleHQ+DQogICAgPC9UZXh0VW5pdD4NCiAgPC9UZXh0VW5pdHM+DQo8L1BsYWNlaG9sZGVyPg==</w:instrText>
      </w:r>
      <w:r>
        <w:fldChar w:fldCharType="separate"/>
      </w:r>
      <w:bookmarkStart w:id="476" w:name="_CTVP0013c82e1dd31814b0192e1e107a8df0df0"/>
      <w:r>
        <w:t>Günter Herkommer, „Die Trends beim Versionsmanagement,“. Geprüft am 12. April 2017. Online: http://www.computer-automation.de/steuerungsebene/steuern-regeln/artikel/79313/2/.</w:t>
      </w:r>
      <w:bookmarkEnd w:id="476"/>
      <w:r>
        <w:fldChar w:fldCharType="end"/>
      </w:r>
    </w:p>
  </w:footnote>
  <w:footnote w:id="120">
    <w:p w14:paraId="6631271B" w14:textId="6EE3B65D" w:rsidR="00EE4443" w:rsidRDefault="00EE4443">
      <w:pPr>
        <w:pStyle w:val="Funotentext"/>
      </w:pPr>
      <w:r>
        <w:rPr>
          <w:rStyle w:val="Funotenzeichen"/>
        </w:rPr>
        <w:footnoteRef/>
      </w:r>
      <w:r>
        <w:t xml:space="preserve"> </w:t>
      </w:r>
      <w:r>
        <w:fldChar w:fldCharType="begin"/>
      </w:r>
      <w:r>
        <w:instrText>ADDIN CITAVI.PLACEHOLDER 1b547175-a125-49be-96aa-8c306ee6510b 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8uVi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gdnMuIFNWTiDigJMgVmVyc2lvbnN2ZXJ3YWx0dW5nIGltIFZlcmdsZWlja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xOCk8L1RleHQ+DQogICAgPC9UZXh0VW5pdD4NCiAgPC9UZXh0VW5pdHM+DQo8L1BsYWNlaG9sZGVyPg==</w:instrText>
      </w:r>
      <w:r>
        <w:fldChar w:fldCharType="separate"/>
      </w:r>
      <w:bookmarkStart w:id="480" w:name="_CTVP0011b547175a12549be96aa8c306ee6510b"/>
      <w:r>
        <w:t>o.V., „</w:t>
      </w:r>
      <w:r w:rsidRPr="00DE7D43">
        <w:rPr>
          <w:i/>
        </w:rPr>
        <w:t>Git vs. SVN – Versionsverwaltung im Vergleich,“</w:t>
      </w:r>
      <w:r w:rsidRPr="00DE7D43">
        <w:t xml:space="preserve"> (wie Anm. 118)</w:t>
      </w:r>
      <w:bookmarkEnd w:id="480"/>
      <w:r>
        <w:fldChar w:fldCharType="end"/>
      </w:r>
    </w:p>
  </w:footnote>
  <w:footnote w:id="121">
    <w:p w14:paraId="39E92552" w14:textId="6F70453C" w:rsidR="00EE4443" w:rsidRDefault="00EE4443">
      <w:pPr>
        <w:pStyle w:val="Funotentext"/>
      </w:pPr>
      <w:r>
        <w:rPr>
          <w:rStyle w:val="Funotenzeichen"/>
        </w:rPr>
        <w:footnoteRef/>
      </w:r>
      <w:r>
        <w:t xml:space="preserve"> </w:t>
      </w:r>
      <w:r>
        <w:fldChar w:fldCharType="begin"/>
      </w:r>
      <w:r>
        <w:instrText>ADDIN CITAVI.PLACEHOLDER b7571778-a5b5-446a-9af4-489b144d8375 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8uVi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gdnMuIFNWTiDigJMgVmVyc2lvbnN2ZXJ3YWx0dW5nIGltIFZlcmdsZWlja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xOCk8L1RleHQ+DQogICAgPC9UZXh0VW5pdD4NCiAgPC9UZXh0VW5pdHM+DQo8L1BsYWNlaG9sZGVyPg==</w:instrText>
      </w:r>
      <w:r>
        <w:fldChar w:fldCharType="separate"/>
      </w:r>
      <w:bookmarkStart w:id="482" w:name="_CTVP001b7571778a5b5446a9af4489b144d8375"/>
      <w:r>
        <w:t>o.V., „</w:t>
      </w:r>
      <w:r w:rsidRPr="00DE7D43">
        <w:rPr>
          <w:i/>
        </w:rPr>
        <w:t>Git vs. SVN – Versionsverwaltung im Vergleich,“</w:t>
      </w:r>
      <w:r w:rsidRPr="00DE7D43">
        <w:t xml:space="preserve"> (wie Anm. 118)</w:t>
      </w:r>
      <w:bookmarkEnd w:id="482"/>
      <w:r>
        <w:fldChar w:fldCharType="end"/>
      </w:r>
    </w:p>
  </w:footnote>
  <w:footnote w:id="122">
    <w:p w14:paraId="23E13DC7" w14:textId="43676DE4" w:rsidR="00EE4443" w:rsidRDefault="00EE4443" w:rsidP="002E023E">
      <w:pPr>
        <w:pStyle w:val="Funotentext"/>
        <w:widowControl w:val="0"/>
        <w:spacing w:line="240" w:lineRule="exact"/>
        <w:ind w:right="-851"/>
        <w:jc w:val="left"/>
      </w:pPr>
      <w:r>
        <w:rPr>
          <w:rStyle w:val="Funotenzeichen"/>
        </w:rPr>
        <w:footnoteRef/>
      </w:r>
      <w:r>
        <w:t xml:space="preserve"> Vgl. </w:t>
      </w:r>
      <w:r>
        <w:fldChar w:fldCharType="begin"/>
      </w:r>
      <w:r>
        <w:instrText>ADDIN CITAVI.PLACEHOLDER 58246d84-309a-4676-ab71-639edb93f033 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ICA8L1RleHRVbml0Pg0KICA8L1RleHRVbml0cz4NCjwvUGxhY2Vob2xkZXI+</w:instrText>
      </w:r>
      <w:r>
        <w:fldChar w:fldCharType="separate"/>
      </w:r>
      <w:bookmarkStart w:id="486" w:name="_CTVP00158246d84309a4676ab71639edb93f033"/>
      <w:r>
        <w:t>o.V., „Git vs. SVN – Versionsverwaltung im Vergleich. Von verteilter und zentralisierter Vers</w:t>
      </w:r>
      <w:r>
        <w:t>i</w:t>
      </w:r>
      <w:r>
        <w:t>onsverwaltung.“. Geprüft am 3. Mai 2017. Online: https://hosting.1und1.de/digitalguide/websites/web-entwicklung/git-vs-svn-versionsverwaltung-im-vergleich/.</w:t>
      </w:r>
      <w:bookmarkEnd w:id="486"/>
      <w:r>
        <w:fldChar w:fldCharType="end"/>
      </w:r>
    </w:p>
  </w:footnote>
  <w:footnote w:id="123">
    <w:p w14:paraId="6F9AE3F3" w14:textId="0BA45F85" w:rsidR="00EE4443" w:rsidRDefault="00EE4443">
      <w:pPr>
        <w:pStyle w:val="Funotentext"/>
      </w:pPr>
      <w:r>
        <w:rPr>
          <w:rStyle w:val="Funotenzeichen"/>
        </w:rPr>
        <w:footnoteRef/>
      </w:r>
      <w:r>
        <w:t xml:space="preserve"> Vgl. </w:t>
      </w:r>
      <w:r>
        <w:fldChar w:fldCharType="begin"/>
      </w:r>
      <w:r>
        <w:instrText>ADDIN CITAVI.PLACEHOLDER ca7fdffe-6b8b-483f-b6b7-26dd27c4bb37 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8uVi4sIOKAnj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HaXQgdnMuIFNWTiDigJMgVmVyc2lvbnN2ZXJ3YWx0dW5nIGltIFZlcmdsZWljaCzigJw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HdpZSBBbm0uIDExOCk8L1RleHQ+DQogICAgPC9UZXh0VW5pdD4NCiAgPC9UZXh0VW5pdHM+DQo8L1BsYWNlaG9sZGVyPg==</w:instrText>
      </w:r>
      <w:r>
        <w:fldChar w:fldCharType="separate"/>
      </w:r>
      <w:bookmarkStart w:id="489" w:name="_CTVP001ca7fdffe6b8b483fb6b726dd27c4bb37"/>
      <w:r>
        <w:t>o.V., „</w:t>
      </w:r>
      <w:r w:rsidRPr="00DE7D43">
        <w:rPr>
          <w:i/>
        </w:rPr>
        <w:t>Git vs. SVN – Versionsverwaltung im Vergleich,“</w:t>
      </w:r>
      <w:r w:rsidRPr="00DE7D43">
        <w:t xml:space="preserve"> (wie Anm. 118)</w:t>
      </w:r>
      <w:bookmarkEnd w:id="489"/>
      <w:r>
        <w:fldChar w:fldCharType="end"/>
      </w:r>
    </w:p>
  </w:footnote>
  <w:footnote w:id="124">
    <w:p w14:paraId="7D518F3D" w14:textId="290CACFF" w:rsidR="00EE4443" w:rsidDel="0086370A" w:rsidRDefault="00EE4443" w:rsidP="00C23390">
      <w:pPr>
        <w:pStyle w:val="Funotentext"/>
        <w:widowControl w:val="0"/>
        <w:spacing w:line="240" w:lineRule="exact"/>
        <w:ind w:right="-851"/>
        <w:jc w:val="left"/>
        <w:rPr>
          <w:del w:id="494" w:author="Recep Özkara" w:date="2017-08-28T15:23:00Z"/>
        </w:rPr>
      </w:pPr>
      <w:del w:id="495" w:author="Recep Özkara" w:date="2017-08-28T15:23:00Z">
        <w:r w:rsidDel="0086370A">
          <w:rPr>
            <w:rStyle w:val="Funotenzeichen"/>
          </w:rPr>
          <w:footnoteRef/>
        </w:r>
        <w:r w:rsidDel="0086370A">
          <w:delText xml:space="preserve"> Tabelle 2 vgl. </w:delText>
        </w:r>
        <w:r w:rsidDel="0086370A">
          <w:fldChar w:fldCharType="begin"/>
        </w:r>
      </w:del>
      <w:r>
        <w:instrText>ADDIN CITAVI.PLACEHOLDER c6fb605d-d2ee-4b4b-84d0-94cbb140511f 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ICA8L1RleHRVbml0Pg0KICA8L1RleHRVbml0cz4NCjwvUGxhY2Vob2xkZXI+</w:instrText>
      </w:r>
      <w:del w:id="496" w:author="Recep Özkara" w:date="2017-08-28T15:23:00Z">
        <w:r w:rsidDel="0086370A">
          <w:fldChar w:fldCharType="separate"/>
        </w:r>
        <w:r w:rsidDel="0086370A">
          <w:delText>o.V., „Git vs. SVN – Versionsverwaltung im Vergleich. Von verteilter und zentralisie</w:delText>
        </w:r>
        <w:r w:rsidDel="0086370A">
          <w:delText>r</w:delText>
        </w:r>
        <w:r w:rsidDel="0086370A">
          <w:delText>ter Versionsverwaltung.“. Geprüft am 3. Mai 2017. Online: https://hosting.1und1.de/digitalguide/websites/web-entwicklung/git-vs-svn-versionsverwaltung-im-vergleich/.</w:delText>
        </w:r>
        <w:r w:rsidDel="0086370A">
          <w:fldChar w:fldCharType="end"/>
        </w:r>
      </w:del>
    </w:p>
  </w:footnote>
  <w:footnote w:id="125">
    <w:p w14:paraId="7CB1A43D" w14:textId="0DE73479" w:rsidR="00EE4443" w:rsidRDefault="00EE4443" w:rsidP="007451F5">
      <w:pPr>
        <w:jc w:val="left"/>
        <w:rPr>
          <w:ins w:id="536" w:author="Recep Özkara" w:date="2017-08-28T17:45:00Z"/>
        </w:rPr>
      </w:pPr>
      <w:r>
        <w:rPr>
          <w:rStyle w:val="Funotenzeichen"/>
        </w:rPr>
        <w:footnoteRef/>
      </w:r>
      <w:r>
        <w:t xml:space="preserve"> Vgl. </w:t>
      </w:r>
      <w:del w:id="537" w:author="Recep Özkara" w:date="2017-08-28T15:30:00Z">
        <w:r w:rsidRPr="007451F5" w:rsidDel="00216EFF">
          <w:rPr>
            <w:sz w:val="20"/>
            <w:szCs w:val="20"/>
            <w:rPrChange w:id="538" w:author="Recep Özkara" w:date="2017-08-28T17:45:00Z">
              <w:rPr/>
            </w:rPrChange>
          </w:rPr>
          <w:fldChar w:fldCharType="begin"/>
        </w:r>
        <w:r w:rsidRPr="007451F5" w:rsidDel="00216EFF">
          <w:rPr>
            <w:sz w:val="20"/>
            <w:szCs w:val="20"/>
            <w:rPrChange w:id="539" w:author="Recep Özkara" w:date="2017-08-28T17:45:00Z">
              <w:rPr/>
            </w:rPrChange>
          </w:rPr>
          <w:delInstrText>ADDIN CITAVI.PLACEHOLDER 80a2c24c-e6bf-4f1f-bd85-fa9aa423d599 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ICA8L1RleHRVbml0Pg0KICA8L1RleHRVbml0cz4NCjwvUGxhY2Vob2xkZXI+</w:delInstrText>
        </w:r>
        <w:r w:rsidRPr="007451F5" w:rsidDel="00216EFF">
          <w:rPr>
            <w:sz w:val="20"/>
            <w:szCs w:val="20"/>
            <w:rPrChange w:id="540" w:author="Recep Özkara" w:date="2017-08-28T17:45:00Z">
              <w:rPr/>
            </w:rPrChange>
          </w:rPr>
          <w:fldChar w:fldCharType="separate"/>
        </w:r>
        <w:bookmarkStart w:id="541" w:name="_CTVP00180a2c24ce6bf4f1fbd85fa9aa423d599"/>
        <w:r w:rsidRPr="007451F5" w:rsidDel="00216EFF">
          <w:rPr>
            <w:sz w:val="20"/>
            <w:szCs w:val="20"/>
            <w:rPrChange w:id="542" w:author="Recep Özkara" w:date="2017-08-28T17:45:00Z">
              <w:rPr/>
            </w:rPrChange>
          </w:rPr>
          <w:delText>o.V., „Git vs. SVN – Versionsverwaltung im Vergleich. Von verteilter und zentral</w:delText>
        </w:r>
        <w:r w:rsidRPr="007451F5" w:rsidDel="00216EFF">
          <w:rPr>
            <w:sz w:val="20"/>
            <w:szCs w:val="20"/>
            <w:rPrChange w:id="543" w:author="Recep Özkara" w:date="2017-08-28T17:45:00Z">
              <w:rPr/>
            </w:rPrChange>
          </w:rPr>
          <w:delText>i</w:delText>
        </w:r>
        <w:r w:rsidRPr="007451F5" w:rsidDel="00216EFF">
          <w:rPr>
            <w:sz w:val="20"/>
            <w:szCs w:val="20"/>
            <w:rPrChange w:id="544" w:author="Recep Özkara" w:date="2017-08-28T17:45:00Z">
              <w:rPr/>
            </w:rPrChange>
          </w:rPr>
          <w:delText>sierter Versionsverwaltung.“. Geprüft am 3. Mai 2017. Online: https://hosting.1und1.de/digitalguide/websites/web-entwicklung/git-vs-svn-versionsverwaltung-im-vergleich/.</w:delText>
        </w:r>
        <w:bookmarkEnd w:id="541"/>
        <w:r w:rsidRPr="007451F5" w:rsidDel="00216EFF">
          <w:rPr>
            <w:sz w:val="20"/>
            <w:szCs w:val="20"/>
            <w:rPrChange w:id="545" w:author="Recep Özkara" w:date="2017-08-28T17:45:00Z">
              <w:rPr/>
            </w:rPrChange>
          </w:rPr>
          <w:fldChar w:fldCharType="end"/>
        </w:r>
      </w:del>
      <w:ins w:id="546" w:author="Recep Özkara" w:date="2017-08-28T17:45:00Z">
        <w:r w:rsidRPr="007451F5">
          <w:rPr>
            <w:sz w:val="20"/>
            <w:szCs w:val="20"/>
            <w:rPrChange w:id="547" w:author="Recep Özkara" w:date="2017-08-28T17:45:00Z">
              <w:rPr/>
            </w:rPrChange>
          </w:rPr>
          <w:fldChar w:fldCharType="begin"/>
        </w:r>
      </w:ins>
      <w:r>
        <w:rPr>
          <w:sz w:val="20"/>
          <w:szCs w:val="20"/>
        </w:rPr>
        <w:instrText>ADDIN CITAVI.PLACEHOLDER 8d057cbc-e103-42e1-9241-f25b8e397556 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vLlYuLCDigJ5HaXQgdnMuIFNWTiDigJMgVmVyc2lvbnN2ZXJ3YWx0dW5nIGltIFZlcmdsZWljaC4gVm9uIHZlcnRlaWx0ZXIgdW5kIHplbnRyYWxpc2llcnRlciBWZXJzaW9uc3ZlcndhbHR1bmcu4oCcLiBHZXByw7xmdCBhbSAzLiBNYWkgMjAxNy4gT25saW5lOiBodHRwczovL2hvc3RpbmcuMXVuZDEuZGUvZGlnaXRhbGd1aWRlL3dlYnNpdGVzL3dlYi1lbnR3aWNrbHVuZy9naXQtdnMtc3ZuLXZlcnNpb25zdmVyd2FsdHVuZy1pbS12ZXJnbGVpY2gvLjwvVGV4dD4NCiAgICA8L1RleHRVbml0Pg0KICA8L1RleHRVbml0cz4NCjwvUGxhY2Vob2xkZXI+</w:instrText>
      </w:r>
      <w:ins w:id="548" w:author="Recep Özkara" w:date="2017-08-28T17:45:00Z">
        <w:r w:rsidRPr="007451F5">
          <w:rPr>
            <w:sz w:val="20"/>
            <w:szCs w:val="20"/>
            <w:rPrChange w:id="549" w:author="Recep Özkara" w:date="2017-08-28T17:45:00Z">
              <w:rPr/>
            </w:rPrChange>
          </w:rPr>
          <w:fldChar w:fldCharType="separate"/>
        </w:r>
        <w:r w:rsidRPr="007451F5">
          <w:rPr>
            <w:sz w:val="20"/>
            <w:szCs w:val="20"/>
            <w:rPrChange w:id="550" w:author="Recep Özkara" w:date="2017-08-28T17:45:00Z">
              <w:rPr/>
            </w:rPrChange>
          </w:rPr>
          <w:t>o.V., „Git vs. SVN – Versionsverwaltung im Vergleich. Von verteilter und zentralisierter Versionsverwaltung.“. Geprüft am 3. Mai 2017. Online: https://hosting.1und1.de/digitalguide/websites/web-entwicklung/git-vs-svn-versionsverwaltung-im-vergleich/.</w:t>
        </w:r>
        <w:r w:rsidRPr="007451F5">
          <w:rPr>
            <w:sz w:val="20"/>
            <w:szCs w:val="20"/>
            <w:rPrChange w:id="551" w:author="Recep Özkara" w:date="2017-08-28T17:45:00Z">
              <w:rPr/>
            </w:rPrChange>
          </w:rPr>
          <w:fldChar w:fldCharType="end"/>
        </w:r>
      </w:ins>
    </w:p>
    <w:p w14:paraId="58ECFDCF" w14:textId="42958239" w:rsidR="00EE4443" w:rsidRDefault="00EE4443">
      <w:pPr>
        <w:pStyle w:val="Funotentext"/>
      </w:pPr>
    </w:p>
  </w:footnote>
  <w:footnote w:id="126">
    <w:p w14:paraId="3E894A52" w14:textId="472F2E5B" w:rsidR="00EE4443" w:rsidRPr="00C352F5" w:rsidRDefault="00EE4443" w:rsidP="00C352F5">
      <w:pPr>
        <w:pStyle w:val="Funotentext"/>
      </w:pPr>
      <w:ins w:id="575" w:author="Recep Özkara" w:date="2017-08-27T20:07:00Z">
        <w:r>
          <w:rPr>
            <w:rStyle w:val="Funotenzeichen"/>
          </w:rPr>
          <w:footnoteRef/>
        </w:r>
        <w:r w:rsidRPr="00C352F5">
          <w:t xml:space="preserve"> </w:t>
        </w:r>
      </w:ins>
      <w:ins w:id="576" w:author="Recep Özkara" w:date="2017-08-27T20:08:00Z">
        <w:r w:rsidRPr="00D71776">
          <w:t xml:space="preserve">Vgl. Brian Fraser, </w:t>
        </w:r>
      </w:ins>
      <w:ins w:id="577" w:author="Recep Özkara" w:date="2017-08-27T20:09:00Z">
        <w:r w:rsidRPr="00D71776">
          <w:t xml:space="preserve">DrBFraser, </w:t>
        </w:r>
      </w:ins>
      <w:ins w:id="578" w:author="Recep Özkara" w:date="2017-08-28T12:45:00Z">
        <w:r w:rsidRPr="00084BEC">
          <w:rPr>
            <w:rPrChange w:id="579" w:author="Recep Özkara" w:date="2017-08-28T12:46:00Z">
              <w:rPr>
                <w:lang w:val="en-US"/>
              </w:rPr>
            </w:rPrChange>
          </w:rPr>
          <w:t>“</w:t>
        </w:r>
      </w:ins>
      <w:ins w:id="580" w:author="Recep Özkara" w:date="2017-08-27T20:09:00Z">
        <w:r w:rsidRPr="00C352F5">
          <w:t>Creating a Repository</w:t>
        </w:r>
        <w:r w:rsidRPr="00084BEC">
          <w:rPr>
            <w:rPrChange w:id="581" w:author="Recep Özkara" w:date="2017-08-28T12:46:00Z">
              <w:rPr>
                <w:lang w:val="en-US"/>
              </w:rPr>
            </w:rPrChange>
          </w:rPr>
          <w:t>: Git &amp; Eclipse</w:t>
        </w:r>
      </w:ins>
      <w:ins w:id="582" w:author="Recep Özkara" w:date="2017-08-28T12:45:00Z">
        <w:r w:rsidRPr="00084BEC">
          <w:rPr>
            <w:rPrChange w:id="583" w:author="Recep Özkara" w:date="2017-08-28T12:46:00Z">
              <w:rPr>
                <w:lang w:val="en-US"/>
              </w:rPr>
            </w:rPrChange>
          </w:rPr>
          <w:t>”</w:t>
        </w:r>
      </w:ins>
      <w:ins w:id="584" w:author="Recep Özkara" w:date="2017-08-27T20:10:00Z">
        <w:r w:rsidRPr="00084BEC">
          <w:rPr>
            <w:rPrChange w:id="585" w:author="Recep Özkara" w:date="2017-08-28T12:46:00Z">
              <w:rPr>
                <w:lang w:val="en-US"/>
              </w:rPr>
            </w:rPrChange>
          </w:rPr>
          <w:t xml:space="preserve">, </w:t>
        </w:r>
      </w:ins>
      <w:ins w:id="586" w:author="Recep Özkara" w:date="2017-08-28T12:45:00Z">
        <w:r w:rsidRPr="00084BEC">
          <w:rPr>
            <w:rPrChange w:id="587" w:author="Recep Özkara" w:date="2017-08-28T12:46:00Z">
              <w:rPr>
                <w:lang w:val="en-US"/>
              </w:rPr>
            </w:rPrChange>
          </w:rPr>
          <w:t xml:space="preserve">Aufschaltung </w:t>
        </w:r>
      </w:ins>
      <w:ins w:id="588" w:author="Recep Özkara" w:date="2017-08-27T20:10:00Z">
        <w:r w:rsidRPr="00084BEC">
          <w:rPr>
            <w:rPrChange w:id="589" w:author="Recep Özkara" w:date="2017-08-28T12:46:00Z">
              <w:rPr>
                <w:lang w:val="en-US"/>
              </w:rPr>
            </w:rPrChange>
          </w:rPr>
          <w:t xml:space="preserve">21.05.2013, </w:t>
        </w:r>
      </w:ins>
      <w:ins w:id="590" w:author="Recep Özkara" w:date="2017-08-27T20:12:00Z">
        <w:r w:rsidRPr="00084BEC">
          <w:rPr>
            <w:rPrChange w:id="591" w:author="Recep Özkara" w:date="2017-08-28T12:46:00Z">
              <w:rPr>
                <w:rStyle w:val="Hyperlink"/>
                <w:lang w:val="en-US"/>
              </w:rPr>
            </w:rPrChange>
          </w:rPr>
          <w:t xml:space="preserve">https://youtu.be/r5C6yXNaSGo?list=PL-suslzEBiMo0B5RcAikOaqDLKoG9Okub, </w:t>
        </w:r>
      </w:ins>
      <w:ins w:id="592" w:author="Recep Özkara" w:date="2017-08-27T20:13:00Z">
        <w:r w:rsidRPr="00084BEC">
          <w:rPr>
            <w:rPrChange w:id="593" w:author="Recep Özkara" w:date="2017-08-28T12:46:00Z">
              <w:rPr>
                <w:lang w:val="en-US"/>
              </w:rPr>
            </w:rPrChange>
          </w:rPr>
          <w:t>Geprüft am 21.08.2017</w:t>
        </w:r>
      </w:ins>
      <w:ins w:id="594" w:author="Recep Özkara" w:date="2017-08-28T12:31:00Z">
        <w:r w:rsidRPr="00084BEC">
          <w:rPr>
            <w:rPrChange w:id="595" w:author="Recep Özkara" w:date="2017-08-28T12:46:00Z">
              <w:rPr>
                <w:lang w:val="en-US"/>
              </w:rPr>
            </w:rPrChange>
          </w:rPr>
          <w:t>.</w:t>
        </w:r>
      </w:ins>
    </w:p>
  </w:footnote>
  <w:footnote w:id="127">
    <w:p w14:paraId="63DEA838" w14:textId="07B08FE6" w:rsidR="00EE4443" w:rsidRPr="00C352F5" w:rsidRDefault="00EE4443">
      <w:pPr>
        <w:pStyle w:val="Funotentext"/>
      </w:pPr>
      <w:ins w:id="748" w:author="Recep Özkara" w:date="2017-08-28T12:28:00Z">
        <w:r>
          <w:rPr>
            <w:rStyle w:val="Funotenzeichen"/>
          </w:rPr>
          <w:footnoteRef/>
        </w:r>
        <w:r w:rsidRPr="00C352F5">
          <w:t xml:space="preserve"> Vgl. Brian Fraser, DrBFraser, </w:t>
        </w:r>
      </w:ins>
      <w:ins w:id="749" w:author="Recep Özkara" w:date="2017-08-28T12:46:00Z">
        <w:r w:rsidRPr="00D71776">
          <w:t>„</w:t>
        </w:r>
      </w:ins>
      <w:ins w:id="750" w:author="Recep Özkara" w:date="2017-08-28T12:29:00Z">
        <w:r w:rsidRPr="00D71776">
          <w:t>Checking out an existing project: Git &amp; Eclipse</w:t>
        </w:r>
      </w:ins>
      <w:ins w:id="751" w:author="Recep Özkara" w:date="2017-08-28T12:46:00Z">
        <w:r w:rsidRPr="00084BEC">
          <w:rPr>
            <w:rPrChange w:id="752" w:author="Recep Özkara" w:date="2017-08-28T12:46:00Z">
              <w:rPr>
                <w:lang w:val="en-US"/>
              </w:rPr>
            </w:rPrChange>
          </w:rPr>
          <w:t>”</w:t>
        </w:r>
      </w:ins>
      <w:ins w:id="753" w:author="Recep Özkara" w:date="2017-08-28T12:29:00Z">
        <w:r w:rsidRPr="00C352F5">
          <w:t xml:space="preserve">, </w:t>
        </w:r>
      </w:ins>
      <w:ins w:id="754" w:author="Recep Özkara" w:date="2017-08-28T12:46:00Z">
        <w:r w:rsidRPr="00084BEC">
          <w:rPr>
            <w:rPrChange w:id="755" w:author="Recep Özkara" w:date="2017-08-28T12:46:00Z">
              <w:rPr>
                <w:lang w:val="en-US"/>
              </w:rPr>
            </w:rPrChange>
          </w:rPr>
          <w:t>Aufscha</w:t>
        </w:r>
        <w:r w:rsidRPr="00084BEC">
          <w:rPr>
            <w:rPrChange w:id="756" w:author="Recep Özkara" w:date="2017-08-28T12:46:00Z">
              <w:rPr>
                <w:lang w:val="en-US"/>
              </w:rPr>
            </w:rPrChange>
          </w:rPr>
          <w:t>l</w:t>
        </w:r>
        <w:r w:rsidRPr="00084BEC">
          <w:rPr>
            <w:rPrChange w:id="757" w:author="Recep Özkara" w:date="2017-08-28T12:46:00Z">
              <w:rPr>
                <w:lang w:val="en-US"/>
              </w:rPr>
            </w:rPrChange>
          </w:rPr>
          <w:t xml:space="preserve">tung </w:t>
        </w:r>
      </w:ins>
      <w:ins w:id="758" w:author="Recep Özkara" w:date="2017-08-28T12:30:00Z">
        <w:r w:rsidRPr="00084BEC">
          <w:rPr>
            <w:rPrChange w:id="759" w:author="Recep Özkara" w:date="2017-08-28T12:46:00Z">
              <w:rPr>
                <w:lang w:val="en-US"/>
              </w:rPr>
            </w:rPrChange>
          </w:rPr>
          <w:t xml:space="preserve">21.05.2013, </w:t>
        </w:r>
      </w:ins>
      <w:ins w:id="760" w:author="Recep Özkara" w:date="2017-08-28T12:46:00Z">
        <w:r w:rsidRPr="00084BEC">
          <w:rPr>
            <w:rPrChange w:id="761" w:author="Recep Özkara" w:date="2017-08-28T12:46:00Z">
              <w:rPr>
                <w:rStyle w:val="Hyperlink"/>
                <w:lang w:val="en-US"/>
              </w:rPr>
            </w:rPrChange>
          </w:rPr>
          <w:t>https://youtu.be/V42r5REJx-M?list=PL-suslzEBiMo0B5RcAikOaqDLKoG9Okub</w:t>
        </w:r>
      </w:ins>
      <w:ins w:id="762" w:author="Recep Özkara" w:date="2017-08-28T12:30:00Z">
        <w:r w:rsidRPr="00084BEC">
          <w:rPr>
            <w:rPrChange w:id="763" w:author="Recep Özkara" w:date="2017-08-28T12:46:00Z">
              <w:rPr>
                <w:lang w:val="en-US"/>
              </w:rPr>
            </w:rPrChange>
          </w:rPr>
          <w:t>, Geprüft am 22.08.2017</w:t>
        </w:r>
      </w:ins>
      <w:ins w:id="764" w:author="Recep Özkara" w:date="2017-08-28T12:31:00Z">
        <w:r w:rsidRPr="00084BEC">
          <w:rPr>
            <w:rPrChange w:id="765" w:author="Recep Özkara" w:date="2017-08-28T12:46:00Z">
              <w:rPr>
                <w:lang w:val="en-US"/>
              </w:rPr>
            </w:rPrChange>
          </w:rPr>
          <w:t>.</w:t>
        </w:r>
      </w:ins>
    </w:p>
  </w:footnote>
  <w:footnote w:id="128">
    <w:p w14:paraId="45CB2470" w14:textId="198D4464" w:rsidR="00EE4443" w:rsidRPr="00C352F5" w:rsidRDefault="00EE4443">
      <w:pPr>
        <w:pStyle w:val="Funotentext"/>
      </w:pPr>
      <w:ins w:id="857" w:author="Recep Özkara" w:date="2017-08-28T12:41:00Z">
        <w:r>
          <w:rPr>
            <w:rStyle w:val="Funotenzeichen"/>
          </w:rPr>
          <w:footnoteRef/>
        </w:r>
        <w:r w:rsidRPr="00C352F5">
          <w:t xml:space="preserve"> </w:t>
        </w:r>
      </w:ins>
      <w:ins w:id="858" w:author="Recep Özkara" w:date="2017-08-28T12:42:00Z">
        <w:r w:rsidRPr="00D71776">
          <w:t xml:space="preserve">Vgl. Brian Fraser, DrBFraser, </w:t>
        </w:r>
      </w:ins>
      <w:ins w:id="859" w:author="Recep Özkara" w:date="2017-08-28T12:43:00Z">
        <w:r w:rsidRPr="00D71776">
          <w:t>„Making Changes: Git &amp; Eclipse</w:t>
        </w:r>
        <w:r w:rsidRPr="00084BEC">
          <w:rPr>
            <w:rPrChange w:id="860" w:author="Recep Özkara" w:date="2017-08-28T12:44:00Z">
              <w:rPr>
                <w:lang w:val="en-US"/>
              </w:rPr>
            </w:rPrChange>
          </w:rPr>
          <w:t xml:space="preserve">”, </w:t>
        </w:r>
      </w:ins>
      <w:ins w:id="861" w:author="Recep Özkara" w:date="2017-08-28T12:44:00Z">
        <w:r w:rsidRPr="00084BEC">
          <w:rPr>
            <w:rPrChange w:id="862" w:author="Recep Özkara" w:date="2017-08-28T12:44:00Z">
              <w:rPr>
                <w:lang w:val="en-US"/>
              </w:rPr>
            </w:rPrChange>
          </w:rPr>
          <w:t xml:space="preserve">Aufschaltung </w:t>
        </w:r>
      </w:ins>
      <w:ins w:id="863" w:author="Recep Özkara" w:date="2017-08-28T12:43:00Z">
        <w:r w:rsidRPr="00084BEC">
          <w:rPr>
            <w:rPrChange w:id="864" w:author="Recep Özkara" w:date="2017-08-28T12:44:00Z">
              <w:rPr>
                <w:lang w:val="en-US"/>
              </w:rPr>
            </w:rPrChange>
          </w:rPr>
          <w:t xml:space="preserve">21.05.2013, </w:t>
        </w:r>
      </w:ins>
      <w:ins w:id="865" w:author="Recep Özkara" w:date="2017-08-28T12:45:00Z">
        <w:r w:rsidRPr="00084BEC">
          <w:rPr>
            <w:rPrChange w:id="866" w:author="Recep Özkara" w:date="2017-08-28T12:45:00Z">
              <w:rPr>
                <w:lang w:val="en-US"/>
              </w:rPr>
            </w:rPrChange>
          </w:rPr>
          <w:t>https://youtu.be/rblGZRWqFVI?list=PL-suslzEBiMo0B5RcAikOaqDLKoG9Okub</w:t>
        </w:r>
      </w:ins>
      <w:ins w:id="867" w:author="Recep Özkara" w:date="2017-08-28T12:44:00Z">
        <w:r>
          <w:t>, Geprüft am 23.08.2017.</w:t>
        </w:r>
      </w:ins>
    </w:p>
  </w:footnote>
  <w:footnote w:id="129">
    <w:p w14:paraId="70092728" w14:textId="598D6CD1" w:rsidR="00EE4443" w:rsidRPr="00C352F5" w:rsidRDefault="00EE4443">
      <w:pPr>
        <w:pStyle w:val="Funotentext"/>
      </w:pPr>
      <w:ins w:id="968" w:author="Recep Özkara" w:date="2017-08-27T19:51:00Z">
        <w:r>
          <w:rPr>
            <w:rStyle w:val="Funotenzeichen"/>
          </w:rPr>
          <w:footnoteRef/>
        </w:r>
        <w:r w:rsidRPr="00C352F5">
          <w:t xml:space="preserve"> Vgl. </w:t>
        </w:r>
      </w:ins>
      <w:ins w:id="969" w:author="Recep Özkara" w:date="2017-08-27T19:54:00Z">
        <w:r w:rsidRPr="00D71776">
          <w:t>Uwe Bretschneider,</w:t>
        </w:r>
      </w:ins>
      <w:ins w:id="970" w:author="Recep Özkara" w:date="2017-08-27T19:56:00Z">
        <w:r w:rsidRPr="00D71776">
          <w:t xml:space="preserve"> </w:t>
        </w:r>
      </w:ins>
      <w:ins w:id="971" w:author="Recep Özkara" w:date="2017-08-28T12:45:00Z">
        <w:r>
          <w:t>„</w:t>
        </w:r>
      </w:ins>
      <w:ins w:id="972" w:author="Recep Özkara" w:date="2017-08-27T19:56:00Z">
        <w:r w:rsidRPr="00C352F5">
          <w:t>Git tutorial for Eclipse (2) – Reverting file changes</w:t>
        </w:r>
        <w:r w:rsidRPr="00084BEC">
          <w:rPr>
            <w:rPrChange w:id="973" w:author="Recep Özkara" w:date="2017-08-28T12:45:00Z">
              <w:rPr>
                <w:lang w:val="en-US"/>
              </w:rPr>
            </w:rPrChange>
          </w:rPr>
          <w:t xml:space="preserve"> (german)</w:t>
        </w:r>
      </w:ins>
      <w:ins w:id="974" w:author="Recep Özkara" w:date="2017-08-28T12:45:00Z">
        <w:r>
          <w:t>“</w:t>
        </w:r>
      </w:ins>
      <w:ins w:id="975" w:author="Recep Özkara" w:date="2017-08-27T19:59:00Z">
        <w:r w:rsidRPr="00084BEC">
          <w:rPr>
            <w:rPrChange w:id="976" w:author="Recep Özkara" w:date="2017-08-28T12:45:00Z">
              <w:rPr>
                <w:lang w:val="en-US"/>
              </w:rPr>
            </w:rPrChange>
          </w:rPr>
          <w:t xml:space="preserve">, </w:t>
        </w:r>
      </w:ins>
      <w:ins w:id="977" w:author="Recep Özkara" w:date="2017-08-28T12:45:00Z">
        <w:r w:rsidRPr="00084BEC">
          <w:rPr>
            <w:rPrChange w:id="978" w:author="Recep Özkara" w:date="2017-08-28T12:45:00Z">
              <w:rPr>
                <w:lang w:val="en-US"/>
              </w:rPr>
            </w:rPrChange>
          </w:rPr>
          <w:t xml:space="preserve">Aufschaltung </w:t>
        </w:r>
      </w:ins>
      <w:ins w:id="979" w:author="Recep Özkara" w:date="2017-08-27T19:59:00Z">
        <w:r w:rsidRPr="00084BEC">
          <w:rPr>
            <w:rPrChange w:id="980" w:author="Recep Özkara" w:date="2017-08-28T12:45:00Z">
              <w:rPr>
                <w:lang w:val="en-US"/>
              </w:rPr>
            </w:rPrChange>
          </w:rPr>
          <w:t xml:space="preserve">09.05.2014, </w:t>
        </w:r>
      </w:ins>
      <w:ins w:id="981" w:author="Recep Özkara" w:date="2017-08-27T20:04:00Z">
        <w:r w:rsidRPr="00C352F5">
          <w:t>h</w:t>
        </w:r>
        <w:r w:rsidRPr="00D71776">
          <w:t>ttps://youtu.be/syckCCoJZAw</w:t>
        </w:r>
      </w:ins>
      <w:ins w:id="982" w:author="Recep Özkara" w:date="2017-08-27T20:03:00Z">
        <w:r w:rsidRPr="00084BEC">
          <w:rPr>
            <w:rPrChange w:id="983" w:author="Recep Özkara" w:date="2017-08-28T12:45:00Z">
              <w:rPr>
                <w:lang w:val="en-US"/>
              </w:rPr>
            </w:rPrChange>
          </w:rPr>
          <w:t>, Gep</w:t>
        </w:r>
      </w:ins>
      <w:ins w:id="984" w:author="Recep Özkara" w:date="2017-08-27T20:04:00Z">
        <w:r w:rsidRPr="00084BEC">
          <w:rPr>
            <w:rPrChange w:id="985" w:author="Recep Özkara" w:date="2017-08-28T12:45:00Z">
              <w:rPr>
                <w:lang w:val="en-US"/>
              </w:rPr>
            </w:rPrChange>
          </w:rPr>
          <w:t>r</w:t>
        </w:r>
      </w:ins>
      <w:ins w:id="986" w:author="Recep Özkara" w:date="2017-08-27T20:03:00Z">
        <w:r w:rsidRPr="00084BEC">
          <w:rPr>
            <w:rPrChange w:id="987" w:author="Recep Özkara" w:date="2017-08-28T12:45:00Z">
              <w:rPr>
                <w:lang w:val="en-US"/>
              </w:rPr>
            </w:rPrChange>
          </w:rPr>
          <w:t>üft am 25.08.2017</w:t>
        </w:r>
      </w:ins>
      <w:ins w:id="988" w:author="Recep Özkara" w:date="2017-08-28T12:31:00Z">
        <w:r w:rsidRPr="00084BEC">
          <w:rPr>
            <w:rPrChange w:id="989" w:author="Recep Özkara" w:date="2017-08-28T12:45:00Z">
              <w:rPr>
                <w:lang w:val="en-US"/>
              </w:rPr>
            </w:rPrChange>
          </w:rPr>
          <w:t>.</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B5ADD3" w14:textId="77777777" w:rsidR="00EE4443" w:rsidRDefault="00EE4443">
    <w:pPr>
      <w:pStyle w:val="Kopfzeile"/>
    </w:pPr>
    <w:sdt>
      <w:sdtPr>
        <w:id w:val="-1067647031"/>
        <w:temporary/>
        <w:showingPlcHdr/>
      </w:sdtPr>
      <w:sdtContent>
        <w:r>
          <w:t>[Geben Sie Text ein]</w:t>
        </w:r>
      </w:sdtContent>
    </w:sdt>
    <w:r>
      <w:ptab w:relativeTo="margin" w:alignment="center" w:leader="none"/>
    </w:r>
    <w:sdt>
      <w:sdtPr>
        <w:id w:val="968859947"/>
        <w:temporary/>
        <w:showingPlcHdr/>
      </w:sdtPr>
      <w:sdtContent>
        <w:r>
          <w:t>[Geben Sie Text ein]</w:t>
        </w:r>
      </w:sdtContent>
    </w:sdt>
    <w:r>
      <w:ptab w:relativeTo="margin" w:alignment="right" w:leader="none"/>
    </w:r>
    <w:sdt>
      <w:sdtPr>
        <w:id w:val="968859952"/>
        <w:temporary/>
        <w:showingPlcHdr/>
      </w:sdtPr>
      <w:sdtContent>
        <w:r>
          <w:t>[Geben Sie Text ein]</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691E95" w14:textId="4148ADD5" w:rsidR="00EE4443" w:rsidRDefault="00EE4443" w:rsidP="006A5AFA">
    <w:pPr>
      <w:pStyle w:val="Kopfzeile"/>
      <w:pBdr>
        <w:bottom w:val="single" w:sz="8" w:space="1" w:color="auto"/>
      </w:pBdr>
    </w:pPr>
    <w:r>
      <w:fldChar w:fldCharType="begin"/>
    </w:r>
    <w:r>
      <w:instrText>PAGE   \* MERGEFORMAT</w:instrText>
    </w:r>
    <w:r>
      <w:fldChar w:fldCharType="separate"/>
    </w:r>
    <w:r w:rsidR="00454320">
      <w:rPr>
        <w:noProof/>
      </w:rPr>
      <w:t>XIV</w:t>
    </w:r>
    <w:r>
      <w:fldChar w:fldCharType="end"/>
    </w:r>
    <w:r>
      <w:ptab w:relativeTo="margin" w:alignment="center" w:leader="none"/>
    </w:r>
    <w:r>
      <w:ptab w:relativeTo="margin" w:alignment="right" w:leader="none"/>
    </w:r>
    <w:fldSimple w:instr=" STYLEREF  &quot;Überschrift 1&quot;  \* MERGEFORMAT ">
      <w:r w:rsidR="00454320">
        <w:rPr>
          <w:noProof/>
        </w:rPr>
        <w:t>Tabellenverzeichni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E87C2C" w14:textId="71B09E05" w:rsidR="00EE4443" w:rsidRDefault="00EE4443" w:rsidP="006A5AFA">
    <w:pPr>
      <w:pStyle w:val="Kopfzeile"/>
      <w:pBdr>
        <w:bottom w:val="single" w:sz="8" w:space="1" w:color="auto"/>
      </w:pBdr>
    </w:pPr>
    <w:fldSimple w:instr=" STYLEREF  &quot;Überschrift 1&quot;  \* MERGEFORMAT ">
      <w:r w:rsidR="00454320">
        <w:rPr>
          <w:noProof/>
        </w:rPr>
        <w:t>Abkürzungsverzeichnis</w:t>
      </w:r>
    </w:fldSimple>
    <w:r>
      <w:ptab w:relativeTo="margin" w:alignment="center" w:leader="none"/>
    </w:r>
    <w:r>
      <w:ptab w:relativeTo="margin" w:alignment="right" w:leader="none"/>
    </w:r>
    <w:r>
      <w:fldChar w:fldCharType="begin"/>
    </w:r>
    <w:r>
      <w:instrText xml:space="preserve"> PAGE  \* ROMAN  \* MERGEFORMAT </w:instrText>
    </w:r>
    <w:r>
      <w:fldChar w:fldCharType="separate"/>
    </w:r>
    <w:r w:rsidR="00454320">
      <w:rPr>
        <w:noProof/>
      </w:rPr>
      <w:t>XV</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F941E0" w14:textId="77777777" w:rsidR="00EE4443" w:rsidRDefault="00EE4443" w:rsidP="006A5AFA">
    <w:pPr>
      <w:pStyle w:val="Kopfzeile"/>
      <w:pBdr>
        <w:bottom w:val="single" w:sz="8" w:space="1" w:color="auto"/>
      </w:pBdr>
    </w:pPr>
    <w:r>
      <w:fldChar w:fldCharType="begin"/>
    </w:r>
    <w:r>
      <w:instrText>PAGE   \* MERGEFORMAT</w:instrText>
    </w:r>
    <w:r>
      <w:fldChar w:fldCharType="separate"/>
    </w:r>
    <w:r w:rsidR="00454320">
      <w:rPr>
        <w:noProof/>
      </w:rPr>
      <w:t>62</w:t>
    </w:r>
    <w:r>
      <w:fldChar w:fldCharType="end"/>
    </w:r>
    <w:r>
      <w:ptab w:relativeTo="margin" w:alignment="center" w:leader="none"/>
    </w:r>
    <w:r>
      <w:ptab w:relativeTo="margin" w:alignment="right" w:leader="none"/>
    </w:r>
    <w:fldSimple w:instr=" STYLEREF  &quot;Überschrift 1&quot; \n  \* MERGEFORMAT ">
      <w:r w:rsidR="00454320">
        <w:rPr>
          <w:noProof/>
        </w:rPr>
        <w:t>3</w:t>
      </w:r>
    </w:fldSimple>
    <w:r>
      <w:t xml:space="preserve"> </w:t>
    </w:r>
    <w:fldSimple w:instr=" STYLEREF  &quot;Überschrift 1&quot;  \* MERGEFORMAT ">
      <w:r w:rsidR="00454320">
        <w:rPr>
          <w:noProof/>
        </w:rPr>
        <w:t>Git</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08AF2C" w14:textId="77777777" w:rsidR="00EE4443" w:rsidRDefault="00EE4443" w:rsidP="00D9183C">
    <w:pPr>
      <w:pStyle w:val="Kopfzeile"/>
      <w:pBdr>
        <w:bottom w:val="single" w:sz="8" w:space="1" w:color="auto"/>
      </w:pBdr>
    </w:pPr>
    <w:fldSimple w:instr=" STYLEREF  &quot;Überschrift 1&quot; \n  \* MERGEFORMAT ">
      <w:r w:rsidR="00454320">
        <w:rPr>
          <w:noProof/>
        </w:rPr>
        <w:t>3</w:t>
      </w:r>
    </w:fldSimple>
    <w:r>
      <w:t xml:space="preserve"> </w:t>
    </w:r>
    <w:fldSimple w:instr=" STYLEREF  &quot;Überschrift 1&quot;  \* MERGEFORMAT ">
      <w:r w:rsidR="00454320">
        <w:rPr>
          <w:noProof/>
        </w:rPr>
        <w:t>Git</w:t>
      </w:r>
    </w:fldSimple>
    <w:r>
      <w:ptab w:relativeTo="margin" w:alignment="center" w:leader="none"/>
    </w:r>
    <w:r>
      <w:ptab w:relativeTo="margin" w:alignment="right" w:leader="none"/>
    </w:r>
    <w:r>
      <w:fldChar w:fldCharType="begin"/>
    </w:r>
    <w:r>
      <w:instrText>PAGE   \* MERGEFORMAT</w:instrText>
    </w:r>
    <w:r>
      <w:fldChar w:fldCharType="separate"/>
    </w:r>
    <w:r w:rsidR="00454320">
      <w:rPr>
        <w:noProof/>
      </w:rPr>
      <w:t>63</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8DCBD4" w14:textId="77777777" w:rsidR="00EE4443" w:rsidRDefault="00EE4443" w:rsidP="006A5AFA">
    <w:pPr>
      <w:pStyle w:val="Kopfzeile"/>
      <w:pBdr>
        <w:bottom w:val="single" w:sz="8" w:space="1" w:color="auto"/>
      </w:pBdr>
    </w:pPr>
    <w:r>
      <w:fldChar w:fldCharType="begin"/>
    </w:r>
    <w:r>
      <w:instrText>PAGE   \* MERGEFORMAT</w:instrText>
    </w:r>
    <w:r>
      <w:fldChar w:fldCharType="separate"/>
    </w:r>
    <w:r>
      <w:rPr>
        <w:noProof/>
      </w:rPr>
      <w:t>18</w:t>
    </w:r>
    <w:r>
      <w:fldChar w:fldCharType="end"/>
    </w:r>
    <w:r>
      <w:ptab w:relativeTo="margin" w:alignment="center" w:leader="none"/>
    </w:r>
    <w:r>
      <w:ptab w:relativeTo="margin" w:alignment="right" w:leader="none"/>
    </w:r>
    <w:fldSimple w:instr=" STYLEREF  &quot;Überschrift 1&quot;  \* MERGEFORMAT ">
      <w:r>
        <w:rPr>
          <w:noProof/>
        </w:rPr>
        <w:t>Resumee</w:t>
      </w:r>
    </w:fldSimple>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A01105" w14:textId="3EB50221" w:rsidR="00EE4443" w:rsidRDefault="00EE4443" w:rsidP="00D9183C">
    <w:pPr>
      <w:pStyle w:val="Kopfzeile"/>
      <w:pBdr>
        <w:bottom w:val="single" w:sz="8" w:space="1" w:color="auto"/>
      </w:pBdr>
    </w:pPr>
    <w:fldSimple w:instr=" STYLEREF  &quot;Überschrift 1&quot;  \* MERGEFORMAT ">
      <w:r w:rsidR="00454320">
        <w:rPr>
          <w:noProof/>
        </w:rPr>
        <w:t>Eidesstattliche Erklärung</w:t>
      </w:r>
    </w:fldSimple>
    <w:r>
      <w:ptab w:relativeTo="margin" w:alignment="center" w:leader="none"/>
    </w:r>
    <w:r>
      <w:ptab w:relativeTo="margin" w:alignment="right" w:leader="none"/>
    </w:r>
    <w:r>
      <w:fldChar w:fldCharType="begin"/>
    </w:r>
    <w:r>
      <w:instrText>PAGE   \* MERGEFORMAT</w:instrText>
    </w:r>
    <w:r>
      <w:fldChar w:fldCharType="separate"/>
    </w:r>
    <w:r w:rsidR="00454320">
      <w:rPr>
        <w:noProof/>
      </w:rPr>
      <w:t>97</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109160" w14:textId="296D2553" w:rsidR="00EE4443" w:rsidRDefault="00EE4443" w:rsidP="006A5AFA">
    <w:pPr>
      <w:pStyle w:val="Kopfzeile"/>
      <w:pBdr>
        <w:bottom w:val="single" w:sz="8" w:space="1" w:color="auto"/>
      </w:pBdr>
    </w:pPr>
    <w:r>
      <w:fldChar w:fldCharType="begin"/>
    </w:r>
    <w:r>
      <w:instrText>PAGE   \* MERGEFORMAT</w:instrText>
    </w:r>
    <w:r>
      <w:fldChar w:fldCharType="separate"/>
    </w:r>
    <w:r w:rsidR="00454320">
      <w:rPr>
        <w:noProof/>
      </w:rPr>
      <w:t>100</w:t>
    </w:r>
    <w:r>
      <w:fldChar w:fldCharType="end"/>
    </w:r>
    <w:r>
      <w:ptab w:relativeTo="margin" w:alignment="center" w:leader="none"/>
    </w:r>
    <w:r>
      <w:ptab w:relativeTo="margin" w:alignment="right" w:leader="none"/>
    </w:r>
    <w:fldSimple w:instr=" STYLEREF  &quot;Überschrift 1&quot; \n  \* MERGEFORMAT ">
      <w:r w:rsidR="00454320">
        <w:rPr>
          <w:noProof/>
        </w:rPr>
        <w:t>0</w:t>
      </w:r>
    </w:fldSimple>
    <w:r>
      <w:t xml:space="preserve"> </w:t>
    </w:r>
    <w:fldSimple w:instr=" STYLEREF  &quot;Überschrift 1&quot;  \* MERGEFORMAT ">
      <w:r w:rsidR="00454320">
        <w:rPr>
          <w:noProof/>
        </w:rPr>
        <w:t>Eidesstattliche Erklärung</w:t>
      </w:r>
    </w:fldSimple>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2F0137" w14:textId="248E2C1F" w:rsidR="00EE4443" w:rsidRDefault="00EE4443" w:rsidP="00D9183C">
    <w:pPr>
      <w:pStyle w:val="Kopfzeile"/>
      <w:pBdr>
        <w:bottom w:val="single" w:sz="8" w:space="1" w:color="auto"/>
      </w:pBdr>
    </w:pPr>
    <w:del w:id="1157" w:author="Recep Özkara" w:date="2017-08-28T17:53:00Z">
      <w:r w:rsidDel="004119A6">
        <w:fldChar w:fldCharType="begin"/>
      </w:r>
      <w:r w:rsidDel="004119A6">
        <w:delInstrText xml:space="preserve"> STYLEREF  "Überschrift 1" \n  \* MERGEFORMAT </w:delInstrText>
      </w:r>
      <w:r w:rsidDel="004119A6">
        <w:fldChar w:fldCharType="separate"/>
      </w:r>
      <w:r w:rsidDel="004119A6">
        <w:rPr>
          <w:noProof/>
        </w:rPr>
        <w:delText>0</w:delText>
      </w:r>
      <w:r w:rsidDel="004119A6">
        <w:rPr>
          <w:noProof/>
        </w:rPr>
        <w:fldChar w:fldCharType="end"/>
      </w:r>
      <w:r w:rsidDel="004119A6">
        <w:delText xml:space="preserve"> </w:delText>
      </w:r>
    </w:del>
    <w:r>
      <w:t>Literaturverzeichnis</w:t>
    </w:r>
    <w:r>
      <w:ptab w:relativeTo="margin" w:alignment="center" w:leader="none"/>
    </w:r>
    <w:r>
      <w:ptab w:relativeTo="margin" w:alignment="right" w:leader="none"/>
    </w:r>
    <w:r>
      <w:fldChar w:fldCharType="begin"/>
    </w:r>
    <w:r>
      <w:instrText>PAGE   \* MERGEFORMAT</w:instrText>
    </w:r>
    <w:r>
      <w:fldChar w:fldCharType="separate"/>
    </w:r>
    <w:r w:rsidR="00454320">
      <w:rPr>
        <w:noProof/>
      </w:rPr>
      <w:t>99</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1497F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D485CF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B99C0EEE"/>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1C61832"/>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7DCF8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654A29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788616E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B5C4A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34AD9D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90E47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0000001"/>
    <w:multiLevelType w:val="multilevel"/>
    <w:tmpl w:val="00000001"/>
    <w:name w:val="List44693_1"/>
    <w:lvl w:ilvl="0">
      <w:start w:val="1"/>
      <w:numFmt w:val="decimal"/>
      <w:lvlText w:val="%1."/>
      <w:lvlJc w:val="left"/>
    </w:lvl>
    <w:lvl w:ilvl="1">
      <w:start w:val="1"/>
      <w:numFmt w:val="decimal"/>
      <w:lvlText w:val="%2."/>
      <w:lvlJc w:val="left"/>
    </w:lvl>
    <w:lvl w:ilvl="2">
      <w:start w:val="1"/>
      <w:numFmt w:val="decimal"/>
      <w:lvlText w:val="%3."/>
      <w:lvlJc w:val="left"/>
    </w:lvl>
    <w:lvl w:ilvl="3">
      <w:start w:val="1"/>
      <w:numFmt w:val="decimal"/>
      <w:lvlText w:val="%4."/>
      <w:lvlJc w:val="left"/>
    </w:lvl>
    <w:lvl w:ilvl="4">
      <w:start w:val="1"/>
      <w:numFmt w:val="decimal"/>
      <w:lvlText w:val="%5."/>
      <w:lvlJc w:val="left"/>
    </w:lvl>
    <w:lvl w:ilvl="5">
      <w:start w:val="1"/>
      <w:numFmt w:val="decimal"/>
      <w:lvlText w:val="%6."/>
      <w:lvlJc w:val="left"/>
    </w:lvl>
    <w:lvl w:ilvl="6">
      <w:start w:val="1"/>
      <w:numFmt w:val="decimal"/>
      <w:lvlText w:val="%7."/>
      <w:lvlJc w:val="left"/>
    </w:lvl>
    <w:lvl w:ilvl="7">
      <w:start w:val="1"/>
      <w:numFmt w:val="decimal"/>
      <w:lvlText w:val="%8."/>
      <w:lvlJc w:val="left"/>
    </w:lvl>
    <w:lvl w:ilvl="8">
      <w:start w:val="1"/>
      <w:numFmt w:val="decimal"/>
      <w:lvlText w:val="%9."/>
      <w:lvlJc w:val="left"/>
    </w:lvl>
  </w:abstractNum>
  <w:abstractNum w:abstractNumId="11">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EAC11CB"/>
    <w:multiLevelType w:val="hybridMultilevel"/>
    <w:tmpl w:val="BE84786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A297535"/>
    <w:multiLevelType w:val="hybridMultilevel"/>
    <w:tmpl w:val="7E74A5B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401E7510"/>
    <w:multiLevelType w:val="hybridMultilevel"/>
    <w:tmpl w:val="738C41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693B576D"/>
    <w:multiLevelType w:val="hybridMultilevel"/>
    <w:tmpl w:val="74C425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2">
    <w:nsid w:val="7BFE19F9"/>
    <w:multiLevelType w:val="hybridMultilevel"/>
    <w:tmpl w:val="206C1B8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0"/>
  </w:num>
  <w:num w:numId="2">
    <w:abstractNumId w:val="18"/>
  </w:num>
  <w:num w:numId="3">
    <w:abstractNumId w:val="16"/>
  </w:num>
  <w:num w:numId="4">
    <w:abstractNumId w:val="11"/>
  </w:num>
  <w:num w:numId="5">
    <w:abstractNumId w:val="17"/>
  </w:num>
  <w:num w:numId="6">
    <w:abstractNumId w:val="13"/>
  </w:num>
  <w:num w:numId="7">
    <w:abstractNumId w:val="21"/>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 w:numId="18">
    <w:abstractNumId w:val="15"/>
  </w:num>
  <w:num w:numId="19">
    <w:abstractNumId w:val="19"/>
  </w:num>
  <w:num w:numId="20">
    <w:abstractNumId w:val="10"/>
    <w:lvlOverride w:ilvl="0">
      <w:lvl w:ilvl="0">
        <w:numFmt w:val="bullet"/>
        <w:lvlText w:val="–"/>
        <w:lvlJc w:val="left"/>
        <w:rPr>
          <w:rFonts w:ascii="Segoe UI" w:hAnsi="Segoe UI" w:cs="Segoe UI"/>
        </w:rPr>
      </w:lvl>
    </w:lvlOverride>
    <w:lvlOverride w:ilvl="1">
      <w:lvl w:ilvl="1">
        <w:numFmt w:val="bullet"/>
        <w:lvlText w:val="–"/>
        <w:lvlJc w:val="left"/>
        <w:rPr>
          <w:rFonts w:ascii="Segoe UI" w:hAnsi="Segoe UI" w:cs="Segoe UI"/>
        </w:rPr>
      </w:lvl>
    </w:lvlOverride>
    <w:lvlOverride w:ilvl="2">
      <w:lvl w:ilvl="2">
        <w:numFmt w:val="bullet"/>
        <w:lvlText w:val="–"/>
        <w:lvlJc w:val="left"/>
        <w:rPr>
          <w:rFonts w:ascii="Segoe UI" w:hAnsi="Segoe UI" w:cs="Segoe UI"/>
        </w:rPr>
      </w:lvl>
    </w:lvlOverride>
    <w:lvlOverride w:ilvl="3">
      <w:lvl w:ilvl="3">
        <w:numFmt w:val="bullet"/>
        <w:lvlText w:val="–"/>
        <w:lvlJc w:val="left"/>
        <w:rPr>
          <w:rFonts w:ascii="Segoe UI" w:hAnsi="Segoe UI" w:cs="Segoe UI"/>
        </w:rPr>
      </w:lvl>
    </w:lvlOverride>
    <w:lvlOverride w:ilvl="4">
      <w:lvl w:ilvl="4">
        <w:numFmt w:val="bullet"/>
        <w:lvlText w:val="–"/>
        <w:lvlJc w:val="left"/>
        <w:rPr>
          <w:rFonts w:ascii="Segoe UI" w:hAnsi="Segoe UI" w:cs="Segoe UI"/>
        </w:rPr>
      </w:lvl>
    </w:lvlOverride>
    <w:lvlOverride w:ilvl="5">
      <w:lvl w:ilvl="5">
        <w:numFmt w:val="bullet"/>
        <w:lvlText w:val="–"/>
        <w:lvlJc w:val="left"/>
        <w:rPr>
          <w:rFonts w:ascii="Segoe UI" w:hAnsi="Segoe UI" w:cs="Segoe UI"/>
        </w:rPr>
      </w:lvl>
    </w:lvlOverride>
    <w:lvlOverride w:ilvl="6">
      <w:lvl w:ilvl="6">
        <w:numFmt w:val="bullet"/>
        <w:lvlText w:val="–"/>
        <w:lvlJc w:val="left"/>
        <w:rPr>
          <w:rFonts w:ascii="Segoe UI" w:hAnsi="Segoe UI" w:cs="Segoe UI"/>
        </w:rPr>
      </w:lvl>
    </w:lvlOverride>
    <w:lvlOverride w:ilvl="7">
      <w:lvl w:ilvl="7">
        <w:numFmt w:val="bullet"/>
        <w:lvlText w:val="–"/>
        <w:lvlJc w:val="left"/>
        <w:rPr>
          <w:rFonts w:ascii="Segoe UI" w:hAnsi="Segoe UI" w:cs="Segoe UI"/>
        </w:rPr>
      </w:lvl>
    </w:lvlOverride>
    <w:lvlOverride w:ilvl="8">
      <w:lvl w:ilvl="8">
        <w:numFmt w:val="bullet"/>
        <w:lvlText w:val="–"/>
        <w:lvlJc w:val="left"/>
        <w:rPr>
          <w:rFonts w:ascii="Segoe UI" w:hAnsi="Segoe UI" w:cs="Segoe UI"/>
        </w:rPr>
      </w:lvl>
    </w:lvlOverride>
  </w:num>
  <w:num w:numId="21">
    <w:abstractNumId w:val="12"/>
  </w:num>
  <w:num w:numId="22">
    <w:abstractNumId w:val="22"/>
  </w:num>
  <w:num w:numId="2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dik">
    <w15:presenceInfo w15:providerId="None" w15:userId="Sadi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mirrorMargins/>
  <w:proofState w:grammar="clean"/>
  <w:attachedTemplate r:id="rId1"/>
  <w:defaultTabStop w:val="708"/>
  <w:autoHyphenation/>
  <w:hyphenationZone w:val="425"/>
  <w:evenAndOddHeaders/>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CB4"/>
    <w:rsid w:val="00001F41"/>
    <w:rsid w:val="00006130"/>
    <w:rsid w:val="00007456"/>
    <w:rsid w:val="000075BA"/>
    <w:rsid w:val="000104FA"/>
    <w:rsid w:val="00012726"/>
    <w:rsid w:val="00022B81"/>
    <w:rsid w:val="00023B6F"/>
    <w:rsid w:val="0002488F"/>
    <w:rsid w:val="00031485"/>
    <w:rsid w:val="0003379A"/>
    <w:rsid w:val="000423C6"/>
    <w:rsid w:val="00042734"/>
    <w:rsid w:val="0004338F"/>
    <w:rsid w:val="00052013"/>
    <w:rsid w:val="00053E2C"/>
    <w:rsid w:val="00053F13"/>
    <w:rsid w:val="00054A6E"/>
    <w:rsid w:val="000551F4"/>
    <w:rsid w:val="0005672E"/>
    <w:rsid w:val="00061A3C"/>
    <w:rsid w:val="0006441B"/>
    <w:rsid w:val="000666D1"/>
    <w:rsid w:val="000667CE"/>
    <w:rsid w:val="00070D4D"/>
    <w:rsid w:val="00071C68"/>
    <w:rsid w:val="000728F0"/>
    <w:rsid w:val="00075959"/>
    <w:rsid w:val="00076A0F"/>
    <w:rsid w:val="00080B95"/>
    <w:rsid w:val="00080EA4"/>
    <w:rsid w:val="00081889"/>
    <w:rsid w:val="00082F12"/>
    <w:rsid w:val="00084BEC"/>
    <w:rsid w:val="00085448"/>
    <w:rsid w:val="00087127"/>
    <w:rsid w:val="00090CBE"/>
    <w:rsid w:val="00091EA5"/>
    <w:rsid w:val="0009287E"/>
    <w:rsid w:val="00093826"/>
    <w:rsid w:val="000A1651"/>
    <w:rsid w:val="000A2953"/>
    <w:rsid w:val="000A3CD5"/>
    <w:rsid w:val="000A6508"/>
    <w:rsid w:val="000B0C35"/>
    <w:rsid w:val="000B53D3"/>
    <w:rsid w:val="000B5646"/>
    <w:rsid w:val="000C252F"/>
    <w:rsid w:val="000C459A"/>
    <w:rsid w:val="000D2007"/>
    <w:rsid w:val="000D3860"/>
    <w:rsid w:val="000D62EE"/>
    <w:rsid w:val="000E17B9"/>
    <w:rsid w:val="000E25D9"/>
    <w:rsid w:val="000E4D02"/>
    <w:rsid w:val="000E5F73"/>
    <w:rsid w:val="000F13A1"/>
    <w:rsid w:val="000F2EC6"/>
    <w:rsid w:val="000F2FCC"/>
    <w:rsid w:val="000F40C8"/>
    <w:rsid w:val="000F42D8"/>
    <w:rsid w:val="000F7914"/>
    <w:rsid w:val="001046D8"/>
    <w:rsid w:val="00104BC3"/>
    <w:rsid w:val="001054DC"/>
    <w:rsid w:val="001057C0"/>
    <w:rsid w:val="0010664B"/>
    <w:rsid w:val="00110172"/>
    <w:rsid w:val="00113008"/>
    <w:rsid w:val="00113D3E"/>
    <w:rsid w:val="00117516"/>
    <w:rsid w:val="00117773"/>
    <w:rsid w:val="00120461"/>
    <w:rsid w:val="00120EA4"/>
    <w:rsid w:val="00126544"/>
    <w:rsid w:val="00126AFE"/>
    <w:rsid w:val="00127802"/>
    <w:rsid w:val="00133BFE"/>
    <w:rsid w:val="00136905"/>
    <w:rsid w:val="00140B0C"/>
    <w:rsid w:val="00143E6D"/>
    <w:rsid w:val="00145F1E"/>
    <w:rsid w:val="0014638F"/>
    <w:rsid w:val="00150B94"/>
    <w:rsid w:val="001537B8"/>
    <w:rsid w:val="00154E21"/>
    <w:rsid w:val="0016372F"/>
    <w:rsid w:val="001659A3"/>
    <w:rsid w:val="0017148D"/>
    <w:rsid w:val="0017288D"/>
    <w:rsid w:val="00175C31"/>
    <w:rsid w:val="00182EE3"/>
    <w:rsid w:val="0018317B"/>
    <w:rsid w:val="001844FF"/>
    <w:rsid w:val="00184842"/>
    <w:rsid w:val="00184A80"/>
    <w:rsid w:val="00190A41"/>
    <w:rsid w:val="00191BD5"/>
    <w:rsid w:val="001954A5"/>
    <w:rsid w:val="001962B0"/>
    <w:rsid w:val="001A4239"/>
    <w:rsid w:val="001A506B"/>
    <w:rsid w:val="001B065D"/>
    <w:rsid w:val="001B1AEB"/>
    <w:rsid w:val="001B2F6A"/>
    <w:rsid w:val="001B39A2"/>
    <w:rsid w:val="001B4727"/>
    <w:rsid w:val="001B7647"/>
    <w:rsid w:val="001D4EEF"/>
    <w:rsid w:val="001D7FCA"/>
    <w:rsid w:val="001E49DB"/>
    <w:rsid w:val="001F37DA"/>
    <w:rsid w:val="001F3BD0"/>
    <w:rsid w:val="001F3D7E"/>
    <w:rsid w:val="001F48B8"/>
    <w:rsid w:val="001F6DCC"/>
    <w:rsid w:val="0020117E"/>
    <w:rsid w:val="002026F3"/>
    <w:rsid w:val="00204A45"/>
    <w:rsid w:val="002067E5"/>
    <w:rsid w:val="0020740B"/>
    <w:rsid w:val="0021559F"/>
    <w:rsid w:val="00216EFF"/>
    <w:rsid w:val="00216F27"/>
    <w:rsid w:val="00222BD8"/>
    <w:rsid w:val="00222CA7"/>
    <w:rsid w:val="002235CC"/>
    <w:rsid w:val="00223678"/>
    <w:rsid w:val="002338D4"/>
    <w:rsid w:val="00236E15"/>
    <w:rsid w:val="0024112F"/>
    <w:rsid w:val="00241892"/>
    <w:rsid w:val="00242802"/>
    <w:rsid w:val="00243EC6"/>
    <w:rsid w:val="002454F7"/>
    <w:rsid w:val="00245DDA"/>
    <w:rsid w:val="00246BFF"/>
    <w:rsid w:val="00250100"/>
    <w:rsid w:val="00250E83"/>
    <w:rsid w:val="00261A83"/>
    <w:rsid w:val="00261A95"/>
    <w:rsid w:val="002635E1"/>
    <w:rsid w:val="0026372E"/>
    <w:rsid w:val="00265F14"/>
    <w:rsid w:val="0026699B"/>
    <w:rsid w:val="002717D7"/>
    <w:rsid w:val="002717E5"/>
    <w:rsid w:val="0027521E"/>
    <w:rsid w:val="00275A52"/>
    <w:rsid w:val="00275B8D"/>
    <w:rsid w:val="00277DA8"/>
    <w:rsid w:val="00280F3F"/>
    <w:rsid w:val="00282DCF"/>
    <w:rsid w:val="00282E5A"/>
    <w:rsid w:val="00286E17"/>
    <w:rsid w:val="00290A7D"/>
    <w:rsid w:val="0029121B"/>
    <w:rsid w:val="002949DD"/>
    <w:rsid w:val="002952E8"/>
    <w:rsid w:val="00297D67"/>
    <w:rsid w:val="002A194A"/>
    <w:rsid w:val="002A1D0E"/>
    <w:rsid w:val="002A1E4F"/>
    <w:rsid w:val="002A1E75"/>
    <w:rsid w:val="002A2D79"/>
    <w:rsid w:val="002A3CF2"/>
    <w:rsid w:val="002A68CE"/>
    <w:rsid w:val="002B0488"/>
    <w:rsid w:val="002B0642"/>
    <w:rsid w:val="002B1BD4"/>
    <w:rsid w:val="002B5E1A"/>
    <w:rsid w:val="002C1BA1"/>
    <w:rsid w:val="002C4744"/>
    <w:rsid w:val="002C703B"/>
    <w:rsid w:val="002C7B19"/>
    <w:rsid w:val="002D2302"/>
    <w:rsid w:val="002D23CD"/>
    <w:rsid w:val="002D2480"/>
    <w:rsid w:val="002D2CBA"/>
    <w:rsid w:val="002D3096"/>
    <w:rsid w:val="002D46F8"/>
    <w:rsid w:val="002D6251"/>
    <w:rsid w:val="002D66F1"/>
    <w:rsid w:val="002D79CD"/>
    <w:rsid w:val="002E023E"/>
    <w:rsid w:val="002E0735"/>
    <w:rsid w:val="002E62AC"/>
    <w:rsid w:val="002E6B25"/>
    <w:rsid w:val="002F0316"/>
    <w:rsid w:val="002F2CBB"/>
    <w:rsid w:val="002F7254"/>
    <w:rsid w:val="003017EE"/>
    <w:rsid w:val="00301E25"/>
    <w:rsid w:val="00301E92"/>
    <w:rsid w:val="0031144A"/>
    <w:rsid w:val="003146F2"/>
    <w:rsid w:val="00321812"/>
    <w:rsid w:val="0032399B"/>
    <w:rsid w:val="00323DE6"/>
    <w:rsid w:val="00327422"/>
    <w:rsid w:val="003308B4"/>
    <w:rsid w:val="00330D99"/>
    <w:rsid w:val="003315C6"/>
    <w:rsid w:val="00332A26"/>
    <w:rsid w:val="00335C0A"/>
    <w:rsid w:val="003414AF"/>
    <w:rsid w:val="00342A1A"/>
    <w:rsid w:val="00346DC7"/>
    <w:rsid w:val="00346E57"/>
    <w:rsid w:val="00350050"/>
    <w:rsid w:val="00350451"/>
    <w:rsid w:val="00356612"/>
    <w:rsid w:val="00356D62"/>
    <w:rsid w:val="003615F3"/>
    <w:rsid w:val="00362673"/>
    <w:rsid w:val="0036431A"/>
    <w:rsid w:val="003647B2"/>
    <w:rsid w:val="00365DE7"/>
    <w:rsid w:val="00367256"/>
    <w:rsid w:val="00373B80"/>
    <w:rsid w:val="003743E7"/>
    <w:rsid w:val="00375C8A"/>
    <w:rsid w:val="00376E4A"/>
    <w:rsid w:val="00377A5B"/>
    <w:rsid w:val="00383C0B"/>
    <w:rsid w:val="0038404E"/>
    <w:rsid w:val="0038684E"/>
    <w:rsid w:val="00387FE8"/>
    <w:rsid w:val="00391632"/>
    <w:rsid w:val="003926B3"/>
    <w:rsid w:val="003934C5"/>
    <w:rsid w:val="00394A37"/>
    <w:rsid w:val="00396545"/>
    <w:rsid w:val="003A0B73"/>
    <w:rsid w:val="003A1C0E"/>
    <w:rsid w:val="003A6068"/>
    <w:rsid w:val="003C21F4"/>
    <w:rsid w:val="003C492E"/>
    <w:rsid w:val="003C6614"/>
    <w:rsid w:val="003C6C92"/>
    <w:rsid w:val="003D3839"/>
    <w:rsid w:val="003D7AF4"/>
    <w:rsid w:val="003E064B"/>
    <w:rsid w:val="003E26B9"/>
    <w:rsid w:val="003E28E5"/>
    <w:rsid w:val="003E297D"/>
    <w:rsid w:val="003E3F6A"/>
    <w:rsid w:val="003E4773"/>
    <w:rsid w:val="003E4CD9"/>
    <w:rsid w:val="003E5FD7"/>
    <w:rsid w:val="003F1145"/>
    <w:rsid w:val="003F2BCA"/>
    <w:rsid w:val="003F4995"/>
    <w:rsid w:val="003F5D40"/>
    <w:rsid w:val="003F634D"/>
    <w:rsid w:val="00401657"/>
    <w:rsid w:val="00405DAD"/>
    <w:rsid w:val="004119A6"/>
    <w:rsid w:val="004153D5"/>
    <w:rsid w:val="0041558E"/>
    <w:rsid w:val="00416084"/>
    <w:rsid w:val="00417B05"/>
    <w:rsid w:val="0042086E"/>
    <w:rsid w:val="0042167D"/>
    <w:rsid w:val="004218E9"/>
    <w:rsid w:val="00421931"/>
    <w:rsid w:val="00425748"/>
    <w:rsid w:val="0043607B"/>
    <w:rsid w:val="004379EB"/>
    <w:rsid w:val="00437F1D"/>
    <w:rsid w:val="00442CF5"/>
    <w:rsid w:val="004432EA"/>
    <w:rsid w:val="00450E5D"/>
    <w:rsid w:val="00451969"/>
    <w:rsid w:val="00451C5F"/>
    <w:rsid w:val="00454320"/>
    <w:rsid w:val="0045539D"/>
    <w:rsid w:val="00460B15"/>
    <w:rsid w:val="004639B1"/>
    <w:rsid w:val="00464B7F"/>
    <w:rsid w:val="004650B5"/>
    <w:rsid w:val="00472A9B"/>
    <w:rsid w:val="004733B3"/>
    <w:rsid w:val="00474E49"/>
    <w:rsid w:val="00475C0A"/>
    <w:rsid w:val="0048328F"/>
    <w:rsid w:val="004842C8"/>
    <w:rsid w:val="00484749"/>
    <w:rsid w:val="00486D1F"/>
    <w:rsid w:val="004935D7"/>
    <w:rsid w:val="00493B10"/>
    <w:rsid w:val="00493DFA"/>
    <w:rsid w:val="004A08DF"/>
    <w:rsid w:val="004A2B07"/>
    <w:rsid w:val="004A5F8D"/>
    <w:rsid w:val="004B0498"/>
    <w:rsid w:val="004B058E"/>
    <w:rsid w:val="004B2CAC"/>
    <w:rsid w:val="004B4190"/>
    <w:rsid w:val="004B547F"/>
    <w:rsid w:val="004C0D23"/>
    <w:rsid w:val="004C10F2"/>
    <w:rsid w:val="004C2601"/>
    <w:rsid w:val="004C3076"/>
    <w:rsid w:val="004C3AE2"/>
    <w:rsid w:val="004C5B7E"/>
    <w:rsid w:val="004C5FF8"/>
    <w:rsid w:val="004C645D"/>
    <w:rsid w:val="004D487A"/>
    <w:rsid w:val="004E0911"/>
    <w:rsid w:val="004E12A6"/>
    <w:rsid w:val="004E3DE3"/>
    <w:rsid w:val="004E43A0"/>
    <w:rsid w:val="004E5E5F"/>
    <w:rsid w:val="004F155E"/>
    <w:rsid w:val="00503536"/>
    <w:rsid w:val="00510040"/>
    <w:rsid w:val="00510947"/>
    <w:rsid w:val="00513742"/>
    <w:rsid w:val="0051413F"/>
    <w:rsid w:val="00516CC3"/>
    <w:rsid w:val="005171C2"/>
    <w:rsid w:val="00517A54"/>
    <w:rsid w:val="00521D04"/>
    <w:rsid w:val="0052253C"/>
    <w:rsid w:val="00523305"/>
    <w:rsid w:val="00523520"/>
    <w:rsid w:val="00527DEA"/>
    <w:rsid w:val="005300BC"/>
    <w:rsid w:val="00532737"/>
    <w:rsid w:val="00532839"/>
    <w:rsid w:val="00537F3A"/>
    <w:rsid w:val="00540C89"/>
    <w:rsid w:val="00543571"/>
    <w:rsid w:val="00546F5A"/>
    <w:rsid w:val="00550A13"/>
    <w:rsid w:val="00551B0F"/>
    <w:rsid w:val="00551E78"/>
    <w:rsid w:val="00554AB0"/>
    <w:rsid w:val="00555DF3"/>
    <w:rsid w:val="0055674E"/>
    <w:rsid w:val="0056027C"/>
    <w:rsid w:val="00563E9A"/>
    <w:rsid w:val="00564778"/>
    <w:rsid w:val="0056567C"/>
    <w:rsid w:val="005663F8"/>
    <w:rsid w:val="00567672"/>
    <w:rsid w:val="00573748"/>
    <w:rsid w:val="00574A2A"/>
    <w:rsid w:val="00582C1A"/>
    <w:rsid w:val="005832AD"/>
    <w:rsid w:val="005833A5"/>
    <w:rsid w:val="005849F8"/>
    <w:rsid w:val="00585219"/>
    <w:rsid w:val="005854BF"/>
    <w:rsid w:val="0058661C"/>
    <w:rsid w:val="005874E1"/>
    <w:rsid w:val="0059262C"/>
    <w:rsid w:val="00595FC5"/>
    <w:rsid w:val="005A0B98"/>
    <w:rsid w:val="005A49C0"/>
    <w:rsid w:val="005A6595"/>
    <w:rsid w:val="005A6B2D"/>
    <w:rsid w:val="005B005B"/>
    <w:rsid w:val="005B1BCF"/>
    <w:rsid w:val="005B445F"/>
    <w:rsid w:val="005C1F34"/>
    <w:rsid w:val="005C22FA"/>
    <w:rsid w:val="005C4297"/>
    <w:rsid w:val="005C6AFE"/>
    <w:rsid w:val="005D0A21"/>
    <w:rsid w:val="005D0C59"/>
    <w:rsid w:val="005D504B"/>
    <w:rsid w:val="005D5716"/>
    <w:rsid w:val="005D7B47"/>
    <w:rsid w:val="005D7E69"/>
    <w:rsid w:val="005E0655"/>
    <w:rsid w:val="005E22D4"/>
    <w:rsid w:val="005E4783"/>
    <w:rsid w:val="006040FE"/>
    <w:rsid w:val="00606448"/>
    <w:rsid w:val="00606929"/>
    <w:rsid w:val="00606EF7"/>
    <w:rsid w:val="00613190"/>
    <w:rsid w:val="0062077E"/>
    <w:rsid w:val="00624AC5"/>
    <w:rsid w:val="00624DFE"/>
    <w:rsid w:val="0063054A"/>
    <w:rsid w:val="0063087F"/>
    <w:rsid w:val="00630A70"/>
    <w:rsid w:val="00630B63"/>
    <w:rsid w:val="00631CF5"/>
    <w:rsid w:val="00632559"/>
    <w:rsid w:val="00634D00"/>
    <w:rsid w:val="00637975"/>
    <w:rsid w:val="00640120"/>
    <w:rsid w:val="00642E22"/>
    <w:rsid w:val="006451EC"/>
    <w:rsid w:val="00645889"/>
    <w:rsid w:val="0064700E"/>
    <w:rsid w:val="00653DBF"/>
    <w:rsid w:val="006561C9"/>
    <w:rsid w:val="0066049C"/>
    <w:rsid w:val="0066231F"/>
    <w:rsid w:val="00662CC9"/>
    <w:rsid w:val="006654B1"/>
    <w:rsid w:val="00667D08"/>
    <w:rsid w:val="006706F7"/>
    <w:rsid w:val="00671AFD"/>
    <w:rsid w:val="0067591C"/>
    <w:rsid w:val="00677DE0"/>
    <w:rsid w:val="00682076"/>
    <w:rsid w:val="0068372E"/>
    <w:rsid w:val="0068737B"/>
    <w:rsid w:val="00693B98"/>
    <w:rsid w:val="00696495"/>
    <w:rsid w:val="006A0E80"/>
    <w:rsid w:val="006A305F"/>
    <w:rsid w:val="006A3FEB"/>
    <w:rsid w:val="006A5AFA"/>
    <w:rsid w:val="006A7E19"/>
    <w:rsid w:val="006B6250"/>
    <w:rsid w:val="006B6828"/>
    <w:rsid w:val="006B73A9"/>
    <w:rsid w:val="006C2261"/>
    <w:rsid w:val="006C318A"/>
    <w:rsid w:val="006C413A"/>
    <w:rsid w:val="006C67EE"/>
    <w:rsid w:val="006C6EA1"/>
    <w:rsid w:val="006D062E"/>
    <w:rsid w:val="006D1291"/>
    <w:rsid w:val="006D559E"/>
    <w:rsid w:val="006D6524"/>
    <w:rsid w:val="006D6EC2"/>
    <w:rsid w:val="006D7F32"/>
    <w:rsid w:val="006F4363"/>
    <w:rsid w:val="006F468D"/>
    <w:rsid w:val="007003AD"/>
    <w:rsid w:val="0070398A"/>
    <w:rsid w:val="00704D2C"/>
    <w:rsid w:val="0070550F"/>
    <w:rsid w:val="00717272"/>
    <w:rsid w:val="007201A3"/>
    <w:rsid w:val="00722DDB"/>
    <w:rsid w:val="00723AA1"/>
    <w:rsid w:val="00727B28"/>
    <w:rsid w:val="00730911"/>
    <w:rsid w:val="0073241C"/>
    <w:rsid w:val="007338DE"/>
    <w:rsid w:val="00735FB4"/>
    <w:rsid w:val="00737B84"/>
    <w:rsid w:val="00741E95"/>
    <w:rsid w:val="00742F57"/>
    <w:rsid w:val="007451F5"/>
    <w:rsid w:val="00745468"/>
    <w:rsid w:val="00745BEB"/>
    <w:rsid w:val="007471A7"/>
    <w:rsid w:val="007517F5"/>
    <w:rsid w:val="00753EBF"/>
    <w:rsid w:val="007542BD"/>
    <w:rsid w:val="00756868"/>
    <w:rsid w:val="00757E31"/>
    <w:rsid w:val="00760E52"/>
    <w:rsid w:val="00761E01"/>
    <w:rsid w:val="0076392E"/>
    <w:rsid w:val="0076449B"/>
    <w:rsid w:val="0076686D"/>
    <w:rsid w:val="00766C9B"/>
    <w:rsid w:val="00767670"/>
    <w:rsid w:val="00770905"/>
    <w:rsid w:val="007732FD"/>
    <w:rsid w:val="007737F8"/>
    <w:rsid w:val="00773FE5"/>
    <w:rsid w:val="007775BF"/>
    <w:rsid w:val="00777929"/>
    <w:rsid w:val="00782141"/>
    <w:rsid w:val="00782C97"/>
    <w:rsid w:val="00782D02"/>
    <w:rsid w:val="00783D57"/>
    <w:rsid w:val="00785CB6"/>
    <w:rsid w:val="007864C5"/>
    <w:rsid w:val="00794BE5"/>
    <w:rsid w:val="0079572F"/>
    <w:rsid w:val="00797870"/>
    <w:rsid w:val="00797DAC"/>
    <w:rsid w:val="007A0C02"/>
    <w:rsid w:val="007A2A7C"/>
    <w:rsid w:val="007B7086"/>
    <w:rsid w:val="007C0715"/>
    <w:rsid w:val="007C0E40"/>
    <w:rsid w:val="007C39B3"/>
    <w:rsid w:val="007C400F"/>
    <w:rsid w:val="007C5664"/>
    <w:rsid w:val="007C66A3"/>
    <w:rsid w:val="007C7E0A"/>
    <w:rsid w:val="007D0FF1"/>
    <w:rsid w:val="007D114D"/>
    <w:rsid w:val="007D3F0E"/>
    <w:rsid w:val="007E1060"/>
    <w:rsid w:val="007E4AD7"/>
    <w:rsid w:val="007E6494"/>
    <w:rsid w:val="007E677F"/>
    <w:rsid w:val="007E6C18"/>
    <w:rsid w:val="007F0CAF"/>
    <w:rsid w:val="007F0E6D"/>
    <w:rsid w:val="007F1655"/>
    <w:rsid w:val="007F4E71"/>
    <w:rsid w:val="007F6F10"/>
    <w:rsid w:val="0080258F"/>
    <w:rsid w:val="00802F7F"/>
    <w:rsid w:val="00804FFB"/>
    <w:rsid w:val="008067CC"/>
    <w:rsid w:val="00807F1B"/>
    <w:rsid w:val="00813D3A"/>
    <w:rsid w:val="00814644"/>
    <w:rsid w:val="00815EC5"/>
    <w:rsid w:val="0082304C"/>
    <w:rsid w:val="008234DD"/>
    <w:rsid w:val="00824BC6"/>
    <w:rsid w:val="00827B36"/>
    <w:rsid w:val="00832912"/>
    <w:rsid w:val="00833A07"/>
    <w:rsid w:val="00835597"/>
    <w:rsid w:val="00836682"/>
    <w:rsid w:val="00841DE8"/>
    <w:rsid w:val="00842934"/>
    <w:rsid w:val="0084345E"/>
    <w:rsid w:val="0084427C"/>
    <w:rsid w:val="0084504C"/>
    <w:rsid w:val="008456D6"/>
    <w:rsid w:val="00850804"/>
    <w:rsid w:val="00850B1C"/>
    <w:rsid w:val="008518DF"/>
    <w:rsid w:val="00851F6B"/>
    <w:rsid w:val="00854190"/>
    <w:rsid w:val="008554ED"/>
    <w:rsid w:val="0086370A"/>
    <w:rsid w:val="0086498E"/>
    <w:rsid w:val="00865D2E"/>
    <w:rsid w:val="008769CB"/>
    <w:rsid w:val="00876A92"/>
    <w:rsid w:val="008775E3"/>
    <w:rsid w:val="00886FEB"/>
    <w:rsid w:val="00891CF2"/>
    <w:rsid w:val="00892644"/>
    <w:rsid w:val="008935E7"/>
    <w:rsid w:val="008963E9"/>
    <w:rsid w:val="008A0CB4"/>
    <w:rsid w:val="008A1703"/>
    <w:rsid w:val="008A1D47"/>
    <w:rsid w:val="008A569A"/>
    <w:rsid w:val="008A57B6"/>
    <w:rsid w:val="008A68B6"/>
    <w:rsid w:val="008A7929"/>
    <w:rsid w:val="008B3301"/>
    <w:rsid w:val="008B458C"/>
    <w:rsid w:val="008B7749"/>
    <w:rsid w:val="008C5750"/>
    <w:rsid w:val="008C7913"/>
    <w:rsid w:val="008D397B"/>
    <w:rsid w:val="008D59ED"/>
    <w:rsid w:val="008D6AEA"/>
    <w:rsid w:val="008F0FAF"/>
    <w:rsid w:val="008F4832"/>
    <w:rsid w:val="009020A1"/>
    <w:rsid w:val="00912251"/>
    <w:rsid w:val="009137F5"/>
    <w:rsid w:val="00915E96"/>
    <w:rsid w:val="00922B0C"/>
    <w:rsid w:val="0092343B"/>
    <w:rsid w:val="00923541"/>
    <w:rsid w:val="009241FE"/>
    <w:rsid w:val="00926F92"/>
    <w:rsid w:val="00927C7B"/>
    <w:rsid w:val="009356ED"/>
    <w:rsid w:val="00935E2A"/>
    <w:rsid w:val="00940D07"/>
    <w:rsid w:val="009420B0"/>
    <w:rsid w:val="00942829"/>
    <w:rsid w:val="00952418"/>
    <w:rsid w:val="00952696"/>
    <w:rsid w:val="0095576A"/>
    <w:rsid w:val="00956C40"/>
    <w:rsid w:val="00957428"/>
    <w:rsid w:val="0096058D"/>
    <w:rsid w:val="009616AF"/>
    <w:rsid w:val="00963152"/>
    <w:rsid w:val="00964383"/>
    <w:rsid w:val="00966194"/>
    <w:rsid w:val="00971A36"/>
    <w:rsid w:val="0097384D"/>
    <w:rsid w:val="00973A91"/>
    <w:rsid w:val="0098399C"/>
    <w:rsid w:val="00984215"/>
    <w:rsid w:val="00984574"/>
    <w:rsid w:val="0098566A"/>
    <w:rsid w:val="0098683F"/>
    <w:rsid w:val="00992A1D"/>
    <w:rsid w:val="00992FDF"/>
    <w:rsid w:val="009937AF"/>
    <w:rsid w:val="00993BE3"/>
    <w:rsid w:val="00993D94"/>
    <w:rsid w:val="0099559E"/>
    <w:rsid w:val="00995A9F"/>
    <w:rsid w:val="009974A8"/>
    <w:rsid w:val="009A1738"/>
    <w:rsid w:val="009A5470"/>
    <w:rsid w:val="009B1596"/>
    <w:rsid w:val="009B29CC"/>
    <w:rsid w:val="009B2AE6"/>
    <w:rsid w:val="009C2427"/>
    <w:rsid w:val="009C3045"/>
    <w:rsid w:val="009C4C71"/>
    <w:rsid w:val="009C4D22"/>
    <w:rsid w:val="009C6906"/>
    <w:rsid w:val="009C6BE2"/>
    <w:rsid w:val="009D353B"/>
    <w:rsid w:val="009D3E27"/>
    <w:rsid w:val="009D419B"/>
    <w:rsid w:val="009D45E0"/>
    <w:rsid w:val="009E1505"/>
    <w:rsid w:val="009E47DE"/>
    <w:rsid w:val="009F61D1"/>
    <w:rsid w:val="00A0201F"/>
    <w:rsid w:val="00A109FE"/>
    <w:rsid w:val="00A12DFE"/>
    <w:rsid w:val="00A15A89"/>
    <w:rsid w:val="00A239F5"/>
    <w:rsid w:val="00A27409"/>
    <w:rsid w:val="00A278E3"/>
    <w:rsid w:val="00A316AE"/>
    <w:rsid w:val="00A320A5"/>
    <w:rsid w:val="00A41364"/>
    <w:rsid w:val="00A44544"/>
    <w:rsid w:val="00A44612"/>
    <w:rsid w:val="00A454E5"/>
    <w:rsid w:val="00A51D71"/>
    <w:rsid w:val="00A52361"/>
    <w:rsid w:val="00A5408F"/>
    <w:rsid w:val="00A56E62"/>
    <w:rsid w:val="00A600CE"/>
    <w:rsid w:val="00A60D3D"/>
    <w:rsid w:val="00A60ED5"/>
    <w:rsid w:val="00A62682"/>
    <w:rsid w:val="00A639AA"/>
    <w:rsid w:val="00A63B9C"/>
    <w:rsid w:val="00A647BC"/>
    <w:rsid w:val="00A67D8D"/>
    <w:rsid w:val="00A71265"/>
    <w:rsid w:val="00A7141D"/>
    <w:rsid w:val="00A72C64"/>
    <w:rsid w:val="00A75E6E"/>
    <w:rsid w:val="00A77084"/>
    <w:rsid w:val="00A8068E"/>
    <w:rsid w:val="00A847F3"/>
    <w:rsid w:val="00A85508"/>
    <w:rsid w:val="00A85745"/>
    <w:rsid w:val="00A87447"/>
    <w:rsid w:val="00A90023"/>
    <w:rsid w:val="00A916DE"/>
    <w:rsid w:val="00A93992"/>
    <w:rsid w:val="00A94D8B"/>
    <w:rsid w:val="00A96EF9"/>
    <w:rsid w:val="00AA28A3"/>
    <w:rsid w:val="00AA3688"/>
    <w:rsid w:val="00AA59B5"/>
    <w:rsid w:val="00AB0D55"/>
    <w:rsid w:val="00AB32F7"/>
    <w:rsid w:val="00AB6784"/>
    <w:rsid w:val="00AB7AAD"/>
    <w:rsid w:val="00AC244E"/>
    <w:rsid w:val="00AC3DA5"/>
    <w:rsid w:val="00AC6169"/>
    <w:rsid w:val="00AD0DCD"/>
    <w:rsid w:val="00AD1C2C"/>
    <w:rsid w:val="00AD7D11"/>
    <w:rsid w:val="00AE3851"/>
    <w:rsid w:val="00AE428B"/>
    <w:rsid w:val="00AE7188"/>
    <w:rsid w:val="00AE7EE6"/>
    <w:rsid w:val="00AF1B02"/>
    <w:rsid w:val="00AF27F1"/>
    <w:rsid w:val="00B06DDA"/>
    <w:rsid w:val="00B11B75"/>
    <w:rsid w:val="00B144C0"/>
    <w:rsid w:val="00B23A6A"/>
    <w:rsid w:val="00B32F05"/>
    <w:rsid w:val="00B33A7F"/>
    <w:rsid w:val="00B34D8B"/>
    <w:rsid w:val="00B40835"/>
    <w:rsid w:val="00B47F79"/>
    <w:rsid w:val="00B52EA6"/>
    <w:rsid w:val="00B66968"/>
    <w:rsid w:val="00B67218"/>
    <w:rsid w:val="00B74346"/>
    <w:rsid w:val="00B7744F"/>
    <w:rsid w:val="00B80AC2"/>
    <w:rsid w:val="00B815D8"/>
    <w:rsid w:val="00B84C9A"/>
    <w:rsid w:val="00B927AE"/>
    <w:rsid w:val="00B9438A"/>
    <w:rsid w:val="00BA19A1"/>
    <w:rsid w:val="00BA23CB"/>
    <w:rsid w:val="00BA6E54"/>
    <w:rsid w:val="00BB03D9"/>
    <w:rsid w:val="00BB15A8"/>
    <w:rsid w:val="00BB2F59"/>
    <w:rsid w:val="00BB5D73"/>
    <w:rsid w:val="00BB602C"/>
    <w:rsid w:val="00BB6B3E"/>
    <w:rsid w:val="00BC15C6"/>
    <w:rsid w:val="00BC36B6"/>
    <w:rsid w:val="00BD3CC1"/>
    <w:rsid w:val="00BD51A0"/>
    <w:rsid w:val="00BD7D69"/>
    <w:rsid w:val="00BE0476"/>
    <w:rsid w:val="00BE12A9"/>
    <w:rsid w:val="00BE1607"/>
    <w:rsid w:val="00BE614E"/>
    <w:rsid w:val="00BE6DA4"/>
    <w:rsid w:val="00BF02A0"/>
    <w:rsid w:val="00BF0724"/>
    <w:rsid w:val="00BF6141"/>
    <w:rsid w:val="00BF64A4"/>
    <w:rsid w:val="00BF7E85"/>
    <w:rsid w:val="00C006E2"/>
    <w:rsid w:val="00C015B2"/>
    <w:rsid w:val="00C026C6"/>
    <w:rsid w:val="00C05B85"/>
    <w:rsid w:val="00C06C36"/>
    <w:rsid w:val="00C12582"/>
    <w:rsid w:val="00C134B3"/>
    <w:rsid w:val="00C14834"/>
    <w:rsid w:val="00C168E8"/>
    <w:rsid w:val="00C1783A"/>
    <w:rsid w:val="00C23390"/>
    <w:rsid w:val="00C27C73"/>
    <w:rsid w:val="00C303E7"/>
    <w:rsid w:val="00C34055"/>
    <w:rsid w:val="00C352F5"/>
    <w:rsid w:val="00C35EC7"/>
    <w:rsid w:val="00C35F78"/>
    <w:rsid w:val="00C3668C"/>
    <w:rsid w:val="00C3755F"/>
    <w:rsid w:val="00C429BD"/>
    <w:rsid w:val="00C43C7E"/>
    <w:rsid w:val="00C440A4"/>
    <w:rsid w:val="00C51E17"/>
    <w:rsid w:val="00C53C06"/>
    <w:rsid w:val="00C55E84"/>
    <w:rsid w:val="00C56BD3"/>
    <w:rsid w:val="00C64C52"/>
    <w:rsid w:val="00C65B49"/>
    <w:rsid w:val="00C71266"/>
    <w:rsid w:val="00C760B9"/>
    <w:rsid w:val="00C76A8F"/>
    <w:rsid w:val="00C777F5"/>
    <w:rsid w:val="00C77F2A"/>
    <w:rsid w:val="00C80F54"/>
    <w:rsid w:val="00C81C73"/>
    <w:rsid w:val="00C86605"/>
    <w:rsid w:val="00C94F3F"/>
    <w:rsid w:val="00CA0855"/>
    <w:rsid w:val="00CA0F99"/>
    <w:rsid w:val="00CA53E5"/>
    <w:rsid w:val="00CA5903"/>
    <w:rsid w:val="00CB151C"/>
    <w:rsid w:val="00CB2453"/>
    <w:rsid w:val="00CB2E91"/>
    <w:rsid w:val="00CB479D"/>
    <w:rsid w:val="00CB533C"/>
    <w:rsid w:val="00CB586F"/>
    <w:rsid w:val="00CB7F69"/>
    <w:rsid w:val="00CC03DD"/>
    <w:rsid w:val="00CC1A37"/>
    <w:rsid w:val="00CC3F63"/>
    <w:rsid w:val="00CC3FD2"/>
    <w:rsid w:val="00CD20E9"/>
    <w:rsid w:val="00CD4581"/>
    <w:rsid w:val="00CD4B8A"/>
    <w:rsid w:val="00CD4FFD"/>
    <w:rsid w:val="00CE0608"/>
    <w:rsid w:val="00CE2622"/>
    <w:rsid w:val="00CE3F29"/>
    <w:rsid w:val="00CE4498"/>
    <w:rsid w:val="00CE73C3"/>
    <w:rsid w:val="00CF1029"/>
    <w:rsid w:val="00CF2ABD"/>
    <w:rsid w:val="00CF5966"/>
    <w:rsid w:val="00CF605C"/>
    <w:rsid w:val="00CF732E"/>
    <w:rsid w:val="00CF7730"/>
    <w:rsid w:val="00D02BB2"/>
    <w:rsid w:val="00D05205"/>
    <w:rsid w:val="00D101F5"/>
    <w:rsid w:val="00D13DE1"/>
    <w:rsid w:val="00D14644"/>
    <w:rsid w:val="00D16DB4"/>
    <w:rsid w:val="00D16FA9"/>
    <w:rsid w:val="00D211D5"/>
    <w:rsid w:val="00D22A44"/>
    <w:rsid w:val="00D22BCE"/>
    <w:rsid w:val="00D237A8"/>
    <w:rsid w:val="00D26C99"/>
    <w:rsid w:val="00D26D0A"/>
    <w:rsid w:val="00D30838"/>
    <w:rsid w:val="00D30A63"/>
    <w:rsid w:val="00D30A7E"/>
    <w:rsid w:val="00D33A63"/>
    <w:rsid w:val="00D35A64"/>
    <w:rsid w:val="00D36BD5"/>
    <w:rsid w:val="00D37D76"/>
    <w:rsid w:val="00D40CE5"/>
    <w:rsid w:val="00D44C2E"/>
    <w:rsid w:val="00D46D74"/>
    <w:rsid w:val="00D47CBC"/>
    <w:rsid w:val="00D50687"/>
    <w:rsid w:val="00D52AAF"/>
    <w:rsid w:val="00D52F76"/>
    <w:rsid w:val="00D547FC"/>
    <w:rsid w:val="00D55997"/>
    <w:rsid w:val="00D56823"/>
    <w:rsid w:val="00D57E6A"/>
    <w:rsid w:val="00D66BA0"/>
    <w:rsid w:val="00D66D9D"/>
    <w:rsid w:val="00D67F64"/>
    <w:rsid w:val="00D71776"/>
    <w:rsid w:val="00D71A25"/>
    <w:rsid w:val="00D7288D"/>
    <w:rsid w:val="00D75826"/>
    <w:rsid w:val="00D76F2C"/>
    <w:rsid w:val="00D77041"/>
    <w:rsid w:val="00D8035E"/>
    <w:rsid w:val="00D80B73"/>
    <w:rsid w:val="00D83009"/>
    <w:rsid w:val="00D84EF9"/>
    <w:rsid w:val="00D87608"/>
    <w:rsid w:val="00D9183C"/>
    <w:rsid w:val="00D91F0A"/>
    <w:rsid w:val="00D9212D"/>
    <w:rsid w:val="00D92390"/>
    <w:rsid w:val="00D92FF0"/>
    <w:rsid w:val="00D93CE3"/>
    <w:rsid w:val="00D959A8"/>
    <w:rsid w:val="00D97C10"/>
    <w:rsid w:val="00DA0588"/>
    <w:rsid w:val="00DA1A28"/>
    <w:rsid w:val="00DA4E42"/>
    <w:rsid w:val="00DA61D6"/>
    <w:rsid w:val="00DB2EB8"/>
    <w:rsid w:val="00DB7E9F"/>
    <w:rsid w:val="00DC1F18"/>
    <w:rsid w:val="00DC5B32"/>
    <w:rsid w:val="00DD4E8B"/>
    <w:rsid w:val="00DE041F"/>
    <w:rsid w:val="00DE0B84"/>
    <w:rsid w:val="00DE2CB2"/>
    <w:rsid w:val="00DE5CC2"/>
    <w:rsid w:val="00DE6BDB"/>
    <w:rsid w:val="00DE6EA3"/>
    <w:rsid w:val="00DE7D43"/>
    <w:rsid w:val="00DF0F01"/>
    <w:rsid w:val="00DF2060"/>
    <w:rsid w:val="00DF43D7"/>
    <w:rsid w:val="00DF53B0"/>
    <w:rsid w:val="00E00328"/>
    <w:rsid w:val="00E03BD1"/>
    <w:rsid w:val="00E04720"/>
    <w:rsid w:val="00E05B8D"/>
    <w:rsid w:val="00E07F89"/>
    <w:rsid w:val="00E13AE0"/>
    <w:rsid w:val="00E145A6"/>
    <w:rsid w:val="00E161CA"/>
    <w:rsid w:val="00E205ED"/>
    <w:rsid w:val="00E21D6C"/>
    <w:rsid w:val="00E22184"/>
    <w:rsid w:val="00E2294F"/>
    <w:rsid w:val="00E27F56"/>
    <w:rsid w:val="00E308B6"/>
    <w:rsid w:val="00E32F93"/>
    <w:rsid w:val="00E441DC"/>
    <w:rsid w:val="00E44E42"/>
    <w:rsid w:val="00E45E94"/>
    <w:rsid w:val="00E46C54"/>
    <w:rsid w:val="00E5235E"/>
    <w:rsid w:val="00E54EDD"/>
    <w:rsid w:val="00E55B0F"/>
    <w:rsid w:val="00E57510"/>
    <w:rsid w:val="00E5777C"/>
    <w:rsid w:val="00E57780"/>
    <w:rsid w:val="00E6144A"/>
    <w:rsid w:val="00E729D5"/>
    <w:rsid w:val="00E72CD7"/>
    <w:rsid w:val="00E74445"/>
    <w:rsid w:val="00E77775"/>
    <w:rsid w:val="00E8574A"/>
    <w:rsid w:val="00E85DE7"/>
    <w:rsid w:val="00E9225B"/>
    <w:rsid w:val="00E93FFE"/>
    <w:rsid w:val="00E941C6"/>
    <w:rsid w:val="00E9597D"/>
    <w:rsid w:val="00EA2166"/>
    <w:rsid w:val="00EA2E23"/>
    <w:rsid w:val="00EA4FF0"/>
    <w:rsid w:val="00EA628F"/>
    <w:rsid w:val="00EB06CF"/>
    <w:rsid w:val="00EB196F"/>
    <w:rsid w:val="00EB3129"/>
    <w:rsid w:val="00EB462D"/>
    <w:rsid w:val="00EB5A2A"/>
    <w:rsid w:val="00EB7047"/>
    <w:rsid w:val="00EC2035"/>
    <w:rsid w:val="00EC4BA7"/>
    <w:rsid w:val="00ED209A"/>
    <w:rsid w:val="00ED47BD"/>
    <w:rsid w:val="00ED5CEC"/>
    <w:rsid w:val="00ED6198"/>
    <w:rsid w:val="00ED6A90"/>
    <w:rsid w:val="00ED71B6"/>
    <w:rsid w:val="00EE4443"/>
    <w:rsid w:val="00EE5224"/>
    <w:rsid w:val="00EE6F23"/>
    <w:rsid w:val="00EE725E"/>
    <w:rsid w:val="00EE7A32"/>
    <w:rsid w:val="00EF2A3E"/>
    <w:rsid w:val="00EF34E3"/>
    <w:rsid w:val="00EF6DB0"/>
    <w:rsid w:val="00F01490"/>
    <w:rsid w:val="00F023E6"/>
    <w:rsid w:val="00F05C3C"/>
    <w:rsid w:val="00F10B7C"/>
    <w:rsid w:val="00F1366D"/>
    <w:rsid w:val="00F13EBB"/>
    <w:rsid w:val="00F17C71"/>
    <w:rsid w:val="00F21BDE"/>
    <w:rsid w:val="00F2678D"/>
    <w:rsid w:val="00F3073A"/>
    <w:rsid w:val="00F32E35"/>
    <w:rsid w:val="00F342AA"/>
    <w:rsid w:val="00F4247C"/>
    <w:rsid w:val="00F42595"/>
    <w:rsid w:val="00F43A99"/>
    <w:rsid w:val="00F44014"/>
    <w:rsid w:val="00F552DC"/>
    <w:rsid w:val="00F6165C"/>
    <w:rsid w:val="00F62A2E"/>
    <w:rsid w:val="00F638E2"/>
    <w:rsid w:val="00F64745"/>
    <w:rsid w:val="00F71281"/>
    <w:rsid w:val="00F72FE5"/>
    <w:rsid w:val="00F73076"/>
    <w:rsid w:val="00F74BC0"/>
    <w:rsid w:val="00F80554"/>
    <w:rsid w:val="00F809C1"/>
    <w:rsid w:val="00F841FC"/>
    <w:rsid w:val="00F846AE"/>
    <w:rsid w:val="00F91FFF"/>
    <w:rsid w:val="00F92630"/>
    <w:rsid w:val="00F93662"/>
    <w:rsid w:val="00F94F4C"/>
    <w:rsid w:val="00FA0DA2"/>
    <w:rsid w:val="00FA22BD"/>
    <w:rsid w:val="00FA6AAC"/>
    <w:rsid w:val="00FA6D4C"/>
    <w:rsid w:val="00FA6DAC"/>
    <w:rsid w:val="00FB082D"/>
    <w:rsid w:val="00FB11AB"/>
    <w:rsid w:val="00FB30FB"/>
    <w:rsid w:val="00FC1EF5"/>
    <w:rsid w:val="00FC399B"/>
    <w:rsid w:val="00FC53F0"/>
    <w:rsid w:val="00FC7BF9"/>
    <w:rsid w:val="00FD3292"/>
    <w:rsid w:val="00FD381C"/>
    <w:rsid w:val="00FD3F91"/>
    <w:rsid w:val="00FD4D2F"/>
    <w:rsid w:val="00FD6171"/>
    <w:rsid w:val="00FD68CF"/>
    <w:rsid w:val="00FE00BF"/>
    <w:rsid w:val="00FE20D1"/>
    <w:rsid w:val="00FE4447"/>
    <w:rsid w:val="00FE777A"/>
    <w:rsid w:val="00FF1BC1"/>
    <w:rsid w:val="00FF2ECB"/>
    <w:rsid w:val="00FF3777"/>
    <w:rsid w:val="00FF5C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B048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 w:type="paragraph" w:styleId="Kommentarthema">
    <w:name w:val="annotation subject"/>
    <w:basedOn w:val="Kommentartext"/>
    <w:next w:val="Kommentartext"/>
    <w:link w:val="KommentarthemaZchn"/>
    <w:uiPriority w:val="99"/>
    <w:semiHidden/>
    <w:unhideWhenUsed/>
    <w:rsid w:val="00A239F5"/>
    <w:rPr>
      <w:b/>
      <w:bCs/>
    </w:rPr>
  </w:style>
  <w:style w:type="character" w:customStyle="1" w:styleId="KommentarthemaZchn">
    <w:name w:val="Kommentarthema Zchn"/>
    <w:basedOn w:val="KommentartextZchn"/>
    <w:link w:val="Kommentarthema"/>
    <w:uiPriority w:val="99"/>
    <w:semiHidden/>
    <w:rsid w:val="00A239F5"/>
    <w:rPr>
      <w:b/>
      <w:bCs/>
      <w:sz w:val="20"/>
      <w:szCs w:val="20"/>
    </w:rPr>
  </w:style>
  <w:style w:type="paragraph" w:styleId="berarbeitung">
    <w:name w:val="Revision"/>
    <w:hidden/>
    <w:uiPriority w:val="99"/>
    <w:semiHidden/>
    <w:rsid w:val="00A916DE"/>
    <w:pPr>
      <w:spacing w:after="0" w:line="240" w:lineRule="auto"/>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unhideWhenUsed/>
    <w:rsid w:val="00C3755F"/>
    <w:pPr>
      <w:spacing w:after="100"/>
      <w:ind w:left="1920"/>
    </w:pPr>
  </w:style>
  <w:style w:type="paragraph" w:styleId="Verzeichnis8">
    <w:name w:val="toc 8"/>
    <w:basedOn w:val="Standard"/>
    <w:next w:val="Standard"/>
    <w:autoRedefine/>
    <w:uiPriority w:val="39"/>
    <w:unhideWhenUsed/>
    <w:rsid w:val="00C3755F"/>
    <w:pPr>
      <w:spacing w:after="100"/>
      <w:ind w:left="1680"/>
    </w:pPr>
  </w:style>
  <w:style w:type="paragraph" w:styleId="Verzeichnis7">
    <w:name w:val="toc 7"/>
    <w:basedOn w:val="Standard"/>
    <w:next w:val="Standard"/>
    <w:autoRedefine/>
    <w:uiPriority w:val="39"/>
    <w:unhideWhenUsed/>
    <w:rsid w:val="00C3755F"/>
    <w:pPr>
      <w:spacing w:after="100"/>
      <w:ind w:left="1440"/>
    </w:pPr>
  </w:style>
  <w:style w:type="paragraph" w:styleId="Verzeichnis6">
    <w:name w:val="toc 6"/>
    <w:basedOn w:val="Standard"/>
    <w:next w:val="Standard"/>
    <w:autoRedefine/>
    <w:uiPriority w:val="39"/>
    <w:unhideWhenUsed/>
    <w:rsid w:val="00C3755F"/>
    <w:pPr>
      <w:spacing w:after="100"/>
      <w:ind w:left="1200"/>
    </w:pPr>
  </w:style>
  <w:style w:type="paragraph" w:styleId="Verzeichnis5">
    <w:name w:val="toc 5"/>
    <w:basedOn w:val="Standard"/>
    <w:next w:val="Standard"/>
    <w:autoRedefine/>
    <w:uiPriority w:val="39"/>
    <w:unhideWhenUsed/>
    <w:rsid w:val="00C3755F"/>
    <w:pPr>
      <w:spacing w:after="100"/>
      <w:ind w:left="960"/>
    </w:pPr>
  </w:style>
  <w:style w:type="paragraph" w:styleId="Verzeichnis4">
    <w:name w:val="toc 4"/>
    <w:basedOn w:val="Standard"/>
    <w:next w:val="Standard"/>
    <w:autoRedefine/>
    <w:uiPriority w:val="39"/>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227"/>
      </w:tabs>
      <w:spacing w:after="0"/>
      <w:ind w:left="227" w:hanging="227"/>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 w:type="paragraph" w:styleId="Kommentarthema">
    <w:name w:val="annotation subject"/>
    <w:basedOn w:val="Kommentartext"/>
    <w:next w:val="Kommentartext"/>
    <w:link w:val="KommentarthemaZchn"/>
    <w:uiPriority w:val="99"/>
    <w:semiHidden/>
    <w:unhideWhenUsed/>
    <w:rsid w:val="00A239F5"/>
    <w:rPr>
      <w:b/>
      <w:bCs/>
    </w:rPr>
  </w:style>
  <w:style w:type="character" w:customStyle="1" w:styleId="KommentarthemaZchn">
    <w:name w:val="Kommentarthema Zchn"/>
    <w:basedOn w:val="KommentartextZchn"/>
    <w:link w:val="Kommentarthema"/>
    <w:uiPriority w:val="99"/>
    <w:semiHidden/>
    <w:rsid w:val="00A239F5"/>
    <w:rPr>
      <w:b/>
      <w:bCs/>
      <w:sz w:val="20"/>
      <w:szCs w:val="20"/>
    </w:rPr>
  </w:style>
  <w:style w:type="paragraph" w:styleId="berarbeitung">
    <w:name w:val="Revision"/>
    <w:hidden/>
    <w:uiPriority w:val="99"/>
    <w:semiHidden/>
    <w:rsid w:val="00A916DE"/>
    <w:pPr>
      <w:spacing w:after="0" w:line="240" w:lineRule="auto"/>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361084">
      <w:bodyDiv w:val="1"/>
      <w:marLeft w:val="0"/>
      <w:marRight w:val="0"/>
      <w:marTop w:val="0"/>
      <w:marBottom w:val="0"/>
      <w:divBdr>
        <w:top w:val="none" w:sz="0" w:space="0" w:color="auto"/>
        <w:left w:val="none" w:sz="0" w:space="0" w:color="auto"/>
        <w:bottom w:val="none" w:sz="0" w:space="0" w:color="auto"/>
        <w:right w:val="none" w:sz="0" w:space="0" w:color="auto"/>
      </w:divBdr>
    </w:div>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 w:id="175578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eader" Target="header4.xml"/><Relationship Id="rId26" Type="http://schemas.openxmlformats.org/officeDocument/2006/relationships/image" Target="media/image10.PNG"/><Relationship Id="rId39" Type="http://schemas.openxmlformats.org/officeDocument/2006/relationships/image" Target="media/image23.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header" Target="header6.xml"/><Relationship Id="rId50" Type="http://schemas.openxmlformats.org/officeDocument/2006/relationships/header" Target="header9.xml"/><Relationship Id="rId55"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image" Target="file:///C:\Users\Recep\Documents\Citavi%205\Projects\Verteilte%20Versionsverwaltung\Citavi%20Attachments\taentzer%202014%20-%20Versionsv%20(2).jpg"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file:///C:\Users\Recep\Documents\Citavi%205\Projects\Verteilte%20Versionsverwaltung\Citavi%20Attachments\taentzer%202014%20-%20Versionsv.jpg"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header" Target="header8.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header" Target="header7.xml"/><Relationship Id="rId56" Type="http://schemas.microsoft.com/office/2011/relationships/people" Target="people.xml"/><Relationship Id="rId8" Type="http://schemas.openxmlformats.org/officeDocument/2006/relationships/endnotes" Target="endnotes.xml"/><Relationship Id="rId5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cep\Google%20Drive\Thesis\Vorlage_Abschlussarbeiten_v0.9.dotx" TargetMode="External"/></Relationship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7A8DD067-DBEE-45BB-BBF9-B80031D49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0.9.dotx</Template>
  <TotalTime>0</TotalTime>
  <Pages>101</Pages>
  <Words>21012</Words>
  <Characters>132381</Characters>
  <Application>Microsoft Office Word</Application>
  <DocSecurity>0</DocSecurity>
  <Lines>1103</Lines>
  <Paragraphs>3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3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Özkara</dc:creator>
  <cp:lastModifiedBy>Recep Özkara</cp:lastModifiedBy>
  <cp:revision>103</cp:revision>
  <cp:lastPrinted>2017-07-24T14:10:00Z</cp:lastPrinted>
  <dcterms:created xsi:type="dcterms:W3CDTF">2017-08-09T15:34:00Z</dcterms:created>
  <dcterms:modified xsi:type="dcterms:W3CDTF">2017-08-28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erteilte Versionsverwaltung</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3">
    <vt:lpwstr>0</vt:lpwstr>
  </property>
  <property fmtid="{D5CDD505-2E9C-101B-9397-08002B2CF9AE}" pid="10" name="CitaviDocumentProperty_0">
    <vt:lpwstr>ae4d01bb-83db-40b3-adf5-7d02838ce440</vt:lpwstr>
  </property>
  <property fmtid="{D5CDD505-2E9C-101B-9397-08002B2CF9AE}" pid="11" name="CitaviDocumentProperty_8">
    <vt:lpwstr>C:\Users\Recep\Documents\Citavi 5\Projects\Verteilte Versionsverwaltung\Verteilte Versionsverwaltung.ctv5</vt:lpwstr>
  </property>
  <property fmtid="{D5CDD505-2E9C-101B-9397-08002B2CF9AE}" pid="12" name="CitaviDocumentProperty_1">
    <vt:lpwstr>5.6.0.2</vt:lpwstr>
  </property>
  <property fmtid="{D5CDD505-2E9C-101B-9397-08002B2CF9AE}" pid="13" name="CitaviDocumentProperty_6">
    <vt:lpwstr>False</vt:lpwstr>
  </property>
</Properties>
</file>